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5AACD1" w14:textId="77777777" w:rsidR="00C669C2" w:rsidRPr="00BA156B" w:rsidRDefault="00C669C2" w:rsidP="00C669C2">
      <w:pPr>
        <w:tabs>
          <w:tab w:val="left" w:pos="1134"/>
        </w:tabs>
        <w:ind w:left="1134" w:hanging="1134"/>
        <w:jc w:val="center"/>
        <w:rPr>
          <w:b/>
          <w:sz w:val="40"/>
          <w:lang w:eastAsia="es-ES"/>
        </w:rPr>
      </w:pPr>
      <w:bookmarkStart w:id="0" w:name="_GoBack"/>
      <w:bookmarkEnd w:id="0"/>
    </w:p>
    <w:p w14:paraId="06A4AE10" w14:textId="77777777" w:rsidR="00C669C2" w:rsidRPr="00BA156B" w:rsidRDefault="00C669C2" w:rsidP="00C669C2">
      <w:pPr>
        <w:tabs>
          <w:tab w:val="left" w:pos="1134"/>
        </w:tabs>
        <w:ind w:left="1134" w:hanging="1134"/>
        <w:jc w:val="center"/>
        <w:rPr>
          <w:b/>
          <w:sz w:val="40"/>
          <w:lang w:eastAsia="es-ES"/>
        </w:rPr>
      </w:pPr>
    </w:p>
    <w:p w14:paraId="76B65102" w14:textId="77777777" w:rsidR="00C669C2" w:rsidRPr="00BA156B" w:rsidRDefault="00C669C2" w:rsidP="00C669C2">
      <w:pPr>
        <w:tabs>
          <w:tab w:val="left" w:pos="1134"/>
        </w:tabs>
        <w:ind w:left="1134" w:hanging="1134"/>
        <w:jc w:val="center"/>
        <w:rPr>
          <w:b/>
          <w:sz w:val="40"/>
          <w:lang w:eastAsia="es-ES"/>
        </w:rPr>
      </w:pPr>
      <w:r w:rsidRPr="00D4165C">
        <w:rPr>
          <w:b/>
          <w:noProof/>
          <w:sz w:val="40"/>
          <w:lang w:val="en-CA" w:eastAsia="en-CA"/>
        </w:rPr>
        <w:drawing>
          <wp:inline distT="0" distB="0" distL="0" distR="0">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4B4EB894" w14:textId="77777777" w:rsidR="00C669C2" w:rsidRPr="00BA156B" w:rsidRDefault="00C669C2" w:rsidP="00C669C2">
      <w:pPr>
        <w:tabs>
          <w:tab w:val="left" w:pos="1134"/>
        </w:tabs>
        <w:ind w:left="1134" w:hanging="1134"/>
        <w:jc w:val="both"/>
        <w:rPr>
          <w:b/>
          <w:lang w:eastAsia="es-ES"/>
        </w:rPr>
      </w:pPr>
    </w:p>
    <w:p w14:paraId="260BF38A" w14:textId="77777777" w:rsidR="00C669C2" w:rsidRPr="00BA156B" w:rsidRDefault="00C669C2" w:rsidP="00C669C2">
      <w:pPr>
        <w:tabs>
          <w:tab w:val="left" w:pos="1134"/>
        </w:tabs>
        <w:ind w:left="1134" w:hanging="1134"/>
        <w:jc w:val="both"/>
        <w:rPr>
          <w:b/>
          <w:lang w:eastAsia="es-ES"/>
        </w:rPr>
      </w:pPr>
    </w:p>
    <w:p w14:paraId="338AAC95" w14:textId="77777777" w:rsidR="00C669C2" w:rsidRPr="00BA156B" w:rsidRDefault="002B56C0" w:rsidP="00C669C2">
      <w:pPr>
        <w:widowControl w:val="0"/>
        <w:autoSpaceDE w:val="0"/>
        <w:autoSpaceDN w:val="0"/>
        <w:adjustRightInd w:val="0"/>
        <w:spacing w:after="240" w:line="380" w:lineRule="atLeast"/>
        <w:jc w:val="center"/>
        <w:rPr>
          <w:bCs/>
          <w:color w:val="000000"/>
          <w:sz w:val="44"/>
          <w:szCs w:val="44"/>
        </w:rPr>
      </w:pPr>
      <w:r>
        <w:rPr>
          <w:bCs/>
          <w:color w:val="000000"/>
          <w:sz w:val="44"/>
          <w:szCs w:val="44"/>
        </w:rPr>
        <w:t>DISEÑO</w:t>
      </w:r>
      <w:r w:rsidR="001F3397">
        <w:rPr>
          <w:bCs/>
          <w:color w:val="000000"/>
          <w:sz w:val="44"/>
          <w:szCs w:val="44"/>
        </w:rPr>
        <w:t xml:space="preserve"> DE</w:t>
      </w:r>
      <w:r>
        <w:rPr>
          <w:bCs/>
          <w:color w:val="000000"/>
          <w:sz w:val="44"/>
          <w:szCs w:val="44"/>
        </w:rPr>
        <w:t xml:space="preserve"> </w:t>
      </w:r>
      <w:r w:rsidR="001F3397">
        <w:rPr>
          <w:bCs/>
          <w:color w:val="000000"/>
          <w:sz w:val="44"/>
          <w:szCs w:val="44"/>
        </w:rPr>
        <w:t>UN APLICATIVO CENTRADO EN EL USUARIO</w:t>
      </w:r>
      <w:r>
        <w:rPr>
          <w:bCs/>
          <w:color w:val="000000"/>
          <w:sz w:val="44"/>
          <w:szCs w:val="44"/>
        </w:rPr>
        <w:t xml:space="preserve"> PARA UN SISTEMA DE GESTIÓN DE RECLAMOS EN EL SISTEMA DE SALUD DEL PERÚ</w:t>
      </w:r>
    </w:p>
    <w:p w14:paraId="6A0B937D" w14:textId="77777777" w:rsidR="00C669C2" w:rsidRPr="00BA156B" w:rsidRDefault="00C669C2" w:rsidP="00C669C2">
      <w:pPr>
        <w:tabs>
          <w:tab w:val="left" w:pos="1134"/>
        </w:tabs>
        <w:ind w:left="1134" w:hanging="1134"/>
        <w:jc w:val="both"/>
        <w:rPr>
          <w:b/>
          <w:lang w:eastAsia="es-ES"/>
        </w:rPr>
      </w:pPr>
    </w:p>
    <w:p w14:paraId="59260790" w14:textId="77777777" w:rsidR="00C669C2" w:rsidRPr="00BA156B" w:rsidRDefault="00C669C2" w:rsidP="00C669C2">
      <w:pPr>
        <w:tabs>
          <w:tab w:val="left" w:pos="1134"/>
        </w:tabs>
        <w:ind w:left="1134" w:hanging="1134"/>
        <w:jc w:val="both"/>
        <w:rPr>
          <w:b/>
          <w:lang w:eastAsia="es-ES"/>
        </w:rPr>
      </w:pPr>
    </w:p>
    <w:p w14:paraId="22FD016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TESIS PARA OPTAR EL GRADO DE MAESTRO</w:t>
      </w:r>
    </w:p>
    <w:p w14:paraId="5F2B509D"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EN INFORMÁTICA BIOMÉDICA EN SALUD GLOBAL</w:t>
      </w:r>
    </w:p>
    <w:p w14:paraId="1BC07778" w14:textId="77777777" w:rsidR="00C669C2" w:rsidRPr="00BA156B" w:rsidRDefault="00C669C2" w:rsidP="00C669C2">
      <w:pPr>
        <w:tabs>
          <w:tab w:val="left" w:pos="1134"/>
        </w:tabs>
        <w:ind w:left="1134" w:hanging="1134"/>
        <w:jc w:val="center"/>
        <w:rPr>
          <w:sz w:val="40"/>
          <w:szCs w:val="40"/>
          <w:lang w:eastAsia="es-ES"/>
        </w:rPr>
      </w:pPr>
    </w:p>
    <w:p w14:paraId="41B407AB" w14:textId="77777777" w:rsidR="00C669C2" w:rsidRDefault="00C669C2" w:rsidP="00C669C2">
      <w:pPr>
        <w:tabs>
          <w:tab w:val="left" w:pos="1134"/>
        </w:tabs>
        <w:ind w:left="1134" w:hanging="1134"/>
        <w:jc w:val="center"/>
        <w:rPr>
          <w:ins w:id="1" w:author="Owner" w:date="2018-08-12T14:54:00Z"/>
          <w:sz w:val="40"/>
          <w:szCs w:val="40"/>
          <w:lang w:eastAsia="es-ES"/>
        </w:rPr>
      </w:pPr>
    </w:p>
    <w:p w14:paraId="44BEACB5" w14:textId="77777777" w:rsidR="000A735C" w:rsidRPr="00BA156B" w:rsidRDefault="000A735C" w:rsidP="00C669C2">
      <w:pPr>
        <w:tabs>
          <w:tab w:val="left" w:pos="1134"/>
        </w:tabs>
        <w:ind w:left="1134" w:hanging="1134"/>
        <w:jc w:val="center"/>
        <w:rPr>
          <w:sz w:val="40"/>
          <w:szCs w:val="40"/>
          <w:lang w:eastAsia="es-ES"/>
        </w:rPr>
      </w:pPr>
    </w:p>
    <w:p w14:paraId="3296F321"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REGINA ANDREA CASANOVA PÉREZ</w:t>
      </w:r>
    </w:p>
    <w:p w14:paraId="63FA01D1" w14:textId="77777777" w:rsidR="00C669C2" w:rsidRPr="00BA156B" w:rsidRDefault="00C669C2" w:rsidP="00C669C2">
      <w:pPr>
        <w:tabs>
          <w:tab w:val="left" w:pos="1134"/>
        </w:tabs>
        <w:ind w:left="1134" w:hanging="1134"/>
        <w:jc w:val="center"/>
        <w:rPr>
          <w:sz w:val="40"/>
          <w:szCs w:val="40"/>
          <w:lang w:eastAsia="es-ES"/>
        </w:rPr>
      </w:pPr>
    </w:p>
    <w:p w14:paraId="09249E0C" w14:textId="77777777" w:rsidR="00C669C2" w:rsidRDefault="00C669C2" w:rsidP="00C669C2">
      <w:pPr>
        <w:tabs>
          <w:tab w:val="left" w:pos="1134"/>
        </w:tabs>
        <w:ind w:left="1134" w:hanging="1134"/>
        <w:jc w:val="center"/>
        <w:rPr>
          <w:ins w:id="2" w:author="Owner" w:date="2018-08-12T14:44:00Z"/>
          <w:sz w:val="40"/>
          <w:szCs w:val="40"/>
          <w:lang w:eastAsia="es-ES"/>
        </w:rPr>
      </w:pPr>
    </w:p>
    <w:p w14:paraId="5C6FC3F8" w14:textId="77777777" w:rsidR="00D4165C" w:rsidRDefault="00D4165C" w:rsidP="00C669C2">
      <w:pPr>
        <w:tabs>
          <w:tab w:val="left" w:pos="1134"/>
        </w:tabs>
        <w:ind w:left="1134" w:hanging="1134"/>
        <w:jc w:val="center"/>
        <w:rPr>
          <w:ins w:id="3" w:author="Owner" w:date="2018-08-12T14:54:00Z"/>
          <w:sz w:val="40"/>
          <w:szCs w:val="40"/>
          <w:lang w:eastAsia="es-ES"/>
        </w:rPr>
      </w:pPr>
    </w:p>
    <w:p w14:paraId="558AB13F" w14:textId="77777777" w:rsidR="000A735C" w:rsidRDefault="000A735C" w:rsidP="00C669C2">
      <w:pPr>
        <w:tabs>
          <w:tab w:val="left" w:pos="1134"/>
        </w:tabs>
        <w:ind w:left="1134" w:hanging="1134"/>
        <w:jc w:val="center"/>
        <w:rPr>
          <w:ins w:id="4" w:author="Owner" w:date="2018-08-12T14:44:00Z"/>
          <w:sz w:val="40"/>
          <w:szCs w:val="40"/>
          <w:lang w:eastAsia="es-ES"/>
        </w:rPr>
      </w:pPr>
    </w:p>
    <w:p w14:paraId="46BDF90E" w14:textId="77777777" w:rsidR="00D4165C" w:rsidRPr="00BA156B" w:rsidRDefault="00D4165C" w:rsidP="00C669C2">
      <w:pPr>
        <w:tabs>
          <w:tab w:val="left" w:pos="1134"/>
        </w:tabs>
        <w:ind w:left="1134" w:hanging="1134"/>
        <w:jc w:val="center"/>
        <w:rPr>
          <w:sz w:val="40"/>
          <w:szCs w:val="40"/>
          <w:lang w:eastAsia="es-ES"/>
        </w:rPr>
      </w:pPr>
    </w:p>
    <w:p w14:paraId="5CCFF425" w14:textId="77777777" w:rsidR="00C669C2" w:rsidRPr="00BA156B" w:rsidRDefault="00C669C2" w:rsidP="00C669C2">
      <w:pPr>
        <w:tabs>
          <w:tab w:val="left" w:pos="1134"/>
        </w:tabs>
        <w:ind w:left="1134" w:hanging="1134"/>
        <w:jc w:val="center"/>
        <w:rPr>
          <w:sz w:val="40"/>
          <w:szCs w:val="40"/>
          <w:lang w:eastAsia="es-ES"/>
        </w:rPr>
      </w:pPr>
      <w:r w:rsidRPr="00BA156B">
        <w:rPr>
          <w:sz w:val="40"/>
          <w:szCs w:val="40"/>
          <w:lang w:eastAsia="es-ES"/>
        </w:rPr>
        <w:t>LIMA - PERÚ</w:t>
      </w:r>
    </w:p>
    <w:p w14:paraId="30D61BB7" w14:textId="77777777" w:rsidR="00C669C2" w:rsidRPr="00BA156B" w:rsidRDefault="00C669C2" w:rsidP="00C669C2">
      <w:pPr>
        <w:tabs>
          <w:tab w:val="left" w:pos="1134"/>
        </w:tabs>
        <w:ind w:left="1134" w:hanging="1134"/>
        <w:jc w:val="center"/>
        <w:rPr>
          <w:sz w:val="40"/>
          <w:szCs w:val="40"/>
          <w:lang w:eastAsia="es-ES"/>
        </w:rPr>
      </w:pPr>
    </w:p>
    <w:p w14:paraId="20F20104" w14:textId="01086083" w:rsidR="00C669C2" w:rsidRPr="00BA156B" w:rsidDel="00D4165C" w:rsidRDefault="00C669C2">
      <w:pPr>
        <w:tabs>
          <w:tab w:val="left" w:pos="1134"/>
        </w:tabs>
        <w:ind w:left="1134" w:hanging="1134"/>
        <w:jc w:val="center"/>
        <w:rPr>
          <w:del w:id="5" w:author="Owner" w:date="2018-08-12T14:44:00Z"/>
          <w:sz w:val="40"/>
          <w:szCs w:val="40"/>
          <w:lang w:eastAsia="es-ES"/>
        </w:rPr>
      </w:pPr>
    </w:p>
    <w:p w14:paraId="7F1DBF81" w14:textId="61F46807" w:rsidR="00C669C2" w:rsidRPr="00BA156B" w:rsidDel="000A735C" w:rsidRDefault="00C669C2">
      <w:pPr>
        <w:tabs>
          <w:tab w:val="left" w:pos="1134"/>
        </w:tabs>
        <w:ind w:left="1134" w:hanging="1134"/>
        <w:jc w:val="center"/>
        <w:rPr>
          <w:del w:id="6" w:author="Owner" w:date="2018-08-12T14:54:00Z"/>
          <w:sz w:val="40"/>
          <w:szCs w:val="40"/>
          <w:lang w:eastAsia="es-ES"/>
        </w:rPr>
      </w:pPr>
      <w:r w:rsidRPr="00BA156B">
        <w:rPr>
          <w:sz w:val="40"/>
          <w:szCs w:val="40"/>
          <w:lang w:eastAsia="es-ES"/>
        </w:rPr>
        <w:t>2018</w:t>
      </w:r>
    </w:p>
    <w:p w14:paraId="3348BBE3" w14:textId="396B2D93" w:rsidR="00C669C2" w:rsidRPr="00BA156B" w:rsidDel="00D4165C" w:rsidRDefault="00C669C2">
      <w:pPr>
        <w:widowControl w:val="0"/>
        <w:tabs>
          <w:tab w:val="left" w:pos="1134"/>
        </w:tabs>
        <w:autoSpaceDE w:val="0"/>
        <w:autoSpaceDN w:val="0"/>
        <w:adjustRightInd w:val="0"/>
        <w:spacing w:after="240" w:line="380" w:lineRule="atLeast"/>
        <w:ind w:left="1134" w:hanging="1134"/>
        <w:jc w:val="center"/>
        <w:rPr>
          <w:del w:id="7" w:author="Owner" w:date="2018-08-12T14:44:00Z"/>
          <w:rFonts w:ascii="Calibri" w:hAnsi="Calibri" w:cs="Calibri"/>
          <w:b/>
          <w:bCs/>
          <w:color w:val="000000"/>
          <w:sz w:val="40"/>
          <w:szCs w:val="40"/>
        </w:rPr>
        <w:pPrChange w:id="8" w:author="Owner" w:date="2018-08-12T14:54:00Z">
          <w:pPr>
            <w:widowControl w:val="0"/>
            <w:autoSpaceDE w:val="0"/>
            <w:autoSpaceDN w:val="0"/>
            <w:adjustRightInd w:val="0"/>
            <w:spacing w:after="240" w:line="380" w:lineRule="atLeast"/>
            <w:jc w:val="center"/>
          </w:pPr>
        </w:pPrChange>
      </w:pPr>
    </w:p>
    <w:p w14:paraId="085CCF68" w14:textId="77777777" w:rsidR="00CB6202" w:rsidRDefault="00CB6202">
      <w:pPr>
        <w:jc w:val="center"/>
        <w:rPr>
          <w:rFonts w:ascii="Calibri" w:hAnsi="Calibri" w:cs="Calibri"/>
          <w:b/>
          <w:bCs/>
          <w:color w:val="000000"/>
          <w:sz w:val="40"/>
          <w:szCs w:val="40"/>
        </w:rPr>
        <w:pPrChange w:id="9" w:author="Owner" w:date="2018-08-12T14:54:00Z">
          <w:pPr/>
        </w:pPrChange>
      </w:pPr>
      <w:r>
        <w:rPr>
          <w:rFonts w:ascii="Calibri" w:hAnsi="Calibri" w:cs="Calibri"/>
          <w:b/>
          <w:bCs/>
          <w:color w:val="000000"/>
          <w:sz w:val="40"/>
          <w:szCs w:val="40"/>
        </w:rPr>
        <w:br w:type="page"/>
      </w:r>
    </w:p>
    <w:p w14:paraId="6B8D7762" w14:textId="77777777" w:rsidR="00C271AB" w:rsidRDefault="00C271AB" w:rsidP="00625BCC">
      <w:pPr>
        <w:pStyle w:val="Ttulo1"/>
      </w:pPr>
      <w:bookmarkStart w:id="10" w:name="_Toc520655612"/>
      <w:r>
        <w:lastRenderedPageBreak/>
        <w:t>Asesor de Tesis</w:t>
      </w:r>
      <w:bookmarkEnd w:id="10"/>
    </w:p>
    <w:p w14:paraId="2D29EA0E" w14:textId="77777777" w:rsidR="00C271AB" w:rsidRPr="00C271AB" w:rsidRDefault="00966AEC" w:rsidP="00160297">
      <w:pPr>
        <w:pStyle w:val="Texto"/>
      </w:pPr>
      <w:r>
        <w:t xml:space="preserve">Dr. </w:t>
      </w:r>
      <w:r w:rsidR="00C271AB">
        <w:t>César Paul Eugenio Cárcamo Cavagnaro</w:t>
      </w:r>
      <w:r>
        <w:t>, Ph.D.</w:t>
      </w:r>
    </w:p>
    <w:p w14:paraId="3C04F3E0" w14:textId="77777777" w:rsidR="00901D34" w:rsidRDefault="00975AFC" w:rsidP="00625BCC">
      <w:pPr>
        <w:pStyle w:val="Ttulo1"/>
      </w:pPr>
      <w:bookmarkStart w:id="11" w:name="_Toc520655613"/>
      <w:r>
        <w:lastRenderedPageBreak/>
        <w:t>Dedicatoria</w:t>
      </w:r>
      <w:bookmarkEnd w:id="11"/>
    </w:p>
    <w:p w14:paraId="250CBB95" w14:textId="77777777" w:rsidR="00975AFC" w:rsidRDefault="00EE3791" w:rsidP="00975AFC">
      <w:pPr>
        <w:pStyle w:val="Texto"/>
      </w:pPr>
      <w:r>
        <w:t>Para mi abuelo y Patricia, quienes me enseñaron que la lucha es hasta el final.</w:t>
      </w:r>
    </w:p>
    <w:p w14:paraId="7485097C" w14:textId="77777777" w:rsidR="00975AFC" w:rsidRDefault="00975AFC" w:rsidP="00975AFC">
      <w:pPr>
        <w:pStyle w:val="Ttulo1"/>
      </w:pPr>
      <w:bookmarkStart w:id="12" w:name="_Toc520655614"/>
      <w:r>
        <w:lastRenderedPageBreak/>
        <w:t>Agradecimientos</w:t>
      </w:r>
      <w:bookmarkEnd w:id="12"/>
    </w:p>
    <w:p w14:paraId="2EC9C964" w14:textId="77777777" w:rsidR="00975AFC" w:rsidRDefault="00975AFC" w:rsidP="00975AFC">
      <w:pPr>
        <w:pStyle w:val="Texto"/>
        <w:rPr>
          <w:rFonts w:eastAsia="Times New Roman"/>
          <w:lang w:val="es-PE" w:eastAsia="es-PE"/>
        </w:rPr>
      </w:pPr>
      <w:r>
        <w:rPr>
          <w:rFonts w:eastAsia="Times New Roman"/>
          <w:lang w:val="es-PE" w:eastAsia="es-PE"/>
        </w:rPr>
        <w:t>E</w:t>
      </w:r>
      <w:r w:rsidRPr="00966AEC">
        <w:rPr>
          <w:rFonts w:eastAsia="Times New Roman"/>
          <w:lang w:val="es-PE" w:eastAsia="es-PE"/>
        </w:rPr>
        <w:t xml:space="preserve">xpreso mi agradecimiento a las siguientes personas, quienes contribuyeron en la presente investigación desde </w:t>
      </w:r>
      <w:r w:rsidR="007F661B">
        <w:rPr>
          <w:rFonts w:eastAsia="Times New Roman"/>
          <w:lang w:val="es-PE" w:eastAsia="es-PE"/>
        </w:rPr>
        <w:t>sus comienzos</w:t>
      </w:r>
      <w:r w:rsidRPr="00966AEC">
        <w:rPr>
          <w:rFonts w:eastAsia="Times New Roman"/>
          <w:lang w:val="es-PE" w:eastAsia="es-PE"/>
        </w:rPr>
        <w:t xml:space="preserve"> hasta el </w:t>
      </w:r>
      <w:r w:rsidR="004105E1">
        <w:rPr>
          <w:rFonts w:eastAsia="Times New Roman"/>
          <w:lang w:val="es-PE" w:eastAsia="es-PE"/>
        </w:rPr>
        <w:t>término</w:t>
      </w:r>
      <w:r w:rsidRPr="00966AEC">
        <w:rPr>
          <w:rFonts w:eastAsia="Times New Roman"/>
          <w:lang w:val="es-PE" w:eastAsia="es-PE"/>
        </w:rPr>
        <w:t xml:space="preserve"> de la misma. </w:t>
      </w:r>
    </w:p>
    <w:p w14:paraId="0E3FD82C" w14:textId="77777777" w:rsidR="00975AFC" w:rsidRPr="00966AEC" w:rsidRDefault="00975AFC" w:rsidP="00975AFC">
      <w:pPr>
        <w:pStyle w:val="Texto"/>
        <w:rPr>
          <w:rFonts w:eastAsia="Times New Roman"/>
          <w:lang w:val="es-PE" w:eastAsia="es-PE"/>
        </w:rPr>
      </w:pPr>
      <w:r>
        <w:rPr>
          <w:rFonts w:eastAsia="Times New Roman"/>
          <w:lang w:val="es-PE" w:eastAsia="es-PE"/>
        </w:rPr>
        <w:t>A mis padres</w:t>
      </w:r>
      <w:r w:rsidR="009B7D50">
        <w:rPr>
          <w:rFonts w:eastAsia="Times New Roman"/>
          <w:lang w:val="es-PE" w:eastAsia="es-PE"/>
        </w:rPr>
        <w:t xml:space="preserve"> y madrina</w:t>
      </w:r>
      <w:r>
        <w:rPr>
          <w:rFonts w:eastAsia="Times New Roman"/>
          <w:lang w:val="es-PE" w:eastAsia="es-PE"/>
        </w:rPr>
        <w:t>, po</w:t>
      </w:r>
      <w:r w:rsidR="009B7D50">
        <w:rPr>
          <w:rFonts w:eastAsia="Times New Roman"/>
          <w:lang w:val="es-PE" w:eastAsia="es-PE"/>
        </w:rPr>
        <w:t xml:space="preserve">r haberme </w:t>
      </w:r>
      <w:r>
        <w:rPr>
          <w:rFonts w:eastAsia="Times New Roman"/>
          <w:lang w:val="es-PE" w:eastAsia="es-PE"/>
        </w:rPr>
        <w:t xml:space="preserve">apoyado </w:t>
      </w:r>
      <w:r w:rsidR="009B7D50">
        <w:rPr>
          <w:rFonts w:eastAsia="Times New Roman"/>
          <w:lang w:val="es-PE" w:eastAsia="es-PE"/>
        </w:rPr>
        <w:t xml:space="preserve">en todo momento </w:t>
      </w:r>
      <w:r>
        <w:rPr>
          <w:rFonts w:eastAsia="Times New Roman"/>
          <w:lang w:val="es-PE" w:eastAsia="es-PE"/>
        </w:rPr>
        <w:t>durante la elaboración de esta tesis.</w:t>
      </w:r>
    </w:p>
    <w:p w14:paraId="4254D777" w14:textId="77777777" w:rsidR="00975AFC" w:rsidRDefault="00975AFC" w:rsidP="00975AFC">
      <w:pPr>
        <w:pStyle w:val="Texto"/>
      </w:pPr>
      <w:r>
        <w:t>Al Dr. Cesar Cárcamo, por su invaluable apoyo y consejos para sacar esta investigación adelante.</w:t>
      </w:r>
    </w:p>
    <w:p w14:paraId="4BDAD502" w14:textId="77777777" w:rsidR="009B7D50" w:rsidRDefault="009B7D50" w:rsidP="00975AFC">
      <w:pPr>
        <w:pStyle w:val="Texto"/>
      </w:pPr>
      <w:r>
        <w:t>A la Dra. Andrea Har</w:t>
      </w:r>
      <w:r w:rsidR="00C56E29">
        <w:t>tz</w:t>
      </w:r>
      <w:r>
        <w:t>ler, por sus consejos para dar solidez a la propuesta.</w:t>
      </w:r>
    </w:p>
    <w:p w14:paraId="252A9355" w14:textId="77777777" w:rsidR="009B7D50" w:rsidRDefault="009B7D50" w:rsidP="00975AFC">
      <w:pPr>
        <w:pStyle w:val="Texto"/>
      </w:pPr>
      <w:r>
        <w:t>A Miguel Coloma, por ser un gran mentor y por sus enseñanzas en Diseño Centrado en el Usuario.</w:t>
      </w:r>
    </w:p>
    <w:p w14:paraId="6D62E30A" w14:textId="77777777" w:rsidR="00CB6202" w:rsidRDefault="00C56E29" w:rsidP="00975AFC">
      <w:pPr>
        <w:pStyle w:val="Texto"/>
      </w:pPr>
      <w:r>
        <w:t>A Miguel Egoá</w:t>
      </w:r>
      <w:r w:rsidR="00CB6202">
        <w:t xml:space="preserve">vil y Paola Pflucker, </w:t>
      </w:r>
      <w:r>
        <w:t>por su ayuda a lo largo de toda la maestría.</w:t>
      </w:r>
    </w:p>
    <w:p w14:paraId="05ACFB8F" w14:textId="77777777" w:rsidR="009B7D50" w:rsidRDefault="009B7D50" w:rsidP="00975AFC">
      <w:pPr>
        <w:pStyle w:val="Texto"/>
      </w:pPr>
      <w:r>
        <w:t>A mis compañeros becarios, por los grandes momentos compartidos durante estos dos años.</w:t>
      </w:r>
    </w:p>
    <w:p w14:paraId="583B596A" w14:textId="77777777" w:rsidR="00975AFC" w:rsidRDefault="00975AFC" w:rsidP="00975AFC">
      <w:pPr>
        <w:pStyle w:val="Ttulo1"/>
      </w:pPr>
      <w:bookmarkStart w:id="13" w:name="_Toc520655615"/>
      <w:r>
        <w:lastRenderedPageBreak/>
        <w:t>Fuente de Financiamiento</w:t>
      </w:r>
      <w:bookmarkEnd w:id="13"/>
    </w:p>
    <w:p w14:paraId="77E227BF" w14:textId="77777777" w:rsidR="009B7D50" w:rsidRPr="009B7D50" w:rsidRDefault="009B7D50" w:rsidP="009B7D50">
      <w:pPr>
        <w:pStyle w:val="Texto"/>
      </w:pPr>
      <w:r>
        <w:t xml:space="preserve">Esta investigación </w:t>
      </w:r>
      <w:r w:rsidR="00EF06FE">
        <w:t>se llevó a cabo gracias al financiamiento de Concytec con su programa CienciActiva.</w:t>
      </w:r>
    </w:p>
    <w:sdt>
      <w:sdtPr>
        <w:rPr>
          <w:rFonts w:ascii="Times New Roman" w:eastAsiaTheme="minorHAnsi" w:hAnsi="Times New Roman" w:cs="Times New Roman"/>
          <w:b w:val="0"/>
          <w:bCs w:val="0"/>
          <w:color w:val="auto"/>
          <w:sz w:val="24"/>
          <w:szCs w:val="24"/>
          <w:lang w:val="es-ES_tradnl" w:eastAsia="es-PE"/>
        </w:rPr>
        <w:id w:val="839342251"/>
        <w:docPartObj>
          <w:docPartGallery w:val="Table of Contents"/>
          <w:docPartUnique/>
        </w:docPartObj>
      </w:sdtPr>
      <w:sdtEndPr>
        <w:rPr>
          <w:rFonts w:eastAsia="Times New Roman"/>
          <w:lang w:val="es-PE"/>
        </w:rPr>
      </w:sdtEndPr>
      <w:sdtContent>
        <w:p w14:paraId="3A1BCE56" w14:textId="77777777" w:rsidR="007E51F7" w:rsidRPr="00625BCC" w:rsidRDefault="00625BCC" w:rsidP="00625BCC">
          <w:pPr>
            <w:pStyle w:val="TtuloTDC"/>
            <w:pageBreakBefore/>
            <w:rPr>
              <w:rStyle w:val="TextoCar"/>
              <w:rFonts w:ascii="Times New Roman" w:hAnsi="Times New Roman"/>
              <w:color w:val="000000" w:themeColor="text1"/>
              <w:sz w:val="24"/>
              <w:szCs w:val="24"/>
            </w:rPr>
          </w:pPr>
          <w:r>
            <w:rPr>
              <w:rFonts w:ascii="Times New Roman" w:eastAsiaTheme="minorHAnsi" w:hAnsi="Times New Roman" w:cs="Times New Roman"/>
              <w:color w:val="000000" w:themeColor="text1"/>
              <w:sz w:val="24"/>
              <w:szCs w:val="24"/>
            </w:rPr>
            <w:t>T</w:t>
          </w:r>
          <w:r w:rsidRPr="00625BCC">
            <w:rPr>
              <w:rFonts w:ascii="Times New Roman" w:eastAsiaTheme="minorHAnsi" w:hAnsi="Times New Roman" w:cs="Times New Roman"/>
              <w:color w:val="000000" w:themeColor="text1"/>
              <w:sz w:val="24"/>
              <w:szCs w:val="24"/>
            </w:rPr>
            <w:t>abla de contenido</w:t>
          </w:r>
        </w:p>
        <w:p w14:paraId="57C78E23" w14:textId="77777777" w:rsidR="00CC32E0" w:rsidRPr="00C3723A" w:rsidRDefault="0077483C" w:rsidP="00C3723A">
          <w:pPr>
            <w:pStyle w:val="TDC1"/>
            <w:rPr>
              <w:rFonts w:eastAsiaTheme="minorEastAsia"/>
              <w:noProof/>
              <w:sz w:val="24"/>
              <w:szCs w:val="24"/>
              <w:lang w:val="es-PE" w:eastAsia="es-PE"/>
            </w:rPr>
          </w:pPr>
          <w:r w:rsidRPr="009E6BE6">
            <w:rPr>
              <w:sz w:val="24"/>
              <w:szCs w:val="24"/>
              <w:lang w:val="es-PE"/>
            </w:rPr>
            <w:fldChar w:fldCharType="begin"/>
          </w:r>
          <w:r w:rsidR="00CB60F0" w:rsidRPr="00CC32E0">
            <w:rPr>
              <w:sz w:val="24"/>
              <w:szCs w:val="24"/>
              <w:lang w:val="es-PE"/>
            </w:rPr>
            <w:instrText xml:space="preserve"> TOC \o "1-3" \h \z </w:instrText>
          </w:r>
          <w:r w:rsidRPr="009E6BE6">
            <w:rPr>
              <w:sz w:val="24"/>
              <w:szCs w:val="24"/>
              <w:lang w:val="es-PE"/>
            </w:rPr>
            <w:fldChar w:fldCharType="separate"/>
          </w:r>
          <w:hyperlink w:anchor="_Toc520655612" w:history="1">
            <w:r w:rsidR="00CC32E0" w:rsidRPr="007815C0">
              <w:rPr>
                <w:rStyle w:val="Hipervnculo"/>
                <w:rFonts w:ascii="Times New Roman" w:hAnsi="Times New Roman" w:cs="Times New Roman"/>
                <w:b w:val="0"/>
                <w:noProof/>
              </w:rPr>
              <w:t>Asesor de Tesis</w:t>
            </w:r>
            <w:r w:rsidR="00CC32E0" w:rsidRPr="00C3723A">
              <w:rPr>
                <w:noProof/>
                <w:webHidden/>
              </w:rPr>
              <w:tab/>
            </w:r>
            <w:r w:rsidRPr="00C3723A">
              <w:rPr>
                <w:noProof/>
                <w:webHidden/>
              </w:rPr>
              <w:fldChar w:fldCharType="begin"/>
            </w:r>
            <w:r w:rsidR="00CC32E0" w:rsidRPr="00C3723A">
              <w:rPr>
                <w:noProof/>
                <w:webHidden/>
              </w:rPr>
              <w:instrText xml:space="preserve"> PAGEREF _Toc520655612 \h </w:instrText>
            </w:r>
            <w:r w:rsidRPr="00C3723A">
              <w:rPr>
                <w:noProof/>
                <w:webHidden/>
              </w:rPr>
            </w:r>
            <w:r w:rsidRPr="00C3723A">
              <w:rPr>
                <w:noProof/>
                <w:webHidden/>
              </w:rPr>
              <w:fldChar w:fldCharType="separate"/>
            </w:r>
            <w:r w:rsidR="000D59D2">
              <w:rPr>
                <w:noProof/>
                <w:webHidden/>
              </w:rPr>
              <w:t>2</w:t>
            </w:r>
            <w:r w:rsidRPr="00C3723A">
              <w:rPr>
                <w:noProof/>
                <w:webHidden/>
              </w:rPr>
              <w:fldChar w:fldCharType="end"/>
            </w:r>
          </w:hyperlink>
        </w:p>
        <w:p w14:paraId="1DA4A6D7" w14:textId="77777777" w:rsidR="00CC32E0" w:rsidRPr="00C3723A" w:rsidRDefault="007D0409" w:rsidP="00C3723A">
          <w:pPr>
            <w:pStyle w:val="TDC1"/>
            <w:rPr>
              <w:rFonts w:eastAsiaTheme="minorEastAsia"/>
              <w:noProof/>
              <w:sz w:val="24"/>
              <w:szCs w:val="24"/>
              <w:lang w:val="es-PE" w:eastAsia="es-PE"/>
            </w:rPr>
          </w:pPr>
          <w:hyperlink w:anchor="_Toc520655613" w:history="1">
            <w:r w:rsidR="00CC32E0" w:rsidRPr="007815C0">
              <w:rPr>
                <w:rStyle w:val="Hipervnculo"/>
                <w:rFonts w:ascii="Times New Roman" w:hAnsi="Times New Roman" w:cs="Times New Roman"/>
                <w:b w:val="0"/>
                <w:noProof/>
              </w:rPr>
              <w:t>Dedicatori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3 \h </w:instrText>
            </w:r>
            <w:r w:rsidR="0077483C" w:rsidRPr="00C3723A">
              <w:rPr>
                <w:noProof/>
                <w:webHidden/>
              </w:rPr>
            </w:r>
            <w:r w:rsidR="0077483C" w:rsidRPr="00C3723A">
              <w:rPr>
                <w:noProof/>
                <w:webHidden/>
              </w:rPr>
              <w:fldChar w:fldCharType="separate"/>
            </w:r>
            <w:r w:rsidR="000D59D2">
              <w:rPr>
                <w:noProof/>
                <w:webHidden/>
              </w:rPr>
              <w:t>3</w:t>
            </w:r>
            <w:r w:rsidR="0077483C" w:rsidRPr="00C3723A">
              <w:rPr>
                <w:noProof/>
                <w:webHidden/>
              </w:rPr>
              <w:fldChar w:fldCharType="end"/>
            </w:r>
          </w:hyperlink>
        </w:p>
        <w:p w14:paraId="50A13C94" w14:textId="77777777" w:rsidR="00CC32E0" w:rsidRPr="00C3723A" w:rsidRDefault="007D0409" w:rsidP="00C3723A">
          <w:pPr>
            <w:pStyle w:val="TDC1"/>
            <w:rPr>
              <w:rFonts w:eastAsiaTheme="minorEastAsia"/>
              <w:noProof/>
              <w:sz w:val="24"/>
              <w:szCs w:val="24"/>
              <w:lang w:val="es-PE" w:eastAsia="es-PE"/>
            </w:rPr>
          </w:pPr>
          <w:hyperlink w:anchor="_Toc520655614" w:history="1">
            <w:r w:rsidR="00CC32E0" w:rsidRPr="007815C0">
              <w:rPr>
                <w:rStyle w:val="Hipervnculo"/>
                <w:rFonts w:ascii="Times New Roman" w:hAnsi="Times New Roman" w:cs="Times New Roman"/>
                <w:b w:val="0"/>
                <w:noProof/>
              </w:rPr>
              <w:t>Agradecimient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4 \h </w:instrText>
            </w:r>
            <w:r w:rsidR="0077483C" w:rsidRPr="00C3723A">
              <w:rPr>
                <w:noProof/>
                <w:webHidden/>
              </w:rPr>
            </w:r>
            <w:r w:rsidR="0077483C" w:rsidRPr="00C3723A">
              <w:rPr>
                <w:noProof/>
                <w:webHidden/>
              </w:rPr>
              <w:fldChar w:fldCharType="separate"/>
            </w:r>
            <w:r w:rsidR="000D59D2">
              <w:rPr>
                <w:noProof/>
                <w:webHidden/>
              </w:rPr>
              <w:t>4</w:t>
            </w:r>
            <w:r w:rsidR="0077483C" w:rsidRPr="00C3723A">
              <w:rPr>
                <w:noProof/>
                <w:webHidden/>
              </w:rPr>
              <w:fldChar w:fldCharType="end"/>
            </w:r>
          </w:hyperlink>
        </w:p>
        <w:p w14:paraId="549DD5A0" w14:textId="77777777" w:rsidR="00CC32E0" w:rsidRPr="00C3723A" w:rsidRDefault="007D0409" w:rsidP="00C3723A">
          <w:pPr>
            <w:pStyle w:val="TDC1"/>
            <w:rPr>
              <w:rFonts w:eastAsiaTheme="minorEastAsia"/>
              <w:noProof/>
              <w:sz w:val="24"/>
              <w:szCs w:val="24"/>
              <w:lang w:val="es-PE" w:eastAsia="es-PE"/>
            </w:rPr>
          </w:pPr>
          <w:hyperlink w:anchor="_Toc520655615" w:history="1">
            <w:r w:rsidR="00CC32E0" w:rsidRPr="007815C0">
              <w:rPr>
                <w:rStyle w:val="Hipervnculo"/>
                <w:rFonts w:ascii="Times New Roman" w:hAnsi="Times New Roman" w:cs="Times New Roman"/>
                <w:b w:val="0"/>
                <w:noProof/>
              </w:rPr>
              <w:t>Fuente de Financiamient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5 \h </w:instrText>
            </w:r>
            <w:r w:rsidR="0077483C" w:rsidRPr="00C3723A">
              <w:rPr>
                <w:noProof/>
                <w:webHidden/>
              </w:rPr>
            </w:r>
            <w:r w:rsidR="0077483C" w:rsidRPr="00C3723A">
              <w:rPr>
                <w:noProof/>
                <w:webHidden/>
              </w:rPr>
              <w:fldChar w:fldCharType="separate"/>
            </w:r>
            <w:r w:rsidR="000D59D2">
              <w:rPr>
                <w:noProof/>
                <w:webHidden/>
              </w:rPr>
              <w:t>5</w:t>
            </w:r>
            <w:r w:rsidR="0077483C" w:rsidRPr="00C3723A">
              <w:rPr>
                <w:noProof/>
                <w:webHidden/>
              </w:rPr>
              <w:fldChar w:fldCharType="end"/>
            </w:r>
          </w:hyperlink>
        </w:p>
        <w:p w14:paraId="46194F7D" w14:textId="77777777" w:rsidR="00CC32E0" w:rsidRPr="00C3723A" w:rsidRDefault="007D0409" w:rsidP="00C3723A">
          <w:pPr>
            <w:pStyle w:val="TDC1"/>
            <w:rPr>
              <w:rFonts w:eastAsiaTheme="minorEastAsia"/>
              <w:noProof/>
              <w:sz w:val="24"/>
              <w:szCs w:val="24"/>
              <w:lang w:val="es-PE" w:eastAsia="es-PE"/>
            </w:rPr>
          </w:pPr>
          <w:hyperlink w:anchor="_Toc520655616" w:history="1">
            <w:r w:rsidR="00CC32E0" w:rsidRPr="007815C0">
              <w:rPr>
                <w:rStyle w:val="Hipervnculo"/>
                <w:rFonts w:ascii="Times New Roman" w:hAnsi="Times New Roman" w:cs="Times New Roman"/>
                <w:b w:val="0"/>
                <w:noProof/>
              </w:rPr>
              <w:t>Listado de Acrónim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6 \h </w:instrText>
            </w:r>
            <w:r w:rsidR="0077483C" w:rsidRPr="00C3723A">
              <w:rPr>
                <w:noProof/>
                <w:webHidden/>
              </w:rPr>
            </w:r>
            <w:r w:rsidR="0077483C" w:rsidRPr="00C3723A">
              <w:rPr>
                <w:noProof/>
                <w:webHidden/>
              </w:rPr>
              <w:fldChar w:fldCharType="separate"/>
            </w:r>
            <w:r w:rsidR="000D59D2">
              <w:rPr>
                <w:noProof/>
                <w:webHidden/>
              </w:rPr>
              <w:t>10</w:t>
            </w:r>
            <w:r w:rsidR="0077483C" w:rsidRPr="00C3723A">
              <w:rPr>
                <w:noProof/>
                <w:webHidden/>
              </w:rPr>
              <w:fldChar w:fldCharType="end"/>
            </w:r>
          </w:hyperlink>
        </w:p>
        <w:p w14:paraId="540B4B9F" w14:textId="77777777" w:rsidR="00CC32E0" w:rsidRPr="00C3723A" w:rsidRDefault="007D0409" w:rsidP="00C3723A">
          <w:pPr>
            <w:pStyle w:val="TDC1"/>
            <w:rPr>
              <w:rFonts w:eastAsiaTheme="minorEastAsia"/>
              <w:noProof/>
              <w:sz w:val="24"/>
              <w:szCs w:val="24"/>
              <w:lang w:val="es-PE" w:eastAsia="es-PE"/>
            </w:rPr>
          </w:pPr>
          <w:hyperlink w:anchor="_Toc520655617" w:history="1">
            <w:r w:rsidR="00CC32E0" w:rsidRPr="007815C0">
              <w:rPr>
                <w:rStyle w:val="Hipervnculo"/>
                <w:rFonts w:ascii="Times New Roman" w:hAnsi="Times New Roman" w:cs="Times New Roman"/>
                <w:b w:val="0"/>
                <w:noProof/>
              </w:rPr>
              <w:t>Resume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7 \h </w:instrText>
            </w:r>
            <w:r w:rsidR="0077483C" w:rsidRPr="00C3723A">
              <w:rPr>
                <w:noProof/>
                <w:webHidden/>
              </w:rPr>
            </w:r>
            <w:r w:rsidR="0077483C" w:rsidRPr="00C3723A">
              <w:rPr>
                <w:noProof/>
                <w:webHidden/>
              </w:rPr>
              <w:fldChar w:fldCharType="separate"/>
            </w:r>
            <w:r w:rsidR="000D59D2">
              <w:rPr>
                <w:noProof/>
                <w:webHidden/>
              </w:rPr>
              <w:t>11</w:t>
            </w:r>
            <w:r w:rsidR="0077483C" w:rsidRPr="00C3723A">
              <w:rPr>
                <w:noProof/>
                <w:webHidden/>
              </w:rPr>
              <w:fldChar w:fldCharType="end"/>
            </w:r>
          </w:hyperlink>
        </w:p>
        <w:p w14:paraId="5060EB1A" w14:textId="77777777" w:rsidR="00CC32E0" w:rsidRPr="00C3723A" w:rsidRDefault="007D0409" w:rsidP="00C3723A">
          <w:pPr>
            <w:pStyle w:val="TDC1"/>
            <w:rPr>
              <w:rFonts w:eastAsiaTheme="minorEastAsia"/>
              <w:noProof/>
              <w:sz w:val="24"/>
              <w:szCs w:val="24"/>
              <w:lang w:val="es-PE" w:eastAsia="es-PE"/>
            </w:rPr>
          </w:pPr>
          <w:hyperlink w:anchor="_Toc520655618" w:history="1">
            <w:r w:rsidR="00CC32E0" w:rsidRPr="007815C0">
              <w:rPr>
                <w:rStyle w:val="Hipervnculo"/>
                <w:rFonts w:ascii="Times New Roman" w:hAnsi="Times New Roman" w:cs="Times New Roman"/>
                <w:b w:val="0"/>
                <w:noProof/>
              </w:rPr>
              <w:t>Introducc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8 \h </w:instrText>
            </w:r>
            <w:r w:rsidR="0077483C" w:rsidRPr="00C3723A">
              <w:rPr>
                <w:noProof/>
                <w:webHidden/>
              </w:rPr>
            </w:r>
            <w:r w:rsidR="0077483C" w:rsidRPr="00C3723A">
              <w:rPr>
                <w:noProof/>
                <w:webHidden/>
              </w:rPr>
              <w:fldChar w:fldCharType="separate"/>
            </w:r>
            <w:r w:rsidR="000D59D2">
              <w:rPr>
                <w:noProof/>
                <w:webHidden/>
              </w:rPr>
              <w:t>13</w:t>
            </w:r>
            <w:r w:rsidR="0077483C" w:rsidRPr="00C3723A">
              <w:rPr>
                <w:noProof/>
                <w:webHidden/>
              </w:rPr>
              <w:fldChar w:fldCharType="end"/>
            </w:r>
          </w:hyperlink>
        </w:p>
        <w:p w14:paraId="31282434" w14:textId="77777777" w:rsidR="00CC32E0" w:rsidRPr="00C3723A" w:rsidRDefault="007D0409" w:rsidP="00C3723A">
          <w:pPr>
            <w:pStyle w:val="TDC1"/>
            <w:rPr>
              <w:rFonts w:eastAsiaTheme="minorEastAsia"/>
              <w:noProof/>
              <w:sz w:val="24"/>
              <w:szCs w:val="24"/>
              <w:lang w:val="es-PE" w:eastAsia="es-PE"/>
            </w:rPr>
          </w:pPr>
          <w:hyperlink w:anchor="_Toc520655619" w:history="1">
            <w:r w:rsidR="00CC32E0" w:rsidRPr="007815C0">
              <w:rPr>
                <w:rStyle w:val="Hipervnculo"/>
                <w:rFonts w:ascii="Times New Roman" w:hAnsi="Times New Roman" w:cs="Times New Roman"/>
                <w:b w:val="0"/>
                <w:noProof/>
              </w:rPr>
              <w:t>Planteamiento del Problem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19 \h </w:instrText>
            </w:r>
            <w:r w:rsidR="0077483C" w:rsidRPr="00C3723A">
              <w:rPr>
                <w:noProof/>
                <w:webHidden/>
              </w:rPr>
            </w:r>
            <w:r w:rsidR="0077483C" w:rsidRPr="00C3723A">
              <w:rPr>
                <w:noProof/>
                <w:webHidden/>
              </w:rPr>
              <w:fldChar w:fldCharType="separate"/>
            </w:r>
            <w:r w:rsidR="000D59D2">
              <w:rPr>
                <w:noProof/>
                <w:webHidden/>
              </w:rPr>
              <w:t>15</w:t>
            </w:r>
            <w:r w:rsidR="0077483C" w:rsidRPr="00C3723A">
              <w:rPr>
                <w:noProof/>
                <w:webHidden/>
              </w:rPr>
              <w:fldChar w:fldCharType="end"/>
            </w:r>
          </w:hyperlink>
        </w:p>
        <w:p w14:paraId="6C01BDF9" w14:textId="77777777" w:rsidR="00CC32E0" w:rsidRPr="00C3723A" w:rsidRDefault="007D0409" w:rsidP="00C3723A">
          <w:pPr>
            <w:pStyle w:val="TDC1"/>
            <w:rPr>
              <w:rFonts w:eastAsiaTheme="minorEastAsia"/>
              <w:noProof/>
              <w:sz w:val="24"/>
              <w:szCs w:val="24"/>
              <w:lang w:val="es-PE" w:eastAsia="es-PE"/>
            </w:rPr>
          </w:pPr>
          <w:hyperlink w:anchor="_Toc520655620" w:history="1">
            <w:r w:rsidR="00CC32E0" w:rsidRPr="007815C0">
              <w:rPr>
                <w:rStyle w:val="Hipervnculo"/>
                <w:rFonts w:ascii="Times New Roman" w:hAnsi="Times New Roman" w:cs="Times New Roman"/>
                <w:b w:val="0"/>
                <w:noProof/>
              </w:rPr>
              <w:t>Marco Teóric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20 \h </w:instrText>
            </w:r>
            <w:r w:rsidR="0077483C" w:rsidRPr="00C3723A">
              <w:rPr>
                <w:noProof/>
                <w:webHidden/>
              </w:rPr>
            </w:r>
            <w:r w:rsidR="0077483C" w:rsidRPr="00C3723A">
              <w:rPr>
                <w:noProof/>
                <w:webHidden/>
              </w:rPr>
              <w:fldChar w:fldCharType="separate"/>
            </w:r>
            <w:r w:rsidR="000D59D2">
              <w:rPr>
                <w:noProof/>
                <w:webHidden/>
              </w:rPr>
              <w:t>17</w:t>
            </w:r>
            <w:r w:rsidR="0077483C" w:rsidRPr="00C3723A">
              <w:rPr>
                <w:noProof/>
                <w:webHidden/>
              </w:rPr>
              <w:fldChar w:fldCharType="end"/>
            </w:r>
          </w:hyperlink>
        </w:p>
        <w:p w14:paraId="19E1E68E"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21"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lidad de Atención al usuario y sistemas de gestión para reclamos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7</w:t>
            </w:r>
            <w:r w:rsidR="0077483C" w:rsidRPr="007815C0">
              <w:rPr>
                <w:rFonts w:ascii="Times New Roman" w:hAnsi="Times New Roman" w:cs="Times New Roman"/>
                <w:noProof/>
                <w:webHidden/>
              </w:rPr>
              <w:fldChar w:fldCharType="end"/>
            </w:r>
          </w:hyperlink>
        </w:p>
        <w:p w14:paraId="0A569B0C"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22"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Calidad de Atención en Salud a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7</w:t>
            </w:r>
            <w:r w:rsidR="0077483C" w:rsidRPr="007815C0">
              <w:rPr>
                <w:rFonts w:ascii="Times New Roman" w:hAnsi="Times New Roman" w:cs="Times New Roman"/>
                <w:i w:val="0"/>
                <w:noProof/>
                <w:webHidden/>
              </w:rPr>
              <w:fldChar w:fldCharType="end"/>
            </w:r>
          </w:hyperlink>
        </w:p>
        <w:p w14:paraId="3786DD72"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23"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atisfacción del paciente e importancia de su monitore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4BEA4032"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24"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Formas de monitoreo de la atención sanitaria en el Perú y el Mun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8</w:t>
            </w:r>
            <w:r w:rsidR="0077483C" w:rsidRPr="007815C0">
              <w:rPr>
                <w:rFonts w:ascii="Times New Roman" w:hAnsi="Times New Roman" w:cs="Times New Roman"/>
                <w:i w:val="0"/>
                <w:noProof/>
                <w:webHidden/>
              </w:rPr>
              <w:fldChar w:fldCharType="end"/>
            </w:r>
          </w:hyperlink>
        </w:p>
        <w:p w14:paraId="74AD9993"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25"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gestión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1</w:t>
            </w:r>
            <w:r w:rsidR="0077483C" w:rsidRPr="007815C0">
              <w:rPr>
                <w:rFonts w:ascii="Times New Roman" w:hAnsi="Times New Roman" w:cs="Times New Roman"/>
                <w:i w:val="0"/>
                <w:noProof/>
                <w:webHidden/>
              </w:rPr>
              <w:fldChar w:fldCharType="end"/>
            </w:r>
          </w:hyperlink>
        </w:p>
        <w:p w14:paraId="42E98D52"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28"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iseño Centrado en el Usuario y su importancia en el sector salu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2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24</w:t>
            </w:r>
            <w:r w:rsidR="0077483C" w:rsidRPr="007815C0">
              <w:rPr>
                <w:rFonts w:ascii="Times New Roman" w:hAnsi="Times New Roman" w:cs="Times New Roman"/>
                <w:noProof/>
                <w:webHidden/>
              </w:rPr>
              <w:fldChar w:fldCharType="end"/>
            </w:r>
          </w:hyperlink>
        </w:p>
        <w:p w14:paraId="14DF5271"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29"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 e Importanci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4</w:t>
            </w:r>
            <w:r w:rsidR="0077483C" w:rsidRPr="007815C0">
              <w:rPr>
                <w:rFonts w:ascii="Times New Roman" w:hAnsi="Times New Roman" w:cs="Times New Roman"/>
                <w:i w:val="0"/>
                <w:noProof/>
                <w:webHidden/>
              </w:rPr>
              <w:fldChar w:fldCharType="end"/>
            </w:r>
          </w:hyperlink>
        </w:p>
        <w:p w14:paraId="566A6FBF"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0"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Metodología del diseño centrado en el usuar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26</w:t>
            </w:r>
            <w:r w:rsidR="0077483C" w:rsidRPr="007815C0">
              <w:rPr>
                <w:rFonts w:ascii="Times New Roman" w:hAnsi="Times New Roman" w:cs="Times New Roman"/>
                <w:i w:val="0"/>
                <w:noProof/>
                <w:webHidden/>
              </w:rPr>
              <w:fldChar w:fldCharType="end"/>
            </w:r>
          </w:hyperlink>
        </w:p>
        <w:p w14:paraId="4C4DE327"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1"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Importancia del Diseño centrado en el usuario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6310372B"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centrado en el usuario en el sector Salud en Perú</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0</w:t>
            </w:r>
            <w:r w:rsidR="0077483C" w:rsidRPr="007815C0">
              <w:rPr>
                <w:rFonts w:ascii="Times New Roman" w:hAnsi="Times New Roman" w:cs="Times New Roman"/>
                <w:i w:val="0"/>
                <w:noProof/>
                <w:webHidden/>
              </w:rPr>
              <w:fldChar w:fldCharType="end"/>
            </w:r>
          </w:hyperlink>
        </w:p>
        <w:p w14:paraId="00214AF6"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35"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Caso: Superintendencia Nacional de Salud (SUSALUD) –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3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31</w:t>
            </w:r>
            <w:r w:rsidR="0077483C" w:rsidRPr="007815C0">
              <w:rPr>
                <w:rFonts w:ascii="Times New Roman" w:hAnsi="Times New Roman" w:cs="Times New Roman"/>
                <w:noProof/>
                <w:webHidden/>
              </w:rPr>
              <w:fldChar w:fldCharType="end"/>
            </w:r>
          </w:hyperlink>
        </w:p>
        <w:p w14:paraId="184566C8"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6" w:history="1">
            <w:r w:rsidR="00CC32E0" w:rsidRPr="007815C0">
              <w:rPr>
                <w:rStyle w:val="Hipervnculo"/>
                <w:rFonts w:ascii="Times New Roman" w:hAnsi="Times New Roman" w:cs="Times New Roman"/>
                <w:i w:val="0"/>
                <w:noProof/>
                <w:lang w:val="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Descrip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1</w:t>
            </w:r>
            <w:r w:rsidR="0077483C" w:rsidRPr="007815C0">
              <w:rPr>
                <w:rFonts w:ascii="Times New Roman" w:hAnsi="Times New Roman" w:cs="Times New Roman"/>
                <w:i w:val="0"/>
                <w:noProof/>
                <w:webHidden/>
              </w:rPr>
              <w:fldChar w:fldCharType="end"/>
            </w:r>
          </w:hyperlink>
        </w:p>
        <w:p w14:paraId="3984CEF7"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7" w:history="1">
            <w:r w:rsidR="00CC32E0" w:rsidRPr="007815C0">
              <w:rPr>
                <w:rStyle w:val="Hipervnculo"/>
                <w:rFonts w:ascii="Times New Roman" w:hAnsi="Times New Roman" w:cs="Times New Roman"/>
                <w:i w:val="0"/>
                <w:noProof/>
                <w:lang w:val="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2</w:t>
            </w:r>
            <w:r w:rsidR="0077483C" w:rsidRPr="007815C0">
              <w:rPr>
                <w:rFonts w:ascii="Times New Roman" w:hAnsi="Times New Roman" w:cs="Times New Roman"/>
                <w:i w:val="0"/>
                <w:noProof/>
                <w:webHidden/>
              </w:rPr>
              <w:fldChar w:fldCharType="end"/>
            </w:r>
          </w:hyperlink>
        </w:p>
        <w:p w14:paraId="3704A670"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8" w:history="1">
            <w:r w:rsidR="00CC32E0" w:rsidRPr="007815C0">
              <w:rPr>
                <w:rStyle w:val="Hipervnculo"/>
                <w:rFonts w:ascii="Times New Roman" w:hAnsi="Times New Roman" w:cs="Times New Roman"/>
                <w:i w:val="0"/>
                <w:noProof/>
                <w:lang w:val="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Normativa vigente para el recojo y manejo de reclamos en el sector 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4</w:t>
            </w:r>
            <w:r w:rsidR="0077483C" w:rsidRPr="007815C0">
              <w:rPr>
                <w:rFonts w:ascii="Times New Roman" w:hAnsi="Times New Roman" w:cs="Times New Roman"/>
                <w:i w:val="0"/>
                <w:noProof/>
                <w:webHidden/>
              </w:rPr>
              <w:fldChar w:fldCharType="end"/>
            </w:r>
          </w:hyperlink>
        </w:p>
        <w:p w14:paraId="4871F865"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39" w:history="1">
            <w:r w:rsidR="00CC32E0" w:rsidRPr="007815C0">
              <w:rPr>
                <w:rStyle w:val="Hipervnculo"/>
                <w:rFonts w:ascii="Times New Roman" w:hAnsi="Times New Roman" w:cs="Times New Roman"/>
                <w:i w:val="0"/>
                <w:noProof/>
                <w:lang w:val="es-PE"/>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Limitaciones del Sistema de Solicitudes en Atención al Ciudadan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3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6</w:t>
            </w:r>
            <w:r w:rsidR="0077483C" w:rsidRPr="007815C0">
              <w:rPr>
                <w:rFonts w:ascii="Times New Roman" w:hAnsi="Times New Roman" w:cs="Times New Roman"/>
                <w:i w:val="0"/>
                <w:noProof/>
                <w:webHidden/>
              </w:rPr>
              <w:fldChar w:fldCharType="end"/>
            </w:r>
          </w:hyperlink>
        </w:p>
        <w:p w14:paraId="57530F22"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40" w:history="1">
            <w:r w:rsidR="00CC32E0" w:rsidRPr="007815C0">
              <w:rPr>
                <w:rStyle w:val="Hipervnculo"/>
                <w:rFonts w:ascii="Times New Roman" w:hAnsi="Times New Roman" w:cs="Times New Roman"/>
                <w:i w:val="0"/>
                <w:noProof/>
                <w:lang w:val="es-PE"/>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val="es-PE"/>
              </w:rPr>
              <w:t>Oportunidades de Mejo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37</w:t>
            </w:r>
            <w:r w:rsidR="0077483C" w:rsidRPr="007815C0">
              <w:rPr>
                <w:rFonts w:ascii="Times New Roman" w:hAnsi="Times New Roman" w:cs="Times New Roman"/>
                <w:i w:val="0"/>
                <w:noProof/>
                <w:webHidden/>
              </w:rPr>
              <w:fldChar w:fldCharType="end"/>
            </w:r>
          </w:hyperlink>
        </w:p>
        <w:p w14:paraId="28788064" w14:textId="77777777" w:rsidR="00CC32E0" w:rsidRPr="00C3723A" w:rsidRDefault="007D0409" w:rsidP="00C3723A">
          <w:pPr>
            <w:pStyle w:val="TDC1"/>
            <w:rPr>
              <w:rFonts w:eastAsiaTheme="minorEastAsia"/>
              <w:noProof/>
              <w:sz w:val="24"/>
              <w:szCs w:val="24"/>
              <w:lang w:val="es-PE" w:eastAsia="es-PE"/>
            </w:rPr>
          </w:pPr>
          <w:hyperlink w:anchor="_Toc520655641" w:history="1">
            <w:r w:rsidR="00CC32E0" w:rsidRPr="007815C0">
              <w:rPr>
                <w:rStyle w:val="Hipervnculo"/>
                <w:rFonts w:ascii="Times New Roman" w:hAnsi="Times New Roman" w:cs="Times New Roman"/>
                <w:b w:val="0"/>
                <w:noProof/>
              </w:rPr>
              <w:t>Justificación del estudio</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1 \h </w:instrText>
            </w:r>
            <w:r w:rsidR="0077483C" w:rsidRPr="00C3723A">
              <w:rPr>
                <w:noProof/>
                <w:webHidden/>
              </w:rPr>
            </w:r>
            <w:r w:rsidR="0077483C" w:rsidRPr="00C3723A">
              <w:rPr>
                <w:noProof/>
                <w:webHidden/>
              </w:rPr>
              <w:fldChar w:fldCharType="separate"/>
            </w:r>
            <w:r w:rsidR="000D59D2">
              <w:rPr>
                <w:noProof/>
                <w:webHidden/>
              </w:rPr>
              <w:t>39</w:t>
            </w:r>
            <w:r w:rsidR="0077483C" w:rsidRPr="00C3723A">
              <w:rPr>
                <w:noProof/>
                <w:webHidden/>
              </w:rPr>
              <w:fldChar w:fldCharType="end"/>
            </w:r>
          </w:hyperlink>
        </w:p>
        <w:p w14:paraId="31E24B87" w14:textId="77777777" w:rsidR="00CC32E0" w:rsidRPr="00C3723A" w:rsidRDefault="007D0409" w:rsidP="00C3723A">
          <w:pPr>
            <w:pStyle w:val="TDC1"/>
            <w:rPr>
              <w:rFonts w:eastAsiaTheme="minorEastAsia"/>
              <w:noProof/>
              <w:sz w:val="24"/>
              <w:szCs w:val="24"/>
              <w:lang w:val="es-PE" w:eastAsia="es-PE"/>
            </w:rPr>
          </w:pPr>
          <w:hyperlink w:anchor="_Toc520655642" w:history="1">
            <w:r w:rsidR="00CC32E0" w:rsidRPr="007815C0">
              <w:rPr>
                <w:rStyle w:val="Hipervnculo"/>
                <w:rFonts w:ascii="Times New Roman" w:hAnsi="Times New Roman" w:cs="Times New Roman"/>
                <w:b w:val="0"/>
                <w:noProof/>
              </w:rPr>
              <w:t>Objetiv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2 \h </w:instrText>
            </w:r>
            <w:r w:rsidR="0077483C" w:rsidRPr="00C3723A">
              <w:rPr>
                <w:noProof/>
                <w:webHidden/>
              </w:rPr>
            </w:r>
            <w:r w:rsidR="0077483C" w:rsidRPr="00C3723A">
              <w:rPr>
                <w:noProof/>
                <w:webHidden/>
              </w:rPr>
              <w:fldChar w:fldCharType="separate"/>
            </w:r>
            <w:r w:rsidR="000D59D2">
              <w:rPr>
                <w:noProof/>
                <w:webHidden/>
              </w:rPr>
              <w:t>41</w:t>
            </w:r>
            <w:r w:rsidR="0077483C" w:rsidRPr="00C3723A">
              <w:rPr>
                <w:noProof/>
                <w:webHidden/>
              </w:rPr>
              <w:fldChar w:fldCharType="end"/>
            </w:r>
          </w:hyperlink>
        </w:p>
        <w:p w14:paraId="517853A8"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43"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 General</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102E372A"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44"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Objetivos Específico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1</w:t>
            </w:r>
            <w:r w:rsidR="0077483C" w:rsidRPr="007815C0">
              <w:rPr>
                <w:rFonts w:ascii="Times New Roman" w:hAnsi="Times New Roman" w:cs="Times New Roman"/>
                <w:noProof/>
                <w:webHidden/>
              </w:rPr>
              <w:fldChar w:fldCharType="end"/>
            </w:r>
          </w:hyperlink>
        </w:p>
        <w:p w14:paraId="580705A5" w14:textId="77777777" w:rsidR="00CC32E0" w:rsidRPr="00C3723A" w:rsidRDefault="007D0409" w:rsidP="00C3723A">
          <w:pPr>
            <w:pStyle w:val="TDC1"/>
            <w:rPr>
              <w:rFonts w:eastAsiaTheme="minorEastAsia"/>
              <w:noProof/>
              <w:sz w:val="24"/>
              <w:szCs w:val="24"/>
              <w:lang w:val="es-PE" w:eastAsia="es-PE"/>
            </w:rPr>
          </w:pPr>
          <w:hyperlink w:anchor="_Toc520655645" w:history="1">
            <w:r w:rsidR="00CC32E0" w:rsidRPr="007815C0">
              <w:rPr>
                <w:rStyle w:val="Hipervnculo"/>
                <w:rFonts w:ascii="Times New Roman" w:hAnsi="Times New Roman" w:cs="Times New Roman"/>
                <w:b w:val="0"/>
                <w:noProof/>
              </w:rPr>
              <w:t>Metodología</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45 \h </w:instrText>
            </w:r>
            <w:r w:rsidR="0077483C" w:rsidRPr="00C3723A">
              <w:rPr>
                <w:noProof/>
                <w:webHidden/>
              </w:rPr>
            </w:r>
            <w:r w:rsidR="0077483C" w:rsidRPr="00C3723A">
              <w:rPr>
                <w:noProof/>
                <w:webHidden/>
              </w:rPr>
              <w:fldChar w:fldCharType="separate"/>
            </w:r>
            <w:r w:rsidR="000D59D2">
              <w:rPr>
                <w:noProof/>
                <w:webHidden/>
              </w:rPr>
              <w:t>42</w:t>
            </w:r>
            <w:r w:rsidR="0077483C" w:rsidRPr="00C3723A">
              <w:rPr>
                <w:noProof/>
                <w:webHidden/>
              </w:rPr>
              <w:fldChar w:fldCharType="end"/>
            </w:r>
          </w:hyperlink>
        </w:p>
        <w:p w14:paraId="20707E68"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46" w:history="1">
            <w:r w:rsidR="00CC32E0" w:rsidRPr="007815C0">
              <w:rPr>
                <w:rStyle w:val="Hipervnculo"/>
                <w:rFonts w:ascii="Times New Roman" w:hAnsi="Times New Roman" w:cs="Times New Roman"/>
                <w:noProof/>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1, correspondiente a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4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2</w:t>
            </w:r>
            <w:r w:rsidR="0077483C" w:rsidRPr="007815C0">
              <w:rPr>
                <w:rFonts w:ascii="Times New Roman" w:hAnsi="Times New Roman" w:cs="Times New Roman"/>
                <w:noProof/>
                <w:webHidden/>
              </w:rPr>
              <w:fldChar w:fldCharType="end"/>
            </w:r>
          </w:hyperlink>
        </w:p>
        <w:p w14:paraId="16AE321A"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47"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33C4CC83"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48"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2</w:t>
            </w:r>
            <w:r w:rsidR="0077483C" w:rsidRPr="007815C0">
              <w:rPr>
                <w:rFonts w:ascii="Times New Roman" w:hAnsi="Times New Roman" w:cs="Times New Roman"/>
                <w:i w:val="0"/>
                <w:noProof/>
                <w:webHidden/>
              </w:rPr>
              <w:fldChar w:fldCharType="end"/>
            </w:r>
          </w:hyperlink>
        </w:p>
        <w:p w14:paraId="1FE698DB"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49"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4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3</w:t>
            </w:r>
            <w:r w:rsidR="0077483C" w:rsidRPr="007815C0">
              <w:rPr>
                <w:rFonts w:ascii="Times New Roman" w:hAnsi="Times New Roman" w:cs="Times New Roman"/>
                <w:i w:val="0"/>
                <w:noProof/>
                <w:webHidden/>
              </w:rPr>
              <w:fldChar w:fldCharType="end"/>
            </w:r>
          </w:hyperlink>
        </w:p>
        <w:p w14:paraId="6C82C62C"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0"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4</w:t>
            </w:r>
            <w:r w:rsidR="0077483C" w:rsidRPr="007815C0">
              <w:rPr>
                <w:rFonts w:ascii="Times New Roman" w:hAnsi="Times New Roman" w:cs="Times New Roman"/>
                <w:i w:val="0"/>
                <w:noProof/>
                <w:webHidden/>
              </w:rPr>
              <w:fldChar w:fldCharType="end"/>
            </w:r>
          </w:hyperlink>
        </w:p>
        <w:p w14:paraId="6FF98429"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1"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5</w:t>
            </w:r>
            <w:r w:rsidR="0077483C" w:rsidRPr="007815C0">
              <w:rPr>
                <w:rFonts w:ascii="Times New Roman" w:hAnsi="Times New Roman" w:cs="Times New Roman"/>
                <w:i w:val="0"/>
                <w:noProof/>
                <w:webHidden/>
              </w:rPr>
              <w:fldChar w:fldCharType="end"/>
            </w:r>
          </w:hyperlink>
        </w:p>
        <w:p w14:paraId="5250149A"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52"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2, correspondiente a la 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47</w:t>
            </w:r>
            <w:r w:rsidR="0077483C" w:rsidRPr="007815C0">
              <w:rPr>
                <w:rFonts w:ascii="Times New Roman" w:hAnsi="Times New Roman" w:cs="Times New Roman"/>
                <w:noProof/>
                <w:webHidden/>
              </w:rPr>
              <w:fldChar w:fldCharType="end"/>
            </w:r>
          </w:hyperlink>
        </w:p>
        <w:p w14:paraId="65332D96"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3"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7</w:t>
            </w:r>
            <w:r w:rsidR="0077483C" w:rsidRPr="007815C0">
              <w:rPr>
                <w:rFonts w:ascii="Times New Roman" w:hAnsi="Times New Roman" w:cs="Times New Roman"/>
                <w:i w:val="0"/>
                <w:noProof/>
                <w:webHidden/>
              </w:rPr>
              <w:fldChar w:fldCharType="end"/>
            </w:r>
          </w:hyperlink>
        </w:p>
        <w:p w14:paraId="7768C4EE"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4"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957DED1"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5"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5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0B0BB140"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6"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5A9B9600"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7"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48</w:t>
            </w:r>
            <w:r w:rsidR="0077483C" w:rsidRPr="007815C0">
              <w:rPr>
                <w:rFonts w:ascii="Times New Roman" w:hAnsi="Times New Roman" w:cs="Times New Roman"/>
                <w:i w:val="0"/>
                <w:noProof/>
                <w:webHidden/>
              </w:rPr>
              <w:fldChar w:fldCharType="end"/>
            </w:r>
          </w:hyperlink>
        </w:p>
        <w:p w14:paraId="1DD66F38"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5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Metodología para Sub-Estudio del objetivo específico #3, correspondiente a la 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5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0</w:t>
            </w:r>
            <w:r w:rsidR="0077483C" w:rsidRPr="007815C0">
              <w:rPr>
                <w:rFonts w:ascii="Times New Roman" w:hAnsi="Times New Roman" w:cs="Times New Roman"/>
                <w:noProof/>
                <w:webHidden/>
              </w:rPr>
              <w:fldChar w:fldCharType="end"/>
            </w:r>
          </w:hyperlink>
        </w:p>
        <w:p w14:paraId="46757C6D"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59"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del estudi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5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24334D92"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60"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obl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0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F33AA10"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61"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Muestr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0</w:t>
            </w:r>
            <w:r w:rsidR="0077483C" w:rsidRPr="007815C0">
              <w:rPr>
                <w:rFonts w:ascii="Times New Roman" w:hAnsi="Times New Roman" w:cs="Times New Roman"/>
                <w:i w:val="0"/>
                <w:noProof/>
                <w:webHidden/>
              </w:rPr>
              <w:fldChar w:fldCharType="end"/>
            </w:r>
          </w:hyperlink>
        </w:p>
        <w:p w14:paraId="5C10015A"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62"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Operacionalización de dimensione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1</w:t>
            </w:r>
            <w:r w:rsidR="0077483C" w:rsidRPr="007815C0">
              <w:rPr>
                <w:rFonts w:ascii="Times New Roman" w:hAnsi="Times New Roman" w:cs="Times New Roman"/>
                <w:i w:val="0"/>
                <w:noProof/>
                <w:webHidden/>
              </w:rPr>
              <w:fldChar w:fldCharType="end"/>
            </w:r>
          </w:hyperlink>
        </w:p>
        <w:p w14:paraId="6D10B5DB" w14:textId="77777777" w:rsidR="00CC32E0" w:rsidRPr="007815C0" w:rsidRDefault="007D0409" w:rsidP="007815C0">
          <w:pPr>
            <w:pStyle w:val="TDC3"/>
            <w:rPr>
              <w:rFonts w:ascii="Times New Roman" w:eastAsiaTheme="minorEastAsia" w:hAnsi="Times New Roman" w:cs="Times New Roman"/>
              <w:noProof/>
              <w:sz w:val="24"/>
              <w:szCs w:val="24"/>
              <w:lang w:val="es-PE" w:eastAsia="es-PE"/>
            </w:rPr>
          </w:pPr>
          <w:hyperlink w:anchor="_Toc520655663"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rocedimientos y Técnica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6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2</w:t>
            </w:r>
            <w:r w:rsidR="0077483C" w:rsidRPr="007815C0">
              <w:rPr>
                <w:rFonts w:ascii="Times New Roman" w:hAnsi="Times New Roman" w:cs="Times New Roman"/>
                <w:i w:val="0"/>
                <w:noProof/>
                <w:webHidden/>
              </w:rPr>
              <w:fldChar w:fldCharType="end"/>
            </w:r>
          </w:hyperlink>
        </w:p>
        <w:p w14:paraId="351D7C6F"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66" w:history="1">
            <w:r w:rsidR="00CC32E0" w:rsidRPr="007815C0">
              <w:rPr>
                <w:rStyle w:val="Hipervnculo"/>
                <w:rFonts w:ascii="Times New Roman" w:hAnsi="Times New Roman" w:cs="Times New Roman"/>
                <w:noProof/>
              </w:rPr>
              <w:t>IV.</w:t>
            </w:r>
            <w:r w:rsidR="00CC32E0" w:rsidRPr="007815C0">
              <w:rPr>
                <w:rFonts w:ascii="Times New Roman" w:hAnsi="Times New Roman" w:cs="Times New Roman"/>
                <w:noProof/>
                <w:webHidden/>
              </w:rPr>
              <w:tab/>
            </w:r>
          </w:hyperlink>
          <w:hyperlink w:anchor="_Toc520655667" w:history="1">
            <w:r w:rsidR="00CC32E0" w:rsidRPr="007815C0">
              <w:rPr>
                <w:rStyle w:val="Hipervnculo"/>
                <w:rFonts w:ascii="Times New Roman" w:hAnsi="Times New Roman" w:cs="Times New Roman"/>
                <w:noProof/>
              </w:rPr>
              <w:t>Consideraciones étic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73B7B20"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68" w:history="1">
            <w:r w:rsidR="00CC32E0" w:rsidRPr="007815C0">
              <w:rPr>
                <w:rStyle w:val="Hipervnculo"/>
                <w:rFonts w:ascii="Times New Roman" w:hAnsi="Times New Roman" w:cs="Times New Roman"/>
                <w:noProof/>
                <w:lang w:val="es-PE"/>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álisi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6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3</w:t>
            </w:r>
            <w:r w:rsidR="0077483C" w:rsidRPr="007815C0">
              <w:rPr>
                <w:rFonts w:ascii="Times New Roman" w:hAnsi="Times New Roman" w:cs="Times New Roman"/>
                <w:noProof/>
                <w:webHidden/>
              </w:rPr>
              <w:fldChar w:fldCharType="end"/>
            </w:r>
          </w:hyperlink>
        </w:p>
        <w:p w14:paraId="4FEF5B6F" w14:textId="77777777" w:rsidR="00CC32E0" w:rsidRPr="00C3723A" w:rsidRDefault="007D0409" w:rsidP="00C3723A">
          <w:pPr>
            <w:pStyle w:val="TDC1"/>
            <w:rPr>
              <w:rFonts w:eastAsiaTheme="minorEastAsia"/>
              <w:noProof/>
              <w:sz w:val="24"/>
              <w:szCs w:val="24"/>
              <w:lang w:val="es-PE" w:eastAsia="es-PE"/>
            </w:rPr>
          </w:pPr>
          <w:hyperlink w:anchor="_Toc520655669" w:history="1">
            <w:r w:rsidR="00CC32E0" w:rsidRPr="007815C0">
              <w:rPr>
                <w:rStyle w:val="Hipervnculo"/>
                <w:rFonts w:ascii="Times New Roman" w:hAnsi="Times New Roman" w:cs="Times New Roman"/>
                <w:b w:val="0"/>
                <w:noProof/>
              </w:rPr>
              <w:t>Resultad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669 \h </w:instrText>
            </w:r>
            <w:r w:rsidR="0077483C" w:rsidRPr="00C3723A">
              <w:rPr>
                <w:noProof/>
                <w:webHidden/>
              </w:rPr>
            </w:r>
            <w:r w:rsidR="0077483C" w:rsidRPr="00C3723A">
              <w:rPr>
                <w:noProof/>
                <w:webHidden/>
              </w:rPr>
              <w:fldChar w:fldCharType="separate"/>
            </w:r>
            <w:r w:rsidR="000D59D2">
              <w:rPr>
                <w:noProof/>
                <w:webHidden/>
              </w:rPr>
              <w:t>55</w:t>
            </w:r>
            <w:r w:rsidR="0077483C" w:rsidRPr="00C3723A">
              <w:rPr>
                <w:noProof/>
                <w:webHidden/>
              </w:rPr>
              <w:fldChar w:fldCharType="end"/>
            </w:r>
          </w:hyperlink>
        </w:p>
        <w:p w14:paraId="2C937EE0"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67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67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55</w:t>
            </w:r>
            <w:r w:rsidR="0077483C" w:rsidRPr="007815C0">
              <w:rPr>
                <w:rFonts w:ascii="Times New Roman" w:hAnsi="Times New Roman" w:cs="Times New Roman"/>
                <w:noProof/>
                <w:webHidden/>
              </w:rPr>
              <w:fldChar w:fldCharType="end"/>
            </w:r>
          </w:hyperlink>
        </w:p>
        <w:p w14:paraId="31773124"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7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cepción de los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56</w:t>
            </w:r>
            <w:r w:rsidR="0077483C" w:rsidRPr="007815C0">
              <w:rPr>
                <w:rFonts w:ascii="Times New Roman" w:hAnsi="Times New Roman" w:cs="Times New Roman"/>
                <w:i w:val="0"/>
                <w:noProof/>
                <w:webHidden/>
              </w:rPr>
              <w:fldChar w:fldCharType="end"/>
            </w:r>
          </w:hyperlink>
        </w:p>
        <w:p w14:paraId="44A4FCC8"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7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ol de los reclamos y manejo de información</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0</w:t>
            </w:r>
            <w:r w:rsidR="0077483C" w:rsidRPr="007815C0">
              <w:rPr>
                <w:rFonts w:ascii="Times New Roman" w:hAnsi="Times New Roman" w:cs="Times New Roman"/>
                <w:i w:val="0"/>
                <w:noProof/>
                <w:webHidden/>
              </w:rPr>
              <w:fldChar w:fldCharType="end"/>
            </w:r>
          </w:hyperlink>
        </w:p>
        <w:p w14:paraId="0882622C"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7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Herramienta Informática</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4</w:t>
            </w:r>
            <w:r w:rsidR="0077483C" w:rsidRPr="007815C0">
              <w:rPr>
                <w:rFonts w:ascii="Times New Roman" w:hAnsi="Times New Roman" w:cs="Times New Roman"/>
                <w:i w:val="0"/>
                <w:noProof/>
                <w:webHidden/>
              </w:rPr>
              <w:fldChar w:fldCharType="end"/>
            </w:r>
          </w:hyperlink>
        </w:p>
        <w:p w14:paraId="0CFCD97A"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67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Adicionales mencionados por los entrevistad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67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7</w:t>
            </w:r>
            <w:r w:rsidR="0077483C" w:rsidRPr="007815C0">
              <w:rPr>
                <w:rFonts w:ascii="Times New Roman" w:hAnsi="Times New Roman" w:cs="Times New Roman"/>
                <w:i w:val="0"/>
                <w:noProof/>
                <w:webHidden/>
              </w:rPr>
              <w:fldChar w:fldCharType="end"/>
            </w:r>
          </w:hyperlink>
        </w:p>
        <w:p w14:paraId="5B2FC63B"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26" w:history="1">
            <w:r w:rsidR="00CC32E0" w:rsidRPr="007815C0">
              <w:rPr>
                <w:rStyle w:val="Hipervnculo"/>
                <w:rFonts w:ascii="Times New Roman" w:hAnsi="Times New Roman" w:cs="Times New Roman"/>
                <w:i w:val="0"/>
                <w:noProof/>
              </w:rPr>
              <w:t>5.</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 xml:space="preserve">Tablas de hallazgos resaltantes </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69</w:t>
            </w:r>
            <w:r w:rsidR="0077483C" w:rsidRPr="007815C0">
              <w:rPr>
                <w:rFonts w:ascii="Times New Roman" w:hAnsi="Times New Roman" w:cs="Times New Roman"/>
                <w:i w:val="0"/>
                <w:noProof/>
                <w:webHidden/>
              </w:rPr>
              <w:fldChar w:fldCharType="end"/>
            </w:r>
          </w:hyperlink>
        </w:p>
        <w:p w14:paraId="52D4A604"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27" w:history="1">
            <w:r w:rsidR="00CC32E0" w:rsidRPr="007815C0">
              <w:rPr>
                <w:rStyle w:val="Hipervnculo"/>
                <w:rFonts w:ascii="Times New Roman" w:hAnsi="Times New Roman" w:cs="Times New Roman"/>
                <w:noProof/>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Fase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2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73</w:t>
            </w:r>
            <w:r w:rsidR="0077483C" w:rsidRPr="007815C0">
              <w:rPr>
                <w:rFonts w:ascii="Times New Roman" w:hAnsi="Times New Roman" w:cs="Times New Roman"/>
                <w:noProof/>
                <w:webHidden/>
              </w:rPr>
              <w:fldChar w:fldCharType="end"/>
            </w:r>
          </w:hyperlink>
        </w:p>
        <w:p w14:paraId="42F1C676"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28"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Tabla de requerimient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73</w:t>
            </w:r>
            <w:r w:rsidR="0077483C" w:rsidRPr="007815C0">
              <w:rPr>
                <w:rFonts w:ascii="Times New Roman" w:hAnsi="Times New Roman" w:cs="Times New Roman"/>
                <w:i w:val="0"/>
                <w:noProof/>
                <w:webHidden/>
              </w:rPr>
              <w:fldChar w:fldCharType="end"/>
            </w:r>
          </w:hyperlink>
        </w:p>
        <w:p w14:paraId="505782FE"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29"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Diseño y Prototipado</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29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80</w:t>
            </w:r>
            <w:r w:rsidR="0077483C" w:rsidRPr="007815C0">
              <w:rPr>
                <w:rFonts w:ascii="Times New Roman" w:hAnsi="Times New Roman" w:cs="Times New Roman"/>
                <w:i w:val="0"/>
                <w:noProof/>
                <w:webHidden/>
              </w:rPr>
              <w:fldChar w:fldCharType="end"/>
            </w:r>
          </w:hyperlink>
        </w:p>
        <w:p w14:paraId="48493A37"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30"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Fase de Prueba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85</w:t>
            </w:r>
            <w:r w:rsidR="0077483C" w:rsidRPr="007815C0">
              <w:rPr>
                <w:rFonts w:ascii="Times New Roman" w:hAnsi="Times New Roman" w:cs="Times New Roman"/>
                <w:noProof/>
                <w:webHidden/>
              </w:rPr>
              <w:fldChar w:fldCharType="end"/>
            </w:r>
          </w:hyperlink>
        </w:p>
        <w:p w14:paraId="3C4B380E"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31" w:history="1">
            <w:r w:rsidR="00CC32E0" w:rsidRPr="007815C0">
              <w:rPr>
                <w:rStyle w:val="Hipervnculo"/>
                <w:rFonts w:ascii="Times New Roman" w:hAnsi="Times New Roman" w:cs="Times New Roman"/>
                <w:i w:val="0"/>
                <w:noProof/>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1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2</w:t>
            </w:r>
            <w:r w:rsidR="0077483C" w:rsidRPr="007815C0">
              <w:rPr>
                <w:rFonts w:ascii="Times New Roman" w:hAnsi="Times New Roman" w:cs="Times New Roman"/>
                <w:i w:val="0"/>
                <w:noProof/>
                <w:webHidden/>
              </w:rPr>
              <w:fldChar w:fldCharType="end"/>
            </w:r>
          </w:hyperlink>
        </w:p>
        <w:p w14:paraId="2CB25664"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32" w:history="1">
            <w:r w:rsidR="00CC32E0" w:rsidRPr="007815C0">
              <w:rPr>
                <w:rStyle w:val="Hipervnculo"/>
                <w:rFonts w:ascii="Times New Roman" w:hAnsi="Times New Roman" w:cs="Times New Roman"/>
                <w:i w:val="0"/>
                <w:noProof/>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2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50A903FB"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33" w:history="1">
            <w:r w:rsidR="00CC32E0" w:rsidRPr="007815C0">
              <w:rPr>
                <w:rStyle w:val="Hipervnculo"/>
                <w:rFonts w:ascii="Times New Roman" w:hAnsi="Times New Roman" w:cs="Times New Roman"/>
                <w:i w:val="0"/>
                <w:noProof/>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3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3</w:t>
            </w:r>
            <w:r w:rsidR="0077483C" w:rsidRPr="007815C0">
              <w:rPr>
                <w:rFonts w:ascii="Times New Roman" w:hAnsi="Times New Roman" w:cs="Times New Roman"/>
                <w:i w:val="0"/>
                <w:noProof/>
                <w:webHidden/>
              </w:rPr>
              <w:fldChar w:fldCharType="end"/>
            </w:r>
          </w:hyperlink>
        </w:p>
        <w:p w14:paraId="7F0AA339"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34" w:history="1">
            <w:r w:rsidR="00CC32E0" w:rsidRPr="007815C0">
              <w:rPr>
                <w:rStyle w:val="Hipervnculo"/>
                <w:rFonts w:ascii="Times New Roman" w:hAnsi="Times New Roman" w:cs="Times New Roman"/>
                <w:i w:val="0"/>
                <w:noProof/>
              </w:rPr>
              <w:t>4.</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rPr>
              <w:t>Reclasificación de la Tabla de Clasificación de Reclam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34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95</w:t>
            </w:r>
            <w:r w:rsidR="0077483C" w:rsidRPr="007815C0">
              <w:rPr>
                <w:rFonts w:ascii="Times New Roman" w:hAnsi="Times New Roman" w:cs="Times New Roman"/>
                <w:i w:val="0"/>
                <w:noProof/>
                <w:webHidden/>
              </w:rPr>
              <w:fldChar w:fldCharType="end"/>
            </w:r>
          </w:hyperlink>
        </w:p>
        <w:p w14:paraId="5624C940" w14:textId="77777777" w:rsidR="00CC32E0" w:rsidRPr="00C3723A" w:rsidRDefault="007D0409" w:rsidP="00C3723A">
          <w:pPr>
            <w:pStyle w:val="TDC1"/>
            <w:rPr>
              <w:rFonts w:eastAsiaTheme="minorEastAsia"/>
              <w:noProof/>
              <w:sz w:val="24"/>
              <w:szCs w:val="24"/>
              <w:lang w:val="es-PE" w:eastAsia="es-PE"/>
            </w:rPr>
          </w:pPr>
          <w:hyperlink w:anchor="_Toc520655735" w:history="1">
            <w:r w:rsidR="00CC32E0" w:rsidRPr="007815C0">
              <w:rPr>
                <w:rStyle w:val="Hipervnculo"/>
                <w:rFonts w:ascii="Times New Roman" w:hAnsi="Times New Roman" w:cs="Times New Roman"/>
                <w:b w:val="0"/>
                <w:noProof/>
              </w:rPr>
              <w:t>Discusión</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5 \h </w:instrText>
            </w:r>
            <w:r w:rsidR="0077483C" w:rsidRPr="00C3723A">
              <w:rPr>
                <w:noProof/>
                <w:webHidden/>
              </w:rPr>
            </w:r>
            <w:r w:rsidR="0077483C" w:rsidRPr="00C3723A">
              <w:rPr>
                <w:noProof/>
                <w:webHidden/>
              </w:rPr>
              <w:fldChar w:fldCharType="separate"/>
            </w:r>
            <w:r w:rsidR="000D59D2">
              <w:rPr>
                <w:noProof/>
                <w:webHidden/>
              </w:rPr>
              <w:t>99</w:t>
            </w:r>
            <w:r w:rsidR="0077483C" w:rsidRPr="00C3723A">
              <w:rPr>
                <w:noProof/>
                <w:webHidden/>
              </w:rPr>
              <w:fldChar w:fldCharType="end"/>
            </w:r>
          </w:hyperlink>
        </w:p>
        <w:p w14:paraId="5C498CB7"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36"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en la fase exploratori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6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5</w:t>
            </w:r>
            <w:r w:rsidR="0077483C" w:rsidRPr="007815C0">
              <w:rPr>
                <w:rFonts w:ascii="Times New Roman" w:hAnsi="Times New Roman" w:cs="Times New Roman"/>
                <w:noProof/>
                <w:webHidden/>
              </w:rPr>
              <w:fldChar w:fldCharType="end"/>
            </w:r>
          </w:hyperlink>
        </w:p>
        <w:p w14:paraId="0CA83AF9"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37"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De los hallazgos de la fase de prueba</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7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09</w:t>
            </w:r>
            <w:r w:rsidR="0077483C" w:rsidRPr="007815C0">
              <w:rPr>
                <w:rFonts w:ascii="Times New Roman" w:hAnsi="Times New Roman" w:cs="Times New Roman"/>
                <w:noProof/>
                <w:webHidden/>
              </w:rPr>
              <w:fldChar w:fldCharType="end"/>
            </w:r>
          </w:hyperlink>
        </w:p>
        <w:p w14:paraId="2CEB2AEA"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38" w:history="1">
            <w:r w:rsidR="00CC32E0" w:rsidRPr="007815C0">
              <w:rPr>
                <w:rStyle w:val="Hipervnculo"/>
                <w:rFonts w:ascii="Times New Roman" w:hAnsi="Times New Roman" w:cs="Times New Roman"/>
                <w:noProof/>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Limitaciones</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38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10</w:t>
            </w:r>
            <w:r w:rsidR="0077483C" w:rsidRPr="007815C0">
              <w:rPr>
                <w:rFonts w:ascii="Times New Roman" w:hAnsi="Times New Roman" w:cs="Times New Roman"/>
                <w:noProof/>
                <w:webHidden/>
              </w:rPr>
              <w:fldChar w:fldCharType="end"/>
            </w:r>
          </w:hyperlink>
        </w:p>
        <w:p w14:paraId="54DA1F49" w14:textId="77777777" w:rsidR="00CC32E0" w:rsidRPr="00C3723A" w:rsidRDefault="007D0409" w:rsidP="00C3723A">
          <w:pPr>
            <w:pStyle w:val="TDC1"/>
            <w:rPr>
              <w:rFonts w:eastAsiaTheme="minorEastAsia"/>
              <w:noProof/>
              <w:sz w:val="24"/>
              <w:szCs w:val="24"/>
              <w:lang w:val="es-PE" w:eastAsia="es-PE"/>
            </w:rPr>
          </w:pPr>
          <w:hyperlink w:anchor="_Toc520655739" w:history="1">
            <w:r w:rsidR="00CC32E0" w:rsidRPr="007815C0">
              <w:rPr>
                <w:rStyle w:val="Hipervnculo"/>
                <w:rFonts w:ascii="Times New Roman" w:hAnsi="Times New Roman" w:cs="Times New Roman"/>
                <w:b w:val="0"/>
                <w:noProof/>
              </w:rPr>
              <w:t>Conclus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39 \h </w:instrText>
            </w:r>
            <w:r w:rsidR="0077483C" w:rsidRPr="00C3723A">
              <w:rPr>
                <w:noProof/>
                <w:webHidden/>
              </w:rPr>
            </w:r>
            <w:r w:rsidR="0077483C" w:rsidRPr="00C3723A">
              <w:rPr>
                <w:noProof/>
                <w:webHidden/>
              </w:rPr>
              <w:fldChar w:fldCharType="separate"/>
            </w:r>
            <w:r w:rsidR="000D59D2">
              <w:rPr>
                <w:noProof/>
                <w:webHidden/>
              </w:rPr>
              <w:t>112</w:t>
            </w:r>
            <w:r w:rsidR="0077483C" w:rsidRPr="00C3723A">
              <w:rPr>
                <w:noProof/>
                <w:webHidden/>
              </w:rPr>
              <w:fldChar w:fldCharType="end"/>
            </w:r>
          </w:hyperlink>
        </w:p>
        <w:p w14:paraId="4EEF09E9" w14:textId="77777777" w:rsidR="00CC32E0" w:rsidRPr="00C3723A" w:rsidRDefault="007D0409" w:rsidP="007815C0">
          <w:pPr>
            <w:pStyle w:val="TDC1"/>
            <w:rPr>
              <w:rFonts w:eastAsiaTheme="minorEastAsia"/>
              <w:noProof/>
              <w:sz w:val="24"/>
              <w:szCs w:val="24"/>
              <w:lang w:val="es-PE" w:eastAsia="es-PE"/>
            </w:rPr>
          </w:pPr>
          <w:hyperlink w:anchor="_Toc520655744" w:history="1">
            <w:r w:rsidR="00CC32E0" w:rsidRPr="007815C0">
              <w:rPr>
                <w:rStyle w:val="Hipervnculo"/>
                <w:rFonts w:ascii="Times New Roman" w:hAnsi="Times New Roman" w:cs="Times New Roman"/>
                <w:b w:val="0"/>
                <w:noProof/>
              </w:rPr>
              <w:t>Recomendacione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4 \h </w:instrText>
            </w:r>
            <w:r w:rsidR="0077483C" w:rsidRPr="00C3723A">
              <w:rPr>
                <w:noProof/>
                <w:webHidden/>
              </w:rPr>
            </w:r>
            <w:r w:rsidR="0077483C" w:rsidRPr="00C3723A">
              <w:rPr>
                <w:noProof/>
                <w:webHidden/>
              </w:rPr>
              <w:fldChar w:fldCharType="separate"/>
            </w:r>
            <w:r w:rsidR="000D59D2">
              <w:rPr>
                <w:noProof/>
                <w:webHidden/>
              </w:rPr>
              <w:t>113</w:t>
            </w:r>
            <w:r w:rsidR="0077483C" w:rsidRPr="00C3723A">
              <w:rPr>
                <w:noProof/>
                <w:webHidden/>
              </w:rPr>
              <w:fldChar w:fldCharType="end"/>
            </w:r>
          </w:hyperlink>
        </w:p>
        <w:p w14:paraId="435C1A0B" w14:textId="77777777" w:rsidR="00CC32E0" w:rsidRPr="00C3723A" w:rsidRDefault="007D0409" w:rsidP="00C3723A">
          <w:pPr>
            <w:pStyle w:val="TDC1"/>
            <w:rPr>
              <w:rFonts w:eastAsiaTheme="minorEastAsia"/>
              <w:noProof/>
              <w:sz w:val="24"/>
              <w:szCs w:val="24"/>
              <w:lang w:val="es-PE" w:eastAsia="es-PE"/>
            </w:rPr>
          </w:pPr>
          <w:hyperlink w:anchor="_Toc520655748" w:history="1">
            <w:r w:rsidR="00CC32E0" w:rsidRPr="007815C0">
              <w:rPr>
                <w:rStyle w:val="Hipervnculo"/>
                <w:rFonts w:ascii="Times New Roman" w:hAnsi="Times New Roman" w:cs="Times New Roman"/>
                <w:b w:val="0"/>
                <w:noProof/>
              </w:rPr>
              <w:t>Referencias bibliográfica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8 \h </w:instrText>
            </w:r>
            <w:r w:rsidR="0077483C" w:rsidRPr="00C3723A">
              <w:rPr>
                <w:noProof/>
                <w:webHidden/>
              </w:rPr>
            </w:r>
            <w:r w:rsidR="0077483C" w:rsidRPr="00C3723A">
              <w:rPr>
                <w:noProof/>
                <w:webHidden/>
              </w:rPr>
              <w:fldChar w:fldCharType="separate"/>
            </w:r>
            <w:r w:rsidR="000D59D2">
              <w:rPr>
                <w:noProof/>
                <w:webHidden/>
              </w:rPr>
              <w:t>115</w:t>
            </w:r>
            <w:r w:rsidR="0077483C" w:rsidRPr="00C3723A">
              <w:rPr>
                <w:noProof/>
                <w:webHidden/>
              </w:rPr>
              <w:fldChar w:fldCharType="end"/>
            </w:r>
          </w:hyperlink>
        </w:p>
        <w:p w14:paraId="3F5FEF23" w14:textId="77777777" w:rsidR="00CC32E0" w:rsidRPr="00C3723A" w:rsidRDefault="007D0409" w:rsidP="00C3723A">
          <w:pPr>
            <w:pStyle w:val="TDC1"/>
            <w:rPr>
              <w:rFonts w:eastAsiaTheme="minorEastAsia"/>
              <w:noProof/>
              <w:sz w:val="24"/>
              <w:szCs w:val="24"/>
              <w:lang w:val="es-PE" w:eastAsia="es-PE"/>
            </w:rPr>
          </w:pPr>
          <w:hyperlink w:anchor="_Toc520655749" w:history="1">
            <w:r w:rsidR="00CC32E0" w:rsidRPr="007815C0">
              <w:rPr>
                <w:rStyle w:val="Hipervnculo"/>
                <w:rFonts w:ascii="Times New Roman" w:hAnsi="Times New Roman" w:cs="Times New Roman"/>
                <w:b w:val="0"/>
                <w:noProof/>
              </w:rPr>
              <w:t>Anexos</w:t>
            </w:r>
            <w:r w:rsidR="00CC32E0" w:rsidRPr="00C3723A">
              <w:rPr>
                <w:noProof/>
                <w:webHidden/>
              </w:rPr>
              <w:tab/>
            </w:r>
            <w:r w:rsidR="0077483C" w:rsidRPr="00C3723A">
              <w:rPr>
                <w:noProof/>
                <w:webHidden/>
              </w:rPr>
              <w:fldChar w:fldCharType="begin"/>
            </w:r>
            <w:r w:rsidR="00CC32E0" w:rsidRPr="00C3723A">
              <w:rPr>
                <w:noProof/>
                <w:webHidden/>
              </w:rPr>
              <w:instrText xml:space="preserve"> PAGEREF _Toc520655749 \h </w:instrText>
            </w:r>
            <w:r w:rsidR="0077483C" w:rsidRPr="00C3723A">
              <w:rPr>
                <w:noProof/>
                <w:webHidden/>
              </w:rPr>
            </w:r>
            <w:r w:rsidR="0077483C" w:rsidRPr="00C3723A">
              <w:rPr>
                <w:noProof/>
                <w:webHidden/>
              </w:rPr>
              <w:fldChar w:fldCharType="separate"/>
            </w:r>
            <w:r w:rsidR="000D59D2">
              <w:rPr>
                <w:noProof/>
                <w:webHidden/>
              </w:rPr>
              <w:t>121</w:t>
            </w:r>
            <w:r w:rsidR="0077483C" w:rsidRPr="00C3723A">
              <w:rPr>
                <w:noProof/>
                <w:webHidden/>
              </w:rPr>
              <w:fldChar w:fldCharType="end"/>
            </w:r>
          </w:hyperlink>
        </w:p>
        <w:p w14:paraId="5E65F511"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0" w:history="1">
            <w:r w:rsidR="00CC32E0" w:rsidRPr="007815C0">
              <w:rPr>
                <w:rStyle w:val="Hipervnculo"/>
                <w:rFonts w:ascii="Times New Roman" w:hAnsi="Times New Roman" w:cs="Times New Roman"/>
                <w:noProof/>
                <w:lang w:val="es-PE"/>
              </w:rPr>
              <w:t>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1: Consentimiento Informado del usuario final para realizar entrevistas a profundidad.</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0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1</w:t>
            </w:r>
            <w:r w:rsidR="0077483C" w:rsidRPr="007815C0">
              <w:rPr>
                <w:rFonts w:ascii="Times New Roman" w:hAnsi="Times New Roman" w:cs="Times New Roman"/>
                <w:noProof/>
                <w:webHidden/>
              </w:rPr>
              <w:fldChar w:fldCharType="end"/>
            </w:r>
          </w:hyperlink>
        </w:p>
        <w:p w14:paraId="087787D6"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1" w:history="1">
            <w:r w:rsidR="00CC32E0" w:rsidRPr="007815C0">
              <w:rPr>
                <w:rStyle w:val="Hipervnculo"/>
                <w:rFonts w:ascii="Times New Roman" w:hAnsi="Times New Roman" w:cs="Times New Roman"/>
                <w:noProof/>
                <w:lang w:val="es-PE"/>
              </w:rPr>
              <w:t>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2: Guía Semi-Estructurada de Entrevista a Profundidad para usuarios finales Nº1</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1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4</w:t>
            </w:r>
            <w:r w:rsidR="0077483C" w:rsidRPr="007815C0">
              <w:rPr>
                <w:rFonts w:ascii="Times New Roman" w:hAnsi="Times New Roman" w:cs="Times New Roman"/>
                <w:noProof/>
                <w:webHidden/>
              </w:rPr>
              <w:fldChar w:fldCharType="end"/>
            </w:r>
          </w:hyperlink>
        </w:p>
        <w:p w14:paraId="6CA2DD7A"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2" w:history="1">
            <w:r w:rsidR="00CC32E0" w:rsidRPr="007815C0">
              <w:rPr>
                <w:rStyle w:val="Hipervnculo"/>
                <w:rFonts w:ascii="Times New Roman" w:hAnsi="Times New Roman" w:cs="Times New Roman"/>
                <w:noProof/>
                <w:lang w:val="es-PE"/>
              </w:rPr>
              <w:t>II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3: Guía Estructurada de Entrevista a Profundidad para usuarios finales Nº2</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2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6</w:t>
            </w:r>
            <w:r w:rsidR="0077483C" w:rsidRPr="007815C0">
              <w:rPr>
                <w:rFonts w:ascii="Times New Roman" w:hAnsi="Times New Roman" w:cs="Times New Roman"/>
                <w:noProof/>
                <w:webHidden/>
              </w:rPr>
              <w:fldChar w:fldCharType="end"/>
            </w:r>
          </w:hyperlink>
        </w:p>
        <w:p w14:paraId="3F178F20"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3" w:history="1">
            <w:r w:rsidR="00CC32E0" w:rsidRPr="007815C0">
              <w:rPr>
                <w:rStyle w:val="Hipervnculo"/>
                <w:rFonts w:ascii="Times New Roman" w:hAnsi="Times New Roman" w:cs="Times New Roman"/>
                <w:noProof/>
                <w:lang w:val="es-PE"/>
              </w:rPr>
              <w:t>I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lang w:val="es-PE"/>
              </w:rPr>
              <w:t>Anexo 4. Encuesta de Aspectos Demográficos de Entrevistados del Sistema de Gestión de Reclamos para el Sistema de Salud del Perú</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3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8</w:t>
            </w:r>
            <w:r w:rsidR="0077483C" w:rsidRPr="007815C0">
              <w:rPr>
                <w:rFonts w:ascii="Times New Roman" w:hAnsi="Times New Roman" w:cs="Times New Roman"/>
                <w:noProof/>
                <w:webHidden/>
              </w:rPr>
              <w:fldChar w:fldCharType="end"/>
            </w:r>
          </w:hyperlink>
        </w:p>
        <w:p w14:paraId="05DA9792"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4" w:history="1">
            <w:r w:rsidR="00CC32E0" w:rsidRPr="007815C0">
              <w:rPr>
                <w:rStyle w:val="Hipervnculo"/>
                <w:rFonts w:ascii="Times New Roman" w:hAnsi="Times New Roman" w:cs="Times New Roman"/>
                <w:noProof/>
              </w:rPr>
              <w:t>V.</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hAnsi="Times New Roman" w:cs="Times New Roman"/>
                <w:noProof/>
              </w:rPr>
              <w:t xml:space="preserve">Anexo 5. Muestra de </w:t>
            </w:r>
            <w:r w:rsidR="00CC32E0" w:rsidRPr="007815C0">
              <w:rPr>
                <w:rStyle w:val="Hipervnculo"/>
                <w:rFonts w:ascii="Times New Roman" w:hAnsi="Times New Roman" w:cs="Times New Roman"/>
                <w:noProof/>
                <w:lang w:val="es-PE"/>
              </w:rPr>
              <w:t>Wireframes</w:t>
            </w:r>
            <w:r w:rsidR="00CC32E0" w:rsidRPr="007815C0">
              <w:rPr>
                <w:rStyle w:val="Hipervnculo"/>
                <w:rFonts w:ascii="Times New Roman" w:hAnsi="Times New Roman" w:cs="Times New Roman"/>
                <w:noProof/>
              </w:rPr>
              <w:t xml:space="preserve"> desarrollados para la etapa de Diseñ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4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29</w:t>
            </w:r>
            <w:r w:rsidR="0077483C" w:rsidRPr="007815C0">
              <w:rPr>
                <w:rFonts w:ascii="Times New Roman" w:hAnsi="Times New Roman" w:cs="Times New Roman"/>
                <w:noProof/>
                <w:webHidden/>
              </w:rPr>
              <w:fldChar w:fldCharType="end"/>
            </w:r>
          </w:hyperlink>
        </w:p>
        <w:p w14:paraId="2DF56075" w14:textId="77777777" w:rsidR="00CC32E0" w:rsidRPr="007815C0" w:rsidRDefault="007D0409" w:rsidP="00CC32E0">
          <w:pPr>
            <w:pStyle w:val="TDC2"/>
            <w:rPr>
              <w:rFonts w:ascii="Times New Roman" w:eastAsiaTheme="minorEastAsia" w:hAnsi="Times New Roman" w:cs="Times New Roman"/>
              <w:noProof/>
              <w:sz w:val="24"/>
              <w:szCs w:val="24"/>
              <w:lang w:val="es-PE" w:eastAsia="es-PE"/>
            </w:rPr>
          </w:pPr>
          <w:hyperlink w:anchor="_Toc520655755" w:history="1">
            <w:r w:rsidR="00CC32E0" w:rsidRPr="007815C0">
              <w:rPr>
                <w:rStyle w:val="Hipervnculo"/>
                <w:rFonts w:ascii="Times New Roman" w:eastAsia="Times New Roman" w:hAnsi="Times New Roman" w:cs="Times New Roman"/>
                <w:noProof/>
                <w:lang w:eastAsia="es-PE"/>
              </w:rPr>
              <w:t>VI.</w:t>
            </w:r>
            <w:r w:rsidR="00CC32E0" w:rsidRPr="007815C0">
              <w:rPr>
                <w:rFonts w:ascii="Times New Roman" w:eastAsiaTheme="minorEastAsia" w:hAnsi="Times New Roman" w:cs="Times New Roman"/>
                <w:noProof/>
                <w:sz w:val="24"/>
                <w:szCs w:val="24"/>
                <w:lang w:val="es-PE" w:eastAsia="es-PE"/>
              </w:rPr>
              <w:tab/>
            </w:r>
            <w:r w:rsidR="00CC32E0" w:rsidRPr="007815C0">
              <w:rPr>
                <w:rStyle w:val="Hipervnculo"/>
                <w:rFonts w:ascii="Times New Roman" w:eastAsia="Times New Roman" w:hAnsi="Times New Roman" w:cs="Times New Roman"/>
                <w:noProof/>
                <w:lang w:eastAsia="es-PE"/>
              </w:rPr>
              <w:t>Anexo 6. Diagramas de Flujo por tipo de usuario</w:t>
            </w:r>
            <w:r w:rsidR="00CC32E0" w:rsidRPr="007815C0">
              <w:rPr>
                <w:rFonts w:ascii="Times New Roman" w:hAnsi="Times New Roman" w:cs="Times New Roman"/>
                <w:noProof/>
                <w:webHidden/>
              </w:rPr>
              <w:tab/>
            </w:r>
            <w:r w:rsidR="0077483C" w:rsidRPr="007815C0">
              <w:rPr>
                <w:rFonts w:ascii="Times New Roman" w:hAnsi="Times New Roman" w:cs="Times New Roman"/>
                <w:noProof/>
                <w:webHidden/>
              </w:rPr>
              <w:fldChar w:fldCharType="begin"/>
            </w:r>
            <w:r w:rsidR="00CC32E0" w:rsidRPr="007815C0">
              <w:rPr>
                <w:rFonts w:ascii="Times New Roman" w:hAnsi="Times New Roman" w:cs="Times New Roman"/>
                <w:noProof/>
                <w:webHidden/>
              </w:rPr>
              <w:instrText xml:space="preserve"> PAGEREF _Toc520655755 \h </w:instrText>
            </w:r>
            <w:r w:rsidR="0077483C" w:rsidRPr="007815C0">
              <w:rPr>
                <w:rFonts w:ascii="Times New Roman" w:hAnsi="Times New Roman" w:cs="Times New Roman"/>
                <w:noProof/>
                <w:webHidden/>
              </w:rPr>
            </w:r>
            <w:r w:rsidR="0077483C" w:rsidRPr="007815C0">
              <w:rPr>
                <w:rFonts w:ascii="Times New Roman" w:hAnsi="Times New Roman" w:cs="Times New Roman"/>
                <w:noProof/>
                <w:webHidden/>
              </w:rPr>
              <w:fldChar w:fldCharType="separate"/>
            </w:r>
            <w:r w:rsidR="000D59D2">
              <w:rPr>
                <w:rFonts w:ascii="Times New Roman" w:hAnsi="Times New Roman" w:cs="Times New Roman"/>
                <w:noProof/>
                <w:webHidden/>
              </w:rPr>
              <w:t>131</w:t>
            </w:r>
            <w:r w:rsidR="0077483C" w:rsidRPr="007815C0">
              <w:rPr>
                <w:rFonts w:ascii="Times New Roman" w:hAnsi="Times New Roman" w:cs="Times New Roman"/>
                <w:noProof/>
                <w:webHidden/>
              </w:rPr>
              <w:fldChar w:fldCharType="end"/>
            </w:r>
          </w:hyperlink>
        </w:p>
        <w:p w14:paraId="3982269F"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56" w:history="1">
            <w:r w:rsidR="00CC32E0" w:rsidRPr="007815C0">
              <w:rPr>
                <w:rStyle w:val="Hipervnculo"/>
                <w:rFonts w:ascii="Times New Roman" w:hAnsi="Times New Roman" w:cs="Times New Roman"/>
                <w:i w:val="0"/>
                <w:noProof/>
                <w:lang w:eastAsia="es-PE"/>
              </w:rPr>
              <w:t>1.</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Personal de SUSALUD</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6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1</w:t>
            </w:r>
            <w:r w:rsidR="0077483C" w:rsidRPr="007815C0">
              <w:rPr>
                <w:rFonts w:ascii="Times New Roman" w:hAnsi="Times New Roman" w:cs="Times New Roman"/>
                <w:i w:val="0"/>
                <w:noProof/>
                <w:webHidden/>
              </w:rPr>
              <w:fldChar w:fldCharType="end"/>
            </w:r>
          </w:hyperlink>
        </w:p>
        <w:p w14:paraId="51106B7E"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57" w:history="1">
            <w:r w:rsidR="00CC32E0" w:rsidRPr="007815C0">
              <w:rPr>
                <w:rStyle w:val="Hipervnculo"/>
                <w:rFonts w:ascii="Times New Roman" w:hAnsi="Times New Roman" w:cs="Times New Roman"/>
                <w:i w:val="0"/>
                <w:noProof/>
                <w:lang w:eastAsia="es-PE"/>
              </w:rPr>
              <w:t>2.</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Gestores de IPRES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7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3</w:t>
            </w:r>
            <w:r w:rsidR="0077483C" w:rsidRPr="007815C0">
              <w:rPr>
                <w:rFonts w:ascii="Times New Roman" w:hAnsi="Times New Roman" w:cs="Times New Roman"/>
                <w:i w:val="0"/>
                <w:noProof/>
                <w:webHidden/>
              </w:rPr>
              <w:fldChar w:fldCharType="end"/>
            </w:r>
          </w:hyperlink>
        </w:p>
        <w:p w14:paraId="7DF8906B" w14:textId="77777777" w:rsidR="00CC32E0" w:rsidRPr="007815C0" w:rsidRDefault="007D0409" w:rsidP="00CC32E0">
          <w:pPr>
            <w:pStyle w:val="TDC3"/>
            <w:rPr>
              <w:rFonts w:ascii="Times New Roman" w:eastAsiaTheme="minorEastAsia" w:hAnsi="Times New Roman" w:cs="Times New Roman"/>
              <w:i w:val="0"/>
              <w:noProof/>
              <w:sz w:val="24"/>
              <w:szCs w:val="24"/>
              <w:lang w:val="es-PE" w:eastAsia="es-PE"/>
            </w:rPr>
          </w:pPr>
          <w:hyperlink w:anchor="_Toc520655758" w:history="1">
            <w:r w:rsidR="00CC32E0" w:rsidRPr="007815C0">
              <w:rPr>
                <w:rStyle w:val="Hipervnculo"/>
                <w:rFonts w:ascii="Times New Roman" w:hAnsi="Times New Roman" w:cs="Times New Roman"/>
                <w:i w:val="0"/>
                <w:noProof/>
                <w:lang w:eastAsia="es-PE"/>
              </w:rPr>
              <w:t>3.</w:t>
            </w:r>
            <w:r w:rsidR="00CC32E0" w:rsidRPr="007815C0">
              <w:rPr>
                <w:rFonts w:ascii="Times New Roman" w:eastAsiaTheme="minorEastAsia" w:hAnsi="Times New Roman" w:cs="Times New Roman"/>
                <w:i w:val="0"/>
                <w:noProof/>
                <w:sz w:val="24"/>
                <w:szCs w:val="24"/>
                <w:lang w:val="es-PE" w:eastAsia="es-PE"/>
              </w:rPr>
              <w:tab/>
            </w:r>
            <w:r w:rsidR="00CC32E0" w:rsidRPr="007815C0">
              <w:rPr>
                <w:rStyle w:val="Hipervnculo"/>
                <w:rFonts w:ascii="Times New Roman" w:hAnsi="Times New Roman" w:cs="Times New Roman"/>
                <w:i w:val="0"/>
                <w:noProof/>
                <w:lang w:eastAsia="es-PE"/>
              </w:rPr>
              <w:t>Ciudadanos</w:t>
            </w:r>
            <w:r w:rsidR="00CC32E0" w:rsidRPr="007815C0">
              <w:rPr>
                <w:rFonts w:ascii="Times New Roman" w:hAnsi="Times New Roman" w:cs="Times New Roman"/>
                <w:i w:val="0"/>
                <w:noProof/>
                <w:webHidden/>
              </w:rPr>
              <w:tab/>
            </w:r>
            <w:r w:rsidR="0077483C" w:rsidRPr="007815C0">
              <w:rPr>
                <w:rFonts w:ascii="Times New Roman" w:hAnsi="Times New Roman" w:cs="Times New Roman"/>
                <w:i w:val="0"/>
                <w:noProof/>
                <w:webHidden/>
              </w:rPr>
              <w:fldChar w:fldCharType="begin"/>
            </w:r>
            <w:r w:rsidR="00CC32E0" w:rsidRPr="007815C0">
              <w:rPr>
                <w:rFonts w:ascii="Times New Roman" w:hAnsi="Times New Roman" w:cs="Times New Roman"/>
                <w:i w:val="0"/>
                <w:noProof/>
                <w:webHidden/>
              </w:rPr>
              <w:instrText xml:space="preserve"> PAGEREF _Toc520655758 \h </w:instrText>
            </w:r>
            <w:r w:rsidR="0077483C" w:rsidRPr="007815C0">
              <w:rPr>
                <w:rFonts w:ascii="Times New Roman" w:hAnsi="Times New Roman" w:cs="Times New Roman"/>
                <w:i w:val="0"/>
                <w:noProof/>
                <w:webHidden/>
              </w:rPr>
            </w:r>
            <w:r w:rsidR="0077483C" w:rsidRPr="007815C0">
              <w:rPr>
                <w:rFonts w:ascii="Times New Roman" w:hAnsi="Times New Roman" w:cs="Times New Roman"/>
                <w:i w:val="0"/>
                <w:noProof/>
                <w:webHidden/>
              </w:rPr>
              <w:fldChar w:fldCharType="separate"/>
            </w:r>
            <w:r w:rsidR="000D59D2">
              <w:rPr>
                <w:rFonts w:ascii="Times New Roman" w:hAnsi="Times New Roman" w:cs="Times New Roman"/>
                <w:i w:val="0"/>
                <w:noProof/>
                <w:webHidden/>
              </w:rPr>
              <w:t>135</w:t>
            </w:r>
            <w:r w:rsidR="0077483C" w:rsidRPr="007815C0">
              <w:rPr>
                <w:rFonts w:ascii="Times New Roman" w:hAnsi="Times New Roman" w:cs="Times New Roman"/>
                <w:i w:val="0"/>
                <w:noProof/>
                <w:webHidden/>
              </w:rPr>
              <w:fldChar w:fldCharType="end"/>
            </w:r>
          </w:hyperlink>
        </w:p>
        <w:p w14:paraId="43C95C4C" w14:textId="77777777" w:rsidR="007E51F7" w:rsidRPr="009E6BE6" w:rsidRDefault="0077483C" w:rsidP="009E6BE6">
          <w:pPr>
            <w:spacing w:before="240" w:after="240" w:line="480" w:lineRule="auto"/>
          </w:pPr>
          <w:r w:rsidRPr="009E6BE6">
            <w:rPr>
              <w:bCs/>
              <w:caps/>
              <w:color w:val="000000" w:themeColor="text1"/>
            </w:rPr>
            <w:fldChar w:fldCharType="end"/>
          </w:r>
        </w:p>
      </w:sdtContent>
    </w:sdt>
    <w:p w14:paraId="1EE69A2A" w14:textId="77777777" w:rsidR="00EA6485" w:rsidRPr="00BA156B" w:rsidRDefault="00EA6485" w:rsidP="00625BCC">
      <w:pPr>
        <w:pStyle w:val="Ttulo1"/>
      </w:pPr>
      <w:bookmarkStart w:id="14" w:name="_Toc520655616"/>
      <w:r w:rsidRPr="00BA156B">
        <w:lastRenderedPageBreak/>
        <w:t>Listado de Acrónimos</w:t>
      </w:r>
      <w:bookmarkEnd w:id="14"/>
    </w:p>
    <w:p w14:paraId="0FB50CD6" w14:textId="77777777" w:rsidR="00EA6485" w:rsidRPr="00BA156B" w:rsidRDefault="00EA6485" w:rsidP="00A50DD7">
      <w:pPr>
        <w:pStyle w:val="Texto"/>
        <w:numPr>
          <w:ilvl w:val="0"/>
          <w:numId w:val="22"/>
        </w:numPr>
      </w:pPr>
      <w:r w:rsidRPr="00BA156B">
        <w:t>IPRESS – Institución Prestadora de Servicios de Salud</w:t>
      </w:r>
    </w:p>
    <w:p w14:paraId="2FBA1D79" w14:textId="77777777" w:rsidR="00EA6485" w:rsidRPr="00BA156B" w:rsidRDefault="00EA6485" w:rsidP="00A50DD7">
      <w:pPr>
        <w:pStyle w:val="Texto"/>
        <w:numPr>
          <w:ilvl w:val="0"/>
          <w:numId w:val="22"/>
        </w:numPr>
      </w:pPr>
      <w:r w:rsidRPr="00BA156B">
        <w:t xml:space="preserve">SUSALUD – </w:t>
      </w:r>
      <w:r w:rsidR="00B72F4A" w:rsidRPr="00BA156B">
        <w:t>Superintendencia</w:t>
      </w:r>
      <w:r w:rsidRPr="00BA156B">
        <w:t xml:space="preserve"> Nacional de Salud</w:t>
      </w:r>
    </w:p>
    <w:p w14:paraId="1209797C" w14:textId="77777777" w:rsidR="00EA6485" w:rsidRPr="00BA156B" w:rsidRDefault="00EA6485" w:rsidP="00A50DD7">
      <w:pPr>
        <w:pStyle w:val="Texto"/>
        <w:numPr>
          <w:ilvl w:val="0"/>
          <w:numId w:val="22"/>
        </w:numPr>
      </w:pPr>
      <w:r w:rsidRPr="00BA156B">
        <w:t>IAFAS – Institución Administradora de Fondos de Aseguramiento en Salud</w:t>
      </w:r>
    </w:p>
    <w:p w14:paraId="10864B50" w14:textId="77777777" w:rsidR="0038486C" w:rsidRPr="00BA156B" w:rsidRDefault="00EA6485" w:rsidP="00A50DD7">
      <w:pPr>
        <w:pStyle w:val="Texto"/>
        <w:numPr>
          <w:ilvl w:val="0"/>
          <w:numId w:val="22"/>
        </w:numPr>
      </w:pPr>
      <w:r w:rsidRPr="00BA156B">
        <w:t>PAUS – Plataforma de Atención al Usuario</w:t>
      </w:r>
    </w:p>
    <w:p w14:paraId="0B03F78F" w14:textId="77777777" w:rsidR="00EA6485" w:rsidRPr="00BA156B" w:rsidRDefault="00EA6485" w:rsidP="00A50DD7">
      <w:pPr>
        <w:pStyle w:val="Texto"/>
        <w:numPr>
          <w:ilvl w:val="0"/>
          <w:numId w:val="22"/>
        </w:numPr>
      </w:pPr>
      <w:r w:rsidRPr="00BA156B">
        <w:t xml:space="preserve">UCD – </w:t>
      </w:r>
      <w:r w:rsidRPr="00BA156B">
        <w:rPr>
          <w:lang w:val="en-US"/>
        </w:rPr>
        <w:t>User-Centered Design</w:t>
      </w:r>
    </w:p>
    <w:p w14:paraId="323CE4F8" w14:textId="77777777" w:rsidR="0038486C" w:rsidRPr="00BA156B" w:rsidRDefault="0038486C" w:rsidP="00A50DD7">
      <w:pPr>
        <w:pStyle w:val="Texto"/>
        <w:numPr>
          <w:ilvl w:val="0"/>
          <w:numId w:val="22"/>
        </w:numPr>
      </w:pPr>
      <w:r w:rsidRPr="00BA156B">
        <w:t>OPS – Organización Panamericana de Salud</w:t>
      </w:r>
    </w:p>
    <w:p w14:paraId="6528C486" w14:textId="77777777" w:rsidR="00EA6485" w:rsidRPr="00BA156B" w:rsidRDefault="00EA6485" w:rsidP="00A50DD7">
      <w:pPr>
        <w:pStyle w:val="Texto"/>
        <w:numPr>
          <w:ilvl w:val="0"/>
          <w:numId w:val="22"/>
        </w:numPr>
      </w:pPr>
      <w:r w:rsidRPr="00BA156B">
        <w:t>MINSA – Ministerio de Salud del Perú</w:t>
      </w:r>
    </w:p>
    <w:p w14:paraId="68083EFD" w14:textId="77777777" w:rsidR="0038486C" w:rsidRPr="00BA156B" w:rsidRDefault="0038486C" w:rsidP="00A50DD7">
      <w:pPr>
        <w:pStyle w:val="Texto"/>
        <w:numPr>
          <w:ilvl w:val="0"/>
          <w:numId w:val="22"/>
        </w:numPr>
      </w:pPr>
      <w:r w:rsidRPr="00BA156B">
        <w:t xml:space="preserve">CRM – </w:t>
      </w:r>
      <w:r w:rsidRPr="00BA156B">
        <w:rPr>
          <w:lang w:val="en-US"/>
        </w:rPr>
        <w:t>Customer Relationship Manager</w:t>
      </w:r>
    </w:p>
    <w:p w14:paraId="1F6568D9" w14:textId="77777777" w:rsidR="0038486C" w:rsidRPr="00BA156B" w:rsidRDefault="0038486C" w:rsidP="00A50DD7">
      <w:pPr>
        <w:pStyle w:val="Texto"/>
        <w:numPr>
          <w:ilvl w:val="0"/>
          <w:numId w:val="22"/>
        </w:numPr>
      </w:pPr>
      <w:r w:rsidRPr="00BA156B">
        <w:t>PIN – Pedido de Intervención</w:t>
      </w:r>
    </w:p>
    <w:p w14:paraId="107406C1" w14:textId="77777777" w:rsidR="0038486C" w:rsidRPr="00BA156B" w:rsidRDefault="0038486C" w:rsidP="00A50DD7">
      <w:pPr>
        <w:pStyle w:val="Texto"/>
        <w:numPr>
          <w:ilvl w:val="0"/>
          <w:numId w:val="22"/>
        </w:numPr>
      </w:pPr>
      <w:r w:rsidRPr="00BA156B">
        <w:t xml:space="preserve">UGIPRESS – Instituciones Prestadoras de Servicios de Salud </w:t>
      </w:r>
    </w:p>
    <w:p w14:paraId="4E33DD40" w14:textId="77777777" w:rsidR="00483492" w:rsidRPr="00BA156B" w:rsidRDefault="00483492" w:rsidP="00A50DD7">
      <w:pPr>
        <w:pStyle w:val="Texto"/>
        <w:numPr>
          <w:ilvl w:val="0"/>
          <w:numId w:val="22"/>
        </w:numPr>
      </w:pPr>
      <w:r w:rsidRPr="00BA156B">
        <w:t xml:space="preserve">HIT – </w:t>
      </w:r>
      <w:r w:rsidRPr="00BA156B">
        <w:rPr>
          <w:lang w:val="en-US"/>
        </w:rPr>
        <w:t>Health Information Technologies</w:t>
      </w:r>
    </w:p>
    <w:p w14:paraId="36BBB080" w14:textId="77777777" w:rsidR="00AF5EAF" w:rsidRPr="00625BCC" w:rsidRDefault="00A12DD0" w:rsidP="00625BCC">
      <w:pPr>
        <w:pStyle w:val="Ttulo1"/>
      </w:pPr>
      <w:bookmarkStart w:id="15" w:name="_Toc520655617"/>
      <w:commentRangeStart w:id="16"/>
      <w:r w:rsidRPr="00625BCC">
        <w:lastRenderedPageBreak/>
        <w:t>Resumen</w:t>
      </w:r>
      <w:bookmarkEnd w:id="15"/>
      <w:commentRangeEnd w:id="16"/>
      <w:r w:rsidR="000A735C">
        <w:rPr>
          <w:rStyle w:val="Refdecomentario"/>
          <w:rFonts w:eastAsiaTheme="minorHAnsi" w:cstheme="minorBidi"/>
          <w:b w:val="0"/>
          <w:color w:val="auto"/>
          <w:lang w:val="es-ES_tradnl"/>
        </w:rPr>
        <w:commentReference w:id="16"/>
      </w:r>
    </w:p>
    <w:p w14:paraId="596EE694" w14:textId="426950A5" w:rsidR="00BA0102" w:rsidRPr="00625BCC" w:rsidDel="007F437C" w:rsidRDefault="00B81518" w:rsidP="00625BCC">
      <w:pPr>
        <w:pStyle w:val="Texto"/>
        <w:rPr>
          <w:del w:id="17" w:author="Regina Casanova" w:date="2018-08-16T12:38:00Z"/>
        </w:rPr>
      </w:pPr>
      <w:del w:id="18" w:author="Regina Casanova" w:date="2018-08-16T13:03:00Z">
        <w:r w:rsidRPr="00BA156B" w:rsidDel="007E46F8">
          <w:delText xml:space="preserve">En los servicios de salud, </w:delText>
        </w:r>
      </w:del>
      <w:ins w:id="19" w:author="Regina Casanova" w:date="2018-08-16T13:03:00Z">
        <w:r w:rsidR="007E46F8">
          <w:t>L</w:t>
        </w:r>
      </w:ins>
      <w:del w:id="20" w:author="Regina Casanova" w:date="2018-08-16T13:03:00Z">
        <w:r w:rsidRPr="00BA156B" w:rsidDel="007E46F8">
          <w:delText>l</w:delText>
        </w:r>
      </w:del>
      <w:r w:rsidRPr="00BA156B">
        <w:t>a calidad de atención</w:t>
      </w:r>
      <w:ins w:id="21" w:author="Regina Casanova" w:date="2018-08-16T13:03:00Z">
        <w:r w:rsidR="007E46F8">
          <w:t xml:space="preserve"> en salud</w:t>
        </w:r>
      </w:ins>
      <w:r w:rsidRPr="00BA156B">
        <w:t xml:space="preserve"> </w:t>
      </w:r>
      <w:r w:rsidR="004F2FF9" w:rsidRPr="00BA156B">
        <w:t>está</w:t>
      </w:r>
      <w:ins w:id="22" w:author="Regina Casanova" w:date="2018-08-16T12:26:00Z">
        <w:r w:rsidR="003A5ECD">
          <w:t xml:space="preserve"> </w:t>
        </w:r>
      </w:ins>
      <w:del w:id="23" w:author="Regina Casanova" w:date="2018-08-16T12:26:00Z">
        <w:r w:rsidRPr="00BA156B" w:rsidDel="003A5ECD">
          <w:delText xml:space="preserve"> </w:delText>
        </w:r>
        <w:r w:rsidR="00521763" w:rsidRPr="00BA156B" w:rsidDel="003A5ECD">
          <w:delText xml:space="preserve">muy </w:delText>
        </w:r>
      </w:del>
      <w:r w:rsidRPr="00BA156B">
        <w:t xml:space="preserve">ligada a la satisfacción </w:t>
      </w:r>
      <w:r w:rsidR="00521763" w:rsidRPr="00BA156B">
        <w:t>de</w:t>
      </w:r>
      <w:r w:rsidRPr="00BA156B">
        <w:t xml:space="preserve"> los pacientes </w:t>
      </w:r>
      <w:del w:id="24" w:author="Regina Casanova" w:date="2018-08-16T13:28:00Z">
        <w:r w:rsidRPr="00BA156B" w:rsidDel="00517C5C">
          <w:delText xml:space="preserve">y sus familiares </w:delText>
        </w:r>
      </w:del>
      <w:r w:rsidRPr="00BA156B">
        <w:t xml:space="preserve">antes, durante y después de la consulta </w:t>
      </w:r>
      <w:r w:rsidR="004F2FF9" w:rsidRPr="00BA156B">
        <w:t>médica</w:t>
      </w:r>
      <w:ins w:id="25" w:author="Regina Casanova" w:date="2018-08-16T12:27:00Z">
        <w:r w:rsidR="003A5ECD">
          <w:t xml:space="preserve">, y depende mucho de la percepción de </w:t>
        </w:r>
      </w:ins>
      <w:ins w:id="26" w:author="Regina Casanova" w:date="2018-08-16T12:29:00Z">
        <w:r w:rsidR="003A5ECD">
          <w:t>los mismo</w:t>
        </w:r>
      </w:ins>
      <w:ins w:id="27" w:author="Regina Casanova" w:date="2018-08-16T12:27:00Z">
        <w:r w:rsidR="003A5ECD">
          <w:t>s</w:t>
        </w:r>
      </w:ins>
      <w:r w:rsidRPr="00BA156B">
        <w:t xml:space="preserve">. </w:t>
      </w:r>
      <w:del w:id="28" w:author="Regina Casanova" w:date="2018-08-16T12:26:00Z">
        <w:r w:rsidR="00405C87" w:rsidDel="000048F8">
          <w:delText xml:space="preserve">Como la satisfacción de los pacientes y sus familiares </w:delText>
        </w:r>
      </w:del>
      <w:del w:id="29" w:author="Regina Casanova" w:date="2018-08-16T12:27:00Z">
        <w:r w:rsidR="00405C87" w:rsidDel="003A5ECD">
          <w:delText xml:space="preserve">depende mucho de la percepción de </w:delText>
        </w:r>
      </w:del>
      <w:del w:id="30" w:author="Regina Casanova" w:date="2018-08-16T12:26:00Z">
        <w:r w:rsidR="00405C87" w:rsidDel="000048F8">
          <w:delText>los mismos</w:delText>
        </w:r>
      </w:del>
      <w:del w:id="31" w:author="Regina Casanova" w:date="2018-08-16T12:27:00Z">
        <w:r w:rsidR="00D54C46" w:rsidDel="003A5ECD">
          <w:delText>;</w:delText>
        </w:r>
      </w:del>
      <w:ins w:id="32" w:author="Regina Casanova" w:date="2018-08-16T12:27:00Z">
        <w:r w:rsidR="003A5ECD">
          <w:t>U</w:t>
        </w:r>
      </w:ins>
      <w:del w:id="33" w:author="Regina Casanova" w:date="2018-08-16T12:27:00Z">
        <w:r w:rsidR="00405C87" w:rsidDel="003A5ECD">
          <w:delText xml:space="preserve"> u</w:delText>
        </w:r>
      </w:del>
      <w:r w:rsidR="00405C87">
        <w:t xml:space="preserve">na forma </w:t>
      </w:r>
      <w:ins w:id="34" w:author="Regina Casanova" w:date="2018-08-16T13:02:00Z">
        <w:r w:rsidR="007E46F8">
          <w:t>de monitorearla</w:t>
        </w:r>
      </w:ins>
      <w:del w:id="35" w:author="Owner" w:date="2018-08-12T14:57:00Z">
        <w:r w:rsidR="00405C87" w:rsidDel="000A735C">
          <w:delText xml:space="preserve">aproximada </w:delText>
        </w:r>
      </w:del>
      <w:del w:id="36" w:author="Regina Casanova" w:date="2018-08-16T13:02:00Z">
        <w:r w:rsidR="00405C87" w:rsidDel="007E46F8">
          <w:delText xml:space="preserve">para </w:delText>
        </w:r>
      </w:del>
      <w:del w:id="37" w:author="Regina Casanova" w:date="2018-08-16T12:36:00Z">
        <w:r w:rsidR="00405C87" w:rsidDel="003A5ECD">
          <w:delText xml:space="preserve">poder monitorearla </w:delText>
        </w:r>
      </w:del>
      <w:del w:id="38" w:author="Regina Casanova" w:date="2018-08-16T13:02:00Z">
        <w:r w:rsidR="00405C87" w:rsidDel="007E46F8">
          <w:delText>e</w:delText>
        </w:r>
      </w:del>
      <w:ins w:id="39" w:author="Regina Casanova" w:date="2018-08-16T13:02:00Z">
        <w:r w:rsidR="007E46F8">
          <w:t xml:space="preserve"> e</w:t>
        </w:r>
      </w:ins>
      <w:r w:rsidR="00405C87">
        <w:t>s</w:t>
      </w:r>
      <w:ins w:id="40" w:author="Regina Casanova" w:date="2018-08-16T13:28:00Z">
        <w:r w:rsidR="00517C5C">
          <w:t xml:space="preserve"> </w:t>
        </w:r>
      </w:ins>
      <w:del w:id="41" w:author="Regina Casanova" w:date="2018-08-16T13:28:00Z">
        <w:r w:rsidR="00405C87" w:rsidDel="00517C5C">
          <w:delText xml:space="preserve"> a partir de </w:delText>
        </w:r>
      </w:del>
      <w:ins w:id="42" w:author="Regina Casanova" w:date="2018-08-16T13:04:00Z">
        <w:r w:rsidR="00C87ED5">
          <w:t>la</w:t>
        </w:r>
      </w:ins>
      <w:del w:id="43" w:author="Regina Casanova" w:date="2018-08-16T13:04:00Z">
        <w:r w:rsidR="00405C87" w:rsidDel="00C87ED5">
          <w:delText>una</w:delText>
        </w:r>
      </w:del>
      <w:r w:rsidR="00405C87">
        <w:t xml:space="preserve"> revisión constante de los reclamos </w:t>
      </w:r>
      <w:ins w:id="44" w:author="Regina Casanova" w:date="2018-08-16T13:02:00Z">
        <w:r w:rsidR="007E46F8">
          <w:t>presentados</w:t>
        </w:r>
      </w:ins>
      <w:del w:id="45" w:author="Regina Casanova" w:date="2018-08-16T13:02:00Z">
        <w:r w:rsidR="00405C87" w:rsidDel="007E46F8">
          <w:delText>que llegan al establecimiento</w:delText>
        </w:r>
      </w:del>
      <w:r w:rsidR="00405C87">
        <w:t xml:space="preserve">, ya que ellos </w:t>
      </w:r>
      <w:del w:id="46" w:author="Regina Casanova" w:date="2018-08-16T13:28:00Z">
        <w:r w:rsidR="00405C87" w:rsidDel="00517C5C">
          <w:delText>permiten conocer</w:delText>
        </w:r>
      </w:del>
      <w:ins w:id="47" w:author="Regina Casanova" w:date="2018-08-16T13:28:00Z">
        <w:r w:rsidR="00517C5C">
          <w:t>son</w:t>
        </w:r>
      </w:ins>
      <w:r w:rsidR="00405C87">
        <w:t xml:space="preserve"> las </w:t>
      </w:r>
      <w:r w:rsidR="00AC34D7">
        <w:t xml:space="preserve">percepciones </w:t>
      </w:r>
      <w:ins w:id="48" w:author="Owner" w:date="2018-08-12T14:57:00Z">
        <w:del w:id="49" w:author="Regina Casanova" w:date="2018-08-16T12:30:00Z">
          <w:r w:rsidR="000A735C" w:rsidDel="003A5ECD">
            <w:delText>(</w:delText>
          </w:r>
        </w:del>
        <w:r w:rsidR="000A735C">
          <w:t>negativas</w:t>
        </w:r>
        <w:del w:id="50" w:author="Regina Casanova" w:date="2018-08-16T12:30:00Z">
          <w:r w:rsidR="000A735C" w:rsidDel="003A5ECD">
            <w:delText>)</w:delText>
          </w:r>
        </w:del>
        <w:del w:id="51" w:author="Regina Casanova" w:date="2018-08-16T12:36:00Z">
          <w:r w:rsidR="000A735C" w:rsidDel="007F437C">
            <w:delText xml:space="preserve"> </w:delText>
          </w:r>
        </w:del>
      </w:ins>
      <w:ins w:id="52" w:author="Regina Casanova" w:date="2018-08-16T12:36:00Z">
        <w:r w:rsidR="007F437C">
          <w:t xml:space="preserve"> </w:t>
        </w:r>
      </w:ins>
      <w:del w:id="53" w:author="Regina Casanova" w:date="2018-08-16T12:36:00Z">
        <w:r w:rsidR="00AC34D7" w:rsidDel="007F437C">
          <w:delText xml:space="preserve">de los pacientes y familiares </w:delText>
        </w:r>
      </w:del>
      <w:ins w:id="54" w:author="Regina Casanova" w:date="2018-08-16T13:29:00Z">
        <w:r w:rsidR="00517C5C">
          <w:t xml:space="preserve">de </w:t>
        </w:r>
      </w:ins>
      <w:del w:id="55" w:author="Regina Casanova" w:date="2018-08-16T13:29:00Z">
        <w:r w:rsidR="00AC34D7" w:rsidDel="00517C5C">
          <w:delText xml:space="preserve">sobre </w:delText>
        </w:r>
      </w:del>
      <w:r w:rsidR="00AC34D7">
        <w:t>la atención brindada</w:t>
      </w:r>
      <w:r w:rsidR="00405C87">
        <w:t xml:space="preserve">. </w:t>
      </w:r>
      <w:del w:id="56" w:author="Regina Casanova" w:date="2018-08-16T13:29:00Z">
        <w:r w:rsidR="00521763" w:rsidRPr="00BA156B" w:rsidDel="00517C5C">
          <w:delText>Este proceso</w:delText>
        </w:r>
      </w:del>
      <w:ins w:id="57" w:author="Regina Casanova" w:date="2018-08-16T13:29:00Z">
        <w:r w:rsidR="00517C5C">
          <w:t>Para ello</w:t>
        </w:r>
      </w:ins>
      <w:r w:rsidR="00FB5E77" w:rsidRPr="00BA156B">
        <w:t xml:space="preserve"> </w:t>
      </w:r>
      <w:del w:id="58" w:author="Regina Casanova" w:date="2018-08-16T13:29:00Z">
        <w:r w:rsidR="00FB5E77" w:rsidRPr="00BA156B" w:rsidDel="00517C5C">
          <w:delText>se</w:delText>
        </w:r>
      </w:del>
      <w:ins w:id="59" w:author="Regina Casanova" w:date="2018-08-16T13:29:00Z">
        <w:r w:rsidR="00517C5C" w:rsidRPr="00BA156B">
          <w:t>se</w:t>
        </w:r>
        <w:r w:rsidR="00517C5C">
          <w:t>ría</w:t>
        </w:r>
      </w:ins>
      <w:ins w:id="60" w:author="Regina Casanova" w:date="2018-08-16T13:11:00Z">
        <w:r w:rsidR="00517C5C">
          <w:t xml:space="preserve"> </w:t>
        </w:r>
        <w:del w:id="61" w:author="Owner" w:date="2018-08-20T21:16:00Z">
          <w:r w:rsidR="00517C5C" w:rsidDel="009D1D82">
            <w:delText>optimo</w:delText>
          </w:r>
        </w:del>
      </w:ins>
      <w:ins w:id="62" w:author="Owner" w:date="2018-08-20T21:16:00Z">
        <w:r w:rsidR="009D1D82">
          <w:t>óptimo</w:t>
        </w:r>
      </w:ins>
      <w:del w:id="63" w:author="Regina Casanova" w:date="2018-08-16T13:11:00Z">
        <w:r w:rsidR="00FB5E77" w:rsidRPr="00BA156B" w:rsidDel="00C87ED5">
          <w:delText xml:space="preserve"> optimiza</w:delText>
        </w:r>
      </w:del>
      <w:ins w:id="64" w:author="Owner" w:date="2018-08-12T14:58:00Z">
        <w:del w:id="65" w:author="Regina Casanova" w:date="2018-08-16T13:32:00Z">
          <w:r w:rsidR="000A735C" w:rsidDel="00517C5C">
            <w:delText xml:space="preserve"> </w:delText>
          </w:r>
        </w:del>
        <w:del w:id="66" w:author="Regina Casanova" w:date="2018-08-16T13:30:00Z">
          <w:r w:rsidR="000A735C" w:rsidDel="00517C5C">
            <w:delText xml:space="preserve">si se </w:delText>
          </w:r>
        </w:del>
      </w:ins>
      <w:del w:id="67" w:author="Regina Casanova" w:date="2018-08-16T13:30:00Z">
        <w:r w:rsidR="00FB5E77" w:rsidRPr="00BA156B" w:rsidDel="00517C5C">
          <w:delText xml:space="preserve"> al usar</w:delText>
        </w:r>
      </w:del>
      <w:ins w:id="68" w:author="Regina Casanova" w:date="2018-08-16T13:30:00Z">
        <w:r w:rsidR="00517C5C">
          <w:t xml:space="preserve"> usar</w:t>
        </w:r>
      </w:ins>
      <w:r w:rsidR="00FB5E77" w:rsidRPr="00BA156B">
        <w:t xml:space="preserve"> un </w:t>
      </w:r>
      <w:r w:rsidR="001828F5">
        <w:t xml:space="preserve">aplicativo informático </w:t>
      </w:r>
      <w:ins w:id="69" w:author="Regina Casanova" w:date="2018-08-16T13:21:00Z">
        <w:r w:rsidR="00531DE0">
          <w:t>para</w:t>
        </w:r>
      </w:ins>
      <w:ins w:id="70" w:author="Regina Casanova" w:date="2018-08-16T13:12:00Z">
        <w:r w:rsidR="00C87ED5" w:rsidRPr="00BA156B">
          <w:t xml:space="preserve"> </w:t>
        </w:r>
        <w:r w:rsidR="00C87ED5">
          <w:t>la</w:t>
        </w:r>
        <w:r w:rsidR="00C87ED5" w:rsidRPr="00BA156B">
          <w:t xml:space="preserve"> admisión y manejo</w:t>
        </w:r>
        <w:r w:rsidR="00C87ED5">
          <w:t xml:space="preserve"> </w:t>
        </w:r>
      </w:ins>
      <w:del w:id="71" w:author="Regina Casanova" w:date="2018-08-16T13:12:00Z">
        <w:r w:rsidR="001828F5" w:rsidDel="00C87ED5">
          <w:delText>para la</w:delText>
        </w:r>
        <w:r w:rsidR="00FB5E77" w:rsidRPr="00BA156B" w:rsidDel="00C87ED5">
          <w:delText xml:space="preserve"> gestión </w:delText>
        </w:r>
      </w:del>
      <w:r w:rsidR="00FB5E77" w:rsidRPr="00BA156B">
        <w:t>de reclamos</w:t>
      </w:r>
      <w:del w:id="72" w:author="Regina Casanova" w:date="2018-08-16T13:12:00Z">
        <w:r w:rsidR="00FB5E77" w:rsidRPr="00BA156B" w:rsidDel="00C87ED5">
          <w:delText xml:space="preserve"> que ayude en </w:delText>
        </w:r>
        <w:r w:rsidR="00322DDA" w:rsidRPr="00BA156B" w:rsidDel="00C87ED5">
          <w:delText xml:space="preserve">su </w:delText>
        </w:r>
        <w:r w:rsidR="00FB5E77" w:rsidRPr="00BA156B" w:rsidDel="00C87ED5">
          <w:delText>admisión y manejo</w:delText>
        </w:r>
      </w:del>
      <w:r w:rsidR="00FB5E77" w:rsidRPr="00BA156B">
        <w:t xml:space="preserve">. </w:t>
      </w:r>
      <w:ins w:id="73" w:author="Regina Casanova" w:date="2018-08-16T13:22:00Z">
        <w:r w:rsidR="00531DE0">
          <w:t>Como e</w:t>
        </w:r>
      </w:ins>
      <w:del w:id="74" w:author="Regina Casanova" w:date="2018-08-16T13:22:00Z">
        <w:r w:rsidR="00FB5E77" w:rsidRPr="00BA156B" w:rsidDel="00531DE0">
          <w:delText>E</w:delText>
        </w:r>
      </w:del>
      <w:r w:rsidR="00FB5E77" w:rsidRPr="00BA156B">
        <w:t>n el Perú</w:t>
      </w:r>
      <w:ins w:id="75" w:author="Regina Casanova" w:date="2018-08-16T13:22:00Z">
        <w:r w:rsidR="00531DE0">
          <w:t xml:space="preserve"> no existe</w:t>
        </w:r>
      </w:ins>
      <w:del w:id="76" w:author="Regina Casanova" w:date="2018-08-16T13:22:00Z">
        <w:r w:rsidR="00FB5E77" w:rsidRPr="00BA156B" w:rsidDel="00531DE0">
          <w:delText xml:space="preserve">, </w:delText>
        </w:r>
      </w:del>
      <w:ins w:id="77" w:author="Regina Casanova" w:date="2018-08-16T12:31:00Z">
        <w:r w:rsidR="00531DE0">
          <w:t xml:space="preserve"> dicho aplicativo, </w:t>
        </w:r>
      </w:ins>
      <w:ins w:id="78" w:author="Regina Casanova" w:date="2018-08-16T13:23:00Z">
        <w:r w:rsidR="00531DE0">
          <w:t xml:space="preserve">la gestión de reclamos </w:t>
        </w:r>
      </w:ins>
      <w:ins w:id="79" w:author="Regina Casanova" w:date="2018-08-16T13:30:00Z">
        <w:r w:rsidR="00517C5C">
          <w:t xml:space="preserve">es </w:t>
        </w:r>
      </w:ins>
      <w:ins w:id="80" w:author="Regina Casanova" w:date="2018-08-16T12:31:00Z">
        <w:r w:rsidR="003A5ECD">
          <w:t xml:space="preserve">tediosa </w:t>
        </w:r>
      </w:ins>
      <w:ins w:id="81" w:author="Regina Casanova" w:date="2018-08-16T13:30:00Z">
        <w:r w:rsidR="00517C5C">
          <w:t>en</w:t>
        </w:r>
      </w:ins>
      <w:ins w:id="82" w:author="Regina Casanova" w:date="2018-08-16T12:31:00Z">
        <w:r w:rsidR="003A5ECD">
          <w:t xml:space="preserve"> </w:t>
        </w:r>
      </w:ins>
      <w:r w:rsidR="00FB5E77" w:rsidRPr="00BA156B">
        <w:t xml:space="preserve">los establecimientos de salud públicos </w:t>
      </w:r>
      <w:del w:id="83" w:author="Regina Casanova" w:date="2018-08-16T12:31:00Z">
        <w:r w:rsidR="00FB5E77" w:rsidRPr="00BA156B" w:rsidDel="003A5ECD">
          <w:delText xml:space="preserve">no cuentan con dicho </w:delText>
        </w:r>
        <w:r w:rsidR="001828F5" w:rsidDel="003A5ECD">
          <w:delText>aplicativo</w:delText>
        </w:r>
        <w:r w:rsidR="00FB5E77" w:rsidRPr="00BA156B" w:rsidDel="003A5ECD">
          <w:delText xml:space="preserve">, lo cual </w:delText>
        </w:r>
      </w:del>
      <w:ins w:id="84" w:author="Regina Casanova" w:date="2018-08-16T12:32:00Z">
        <w:r w:rsidR="003A5ECD">
          <w:t xml:space="preserve">y hace que </w:t>
        </w:r>
      </w:ins>
      <w:del w:id="85" w:author="Regina Casanova" w:date="2018-08-16T12:32:00Z">
        <w:r w:rsidR="00FB5E77" w:rsidRPr="00BA156B" w:rsidDel="003A5ECD">
          <w:delText xml:space="preserve">hace tediosa la gestión de los reclamos y </w:delText>
        </w:r>
      </w:del>
      <w:r w:rsidR="00FB5E77" w:rsidRPr="00BA156B">
        <w:t xml:space="preserve">los gestores en salud no </w:t>
      </w:r>
      <w:ins w:id="86" w:author="Regina Casanova" w:date="2018-08-16T12:32:00Z">
        <w:r w:rsidR="003A5ECD">
          <w:t>tengan</w:t>
        </w:r>
      </w:ins>
      <w:del w:id="87" w:author="Regina Casanova" w:date="2018-08-16T12:32:00Z">
        <w:r w:rsidR="00FB5E77" w:rsidRPr="00BA156B" w:rsidDel="003A5ECD">
          <w:delText>tienen</w:delText>
        </w:r>
      </w:del>
      <w:r w:rsidR="00FB5E77" w:rsidRPr="00BA156B">
        <w:t xml:space="preserve"> acceso sencillo a </w:t>
      </w:r>
      <w:del w:id="88" w:author="Regina Casanova" w:date="2018-08-16T13:23:00Z">
        <w:r w:rsidR="00FB5E77" w:rsidRPr="00BA156B" w:rsidDel="00517C5C">
          <w:delText xml:space="preserve">la </w:delText>
        </w:r>
      </w:del>
      <w:r w:rsidR="00BA0102" w:rsidRPr="00BA156B">
        <w:t xml:space="preserve">retroalimentación de </w:t>
      </w:r>
      <w:del w:id="89" w:author="Regina Casanova" w:date="2018-08-16T13:23:00Z">
        <w:r w:rsidR="00BA0102" w:rsidRPr="00BA156B" w:rsidDel="00517C5C">
          <w:delText xml:space="preserve">los </w:delText>
        </w:r>
      </w:del>
      <w:r w:rsidR="00BA0102" w:rsidRPr="00BA156B">
        <w:t xml:space="preserve">ciudadanos. </w:t>
      </w:r>
      <w:del w:id="90" w:author="Regina Casanova" w:date="2018-08-16T12:32:00Z">
        <w:r w:rsidR="00BA0102" w:rsidRPr="00BA156B" w:rsidDel="003A5ECD">
          <w:delText xml:space="preserve">Es por ello que </w:delText>
        </w:r>
      </w:del>
      <w:ins w:id="91" w:author="Regina Casanova" w:date="2018-08-16T12:32:00Z">
        <w:r w:rsidR="003A5ECD">
          <w:t>E</w:t>
        </w:r>
      </w:ins>
      <w:del w:id="92" w:author="Regina Casanova" w:date="2018-08-16T12:32:00Z">
        <w:r w:rsidR="00BA0102" w:rsidRPr="00BA156B" w:rsidDel="003A5ECD">
          <w:delText>e</w:delText>
        </w:r>
      </w:del>
      <w:r w:rsidR="00BA0102" w:rsidRPr="00BA156B">
        <w:t xml:space="preserve">l objetivo de este estudio </w:t>
      </w:r>
      <w:ins w:id="93" w:author="Regina Casanova" w:date="2018-08-16T12:34:00Z">
        <w:r w:rsidR="003A5ECD">
          <w:t>consistió en</w:t>
        </w:r>
      </w:ins>
      <w:del w:id="94" w:author="Regina Casanova" w:date="2018-08-16T12:34:00Z">
        <w:r w:rsidR="00BA0102" w:rsidRPr="00BA156B" w:rsidDel="003A5ECD">
          <w:delText>fue</w:delText>
        </w:r>
      </w:del>
      <w:r w:rsidR="00BA0102" w:rsidRPr="00BA156B">
        <w:t xml:space="preserve"> diseñar un </w:t>
      </w:r>
      <w:r w:rsidR="001828F5">
        <w:t>aplicativo informático</w:t>
      </w:r>
      <w:r w:rsidR="00BA0102" w:rsidRPr="00BA156B">
        <w:t xml:space="preserve"> </w:t>
      </w:r>
      <w:r w:rsidR="001828F5">
        <w:t>para la</w:t>
      </w:r>
      <w:r w:rsidR="00BA0102" w:rsidRPr="00BA156B">
        <w:t xml:space="preserve"> gestión de reclamos que permitiera</w:t>
      </w:r>
      <w:del w:id="95" w:author="Regina Casanova" w:date="2018-08-16T12:34:00Z">
        <w:r w:rsidR="00BA0102" w:rsidRPr="00BA156B" w:rsidDel="003A5ECD">
          <w:delText xml:space="preserve"> el</w:delText>
        </w:r>
      </w:del>
      <w:r w:rsidR="00BA0102" w:rsidRPr="00BA156B">
        <w:t xml:space="preserve"> acceso</w:t>
      </w:r>
      <w:ins w:id="96" w:author="Regina Casanova" w:date="2018-08-16T12:34:00Z">
        <w:r w:rsidR="003A5ECD">
          <w:t xml:space="preserve"> y funcionalidad</w:t>
        </w:r>
      </w:ins>
      <w:r w:rsidR="00BA0102" w:rsidRPr="00BA156B">
        <w:t xml:space="preserve"> a </w:t>
      </w:r>
      <w:del w:id="97" w:author="Regina Casanova" w:date="2018-08-16T13:13:00Z">
        <w:r w:rsidR="00BA0102" w:rsidRPr="00BA156B" w:rsidDel="00C87ED5">
          <w:delText xml:space="preserve">diversos </w:delText>
        </w:r>
      </w:del>
      <w:ins w:id="98" w:author="Regina Casanova" w:date="2018-08-16T13:13:00Z">
        <w:r w:rsidR="00C87ED5">
          <w:t>varios</w:t>
        </w:r>
        <w:r w:rsidR="00C87ED5" w:rsidRPr="00BA156B">
          <w:t xml:space="preserve"> </w:t>
        </w:r>
      </w:ins>
      <w:r w:rsidR="00BA0102" w:rsidRPr="00BA156B">
        <w:t>tipos de usuarios</w:t>
      </w:r>
      <w:ins w:id="99" w:author="Regina Casanova" w:date="2018-08-16T12:34:00Z">
        <w:r w:rsidR="003A5ECD">
          <w:t>.</w:t>
        </w:r>
      </w:ins>
      <w:ins w:id="100" w:author="Regina Casanova" w:date="2018-08-16T12:38:00Z">
        <w:r w:rsidR="007F437C">
          <w:t xml:space="preserve"> Para esto</w:t>
        </w:r>
      </w:ins>
      <w:del w:id="101" w:author="Regina Casanova" w:date="2018-08-16T12:34:00Z">
        <w:r w:rsidR="00BA0102" w:rsidRPr="00BA156B" w:rsidDel="003A5ECD">
          <w:delText xml:space="preserve"> y pudiera ser funcional para cada uno de ellos.</w:delText>
        </w:r>
      </w:del>
    </w:p>
    <w:p w14:paraId="68DB13CC" w14:textId="5A588D15" w:rsidR="007F437C" w:rsidRDefault="00BA0102" w:rsidP="007F437C">
      <w:pPr>
        <w:pStyle w:val="Texto"/>
        <w:rPr>
          <w:ins w:id="102" w:author="Regina Casanova" w:date="2018-08-16T12:41:00Z"/>
        </w:rPr>
      </w:pPr>
      <w:del w:id="103" w:author="Regina Casanova" w:date="2018-08-16T12:38:00Z">
        <w:r w:rsidRPr="00BA156B" w:rsidDel="007F437C">
          <w:delText xml:space="preserve">Para realizar esto, </w:delText>
        </w:r>
      </w:del>
      <w:ins w:id="104" w:author="Regina Casanova" w:date="2018-08-16T12:38:00Z">
        <w:r w:rsidR="007F437C">
          <w:t xml:space="preserve"> </w:t>
        </w:r>
      </w:ins>
      <w:r w:rsidRPr="00BA156B">
        <w:t xml:space="preserve">se utilizó </w:t>
      </w:r>
      <w:del w:id="105" w:author="Regina Casanova" w:date="2018-08-16T13:13:00Z">
        <w:r w:rsidRPr="00BA156B" w:rsidDel="00531DE0">
          <w:delText>la metodología de</w:delText>
        </w:r>
      </w:del>
      <w:ins w:id="106" w:author="Regina Casanova" w:date="2018-08-16T13:13:00Z">
        <w:r w:rsidR="00531DE0">
          <w:t>el</w:t>
        </w:r>
      </w:ins>
      <w:r w:rsidRPr="00BA156B">
        <w:t xml:space="preserve"> Diseño Centrado en el Usuario </w:t>
      </w:r>
      <w:r w:rsidR="006D406E" w:rsidRPr="00BA156B">
        <w:t xml:space="preserve">que </w:t>
      </w:r>
      <w:del w:id="107" w:author="Regina Casanova" w:date="2018-08-16T13:13:00Z">
        <w:r w:rsidR="00BE0597" w:rsidRPr="00BA156B" w:rsidDel="00531DE0">
          <w:delText>permit</w:delText>
        </w:r>
      </w:del>
      <w:ins w:id="108" w:author="Regina Casanova" w:date="2018-08-16T13:13:00Z">
        <w:r w:rsidR="00531DE0" w:rsidRPr="00BA156B">
          <w:t>permit</w:t>
        </w:r>
        <w:r w:rsidR="00531DE0">
          <w:t>ió</w:t>
        </w:r>
      </w:ins>
      <w:del w:id="109" w:author="Regina Casanova" w:date="2018-08-16T13:13:00Z">
        <w:r w:rsidR="00BE0597" w:rsidRPr="00BA156B" w:rsidDel="00531DE0">
          <w:delText>e</w:delText>
        </w:r>
      </w:del>
      <w:r w:rsidR="00BE0597" w:rsidRPr="00BA156B">
        <w:t xml:space="preserve"> evaluar </w:t>
      </w:r>
      <w:del w:id="110" w:author="Regina Casanova" w:date="2018-08-16T13:13:00Z">
        <w:r w:rsidR="00BE0597" w:rsidRPr="00BA156B" w:rsidDel="00531DE0">
          <w:delText>por separado</w:delText>
        </w:r>
        <w:r w:rsidR="008A1FE8" w:rsidRPr="00BA156B" w:rsidDel="00531DE0">
          <w:delText xml:space="preserve"> </w:delText>
        </w:r>
      </w:del>
      <w:r w:rsidR="008A1FE8" w:rsidRPr="00BA156B">
        <w:t>las necesidades de</w:t>
      </w:r>
      <w:ins w:id="111" w:author="Regina Casanova" w:date="2018-08-16T12:39:00Z">
        <w:r w:rsidR="00531DE0">
          <w:t xml:space="preserve"> tres tipos de usuario</w:t>
        </w:r>
      </w:ins>
      <w:ins w:id="112" w:author="Regina Casanova" w:date="2018-08-16T13:13:00Z">
        <w:r w:rsidR="00531DE0">
          <w:t xml:space="preserve"> </w:t>
        </w:r>
      </w:ins>
      <w:ins w:id="113" w:author="Regina Casanova" w:date="2018-08-16T12:39:00Z">
        <w:r w:rsidR="007F437C" w:rsidRPr="00BA156B">
          <w:t xml:space="preserve">(personal de SUSALUD, gestores </w:t>
        </w:r>
      </w:ins>
      <w:ins w:id="114" w:author="Regina Casanova" w:date="2018-08-16T13:35:00Z">
        <w:r w:rsidR="00520B32">
          <w:t>en</w:t>
        </w:r>
      </w:ins>
      <w:ins w:id="115" w:author="Regina Casanova" w:date="2018-08-16T12:39:00Z">
        <w:r w:rsidR="007F437C" w:rsidRPr="00BA156B">
          <w:t xml:space="preserve"> salud y ciudadanos)</w:t>
        </w:r>
        <w:r w:rsidR="007F437C">
          <w:t xml:space="preserve"> a los </w:t>
        </w:r>
      </w:ins>
      <w:ins w:id="116" w:author="Regina Casanova" w:date="2018-08-16T13:33:00Z">
        <w:r w:rsidR="00520B32">
          <w:t>que</w:t>
        </w:r>
      </w:ins>
      <w:ins w:id="117" w:author="Regina Casanova" w:date="2018-08-16T12:39:00Z">
        <w:r w:rsidR="007F437C">
          <w:t xml:space="preserve"> se les realizó entrevistas a profundidad </w:t>
        </w:r>
      </w:ins>
      <w:ins w:id="118" w:author="Regina Casanova" w:date="2018-08-16T13:14:00Z">
        <w:r w:rsidR="00531DE0">
          <w:t>para</w:t>
        </w:r>
      </w:ins>
      <w:ins w:id="119" w:author="Regina Casanova" w:date="2018-08-16T12:39:00Z">
        <w:r w:rsidR="007F437C">
          <w:t xml:space="preserve"> encontrar requerimientos para </w:t>
        </w:r>
      </w:ins>
      <w:ins w:id="120" w:author="Regina Casanova" w:date="2018-08-16T13:14:00Z">
        <w:r w:rsidR="00531DE0">
          <w:t>dicho</w:t>
        </w:r>
      </w:ins>
      <w:ins w:id="121" w:author="Regina Casanova" w:date="2018-08-16T12:39:00Z">
        <w:r w:rsidR="00531DE0">
          <w:t xml:space="preserve"> aplicativo y realizar</w:t>
        </w:r>
        <w:r w:rsidR="007F437C">
          <w:t xml:space="preserve"> pruebas </w:t>
        </w:r>
      </w:ins>
      <w:ins w:id="122" w:author="Regina Casanova" w:date="2018-08-16T13:14:00Z">
        <w:r w:rsidR="00531DE0">
          <w:t>d</w:t>
        </w:r>
      </w:ins>
      <w:ins w:id="123" w:author="Regina Casanova" w:date="2018-08-16T13:15:00Z">
        <w:r w:rsidR="00531DE0">
          <w:t>e</w:t>
        </w:r>
      </w:ins>
      <w:ins w:id="124" w:author="Regina Casanova" w:date="2018-08-16T13:14:00Z">
        <w:r w:rsidR="00531DE0">
          <w:t xml:space="preserve"> prototipos </w:t>
        </w:r>
      </w:ins>
      <w:ins w:id="125" w:author="Regina Casanova" w:date="2018-08-16T12:39:00Z">
        <w:r w:rsidR="007F437C">
          <w:t xml:space="preserve">con </w:t>
        </w:r>
      </w:ins>
      <w:ins w:id="126" w:author="Regina Casanova" w:date="2018-08-16T13:14:00Z">
        <w:r w:rsidR="00531DE0">
          <w:t xml:space="preserve">ellos </w:t>
        </w:r>
      </w:ins>
      <w:ins w:id="127" w:author="Regina Casanova" w:date="2018-08-16T12:40:00Z">
        <w:r w:rsidR="007F437C">
          <w:t>para encontrar errores y mejoras.</w:t>
        </w:r>
      </w:ins>
      <w:ins w:id="128" w:author="Regina Casanova" w:date="2018-08-16T12:39:00Z">
        <w:r w:rsidR="007F437C">
          <w:t xml:space="preserve"> </w:t>
        </w:r>
      </w:ins>
      <w:ins w:id="129" w:author="Regina Casanova" w:date="2018-08-16T13:34:00Z">
        <w:r w:rsidR="00520B32">
          <w:t>Dicho</w:t>
        </w:r>
      </w:ins>
      <w:ins w:id="130" w:author="Regina Casanova" w:date="2018-08-16T12:41:00Z">
        <w:r w:rsidR="007F437C">
          <w:t xml:space="preserve"> prototipo tuvo comentarios positivos </w:t>
        </w:r>
      </w:ins>
      <w:ins w:id="131" w:author="Regina Casanova" w:date="2018-08-16T13:15:00Z">
        <w:r w:rsidR="00531DE0">
          <w:t>por su sencillez de uso</w:t>
        </w:r>
      </w:ins>
      <w:ins w:id="132" w:author="Regina Casanova" w:date="2018-08-16T12:41:00Z">
        <w:r w:rsidR="007F437C">
          <w:t xml:space="preserve"> y</w:t>
        </w:r>
      </w:ins>
      <w:ins w:id="133" w:author="Regina Casanova" w:date="2018-08-16T13:34:00Z">
        <w:r w:rsidR="00520B32">
          <w:t xml:space="preserve"> funciones adicionales propuestas.</w:t>
        </w:r>
      </w:ins>
      <w:ins w:id="134" w:author="Regina Casanova" w:date="2018-08-16T13:16:00Z">
        <w:r w:rsidR="00531DE0">
          <w:t xml:space="preserve"> </w:t>
        </w:r>
      </w:ins>
    </w:p>
    <w:p w14:paraId="0E90B1EE" w14:textId="12294E47" w:rsidR="00146F40" w:rsidRPr="00625BCC" w:rsidDel="00520B32" w:rsidRDefault="006D406E" w:rsidP="00625BCC">
      <w:pPr>
        <w:pStyle w:val="Texto"/>
        <w:rPr>
          <w:del w:id="135" w:author="Regina Casanova" w:date="2018-08-16T13:35:00Z"/>
        </w:rPr>
      </w:pPr>
      <w:del w:id="136" w:author="Regina Casanova" w:date="2018-08-16T12:39:00Z">
        <w:r w:rsidRPr="00BA156B" w:rsidDel="007F437C">
          <w:delText xml:space="preserve"> cada tipo de usuario</w:delText>
        </w:r>
      </w:del>
      <w:del w:id="137" w:author="Regina Casanova" w:date="2018-08-16T12:38:00Z">
        <w:r w:rsidRPr="00BA156B" w:rsidDel="007F437C">
          <w:delText xml:space="preserve"> identificado como clave para la realización de este estudio</w:delText>
        </w:r>
      </w:del>
      <w:del w:id="138" w:author="Regina Casanova" w:date="2018-08-16T12:39:00Z">
        <w:r w:rsidRPr="00BA156B" w:rsidDel="007F437C">
          <w:delText xml:space="preserve">. </w:delText>
        </w:r>
      </w:del>
      <w:del w:id="139" w:author="Regina Casanova" w:date="2018-08-16T12:38:00Z">
        <w:r w:rsidRPr="00BA156B" w:rsidDel="007F437C">
          <w:delText xml:space="preserve">Adicionalmente, utilizando la metodología del </w:delText>
        </w:r>
        <w:r w:rsidR="005E6ED5" w:rsidRPr="009E6BE6" w:rsidDel="007F437C">
          <w:rPr>
            <w:lang w:val="es-PE"/>
          </w:rPr>
          <w:delText>Card Sorting Modif</w:delText>
        </w:r>
        <w:r w:rsidRPr="009E6BE6" w:rsidDel="007F437C">
          <w:rPr>
            <w:lang w:val="es-PE"/>
          </w:rPr>
          <w:delText>ied Delphi</w:delText>
        </w:r>
        <w:r w:rsidRPr="00BA156B" w:rsidDel="007F437C">
          <w:delText xml:space="preserve"> se logró hacer una </w:delText>
        </w:r>
        <w:r w:rsidR="004F498A" w:rsidDel="007F437C">
          <w:delText xml:space="preserve">nueva propuesta para la </w:delText>
        </w:r>
        <w:r w:rsidRPr="00BA156B" w:rsidDel="007F437C">
          <w:delText xml:space="preserve">clasificación de los </w:delText>
        </w:r>
        <w:r w:rsidR="004F498A" w:rsidDel="007F437C">
          <w:delText xml:space="preserve">tipos de </w:delText>
        </w:r>
        <w:r w:rsidRPr="00BA156B" w:rsidDel="007F437C">
          <w:delText>reclamos</w:delText>
        </w:r>
        <w:r w:rsidR="004F498A" w:rsidDel="007F437C">
          <w:delText xml:space="preserve"> que, en caso ser aprobada, permitirá tipificar los reclamos</w:delText>
        </w:r>
        <w:r w:rsidRPr="00BA156B" w:rsidDel="007F437C">
          <w:delText xml:space="preserve"> de forma más rápida. </w:delText>
        </w:r>
      </w:del>
    </w:p>
    <w:p w14:paraId="6006BC18" w14:textId="2180F098" w:rsidR="008B3B57" w:rsidRPr="00625BCC" w:rsidDel="007F437C" w:rsidRDefault="00146F40" w:rsidP="00625BCC">
      <w:pPr>
        <w:pStyle w:val="Texto"/>
        <w:rPr>
          <w:del w:id="140" w:author="Regina Casanova" w:date="2018-08-16T12:40:00Z"/>
        </w:rPr>
      </w:pPr>
      <w:del w:id="141" w:author="Regina Casanova" w:date="2018-08-16T12:40:00Z">
        <w:r w:rsidRPr="00BA156B" w:rsidDel="007F437C">
          <w:delText>Se entrevist</w:delText>
        </w:r>
        <w:r w:rsidR="008A1FE8" w:rsidRPr="00BA156B" w:rsidDel="007F437C">
          <w:delText>ó</w:delText>
        </w:r>
        <w:r w:rsidRPr="00BA156B" w:rsidDel="007F437C">
          <w:delText xml:space="preserve"> a 21 personas en la fase exploratoria del estudio donde se recopilo las necesidades de 3 tipos de usuarios clave</w:delText>
        </w:r>
        <w:r w:rsidR="000E785E" w:rsidRPr="00BA156B" w:rsidDel="007F437C">
          <w:delText xml:space="preserve"> </w:delText>
        </w:r>
      </w:del>
      <w:del w:id="142" w:author="Regina Casanova" w:date="2018-08-16T12:39:00Z">
        <w:r w:rsidR="000E785E" w:rsidRPr="00BA156B" w:rsidDel="007F437C">
          <w:delText>(personal de SUSALUD, gestores de establecimientos de salud y ciudadanos)</w:delText>
        </w:r>
        <w:r w:rsidRPr="00BA156B" w:rsidDel="007F437C">
          <w:delText xml:space="preserve">. </w:delText>
        </w:r>
      </w:del>
      <w:del w:id="143" w:author="Regina Casanova" w:date="2018-08-16T12:40:00Z">
        <w:r w:rsidRPr="00BA156B" w:rsidDel="007F437C">
          <w:delText xml:space="preserve">Con sus necesidades, </w:delText>
        </w:r>
        <w:r w:rsidR="008B3B57" w:rsidRPr="00BA156B" w:rsidDel="007F437C">
          <w:delText>se encontr</w:delText>
        </w:r>
        <w:r w:rsidR="00D3499E" w:rsidRPr="00BA156B" w:rsidDel="007F437C">
          <w:delText>ó</w:delText>
        </w:r>
        <w:r w:rsidR="008B3B57" w:rsidRPr="00BA156B" w:rsidDel="007F437C">
          <w:delText xml:space="preserve"> un total de 31 requerimientos </w:delText>
        </w:r>
        <w:r w:rsidRPr="00BA156B" w:rsidDel="007F437C">
          <w:delText xml:space="preserve">y se </w:delText>
        </w:r>
        <w:r w:rsidR="008B3B57" w:rsidRPr="00BA156B" w:rsidDel="007F437C">
          <w:delText>diseñó</w:delText>
        </w:r>
        <w:r w:rsidR="00D3499E" w:rsidRPr="00BA156B" w:rsidDel="007F437C">
          <w:delText xml:space="preserve"> un prototipo</w:delText>
        </w:r>
        <w:r w:rsidR="008B3B57" w:rsidRPr="00BA156B" w:rsidDel="007F437C">
          <w:delText xml:space="preserve"> en base a ellos. Este </w:delText>
        </w:r>
        <w:r w:rsidR="00D3499E" w:rsidRPr="00BA156B" w:rsidDel="007F437C">
          <w:delText xml:space="preserve">proceso </w:delText>
        </w:r>
        <w:r w:rsidR="008B3B57" w:rsidRPr="00BA156B" w:rsidDel="007F437C">
          <w:delText>se hizo en prototipos funcionales que luego</w:delText>
        </w:r>
        <w:r w:rsidR="00AC3851" w:rsidRPr="00BA156B" w:rsidDel="007F437C">
          <w:delText xml:space="preserve"> fueron </w:delText>
        </w:r>
        <w:r w:rsidR="00ED13D0" w:rsidRPr="00BA156B" w:rsidDel="007F437C">
          <w:delText xml:space="preserve">evaluados </w:delText>
        </w:r>
        <w:r w:rsidR="00AC3851" w:rsidRPr="00BA156B" w:rsidDel="007F437C">
          <w:delText>por un total de 15 personas de en</w:delText>
        </w:r>
        <w:r w:rsidR="008B3B57" w:rsidRPr="00BA156B" w:rsidDel="007F437C">
          <w:delText xml:space="preserve">tre los 3 tipos de usuarios. </w:delText>
        </w:r>
        <w:r w:rsidR="002C0A56" w:rsidRPr="00BA156B" w:rsidDel="007F437C">
          <w:delText>En total se diseñaron 15 pantallas en l</w:delText>
        </w:r>
        <w:r w:rsidR="00D3499E" w:rsidRPr="00BA156B" w:rsidDel="007F437C">
          <w:delText>a</w:delText>
        </w:r>
        <w:r w:rsidR="002C0A56" w:rsidRPr="00BA156B" w:rsidDel="007F437C">
          <w:delText>s que se prioriz</w:delText>
        </w:r>
        <w:r w:rsidR="00D3499E" w:rsidRPr="00BA156B" w:rsidDel="007F437C">
          <w:delText>ó</w:delText>
        </w:r>
        <w:r w:rsidR="002C0A56" w:rsidRPr="00BA156B" w:rsidDel="007F437C">
          <w:delText xml:space="preserve"> la funcionalidad a la estética. </w:delText>
        </w:r>
        <w:r w:rsidR="008B3B57" w:rsidRPr="00BA156B" w:rsidDel="007F437C">
          <w:delText>Est</w:delText>
        </w:r>
        <w:r w:rsidR="00ED13D0" w:rsidRPr="00BA156B" w:rsidDel="007F437C">
          <w:delText>as evaluaciones</w:delText>
        </w:r>
        <w:r w:rsidR="00AC3851" w:rsidRPr="00BA156B" w:rsidDel="007F437C">
          <w:delText xml:space="preserve"> fueron </w:delText>
        </w:r>
        <w:r w:rsidR="00ED13D0" w:rsidRPr="00BA156B" w:rsidDel="007F437C">
          <w:delText xml:space="preserve">realizadas </w:delText>
        </w:r>
        <w:r w:rsidR="00AC3851" w:rsidRPr="00BA156B" w:rsidDel="007F437C">
          <w:delText>utilizando</w:delText>
        </w:r>
        <w:r w:rsidR="008B3B57" w:rsidRPr="00BA156B" w:rsidDel="007F437C">
          <w:delText xml:space="preserve"> </w:delText>
        </w:r>
        <w:r w:rsidR="00AC3851" w:rsidRPr="00BA156B" w:rsidDel="007F437C">
          <w:delText xml:space="preserve">la metodología </w:delText>
        </w:r>
        <w:r w:rsidR="00AC3851" w:rsidRPr="009E6BE6" w:rsidDel="007F437C">
          <w:rPr>
            <w:lang w:val="es-PE"/>
          </w:rPr>
          <w:delText>‘</w:delText>
        </w:r>
        <w:r w:rsidR="000D16CA" w:rsidRPr="009E6BE6" w:rsidDel="007F437C">
          <w:rPr>
            <w:lang w:val="es-PE"/>
          </w:rPr>
          <w:delText>Think-</w:delText>
        </w:r>
        <w:r w:rsidR="00AC3851" w:rsidRPr="009E6BE6" w:rsidDel="007F437C">
          <w:rPr>
            <w:lang w:val="es-PE"/>
          </w:rPr>
          <w:delText>Aloud’</w:delText>
        </w:r>
        <w:r w:rsidR="00AC3851" w:rsidRPr="00BA156B" w:rsidDel="007F437C">
          <w:delText xml:space="preserve"> </w:delText>
        </w:r>
        <w:r w:rsidR="008B3B57" w:rsidRPr="00BA156B" w:rsidDel="007F437C">
          <w:delText>para la resolución de tareas establecidas</w:delText>
        </w:r>
        <w:r w:rsidR="00ED13D0" w:rsidRPr="00BA156B" w:rsidDel="007F437C">
          <w:delText>, con hasta 2 iteraciones</w:delText>
        </w:r>
        <w:r w:rsidR="00AC3851" w:rsidRPr="00BA156B" w:rsidDel="007F437C">
          <w:delText xml:space="preserve"> dependiendo de </w:delText>
        </w:r>
        <w:r w:rsidR="008B3B57" w:rsidRPr="00BA156B" w:rsidDel="007F437C">
          <w:delText>los comentarios</w:delText>
        </w:r>
        <w:r w:rsidR="00AC3851" w:rsidRPr="00BA156B" w:rsidDel="007F437C">
          <w:delText xml:space="preserve"> en cada tipo de usuario. </w:delText>
        </w:r>
      </w:del>
    </w:p>
    <w:p w14:paraId="7D6ACD3E" w14:textId="286B3A10" w:rsidR="008B3B57" w:rsidDel="007F437C" w:rsidRDefault="00C474EE" w:rsidP="00625BCC">
      <w:pPr>
        <w:pStyle w:val="Texto"/>
        <w:rPr>
          <w:del w:id="144" w:author="Regina Casanova" w:date="2018-08-16T12:41:00Z"/>
        </w:rPr>
      </w:pPr>
      <w:del w:id="145" w:author="Regina Casanova" w:date="2018-08-16T12:41:00Z">
        <w:r w:rsidRPr="00BA156B" w:rsidDel="007F437C">
          <w:delText>Los prototipos</w:delText>
        </w:r>
        <w:r w:rsidR="00ED020F" w:rsidRPr="00BA156B" w:rsidDel="007F437C">
          <w:delText xml:space="preserve"> finales</w:delText>
        </w:r>
        <w:r w:rsidRPr="00BA156B" w:rsidDel="007F437C">
          <w:delText xml:space="preserve"> que fueron mostrados tuvieron </w:delText>
        </w:r>
        <w:r w:rsidR="002C0A56" w:rsidRPr="00BA156B" w:rsidDel="007F437C">
          <w:delText>comentarios positivos sobre su funcionalidad y estructura por los 3 tipos de usuarios. Ellos encontraron que el prototipo del diseño propuesto era sencillo de usar y, de tener la data correcta, les permitiría identificar fácilmente servicios en los que se necesita implementar mejoras.</w:delText>
        </w:r>
      </w:del>
    </w:p>
    <w:p w14:paraId="0550AC47" w14:textId="77777777" w:rsidR="00C46B65" w:rsidRPr="00BA156B" w:rsidRDefault="00C46B65" w:rsidP="00625BCC">
      <w:pPr>
        <w:pStyle w:val="Texto"/>
      </w:pPr>
    </w:p>
    <w:p w14:paraId="02EDD0E0" w14:textId="77777777" w:rsidR="00A12DD0" w:rsidRPr="00FA52C7" w:rsidRDefault="00A12DD0" w:rsidP="00C651E7">
      <w:r w:rsidRPr="00C651E7">
        <w:rPr>
          <w:b/>
        </w:rPr>
        <w:t>Palabras Clave</w:t>
      </w:r>
    </w:p>
    <w:p w14:paraId="7872D3E0" w14:textId="77777777" w:rsidR="00E7463B" w:rsidRPr="00625BCC" w:rsidRDefault="00E7463B" w:rsidP="00625BCC">
      <w:pPr>
        <w:pStyle w:val="Texto"/>
      </w:pPr>
      <w:r w:rsidRPr="00BA156B">
        <w:t xml:space="preserve">Calidad de Atención en salud; Satisfacción del paciente; Expresión de Inconformidad; </w:t>
      </w:r>
      <w:r w:rsidR="00F6159D" w:rsidRPr="00BA156B">
        <w:t xml:space="preserve">Dificultades en Atención en Salud; </w:t>
      </w:r>
      <w:r w:rsidRPr="009E6BE6">
        <w:rPr>
          <w:lang w:val="es-PE"/>
        </w:rPr>
        <w:t>User Experience; Card Sorting Modified Delphi</w:t>
      </w:r>
      <w:r w:rsidR="00F6159D" w:rsidRPr="009E6BE6">
        <w:rPr>
          <w:lang w:val="es-PE"/>
        </w:rPr>
        <w:t>;</w:t>
      </w:r>
      <w:r w:rsidRPr="009E6BE6">
        <w:rPr>
          <w:lang w:val="es-PE"/>
        </w:rPr>
        <w:t xml:space="preserve"> </w:t>
      </w:r>
      <w:r w:rsidR="00F6159D" w:rsidRPr="00BA156B">
        <w:t>Prototipos en alta fidelidad; Prototipo Funcional;</w:t>
      </w:r>
      <w:r w:rsidRPr="00BA156B">
        <w:t xml:space="preserve"> Pruebas de Usabilidad; </w:t>
      </w:r>
      <w:r w:rsidR="00625BCC">
        <w:t>Diseño iterativo.</w:t>
      </w:r>
    </w:p>
    <w:p w14:paraId="6837228C" w14:textId="77777777" w:rsidR="0049325E" w:rsidRPr="00625BCC" w:rsidRDefault="00A12DD0" w:rsidP="00625BCC">
      <w:pPr>
        <w:pStyle w:val="Ttulo1"/>
      </w:pPr>
      <w:bookmarkStart w:id="146" w:name="_Toc520655618"/>
      <w:r w:rsidRPr="00BA156B">
        <w:lastRenderedPageBreak/>
        <w:t>Introducción</w:t>
      </w:r>
      <w:bookmarkEnd w:id="146"/>
    </w:p>
    <w:p w14:paraId="26355477" w14:textId="23DF1004" w:rsidR="005D31DC" w:rsidRPr="00BA156B" w:rsidRDefault="0049325E" w:rsidP="00625BCC">
      <w:pPr>
        <w:pStyle w:val="Texto"/>
      </w:pPr>
      <w:r w:rsidRPr="00BA156B">
        <w:t>Mejorar la calidad</w:t>
      </w:r>
      <w:r w:rsidR="003D138E" w:rsidRPr="00BA156B">
        <w:t xml:space="preserve"> de atención en salud</w:t>
      </w:r>
      <w:r w:rsidRPr="00BA156B">
        <w:t xml:space="preserve"> en las Instituciones Prestadoras de Salud (IPRESS) </w:t>
      </w:r>
      <w:r w:rsidR="003D138E" w:rsidRPr="00BA156B">
        <w:t>es totalmente necesari</w:t>
      </w:r>
      <w:r w:rsidR="0062181B">
        <w:t>a</w:t>
      </w:r>
      <w:r w:rsidR="003D138E"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D32C56" w:rsidRPr="00BA156B">
        <w:rPr>
          <w:noProof/>
        </w:rPr>
        <w:t>(1)</w:t>
      </w:r>
      <w:r w:rsidR="0077483C" w:rsidRPr="00BA156B">
        <w:fldChar w:fldCharType="end"/>
      </w:r>
      <w:r w:rsidR="003D138E" w:rsidRPr="00BA156B">
        <w:t xml:space="preserve">. </w:t>
      </w:r>
      <w:ins w:id="147" w:author="Regina Casanova" w:date="2018-08-16T16:21:00Z">
        <w:r w:rsidR="00464045">
          <w:t xml:space="preserve">Una correlación entre la satisfacción de la atención brindada y las percepciones negativas presentadas en forma de reclamos </w:t>
        </w:r>
      </w:ins>
      <w:ins w:id="148" w:author="Regina Casanova" w:date="2018-08-16T16:22:00Z">
        <w:r w:rsidR="00464045">
          <w:t>se ha reportado</w:t>
        </w:r>
      </w:ins>
      <w:ins w:id="149" w:author="Regina Casanova" w:date="2018-08-16T16:23:00Z">
        <w:r w:rsidR="00464045">
          <w:t xml:space="preserve"> aún en la ausencia de diversos factores como la personalidad, actitud y factores geográficos de los reclamantes </w:t>
        </w:r>
      </w:ins>
      <w:commentRangeStart w:id="150"/>
      <w:del w:id="151" w:author="Regina Casanova" w:date="2018-08-16T13:44:00Z">
        <w:r w:rsidR="004F4F11" w:rsidDel="009B11FD">
          <w:delText xml:space="preserve">A pesar que </w:delText>
        </w:r>
      </w:del>
      <w:del w:id="152" w:author="Regina Casanova" w:date="2018-08-16T13:41:00Z">
        <w:r w:rsidR="004F4F11" w:rsidDel="009B11FD">
          <w:delText>la relación entre insatisfacci</w:delText>
        </w:r>
        <w:r w:rsidR="00F552E5" w:rsidDel="009B11FD">
          <w:delText xml:space="preserve">ón y </w:delText>
        </w:r>
      </w:del>
      <w:del w:id="153" w:author="Regina Casanova" w:date="2018-08-16T13:44:00Z">
        <w:r w:rsidR="00F552E5" w:rsidDel="009B11FD">
          <w:delText xml:space="preserve">la </w:delText>
        </w:r>
      </w:del>
      <w:del w:id="154" w:author="Regina Casanova" w:date="2018-08-16T16:23:00Z">
        <w:r w:rsidR="00F552E5" w:rsidDel="00464045">
          <w:delText>presentación de reclamos</w:delText>
        </w:r>
      </w:del>
      <w:ins w:id="155" w:author="Owner" w:date="2018-08-12T15:03:00Z">
        <w:del w:id="156" w:author="Regina Casanova" w:date="2018-08-16T13:39:00Z">
          <w:r w:rsidR="00502B1E" w:rsidDel="009B11FD">
            <w:delText>, se</w:delText>
          </w:r>
        </w:del>
      </w:ins>
      <w:del w:id="157" w:author="Regina Casanova" w:date="2018-08-16T16:23:00Z">
        <w:r w:rsidR="00F552E5" w:rsidDel="00464045">
          <w:delText xml:space="preserve"> necesita considerar </w:delText>
        </w:r>
      </w:del>
      <w:del w:id="158" w:author="Regina Casanova" w:date="2018-08-16T13:44:00Z">
        <w:r w:rsidR="00F552E5" w:rsidDel="009B11FD">
          <w:delText>otros</w:delText>
        </w:r>
      </w:del>
      <w:del w:id="159" w:author="Regina Casanova" w:date="2018-08-16T16:23:00Z">
        <w:r w:rsidR="00F552E5" w:rsidDel="00464045">
          <w:delText xml:space="preserve"> factores como la</w:delText>
        </w:r>
      </w:del>
      <w:del w:id="160" w:author="Regina Casanova" w:date="2018-08-16T13:39:00Z">
        <w:r w:rsidR="00F552E5" w:rsidDel="009B11FD">
          <w:delText xml:space="preserve"> </w:delText>
        </w:r>
      </w:del>
      <w:del w:id="161" w:author="Regina Casanova" w:date="2018-08-16T16:23:00Z">
        <w:r w:rsidR="00F552E5" w:rsidDel="00464045">
          <w:delText>personalidad, actitud y factores geográficos de los reclamantes</w:delText>
        </w:r>
      </w:del>
      <w:del w:id="162" w:author="Regina Casanova" w:date="2018-08-16T13:41:00Z">
        <w:r w:rsidR="00F552E5" w:rsidDel="009B11FD">
          <w:delText>,</w:delText>
        </w:r>
      </w:del>
      <w:del w:id="163" w:author="Regina Casanova" w:date="2018-08-16T16:23:00Z">
        <w:r w:rsidR="00F552E5" w:rsidDel="00464045">
          <w:delText xml:space="preserve"> en ausencia de ellos </w:delText>
        </w:r>
      </w:del>
      <w:del w:id="164" w:author="Regina Casanova" w:date="2018-08-16T13:39:00Z">
        <w:r w:rsidR="00F552E5" w:rsidDel="009B11FD">
          <w:delText xml:space="preserve">se ha encontrado </w:delText>
        </w:r>
      </w:del>
      <w:del w:id="165" w:author="Regina Casanova" w:date="2018-08-16T16:21:00Z">
        <w:r w:rsidR="00F552E5" w:rsidDel="00464045">
          <w:delText xml:space="preserve">una correlación entre la satisfacción y </w:delText>
        </w:r>
      </w:del>
      <w:del w:id="166" w:author="Regina Casanova" w:date="2018-08-16T13:46:00Z">
        <w:r w:rsidR="00F552E5" w:rsidDel="00FD10EB">
          <w:delText>la presentación de</w:delText>
        </w:r>
      </w:del>
      <w:del w:id="167" w:author="Regina Casanova" w:date="2018-08-16T16:21:00Z">
        <w:r w:rsidR="00F552E5" w:rsidDel="00464045">
          <w:delText xml:space="preserve"> reclamos </w:delText>
        </w:r>
      </w:del>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00D32C56" w:rsidRPr="00BA156B">
        <w:t xml:space="preserve">. </w:t>
      </w:r>
      <w:commentRangeEnd w:id="150"/>
      <w:r w:rsidR="00502B1E">
        <w:rPr>
          <w:rStyle w:val="Refdecomentario"/>
          <w:rFonts w:cstheme="minorBidi"/>
          <w:lang w:val="es-ES_tradnl"/>
        </w:rPr>
        <w:commentReference w:id="150"/>
      </w:r>
      <w:del w:id="168" w:author="Owner" w:date="2018-08-12T15:05:00Z">
        <w:r w:rsidR="00F552E5" w:rsidDel="00502B1E">
          <w:delText>Es decir, u</w:delText>
        </w:r>
      </w:del>
      <w:ins w:id="169" w:author="Owner" w:date="2018-08-12T15:05:00Z">
        <w:r w:rsidR="00502B1E">
          <w:t>El</w:t>
        </w:r>
      </w:ins>
      <w:del w:id="170" w:author="Owner" w:date="2018-08-12T15:05:00Z">
        <w:r w:rsidR="00F552E5" w:rsidDel="00502B1E">
          <w:delText>n</w:delText>
        </w:r>
      </w:del>
      <w:r w:rsidR="00F552E5">
        <w:t xml:space="preserve"> monitoreo de los reclamos nos brinda una aproximación acerca de la satisfacción del servicio dado. </w:t>
      </w:r>
      <w:r w:rsidR="007E4000" w:rsidRPr="00BA156B">
        <w:t>Esto permite</w:t>
      </w:r>
      <w:r w:rsidR="005D31DC" w:rsidRPr="00BA156B">
        <w:t xml:space="preserve"> recopilar información sobre cómo mejorar la atención al paciente y ayuda</w:t>
      </w:r>
      <w:del w:id="171" w:author="Owner" w:date="2018-08-12T15:05:00Z">
        <w:r w:rsidR="005D31DC" w:rsidRPr="00BA156B" w:rsidDel="00502B1E">
          <w:delText>n</w:delText>
        </w:r>
      </w:del>
      <w:r w:rsidR="005D31DC" w:rsidRPr="00BA156B">
        <w:t xml:space="preserve"> a detectar problemas en la atención brindada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5D31DC" w:rsidRPr="00BA156B">
        <w:rPr>
          <w:noProof/>
        </w:rPr>
        <w:t>(3)</w:t>
      </w:r>
      <w:r w:rsidR="0077483C" w:rsidRPr="00BA156B">
        <w:fldChar w:fldCharType="end"/>
      </w:r>
      <w:r w:rsidR="005D31DC" w:rsidRPr="00BA156B">
        <w:t>.</w:t>
      </w:r>
      <w:r w:rsidR="00636506" w:rsidRPr="00BA156B">
        <w:t xml:space="preserve"> Es por esto que alrededor del mundo existen diversas formas </w:t>
      </w:r>
      <w:r w:rsidR="00F552E5">
        <w:t>reglamentadas y organizadas</w:t>
      </w:r>
      <w:r w:rsidR="00636506" w:rsidRPr="00BA156B">
        <w:t xml:space="preserve"> que facilitan este monitore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636506" w:rsidRPr="00BA156B">
        <w:t xml:space="preserve">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636506" w:rsidRPr="00BA156B">
        <w:t xml:space="preserve"> e incluso existe</w:t>
      </w:r>
      <w:r w:rsidR="00BA2777">
        <w:t>n aplicativos informáticos</w:t>
      </w:r>
      <w:r w:rsidR="00636506" w:rsidRPr="00BA156B">
        <w:t xml:space="preserve"> comercial</w:t>
      </w:r>
      <w:r w:rsidR="00BA2777">
        <w:t>es</w:t>
      </w:r>
      <w:r w:rsidR="00636506" w:rsidRPr="00BA156B">
        <w:t xml:space="preserve"> que</w:t>
      </w:r>
      <w:r w:rsidR="00BA2777">
        <w:t>, incluso han sido</w:t>
      </w:r>
      <w:r w:rsidR="00636506" w:rsidRPr="00BA156B">
        <w:t xml:space="preserve"> utilizad</w:t>
      </w:r>
      <w:r w:rsidR="00647FAB" w:rsidRPr="00BA156B">
        <w:t>o</w:t>
      </w:r>
      <w:r w:rsidR="00BA2777">
        <w:t>s</w:t>
      </w:r>
      <w:r w:rsidR="00636506" w:rsidRPr="00BA156B">
        <w:t xml:space="preserve"> para evitar propagación de pandemias </w:t>
      </w:r>
      <w:r w:rsidR="0077483C" w:rsidRPr="00BA156B">
        <w:fldChar w:fldCharType="begin" w:fldLock="1"/>
      </w:r>
      <w:r w:rsidR="00E319D4">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0077483C" w:rsidRPr="00BA156B">
        <w:fldChar w:fldCharType="separate"/>
      </w:r>
      <w:r w:rsidR="00465DBE" w:rsidRPr="00BA156B">
        <w:rPr>
          <w:noProof/>
        </w:rPr>
        <w:t>(8)</w:t>
      </w:r>
      <w:r w:rsidR="0077483C" w:rsidRPr="00BA156B">
        <w:fldChar w:fldCharType="end"/>
      </w:r>
      <w:r w:rsidR="00636506" w:rsidRPr="00BA156B">
        <w:t>.</w:t>
      </w:r>
    </w:p>
    <w:p w14:paraId="66F61984" w14:textId="10D14CD3" w:rsidR="00D62010" w:rsidRPr="00BA156B" w:rsidRDefault="000839E6" w:rsidP="00625BCC">
      <w:pPr>
        <w:pStyle w:val="Texto"/>
      </w:pPr>
      <w:r>
        <w:t xml:space="preserve">En el </w:t>
      </w:r>
      <w:r w:rsidR="003119A5">
        <w:t>Per</w:t>
      </w:r>
      <w:r>
        <w:t>ú</w:t>
      </w:r>
      <w:r w:rsidR="003119A5">
        <w:t xml:space="preserve"> se cuenta con normativa </w:t>
      </w:r>
      <w:r>
        <w:t xml:space="preserve">que regula </w:t>
      </w:r>
      <w:r w:rsidR="003119A5">
        <w:t xml:space="preserve">el recojo y tratamiento de reclamos presentados en el sector salud. Sin embargo, problemas tanto </w:t>
      </w:r>
      <w:r>
        <w:t>en infraestructura inmobiliaria</w:t>
      </w:r>
      <w:r w:rsidR="003119A5">
        <w:t xml:space="preserve"> como tecnológica </w:t>
      </w:r>
      <w:del w:id="172" w:author="Owner" w:date="2018-08-12T15:06:00Z">
        <w:r w:rsidR="003119A5" w:rsidDel="00502B1E">
          <w:delText xml:space="preserve">hacen que </w:delText>
        </w:r>
        <w:r w:rsidDel="00502B1E">
          <w:delText>existan</w:delText>
        </w:r>
        <w:r w:rsidR="003119A5" w:rsidDel="00502B1E">
          <w:delText xml:space="preserve"> </w:delText>
        </w:r>
      </w:del>
      <w:ins w:id="173" w:author="Owner" w:date="2018-08-12T15:06:00Z">
        <w:r w:rsidR="00502B1E">
          <w:t xml:space="preserve">generan </w:t>
        </w:r>
      </w:ins>
      <w:r w:rsidR="003119A5">
        <w:t>limitaciones en la correcta ejecuci</w:t>
      </w:r>
      <w:r>
        <w:t>ón de lo normado, i</w:t>
      </w:r>
      <w:r w:rsidR="003119A5">
        <w:t>ncluso haciendo</w:t>
      </w:r>
      <w:r>
        <w:t xml:space="preserve"> casi imposible</w:t>
      </w:r>
      <w:r w:rsidR="003119A5">
        <w:t xml:space="preserve"> el uso de </w:t>
      </w:r>
      <w:r w:rsidR="00503F22">
        <w:t xml:space="preserve">aplicativos informáticos </w:t>
      </w:r>
      <w:r w:rsidR="003119A5">
        <w:t>comercial</w:t>
      </w:r>
      <w:r w:rsidR="00503F22">
        <w:t>es</w:t>
      </w:r>
      <w:r w:rsidR="003119A5">
        <w:t xml:space="preserve"> </w:t>
      </w:r>
      <w:r>
        <w:t>que permita</w:t>
      </w:r>
      <w:r w:rsidR="00503F22">
        <w:t>n</w:t>
      </w:r>
      <w:r>
        <w:t xml:space="preserve"> una correcta organización de reclamos en el sector salud.</w:t>
      </w:r>
      <w:r w:rsidR="003119A5">
        <w:t xml:space="preserve"> </w:t>
      </w:r>
      <w:del w:id="174" w:author="Owner" w:date="2018-08-12T15:07:00Z">
        <w:r w:rsidR="00D62010" w:rsidRPr="00BA156B" w:rsidDel="00502B1E">
          <w:delText xml:space="preserve">En el caso de </w:delText>
        </w:r>
      </w:del>
      <w:r w:rsidR="00502B1E" w:rsidRPr="00BA156B">
        <w:t xml:space="preserve">La </w:t>
      </w:r>
      <w:r w:rsidR="00D62010" w:rsidRPr="00BA156B">
        <w:t xml:space="preserve">Superintendencia Nacional de Salud (SUSALUD) del Perú </w:t>
      </w:r>
      <w:del w:id="175" w:author="Owner" w:date="2018-08-12T15:07:00Z">
        <w:r w:rsidR="00D62010" w:rsidRPr="00BA156B" w:rsidDel="00502B1E">
          <w:delText xml:space="preserve">se </w:delText>
        </w:r>
      </w:del>
      <w:r w:rsidR="00D62010" w:rsidRPr="00BA156B">
        <w:t>ha</w:t>
      </w:r>
      <w:del w:id="176" w:author="Owner" w:date="2018-08-12T15:07:00Z">
        <w:r w:rsidR="00D62010" w:rsidRPr="00BA156B" w:rsidDel="00502B1E">
          <w:delText>n</w:delText>
        </w:r>
      </w:del>
      <w:r w:rsidR="00D62010" w:rsidRPr="00BA156B">
        <w:t xml:space="preserve"> realizado </w:t>
      </w:r>
      <w:r w:rsidR="00D62010" w:rsidRPr="00BA156B">
        <w:lastRenderedPageBreak/>
        <w:t>esfuerzos para mejorar las comunicaciones entre paciente y sus Instituciones Prestadoras de Servicios de Salud (IPRESS)</w:t>
      </w:r>
      <w:ins w:id="177" w:author="Owner" w:date="2018-08-12T15:07:00Z">
        <w:r w:rsidR="00502B1E">
          <w:t>,</w:t>
        </w:r>
      </w:ins>
      <w:r w:rsidR="00D62010" w:rsidRPr="00BA156B">
        <w:t xml:space="preserve"> pero estos intentos aún </w:t>
      </w:r>
      <w:r w:rsidR="00EF6176" w:rsidRPr="00BA156B">
        <w:t>presentan</w:t>
      </w:r>
      <w:r w:rsidR="00D62010" w:rsidRPr="00BA156B">
        <w:t xml:space="preserve"> varias deficiencias. Para poder brindar una solución que permita </w:t>
      </w:r>
      <w:r w:rsidR="00F0136E" w:rsidRPr="00BA156B">
        <w:t>la supervisión de SUSALUD, la resolución de</w:t>
      </w:r>
      <w:r w:rsidR="00D62010" w:rsidRPr="00BA156B">
        <w:t xml:space="preserve"> las inquietudes de los ciudadanos y</w:t>
      </w:r>
      <w:r w:rsidR="005216C4">
        <w:t>,</w:t>
      </w:r>
      <w:r w:rsidR="00D62010" w:rsidRPr="00BA156B">
        <w:t xml:space="preserve"> a la par</w:t>
      </w:r>
      <w:r w:rsidR="005216C4">
        <w:t>,</w:t>
      </w:r>
      <w:r w:rsidR="00D62010" w:rsidRPr="00BA156B">
        <w:t xml:space="preserve"> brindar información a los gestores de </w:t>
      </w:r>
      <w:r w:rsidR="00F0136E" w:rsidRPr="00BA156B">
        <w:t xml:space="preserve">distintas </w:t>
      </w:r>
      <w:r w:rsidR="00D62010" w:rsidRPr="00BA156B">
        <w:t xml:space="preserve">IPRESS </w:t>
      </w:r>
      <w:r w:rsidR="005216C4">
        <w:t>que permita</w:t>
      </w:r>
      <w:r w:rsidR="005216C4" w:rsidRPr="00BA156B">
        <w:t xml:space="preserve"> </w:t>
      </w:r>
      <w:r w:rsidR="00D62010" w:rsidRPr="00BA156B">
        <w:t xml:space="preserve">presentar </w:t>
      </w:r>
      <w:r w:rsidR="00F0136E" w:rsidRPr="00BA156B">
        <w:t>proyectos de mejora</w:t>
      </w:r>
      <w:r w:rsidR="00792C24" w:rsidRPr="00BA156B">
        <w:t>,</w:t>
      </w:r>
      <w:r w:rsidR="00F0136E" w:rsidRPr="00BA156B">
        <w:t xml:space="preserve"> </w:t>
      </w:r>
      <w:r w:rsidR="00792C24" w:rsidRPr="00BA156B">
        <w:t>es lógico pensar en</w:t>
      </w:r>
      <w:r w:rsidR="00F0136E" w:rsidRPr="00BA156B">
        <w:t xml:space="preserve"> </w:t>
      </w:r>
      <w:r w:rsidR="00D62010" w:rsidRPr="00BA156B">
        <w:t xml:space="preserve">un </w:t>
      </w:r>
      <w:r w:rsidR="002A2AA7">
        <w:t xml:space="preserve">aplicativo </w:t>
      </w:r>
      <w:r w:rsidR="005C71C1">
        <w:t xml:space="preserve">informático </w:t>
      </w:r>
      <w:r w:rsidR="00D62010" w:rsidRPr="00BA156B">
        <w:t xml:space="preserve">centralizado que posibilite a </w:t>
      </w:r>
      <w:r w:rsidR="00F0136E" w:rsidRPr="00BA156B">
        <w:t>todos estos</w:t>
      </w:r>
      <w:r w:rsidR="00D62010" w:rsidRPr="00BA156B">
        <w:t xml:space="preserve"> tipos de usuarios</w:t>
      </w:r>
      <w:r w:rsidR="00F0136E" w:rsidRPr="00BA156B">
        <w:t xml:space="preserve"> cumplir sus objetivos y mantener una comunicación constante entre ellos.</w:t>
      </w:r>
      <w:r w:rsidR="00792C24" w:rsidRPr="00BA156B">
        <w:t xml:space="preserve"> Al ser necesario desarrollar un </w:t>
      </w:r>
      <w:r w:rsidR="005C71C1">
        <w:t>aplicativo informático</w:t>
      </w:r>
      <w:r w:rsidR="00792C24" w:rsidRPr="00BA156B">
        <w:t xml:space="preserve"> que brinde una solución específica a cómo funciona el sector salud en el Perú, utilizar la metodología de Diseño Centrado en el Usuario </w:t>
      </w:r>
      <w:r w:rsidR="00792C24" w:rsidRPr="00160297">
        <w:t>(</w:t>
      </w:r>
      <w:r w:rsidR="00792C24" w:rsidRPr="009E6BE6">
        <w:rPr>
          <w:lang w:val="es-PE"/>
        </w:rPr>
        <w:t>User-Centered Design</w:t>
      </w:r>
      <w:r w:rsidR="00792C24" w:rsidRPr="00BA156B">
        <w:t>, UCD)</w:t>
      </w:r>
      <w:r w:rsidR="00465DBE"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92C24" w:rsidRPr="00BA156B">
        <w:t xml:space="preserve"> se muestra como la </w:t>
      </w:r>
      <w:r w:rsidR="00465CE9">
        <w:t>opción ó</w:t>
      </w:r>
      <w:r w:rsidR="00465DBE" w:rsidRPr="00BA156B">
        <w:t xml:space="preserve">ptima que permitirá encontrar una solución usable y útil para todos los tipos de usuarios involucrados </w:t>
      </w:r>
      <w:r w:rsidR="0077483C" w:rsidRPr="00BA156B">
        <w:fldChar w:fldCharType="begin" w:fldLock="1"/>
      </w:r>
      <w:r w:rsidR="00E319D4">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fldChar w:fldCharType="separate"/>
      </w:r>
      <w:r w:rsidR="003F29A5" w:rsidRPr="00BA156B">
        <w:rPr>
          <w:noProof/>
        </w:rPr>
        <w:t>(10)</w:t>
      </w:r>
      <w:r w:rsidR="0077483C" w:rsidRPr="00BA156B">
        <w:fldChar w:fldCharType="end"/>
      </w:r>
      <w:r w:rsidR="00465DBE" w:rsidRPr="00BA156B">
        <w:t>.</w:t>
      </w:r>
    </w:p>
    <w:p w14:paraId="0A3DD751" w14:textId="77777777" w:rsidR="00465DBE" w:rsidRPr="00BA156B" w:rsidRDefault="002A2AA7" w:rsidP="00625BCC">
      <w:pPr>
        <w:pStyle w:val="Texto"/>
      </w:pPr>
      <w:r>
        <w:t xml:space="preserve">Este aplicativo </w:t>
      </w:r>
      <w:r w:rsidR="005C71C1">
        <w:t xml:space="preserve">informático </w:t>
      </w:r>
      <w:r>
        <w:t>de gestión de reclamos, al estar basado en</w:t>
      </w:r>
      <w:r w:rsidR="00465DBE" w:rsidRPr="00BA156B">
        <w:t xml:space="preserve"> los principios requeridos </w:t>
      </w:r>
      <w:r>
        <w:t>que</w:t>
      </w:r>
      <w:r w:rsidR="00465DBE" w:rsidRPr="00BA156B">
        <w:t xml:space="preserve"> garanti</w:t>
      </w:r>
      <w:r>
        <w:t>cen</w:t>
      </w:r>
      <w:r w:rsidR="00465DBE" w:rsidRPr="00BA156B">
        <w:t xml:space="preserve"> la </w:t>
      </w:r>
      <w:r>
        <w:t xml:space="preserve">correcta </w:t>
      </w:r>
      <w:r w:rsidR="00465DBE" w:rsidRPr="00BA156B">
        <w:t>recolección</w:t>
      </w:r>
      <w:r>
        <w:t>, manejo y uso</w:t>
      </w:r>
      <w:r w:rsidR="00465DBE" w:rsidRPr="00BA156B">
        <w:t xml:space="preserve"> de</w:t>
      </w:r>
      <w:r>
        <w:t xml:space="preserve"> los</w:t>
      </w:r>
      <w:r w:rsidR="00465DBE" w:rsidRPr="00BA156B">
        <w:t xml:space="preserve"> reclamos</w:t>
      </w:r>
      <w:r>
        <w:t xml:space="preserve"> y su información</w:t>
      </w:r>
      <w:r w:rsidR="00465DBE"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t xml:space="preserve"> presuponen un fortalecimiento para el sistema de gestión de reclamos</w:t>
      </w:r>
      <w:r w:rsidR="00465DBE" w:rsidRPr="00BA156B">
        <w:t xml:space="preserve">. </w:t>
      </w:r>
      <w:r w:rsidR="00CE1173" w:rsidRPr="00BA156B">
        <w:rPr>
          <w:color w:val="000000" w:themeColor="text1"/>
        </w:rPr>
        <w:t xml:space="preserve">Esta tesis se centra en encontrar un diseño posible para dicho </w:t>
      </w:r>
      <w:r>
        <w:rPr>
          <w:color w:val="000000" w:themeColor="text1"/>
        </w:rPr>
        <w:t>aplicativo</w:t>
      </w:r>
      <w:r w:rsidR="005C71C1">
        <w:rPr>
          <w:color w:val="000000" w:themeColor="text1"/>
        </w:rPr>
        <w:t xml:space="preserve"> informático</w:t>
      </w:r>
      <w:r w:rsidR="00CE1173"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sidR="004F498A">
        <w:rPr>
          <w:color w:val="000000" w:themeColor="text1"/>
        </w:rPr>
        <w:t>aplicativo informático</w:t>
      </w:r>
      <w:r w:rsidR="00CE1173" w:rsidRPr="00BA156B">
        <w:rPr>
          <w:color w:val="000000" w:themeColor="text1"/>
        </w:rPr>
        <w:t xml:space="preserve">. </w:t>
      </w:r>
    </w:p>
    <w:p w14:paraId="0179E34B" w14:textId="77777777" w:rsidR="00DC394C" w:rsidRPr="00625BCC" w:rsidRDefault="00A12DD0" w:rsidP="00625BCC">
      <w:pPr>
        <w:pStyle w:val="Ttulo1"/>
      </w:pPr>
      <w:bookmarkStart w:id="178" w:name="_Toc520655619"/>
      <w:r w:rsidRPr="00625BCC">
        <w:lastRenderedPageBreak/>
        <w:t>Planteamiento del Problema</w:t>
      </w:r>
      <w:bookmarkEnd w:id="178"/>
    </w:p>
    <w:p w14:paraId="3C1175CF" w14:textId="77777777" w:rsidR="00EF1657" w:rsidRPr="00BA156B" w:rsidRDefault="00DC394C" w:rsidP="00625BCC">
      <w:pPr>
        <w:pStyle w:val="Texto"/>
      </w:pPr>
      <w:r w:rsidRPr="00BA156B">
        <w:t xml:space="preserve">El uso de sistemas para un manejo adecuado de reclamos es necesario para mejorar la calidad de atención en </w:t>
      </w:r>
      <w:r w:rsidR="00887A03" w:rsidRPr="00BA156B">
        <w:t>establecimientos de salud</w:t>
      </w:r>
      <w:r w:rsidRPr="00BA156B">
        <w:t>, ya que con ellos podemos encontrar posibles fallas en los procesos internos o en la capacitación del personal</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F21CF8" w:rsidRPr="00BA156B">
        <w:t xml:space="preserve">Los sistemas de gestión de reclamos deben seguir varios principios que implican desde la sensibilidad en que deben ser tratados estos datos hasta el alcance que debe tener esta información valiosa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Resulta en vano contar con un sistema sofisticado de manejo de reclamos si la información no está siendo utiliza</w:t>
      </w:r>
      <w:r w:rsidR="00BD3B0B" w:rsidRPr="00BA156B">
        <w:t>da</w:t>
      </w:r>
      <w:r w:rsidRPr="00BA156B">
        <w:t xml:space="preserve"> para promover e incentivar mejoras dentro de la institución</w:t>
      </w:r>
      <w:r w:rsidR="00F21CF8"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Pr="00BA156B">
        <w:t xml:space="preserve">. </w:t>
      </w:r>
      <w:r w:rsidR="00BB0CB9" w:rsidRPr="00BA156B">
        <w:t xml:space="preserve">Según lo estipulado </w:t>
      </w:r>
      <w:r w:rsidR="001E6041">
        <w:t>en e</w:t>
      </w:r>
      <w:r w:rsidR="00BB0CB9" w:rsidRPr="00BA156B">
        <w:t>l Decreto Supremo 030-2016-SA</w:t>
      </w:r>
      <w:r w:rsidR="00A9405F"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BB0CB9" w:rsidRPr="00BA156B">
        <w:t>, to</w:t>
      </w:r>
      <w:r w:rsidR="00E04B5A" w:rsidRPr="00BA156B">
        <w:t>das las IPRESS</w:t>
      </w:r>
      <w:r w:rsidR="004006D2" w:rsidRPr="00BA156B">
        <w:t xml:space="preserve"> deben</w:t>
      </w:r>
      <w:r w:rsidR="00BB0CB9" w:rsidRPr="00BA156B">
        <w:t xml:space="preserve"> contar con un Libro de Reclamaciones donde tanto los pacientes como </w:t>
      </w:r>
      <w:r w:rsidR="00F22CCC" w:rsidRPr="00BA156B">
        <w:t>terceros legitimados</w:t>
      </w:r>
      <w:r w:rsidR="00BB0CB9" w:rsidRPr="00BA156B">
        <w:t>, pueden presentar sus reclamos sobre el servicio y la calidad brindada en la</w:t>
      </w:r>
      <w:r w:rsidR="005D25F1" w:rsidRPr="00BA156B">
        <w:t xml:space="preserve"> IPRESS. Sin embargo, este</w:t>
      </w:r>
      <w:r w:rsidR="00BB0CB9" w:rsidRPr="00BA156B">
        <w:t xml:space="preserve"> </w:t>
      </w:r>
      <w:r w:rsidR="00EF1657" w:rsidRPr="00BA156B">
        <w:t xml:space="preserve">medio no brinda las herramientas necesarias para gestionar de forma sistematizada la información proveniente de los reclamos por lo tanto es difícil utilizarla para promover e incentivar proyectos de mejora dentro de las IPRESS. </w:t>
      </w:r>
    </w:p>
    <w:p w14:paraId="04E15D92" w14:textId="77777777" w:rsidR="00F97069" w:rsidRPr="00BA156B" w:rsidRDefault="00E04B5A" w:rsidP="00625BCC">
      <w:pPr>
        <w:pStyle w:val="Texto"/>
      </w:pPr>
      <w:r w:rsidRPr="00BA156B">
        <w:t>SUSALUD</w:t>
      </w:r>
      <w:r w:rsidR="00DC394C" w:rsidRPr="00BA156B">
        <w:t xml:space="preserve">, como entidad fiscalizadora del sector Salud en el Perú, cuenta con un </w:t>
      </w:r>
      <w:r w:rsidR="00212ACA">
        <w:t>aplicativo informático</w:t>
      </w:r>
      <w:r w:rsidR="00DC394C" w:rsidRPr="00BA156B">
        <w:t xml:space="preserve"> b</w:t>
      </w:r>
      <w:r w:rsidR="0074773B" w:rsidRPr="00BA156B">
        <w:t>ásico para el manejo de reclamos</w:t>
      </w:r>
      <w:r w:rsidR="004006D2" w:rsidRPr="00BA156B">
        <w:t xml:space="preserve"> en su web y</w:t>
      </w:r>
      <w:r w:rsidR="002479F9" w:rsidRPr="00BA156B">
        <w:t xml:space="preserve"> en algunas IPRESS</w:t>
      </w:r>
      <w:r w:rsidR="004006D2" w:rsidRPr="00BA156B">
        <w:t xml:space="preserve"> cuenta con un equipo especial </w:t>
      </w:r>
      <w:r w:rsidR="002479F9" w:rsidRPr="00BA156B">
        <w:t xml:space="preserve">llamado </w:t>
      </w:r>
      <w:r w:rsidR="002479F9" w:rsidRPr="009E6BE6">
        <w:rPr>
          <w:lang w:val="es-PE"/>
        </w:rPr>
        <w:t>Totem</w:t>
      </w:r>
      <w:r w:rsidR="00F97069"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DC394C" w:rsidRPr="00BA156B">
        <w:t xml:space="preserve">. </w:t>
      </w:r>
      <w:r w:rsidR="002479F9" w:rsidRPr="00BA156B">
        <w:t xml:space="preserve">El </w:t>
      </w:r>
      <w:r w:rsidR="004F498A">
        <w:t>aplicativo informático</w:t>
      </w:r>
      <w:r w:rsidR="002479F9" w:rsidRPr="00BA156B">
        <w:t xml:space="preserve"> de recojo de reclamos en su web consiste en un simple formulario que el </w:t>
      </w:r>
      <w:r w:rsidR="00F97069" w:rsidRPr="00BA156B">
        <w:t>paciente o tercero legitimado</w:t>
      </w:r>
      <w:r w:rsidR="00BB0CB9" w:rsidRPr="00BA156B">
        <w:t xml:space="preserve"> llena para presentar un reclamo</w:t>
      </w:r>
      <w:r w:rsidR="005D5094" w:rsidRPr="00BA156B">
        <w:t>.</w:t>
      </w:r>
      <w:r w:rsidR="00BB0CB9" w:rsidRPr="00BA156B">
        <w:t xml:space="preserve"> </w:t>
      </w:r>
      <w:r w:rsidR="005D5094" w:rsidRPr="00BA156B">
        <w:t>P</w:t>
      </w:r>
      <w:r w:rsidR="00BB0CB9" w:rsidRPr="00BA156B">
        <w:t>osteriormente</w:t>
      </w:r>
      <w:r w:rsidR="005D5094" w:rsidRPr="00BA156B">
        <w:t xml:space="preserve"> el </w:t>
      </w:r>
      <w:r w:rsidR="00BB0CB9" w:rsidRPr="00BA156B">
        <w:t>personal de SUSALUD se contacta con el ciudadano para brindar una solución.</w:t>
      </w:r>
      <w:r w:rsidR="0074773B" w:rsidRPr="00BA156B">
        <w:t xml:space="preserve"> </w:t>
      </w:r>
      <w:r w:rsidR="002479F9" w:rsidRPr="00BA156B">
        <w:t xml:space="preserve">El </w:t>
      </w:r>
      <w:r w:rsidR="002479F9" w:rsidRPr="009E6BE6">
        <w:rPr>
          <w:lang w:val="es-PE"/>
        </w:rPr>
        <w:t>Totem</w:t>
      </w:r>
      <w:r w:rsidR="002479F9" w:rsidRPr="00BA156B">
        <w:t xml:space="preserve"> sirve como un canal adicional a la </w:t>
      </w:r>
      <w:r w:rsidR="00EA6485" w:rsidRPr="00BA156B">
        <w:t xml:space="preserve">Plataforma de Atención al Usuario </w:t>
      </w:r>
      <w:r w:rsidR="00EA6485" w:rsidRPr="00BA156B">
        <w:lastRenderedPageBreak/>
        <w:t>(</w:t>
      </w:r>
      <w:r w:rsidR="00F97069" w:rsidRPr="00BA156B">
        <w:t>PAUS</w:t>
      </w:r>
      <w:r w:rsidR="00EA6485" w:rsidRPr="00BA156B">
        <w:t>)</w:t>
      </w:r>
      <w:r w:rsidR="002479F9" w:rsidRPr="00BA156B">
        <w:t xml:space="preserve"> para que los pacientes y </w:t>
      </w:r>
      <w:r w:rsidR="00F22CCC" w:rsidRPr="00BA156B">
        <w:t>terceros legitimados</w:t>
      </w:r>
      <w:r w:rsidR="002479F9" w:rsidRPr="00BA156B">
        <w:t xml:space="preserve"> puedan expresar una inconformidad presentada en dicha IPRESS. </w:t>
      </w:r>
      <w:r w:rsidR="00DC394C" w:rsidRPr="00BA156B">
        <w:t>Sin embargo,</w:t>
      </w:r>
      <w:r w:rsidR="00BB0CB9" w:rsidRPr="00BA156B">
        <w:t xml:space="preserve"> estos</w:t>
      </w:r>
      <w:r w:rsidR="002479F9" w:rsidRPr="00BA156B">
        <w:t xml:space="preserve"> sistema</w:t>
      </w:r>
      <w:r w:rsidR="00BB0CB9" w:rsidRPr="00BA156B">
        <w:t>s</w:t>
      </w:r>
      <w:r w:rsidR="002479F9" w:rsidRPr="00BA156B">
        <w:t xml:space="preserve"> </w:t>
      </w:r>
      <w:r w:rsidR="00F97069" w:rsidRPr="00BA156B">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54CF6109" w14:textId="77777777" w:rsidR="004E6160" w:rsidRPr="00BA156B" w:rsidRDefault="00D34911" w:rsidP="00625BCC">
      <w:pPr>
        <w:pStyle w:val="Texto"/>
      </w:pPr>
      <w:r w:rsidRPr="00BA156B">
        <w:t>Si bien es</w:t>
      </w:r>
      <w:r w:rsidR="004E6160" w:rsidRPr="00BA156B">
        <w:t xml:space="preserve"> importante </w:t>
      </w:r>
      <w:r w:rsidRPr="00BA156B">
        <w:t xml:space="preserve">el </w:t>
      </w:r>
      <w:r w:rsidR="004E6160" w:rsidRPr="00BA156B">
        <w:t xml:space="preserve">rol de la gestión de la información proveniente de los reclamos para mejoras en </w:t>
      </w:r>
      <w:r w:rsidR="00E241D8" w:rsidRPr="00BA156B">
        <w:t>el sector salud</w:t>
      </w:r>
      <w:r w:rsidR="00F97069" w:rsidRPr="00BA156B">
        <w:t xml:space="preserve">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w:t>
      </w:r>
      <w:r w:rsidR="008F2FAA" w:rsidRPr="00BA156B">
        <w:t xml:space="preserve">se le brinda </w:t>
      </w:r>
      <w:r w:rsidRPr="00BA156B">
        <w:t xml:space="preserve">poca atención </w:t>
      </w:r>
      <w:r w:rsidR="000A0C44">
        <w:t xml:space="preserve">a los reclamos </w:t>
      </w:r>
      <w:r w:rsidR="008F2FAA" w:rsidRPr="00BA156B">
        <w:t>debido a una pobre comunicación entre pacientes</w:t>
      </w:r>
      <w:r w:rsidR="000802DD" w:rsidRPr="00BA156B">
        <w:t xml:space="preserve"> o </w:t>
      </w:r>
      <w:r w:rsidR="00F22CCC" w:rsidRPr="00BA156B">
        <w:t>terceros legitimados</w:t>
      </w:r>
      <w:r w:rsidR="000D4C8E" w:rsidRPr="00BA156B">
        <w:t xml:space="preserve">, </w:t>
      </w:r>
      <w:r w:rsidR="000802DD" w:rsidRPr="00BA156B">
        <w:t xml:space="preserve">y las </w:t>
      </w:r>
      <w:r w:rsidR="000D4C8E" w:rsidRPr="00BA156B">
        <w:t xml:space="preserve">IPRESS </w:t>
      </w:r>
      <w:r w:rsidR="000802DD" w:rsidRPr="00BA156B">
        <w:t xml:space="preserve">o </w:t>
      </w:r>
      <w:r w:rsidR="000D4C8E" w:rsidRPr="00BA156B">
        <w:t>SUSALUD</w:t>
      </w:r>
      <w:r w:rsidR="000802DD" w:rsidRPr="00BA156B">
        <w:t xml:space="preserve">. </w:t>
      </w:r>
      <w:r w:rsidR="00DE07F4" w:rsidRPr="00BA156B">
        <w:t>Ante la ausencia de un sistema adecuado de manejo de reclamos es</w:t>
      </w:r>
      <w:r w:rsidR="000802DD" w:rsidRPr="00BA156B">
        <w:t xml:space="preserve"> imperativ</w:t>
      </w:r>
      <w:r w:rsidR="001E6041">
        <w:t xml:space="preserve">o contar con </w:t>
      </w:r>
      <w:r w:rsidR="008F2FAA" w:rsidRPr="00BA156B">
        <w:t xml:space="preserve">un </w:t>
      </w:r>
      <w:r w:rsidR="004F498A">
        <w:t>aplicativo informático</w:t>
      </w:r>
      <w:r w:rsidR="008F2FAA" w:rsidRPr="00BA156B">
        <w:t xml:space="preserve"> que permita centralizar todos los reclamos del sector para que puedan ser recibidos, gestionados</w:t>
      </w:r>
      <w:r w:rsidR="003438F5" w:rsidRPr="00BA156B">
        <w:t>, monitoreados</w:t>
      </w:r>
      <w:r w:rsidR="008F2FAA" w:rsidRPr="00BA156B">
        <w:t xml:space="preserve">, solucionados y que sirvan para fomentar proyectos de mejora en las distintas </w:t>
      </w:r>
      <w:r w:rsidR="000D4C8E" w:rsidRPr="00BA156B">
        <w:t>IPRESS</w:t>
      </w:r>
      <w:r w:rsidR="008F2FAA" w:rsidRPr="00BA156B">
        <w:t xml:space="preserve">. </w:t>
      </w:r>
    </w:p>
    <w:p w14:paraId="32CA7C8C" w14:textId="77777777" w:rsidR="00562533" w:rsidRPr="00625BCC" w:rsidRDefault="00A12DD0" w:rsidP="00625BCC">
      <w:pPr>
        <w:pStyle w:val="Ttulo1"/>
      </w:pPr>
      <w:bookmarkStart w:id="179" w:name="_Toc520655620"/>
      <w:r w:rsidRPr="00BA156B">
        <w:lastRenderedPageBreak/>
        <w:t>Marco Teórico</w:t>
      </w:r>
      <w:bookmarkEnd w:id="179"/>
    </w:p>
    <w:p w14:paraId="1D18DE61" w14:textId="77777777" w:rsidR="00562533" w:rsidRPr="00BA156B" w:rsidRDefault="00562533" w:rsidP="009E44F3">
      <w:pPr>
        <w:pStyle w:val="Ttulo2"/>
        <w:rPr>
          <w:lang w:val="es-PE"/>
        </w:rPr>
      </w:pPr>
      <w:bookmarkStart w:id="180" w:name="_Toc520655621"/>
      <w:r w:rsidRPr="00BA156B">
        <w:rPr>
          <w:lang w:val="es-PE"/>
        </w:rPr>
        <w:t>Calidad de Atención al usuario y sistemas de gestión para reclamos en el sector salud</w:t>
      </w:r>
      <w:bookmarkEnd w:id="180"/>
    </w:p>
    <w:p w14:paraId="5E17E8B5" w14:textId="77777777" w:rsidR="00AB21A0" w:rsidRPr="00BA156B" w:rsidRDefault="00AB21A0" w:rsidP="00000899">
      <w:pPr>
        <w:pStyle w:val="Ttulo3"/>
        <w:rPr>
          <w:lang w:val="es-PE"/>
        </w:rPr>
      </w:pPr>
      <w:bookmarkStart w:id="181" w:name="_Toc520655622"/>
      <w:r w:rsidRPr="00BA156B">
        <w:rPr>
          <w:lang w:val="es-PE"/>
        </w:rPr>
        <w:t>Calidad de Atención en Salud al Usuario</w:t>
      </w:r>
      <w:bookmarkEnd w:id="181"/>
    </w:p>
    <w:p w14:paraId="56474DCE" w14:textId="025EA997" w:rsidR="00847EAB" w:rsidRPr="00BA156B" w:rsidRDefault="00E81CB2" w:rsidP="00625BCC">
      <w:pPr>
        <w:pStyle w:val="Texto"/>
        <w:rPr>
          <w:rFonts w:eastAsia="Times New Roman"/>
          <w:lang w:eastAsia="es-ES_tradnl"/>
        </w:rPr>
      </w:pPr>
      <w:r w:rsidRPr="00BA156B">
        <w:t xml:space="preserve">Según la </w:t>
      </w:r>
      <w:r w:rsidR="00BF63BC" w:rsidRPr="00BA156B">
        <w:t>Organizació</w:t>
      </w:r>
      <w:r w:rsidR="00DE0595" w:rsidRPr="00BA156B">
        <w:t>n Panamericana de Salud</w:t>
      </w:r>
      <w:r w:rsidR="0038486C" w:rsidRPr="00BA156B">
        <w:t xml:space="preserve"> (OPS)</w:t>
      </w:r>
      <w:r w:rsidR="00DE0595" w:rsidRPr="00BA156B">
        <w:t>, la calidad</w:t>
      </w:r>
      <w:r w:rsidR="009D4A1C" w:rsidRPr="00BA156B">
        <w:t xml:space="preserve"> de atención en salud</w:t>
      </w:r>
      <w:r w:rsidR="00DE0595" w:rsidRPr="00BA156B">
        <w:t xml:space="preserve"> </w:t>
      </w:r>
      <w:r w:rsidR="00530DC7" w:rsidRPr="00BA156B">
        <w:t>se</w:t>
      </w:r>
      <w:r w:rsidR="007A4249" w:rsidRPr="00BA156B">
        <w:t xml:space="preserve"> define como</w:t>
      </w:r>
      <w:r w:rsidR="00530DC7" w:rsidRPr="00BA156B">
        <w:t xml:space="preserve"> “una cualidad de la atención sanitaria esencial para consecución de los objetivos nacionales en salud, la mejora de la salud de la población y el futuro sostenible del sistema de atención en salud”</w:t>
      </w:r>
      <w:r w:rsidR="00847EAB" w:rsidRPr="00BA156B">
        <w:t xml:space="preserve">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003D138E" w:rsidRPr="00BA156B">
        <w:rPr>
          <w:noProof/>
        </w:rPr>
        <w:t>(1)</w:t>
      </w:r>
      <w:r w:rsidR="0077483C" w:rsidRPr="00BA156B">
        <w:fldChar w:fldCharType="end"/>
      </w:r>
      <w:r w:rsidR="00FD7D44" w:rsidRPr="00BA156B">
        <w:t xml:space="preserve">. </w:t>
      </w:r>
      <w:r w:rsidR="00C22AE1" w:rsidRPr="00BA156B">
        <w:t xml:space="preserve">Para el Ministerio de Salud del Perú, la calidad </w:t>
      </w:r>
      <w:r w:rsidR="000A482B" w:rsidRPr="00BA156B">
        <w:t xml:space="preserve">de atención en salud </w:t>
      </w:r>
      <w:r w:rsidR="007A4249" w:rsidRPr="00BA156B">
        <w:t xml:space="preserve">es </w:t>
      </w:r>
      <w:r w:rsidR="00C22AE1" w:rsidRPr="00BA156B">
        <w:t>“</w:t>
      </w:r>
      <w:r w:rsidR="00C22AE1" w:rsidRPr="00BA156B">
        <w:rPr>
          <w:rFonts w:eastAsia="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BA156B">
        <w:rPr>
          <w:rFonts w:eastAsia="Times New Roman"/>
          <w:lang w:eastAsia="es-ES_tradnl"/>
        </w:rPr>
        <w:t>onstante de su satisfacción</w:t>
      </w:r>
      <w:r w:rsidR="00C22AE1" w:rsidRPr="00BA156B">
        <w:rPr>
          <w:rFonts w:eastAsia="Times New Roman"/>
          <w:lang w:eastAsia="es-ES_tradnl"/>
        </w:rPr>
        <w:t>”</w:t>
      </w:r>
      <w:r w:rsidR="00847EA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5)</w:t>
      </w:r>
      <w:r w:rsidR="0077483C" w:rsidRPr="00BA156B">
        <w:rPr>
          <w:rFonts w:eastAsia="Times New Roman"/>
          <w:lang w:eastAsia="es-ES_tradnl"/>
        </w:rPr>
        <w:fldChar w:fldCharType="end"/>
      </w:r>
      <w:r w:rsidR="00847EAB" w:rsidRPr="00BA156B">
        <w:rPr>
          <w:rFonts w:eastAsia="Times New Roman"/>
          <w:lang w:eastAsia="es-ES_tradnl"/>
        </w:rPr>
        <w:t xml:space="preserve">. </w:t>
      </w:r>
    </w:p>
    <w:p w14:paraId="0880C0D0" w14:textId="4204603E" w:rsidR="00925FD8" w:rsidRPr="00BA156B" w:rsidRDefault="00E13BEE" w:rsidP="00625BCC">
      <w:pPr>
        <w:pStyle w:val="Texto"/>
        <w:rPr>
          <w:rFonts w:eastAsia="Times New Roman"/>
          <w:lang w:eastAsia="es-ES_tradnl"/>
        </w:rPr>
      </w:pPr>
      <w:r w:rsidRPr="00BA156B">
        <w:rPr>
          <w:rFonts w:eastAsia="Times New Roman"/>
          <w:lang w:eastAsia="es-ES_tradnl"/>
        </w:rPr>
        <w:t xml:space="preserve">Adicionalmente, la OPS </w:t>
      </w:r>
      <w:r w:rsidR="00001807" w:rsidRPr="00BA156B">
        <w:rPr>
          <w:rFonts w:eastAsia="Times New Roman"/>
          <w:lang w:eastAsia="es-ES_tradnl"/>
        </w:rPr>
        <w:t>sostiene</w:t>
      </w:r>
      <w:r w:rsidRPr="00BA156B">
        <w:rPr>
          <w:rFonts w:eastAsia="Times New Roman"/>
          <w:lang w:eastAsia="es-ES_tradnl"/>
        </w:rPr>
        <w:t xml:space="preserve"> que la falta de calidad se traduce en servicios de salud inefectivos, en la presentación injustificada de variabilidad de la </w:t>
      </w:r>
      <w:r w:rsidR="00014D3E" w:rsidRPr="00BA156B">
        <w:rPr>
          <w:rFonts w:eastAsia="Times New Roman"/>
          <w:lang w:eastAsia="es-ES_tradnl"/>
        </w:rPr>
        <w:t>práctica</w:t>
      </w:r>
      <w:r w:rsidRPr="00BA156B">
        <w:rPr>
          <w:rFonts w:eastAsia="Times New Roman"/>
          <w:lang w:eastAsia="es-ES_tradnl"/>
        </w:rPr>
        <w:t xml:space="preserve"> clínica, aplicando cuidados inoportunos o innecesarios que no se encuentren alineados con el conocimiento profesional actual, causa desconfianza</w:t>
      </w:r>
      <w:r w:rsidR="00B51575" w:rsidRPr="00BA156B">
        <w:rPr>
          <w:rFonts w:eastAsia="Times New Roman"/>
          <w:lang w:eastAsia="es-ES_tradnl"/>
        </w:rPr>
        <w:t>, elevados costos</w:t>
      </w:r>
      <w:r w:rsidRPr="00BA156B">
        <w:rPr>
          <w:rFonts w:eastAsia="Times New Roman"/>
          <w:lang w:eastAsia="es-ES_tradnl"/>
        </w:rPr>
        <w:t xml:space="preserve"> y puede llegar a ser inseguro para los pacientes ocasionando daño material o humano</w:t>
      </w:r>
      <w:r w:rsidR="00B51575" w:rsidRPr="00BA156B">
        <w:rPr>
          <w:rFonts w:eastAsia="Times New Roman"/>
          <w:lang w:eastAsia="es-ES_tradnl"/>
        </w:rPr>
        <w:t xml:space="preserve">. </w:t>
      </w:r>
      <w:r w:rsidR="00D11426" w:rsidRPr="00BA156B">
        <w:rPr>
          <w:rFonts w:eastAsia="Times New Roman"/>
          <w:lang w:eastAsia="es-ES_tradnl"/>
        </w:rPr>
        <w:t>Incluso identifica que la baja capacidad resolutiva del primer nivel de atención es una traducció</w:t>
      </w:r>
      <w:r w:rsidR="00D25728" w:rsidRPr="00BA156B">
        <w:rPr>
          <w:rFonts w:eastAsia="Times New Roman"/>
          <w:lang w:eastAsia="es-ES_tradnl"/>
        </w:rPr>
        <w:t>n de la deficiente calidad debido a q</w:t>
      </w:r>
      <w:r w:rsidR="0041407F" w:rsidRPr="00BA156B">
        <w:rPr>
          <w:rFonts w:eastAsia="Times New Roman"/>
          <w:lang w:eastAsia="es-ES_tradnl"/>
        </w:rPr>
        <w:t>ue esto repercute presionando a niveles de atención de mayor complejidad en urgencias hospitalarias o consultas</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41407F" w:rsidRPr="00BA156B">
        <w:rPr>
          <w:rFonts w:eastAsia="Times New Roman"/>
          <w:lang w:eastAsia="es-ES_tradnl"/>
        </w:rPr>
        <w:t xml:space="preserve">. </w:t>
      </w:r>
    </w:p>
    <w:p w14:paraId="4E71B165" w14:textId="4D338178" w:rsidR="00BA36A7" w:rsidRPr="00BA156B" w:rsidRDefault="00FA0EBB" w:rsidP="00625BCC">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w:t>
      </w:r>
      <w:r w:rsidR="00BA36A7" w:rsidRPr="00BA156B">
        <w:rPr>
          <w:rFonts w:eastAsia="Times New Roman"/>
          <w:lang w:eastAsia="es-ES_tradnl"/>
        </w:rPr>
        <w:t>se encuentr</w:t>
      </w:r>
      <w:r w:rsidR="002D1F82" w:rsidRPr="00BA156B">
        <w:rPr>
          <w:rFonts w:eastAsia="Times New Roman"/>
          <w:lang w:eastAsia="es-ES_tradnl"/>
        </w:rPr>
        <w:t>e</w:t>
      </w:r>
      <w:r w:rsidR="00BA36A7" w:rsidRPr="00BA156B">
        <w:rPr>
          <w:rFonts w:eastAsia="Times New Roman"/>
          <w:lang w:eastAsia="es-ES_tradnl"/>
        </w:rPr>
        <w:t xml:space="preserve">n descontentos con la comunicación con profesionales de salud </w:t>
      </w:r>
      <w:r w:rsidR="002D1F82" w:rsidRPr="00BA156B">
        <w:rPr>
          <w:rFonts w:eastAsia="Times New Roman"/>
          <w:lang w:eastAsia="es-ES_tradnl"/>
        </w:rPr>
        <w:t>y con</w:t>
      </w:r>
      <w:r w:rsidR="00BA36A7" w:rsidRPr="00BA156B">
        <w:rPr>
          <w:rFonts w:eastAsia="Times New Roman"/>
          <w:lang w:eastAsia="es-ES_tradnl"/>
        </w:rPr>
        <w:t xml:space="preserve"> inadecuadas instalaciones de la institución, mientras que los profesionales y </w:t>
      </w:r>
      <w:r w:rsidR="00D538A0" w:rsidRPr="00BA156B">
        <w:rPr>
          <w:rFonts w:eastAsia="Times New Roman"/>
          <w:lang w:eastAsia="es-ES_tradnl"/>
        </w:rPr>
        <w:t xml:space="preserve">trabajadores de salud </w:t>
      </w:r>
      <w:r w:rsidR="003C4BE1" w:rsidRPr="00BA156B">
        <w:rPr>
          <w:rFonts w:eastAsia="Times New Roman"/>
          <w:lang w:eastAsia="es-ES_tradnl"/>
        </w:rPr>
        <w:t>sufren desmotivación y sobrecarga de trabajo que contribuye a deteriorar más la calidad del servicio prestado</w:t>
      </w:r>
      <w:r w:rsidR="000A482B" w:rsidRPr="00BA156B">
        <w:rPr>
          <w:rFonts w:eastAsia="Times New Roman"/>
          <w:lang w:eastAsia="es-ES_tradnl"/>
        </w:rPr>
        <w:t xml:space="preserve"> </w:t>
      </w:r>
      <w:r w:rsidR="0077483C" w:rsidRPr="00BA156B">
        <w:rPr>
          <w:rFonts w:eastAsia="Times New Roman"/>
          <w:lang w:eastAsia="es-ES_tradnl"/>
        </w:rPr>
        <w:fldChar w:fldCharType="begin" w:fldLock="1"/>
      </w:r>
      <w:r w:rsidR="000A0E57">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rPr>
          <w:rFonts w:eastAsia="Times New Roman"/>
          <w:lang w:eastAsia="es-ES_tradnl"/>
        </w:rPr>
        <w:fldChar w:fldCharType="separate"/>
      </w:r>
      <w:r w:rsidR="003D138E" w:rsidRPr="00BA156B">
        <w:rPr>
          <w:rFonts w:eastAsia="Times New Roman"/>
          <w:noProof/>
          <w:lang w:eastAsia="es-ES_tradnl"/>
        </w:rPr>
        <w:t>(1)</w:t>
      </w:r>
      <w:r w:rsidR="0077483C" w:rsidRPr="00BA156B">
        <w:rPr>
          <w:rFonts w:eastAsia="Times New Roman"/>
          <w:lang w:eastAsia="es-ES_tradnl"/>
        </w:rPr>
        <w:fldChar w:fldCharType="end"/>
      </w:r>
      <w:r w:rsidR="003C4BE1" w:rsidRPr="00BA156B">
        <w:rPr>
          <w:rFonts w:eastAsia="Times New Roman"/>
          <w:lang w:eastAsia="es-ES_tradnl"/>
        </w:rPr>
        <w:t>.</w:t>
      </w:r>
    </w:p>
    <w:p w14:paraId="7AAF549E" w14:textId="77777777" w:rsidR="008B01E4" w:rsidRPr="00BA156B" w:rsidRDefault="008B01E4" w:rsidP="00625BCC">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0077483C" w:rsidRPr="00BA156B">
        <w:rPr>
          <w:rFonts w:eastAsia="Times New Roman"/>
          <w:lang w:eastAsia="es-ES_tradnl"/>
        </w:rPr>
        <w:fldChar w:fldCharType="begin" w:fldLock="1"/>
      </w:r>
      <w:r w:rsidR="00E319D4">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0077483C" w:rsidRPr="00BA156B">
        <w:rPr>
          <w:rFonts w:eastAsia="Times New Roman"/>
          <w:lang w:eastAsia="es-ES_tradnl"/>
        </w:rPr>
        <w:fldChar w:fldCharType="separate"/>
      </w:r>
      <w:r w:rsidR="003F29A5" w:rsidRPr="00BA156B">
        <w:rPr>
          <w:rFonts w:eastAsia="Times New Roman"/>
          <w:noProof/>
          <w:lang w:eastAsia="es-ES_tradnl"/>
        </w:rPr>
        <w:t>(16)</w:t>
      </w:r>
      <w:r w:rsidR="0077483C" w:rsidRPr="00BA156B">
        <w:rPr>
          <w:rFonts w:eastAsia="Times New Roman"/>
          <w:lang w:eastAsia="es-ES_tradnl"/>
        </w:rPr>
        <w:fldChar w:fldCharType="end"/>
      </w:r>
      <w:r w:rsidRPr="00BA156B">
        <w:rPr>
          <w:rFonts w:eastAsia="Times New Roman"/>
          <w:lang w:eastAsia="es-ES_tradnl"/>
        </w:rPr>
        <w:t xml:space="preserve">. </w:t>
      </w:r>
    </w:p>
    <w:p w14:paraId="334E24F0" w14:textId="77777777" w:rsidR="00562533" w:rsidRPr="00BA156B" w:rsidRDefault="008B01E4" w:rsidP="00000899">
      <w:pPr>
        <w:pStyle w:val="Ttulo3"/>
        <w:rPr>
          <w:lang w:val="es-PE"/>
        </w:rPr>
      </w:pPr>
      <w:bookmarkStart w:id="182" w:name="_Toc520655623"/>
      <w:r w:rsidRPr="00BA156B">
        <w:rPr>
          <w:lang w:val="es-PE"/>
        </w:rPr>
        <w:t xml:space="preserve">Satisfacción del paciente </w:t>
      </w:r>
      <w:r w:rsidR="00F97CB6" w:rsidRPr="00BA156B">
        <w:rPr>
          <w:lang w:val="es-PE"/>
        </w:rPr>
        <w:t xml:space="preserve">e </w:t>
      </w:r>
      <w:r w:rsidRPr="00BA156B">
        <w:rPr>
          <w:lang w:val="es-PE"/>
        </w:rPr>
        <w:t>importancia de</w:t>
      </w:r>
      <w:r w:rsidR="00562533" w:rsidRPr="00BA156B">
        <w:rPr>
          <w:lang w:val="es-PE"/>
        </w:rPr>
        <w:t xml:space="preserve"> </w:t>
      </w:r>
      <w:r w:rsidR="00F97CB6" w:rsidRPr="00BA156B">
        <w:rPr>
          <w:lang w:val="es-PE"/>
        </w:rPr>
        <w:t>su m</w:t>
      </w:r>
      <w:r w:rsidR="00562533" w:rsidRPr="00BA156B">
        <w:rPr>
          <w:lang w:val="es-PE"/>
        </w:rPr>
        <w:t>onitoreo</w:t>
      </w:r>
      <w:bookmarkEnd w:id="182"/>
    </w:p>
    <w:p w14:paraId="57EBE89F" w14:textId="77777777" w:rsidR="00B674F0" w:rsidRPr="00625BCC" w:rsidRDefault="00B674F0" w:rsidP="00625BCC">
      <w:pPr>
        <w:pStyle w:val="Texto"/>
      </w:pPr>
      <w:r w:rsidRPr="00BA156B">
        <w:t xml:space="preserve">Actualmente se cuenta con diversas definiciones sobre lo que significa la satisfacción del paciente en centros de atención en salud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Pr="00BA156B">
        <w:t xml:space="preserve">, mientras algunos resaltan que es principalmente sobre las actitudes hacia el cuidado en salud o los aspectos de estos cuidados </w:t>
      </w:r>
      <w:r w:rsidR="0077483C" w:rsidRPr="00BA156B">
        <w:fldChar w:fldCharType="begin" w:fldLock="1"/>
      </w:r>
      <w:r w:rsidR="00E319D4">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0077483C" w:rsidRPr="00BA156B">
        <w:fldChar w:fldCharType="separate"/>
      </w:r>
      <w:r w:rsidR="003F29A5" w:rsidRPr="00BA156B">
        <w:rPr>
          <w:noProof/>
        </w:rPr>
        <w:t>(17)</w:t>
      </w:r>
      <w:r w:rsidR="0077483C" w:rsidRPr="00BA156B">
        <w:fldChar w:fldCharType="end"/>
      </w:r>
      <w:r w:rsidRPr="00BA156B">
        <w:t xml:space="preserve">, otros lo definen como las emociones, sentimientos y percepciones de los pacientes sobre los servicios de cuidado de salud que han recibido </w:t>
      </w:r>
      <w:r w:rsidR="0077483C" w:rsidRPr="00BA156B">
        <w:fldChar w:fldCharType="begin" w:fldLock="1"/>
      </w:r>
      <w:r w:rsidR="00E319D4">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0077483C" w:rsidRPr="00BA156B">
        <w:fldChar w:fldCharType="separate"/>
      </w:r>
      <w:r w:rsidR="003F29A5" w:rsidRPr="00BA156B">
        <w:rPr>
          <w:noProof/>
        </w:rPr>
        <w:t>(18)</w:t>
      </w:r>
      <w:r w:rsidR="0077483C" w:rsidRPr="00BA156B">
        <w:fldChar w:fldCharType="end"/>
      </w:r>
      <w:r w:rsidRPr="00BA156B">
        <w:t xml:space="preserve">, y otros lo explican como el grado de congruencia que se da entre las expectativas ideales del paciente y sus percepciones sobre la atención recibida </w:t>
      </w:r>
      <w:r w:rsidR="0077483C" w:rsidRPr="00BA156B">
        <w:fldChar w:fldCharType="begin" w:fldLock="1"/>
      </w:r>
      <w:r w:rsidR="00E319D4">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0077483C" w:rsidRPr="00BA156B">
        <w:fldChar w:fldCharType="separate"/>
      </w:r>
      <w:r w:rsidR="003F29A5" w:rsidRPr="00BA156B">
        <w:rPr>
          <w:noProof/>
        </w:rPr>
        <w:t>(19)</w:t>
      </w:r>
      <w:r w:rsidR="0077483C" w:rsidRPr="00BA156B">
        <w:fldChar w:fldCharType="end"/>
      </w:r>
      <w:r w:rsidR="007B7445" w:rsidRPr="00BA156B">
        <w:t>.</w:t>
      </w:r>
    </w:p>
    <w:p w14:paraId="10480903" w14:textId="77777777" w:rsidR="00804FEC" w:rsidRPr="00625BCC" w:rsidRDefault="00B674F0" w:rsidP="00625BCC">
      <w:pPr>
        <w:pStyle w:val="Texto"/>
      </w:pPr>
      <w:r w:rsidRPr="00BA156B">
        <w:t xml:space="preserve">Medir la satisfacción del paciente es de suma importancia ya que </w:t>
      </w:r>
      <w:r w:rsidR="00C52C63" w:rsidRPr="00BA156B">
        <w:t>permite</w:t>
      </w:r>
      <w:r w:rsidRPr="00BA156B">
        <w:t xml:space="preserve"> el desarrollo de estrategias con el objetivo de mejorar la calidad de atención </w:t>
      </w:r>
      <w:r w:rsidR="0077483C" w:rsidRPr="00BA156B">
        <w:fldChar w:fldCharType="begin" w:fldLock="1"/>
      </w:r>
      <w:r w:rsidR="00E319D4">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0077483C" w:rsidRPr="00BA156B">
        <w:fldChar w:fldCharType="separate"/>
      </w:r>
      <w:r w:rsidR="003F29A5" w:rsidRPr="00BA156B">
        <w:rPr>
          <w:noProof/>
        </w:rPr>
        <w:t>(14)</w:t>
      </w:r>
      <w:r w:rsidR="0077483C" w:rsidRPr="00BA156B">
        <w:fldChar w:fldCharType="end"/>
      </w:r>
      <w:r w:rsidR="007B7445" w:rsidRPr="00BA156B">
        <w:t>.</w:t>
      </w:r>
    </w:p>
    <w:p w14:paraId="368E651F" w14:textId="77777777" w:rsidR="00562533" w:rsidRPr="00BA156B" w:rsidRDefault="00562533" w:rsidP="00000899">
      <w:pPr>
        <w:pStyle w:val="Ttulo3"/>
        <w:rPr>
          <w:lang w:val="es-PE"/>
        </w:rPr>
      </w:pPr>
      <w:bookmarkStart w:id="183" w:name="_Toc520655624"/>
      <w:r w:rsidRPr="00BA156B">
        <w:rPr>
          <w:lang w:val="es-PE"/>
        </w:rPr>
        <w:t xml:space="preserve">Formas de monitoreo </w:t>
      </w:r>
      <w:r w:rsidR="000A0C44">
        <w:rPr>
          <w:lang w:val="es-PE"/>
        </w:rPr>
        <w:t xml:space="preserve">de la atención sanitaria </w:t>
      </w:r>
      <w:r w:rsidRPr="00BA156B">
        <w:rPr>
          <w:lang w:val="es-PE"/>
        </w:rPr>
        <w:t>en</w:t>
      </w:r>
      <w:r w:rsidR="000A0C44">
        <w:rPr>
          <w:lang w:val="es-PE"/>
        </w:rPr>
        <w:t xml:space="preserve"> el</w:t>
      </w:r>
      <w:r w:rsidRPr="00BA156B">
        <w:rPr>
          <w:lang w:val="es-PE"/>
        </w:rPr>
        <w:t xml:space="preserve"> Perú y el Mundo</w:t>
      </w:r>
      <w:bookmarkEnd w:id="183"/>
    </w:p>
    <w:p w14:paraId="0FCA3679" w14:textId="77777777" w:rsidR="003D138E" w:rsidRPr="00BA156B" w:rsidRDefault="00B674F0" w:rsidP="00625BCC">
      <w:pPr>
        <w:pStyle w:val="Texto"/>
      </w:pPr>
      <w:r w:rsidRPr="00BA156B">
        <w:t xml:space="preserve">Ante la necesidad de colectar datos sobre la calidad de atención en salud, en Estados Unidos se creó el </w:t>
      </w:r>
      <w:r w:rsidRPr="00F916E3">
        <w:t>Hospital Consumer Asse</w:t>
      </w:r>
      <w:r w:rsidR="00C52C63" w:rsidRPr="00F916E3">
        <w:t>s</w:t>
      </w:r>
      <w:r w:rsidRPr="00F916E3">
        <w:t xml:space="preserve">sment of Healthcare Providers and </w:t>
      </w:r>
      <w:r w:rsidRPr="00F916E3">
        <w:lastRenderedPageBreak/>
        <w:t>Systems</w:t>
      </w:r>
      <w:r w:rsidRPr="00BA156B">
        <w:t xml:space="preserve"> en el año 2006, con el fin de medir las perspectivas de los pacientes sobre la atención recibida en los hospitales</w:t>
      </w:r>
      <w:r w:rsidR="007B7445" w:rsidRPr="00BA156B">
        <w:t>.</w:t>
      </w:r>
      <w:r w:rsidRPr="00BA156B">
        <w:t xml:space="preserve"> Esta encuesta se divide en 3 temas (individuales, combinados y globales</w:t>
      </w:r>
      <w:r w:rsidR="00804FEC" w:rsidRPr="00BA156B">
        <w:t>) donde se tratan puntos desde comunicación con el médico, c</w:t>
      </w:r>
      <w:r w:rsidRPr="00BA156B">
        <w:t>omunicación con e</w:t>
      </w:r>
      <w:r w:rsidR="00804FEC" w:rsidRPr="00BA156B">
        <w:t>l personal de enfermería hasta limpieza y t</w:t>
      </w:r>
      <w:r w:rsidRPr="00BA156B">
        <w:t xml:space="preserve">ranquilidad del entorno hospitalario </w:t>
      </w:r>
      <w:r w:rsidR="0077483C" w:rsidRPr="00BA156B">
        <w:fldChar w:fldCharType="begin" w:fldLock="1"/>
      </w:r>
      <w:r w:rsidR="00E319D4">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0077483C" w:rsidRPr="00BA156B">
        <w:fldChar w:fldCharType="separate"/>
      </w:r>
      <w:r w:rsidR="00465DBE" w:rsidRPr="00BA156B">
        <w:rPr>
          <w:noProof/>
        </w:rPr>
        <w:t>(4)</w:t>
      </w:r>
      <w:r w:rsidR="0077483C" w:rsidRPr="00BA156B">
        <w:fldChar w:fldCharType="end"/>
      </w:r>
      <w:r w:rsidR="007B7445" w:rsidRPr="00BA156B">
        <w:t>.</w:t>
      </w:r>
      <w:r w:rsidRPr="00BA156B">
        <w:t xml:space="preserve"> En Francia, desde el año 1996 es obligatoria una evaluación a los pacientes sobre su satisfacción </w:t>
      </w:r>
      <w:r w:rsidR="0077483C" w:rsidRPr="00BA156B">
        <w:fldChar w:fldCharType="begin" w:fldLock="1"/>
      </w:r>
      <w:r w:rsidR="00E319D4">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0077483C" w:rsidRPr="00BA156B">
        <w:fldChar w:fldCharType="separate"/>
      </w:r>
      <w:r w:rsidR="00465DBE" w:rsidRPr="00BA156B">
        <w:rPr>
          <w:noProof/>
        </w:rPr>
        <w:t>(5)</w:t>
      </w:r>
      <w:r w:rsidR="0077483C" w:rsidRPr="00BA156B">
        <w:fldChar w:fldCharType="end"/>
      </w:r>
      <w:r w:rsidRPr="00BA156B">
        <w:t xml:space="preserve">; en Alemania se agregó el indicador de satisfacción del paciente a sus reportes de manejo de la calidad desde el 2005 </w:t>
      </w:r>
      <w:r w:rsidR="0077483C" w:rsidRPr="00BA156B">
        <w:fldChar w:fldCharType="begin" w:fldLock="1"/>
      </w:r>
      <w:r w:rsidR="00E319D4">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0077483C" w:rsidRPr="00BA156B">
        <w:fldChar w:fldCharType="separate"/>
      </w:r>
      <w:r w:rsidR="00465DBE" w:rsidRPr="00BA156B">
        <w:rPr>
          <w:noProof/>
        </w:rPr>
        <w:t>(6)</w:t>
      </w:r>
      <w:r w:rsidR="0077483C" w:rsidRPr="00BA156B">
        <w:fldChar w:fldCharType="end"/>
      </w:r>
      <w:r w:rsidR="007B7445" w:rsidRPr="00BA156B">
        <w:t>.</w:t>
      </w:r>
      <w:r w:rsidRPr="00BA156B">
        <w:t xml:space="preserve"> En Inglaterra, desde el 2002, el Departamento de Salud lanzó un programa nacional de encuestas en el que cada </w:t>
      </w:r>
      <w:r w:rsidR="00887A03" w:rsidRPr="00BA156B">
        <w:t>establecimiento de salud</w:t>
      </w:r>
      <w:r w:rsidRPr="00BA156B">
        <w:t xml:space="preserve"> (llamados NHS Trust) debe encuestar a sus pacientes una vez al año </w:t>
      </w:r>
      <w:r w:rsidR="0077483C" w:rsidRPr="00BA156B">
        <w:fldChar w:fldCharType="begin" w:fldLock="1"/>
      </w:r>
      <w:r w:rsidR="00E319D4">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0077483C" w:rsidRPr="00BA156B">
        <w:fldChar w:fldCharType="separate"/>
      </w:r>
      <w:r w:rsidR="00465DBE" w:rsidRPr="00BA156B">
        <w:rPr>
          <w:noProof/>
        </w:rPr>
        <w:t>(7)</w:t>
      </w:r>
      <w:r w:rsidR="0077483C" w:rsidRPr="00BA156B">
        <w:fldChar w:fldCharType="end"/>
      </w:r>
      <w:r w:rsidR="007B7445" w:rsidRPr="00BA156B">
        <w:t>.</w:t>
      </w:r>
    </w:p>
    <w:p w14:paraId="5B987C20" w14:textId="77777777" w:rsidR="003910CB" w:rsidRDefault="00A90C62" w:rsidP="00625BCC">
      <w:pPr>
        <w:pStyle w:val="Texto"/>
      </w:pPr>
      <w:r w:rsidRPr="00BA156B">
        <w:t xml:space="preserve">Debido a que la satisfacción refleja un resultado positivo de la interacción entre las </w:t>
      </w:r>
      <w:r w:rsidR="003D7385" w:rsidRPr="00BA156B">
        <w:t xml:space="preserve">instituciones </w:t>
      </w:r>
      <w:r w:rsidRPr="00BA156B">
        <w:t xml:space="preserve">y los usuarios de ella, </w:t>
      </w:r>
      <w:r w:rsidR="00FF6B62" w:rsidRPr="00BA156B">
        <w:t xml:space="preserve">se ha demostrado que </w:t>
      </w:r>
      <w:r w:rsidRPr="00BA156B">
        <w:t>la presentación de reclamos</w:t>
      </w:r>
      <w:r w:rsidR="00FF6B62" w:rsidRPr="00BA156B">
        <w:t xml:space="preserve"> se</w:t>
      </w:r>
      <w:r w:rsidRPr="00BA156B">
        <w:t xml:space="preserve"> relaciona </w:t>
      </w:r>
      <w:r w:rsidR="00FF6B62" w:rsidRPr="00BA156B">
        <w:t xml:space="preserve">a </w:t>
      </w:r>
      <w:r w:rsidRPr="00BA156B">
        <w:t xml:space="preserve">bajos niveles de satisfacción </w:t>
      </w:r>
      <w:r w:rsidR="0077483C" w:rsidRPr="00BA156B">
        <w:fldChar w:fldCharType="begin" w:fldLock="1"/>
      </w:r>
      <w:r w:rsidR="00E319D4">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0077483C" w:rsidRPr="00BA156B">
        <w:fldChar w:fldCharType="separate"/>
      </w:r>
      <w:r w:rsidR="00D32C56" w:rsidRPr="00BA156B">
        <w:rPr>
          <w:noProof/>
        </w:rPr>
        <w:t>(2)</w:t>
      </w:r>
      <w:r w:rsidR="0077483C" w:rsidRPr="00BA156B">
        <w:fldChar w:fldCharType="end"/>
      </w:r>
      <w:r w:rsidRPr="00BA156B">
        <w:t xml:space="preserve">. </w:t>
      </w:r>
      <w:r w:rsidR="003910CB">
        <w:t>Debido a que los sistemas hospitalarios presentan una compleja interrelación entre diversos procesos, servicios y personal, el monitoreo de calidad de atención puede ser realizada de diversas maneras</w:t>
      </w:r>
      <w:r w:rsidR="00CF1D12">
        <w:t xml:space="preserve"> </w:t>
      </w:r>
      <w:r w:rsidR="0077483C">
        <w:fldChar w:fldCharType="begin" w:fldLock="1"/>
      </w:r>
      <w:r w:rsidR="00B9043C">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rsidR="0077483C">
        <w:fldChar w:fldCharType="separate"/>
      </w:r>
      <w:r w:rsidR="00615A96" w:rsidRPr="00615A96">
        <w:rPr>
          <w:noProof/>
        </w:rPr>
        <w:t>(20)</w:t>
      </w:r>
      <w:r w:rsidR="0077483C">
        <w:fldChar w:fldCharType="end"/>
      </w:r>
      <w:r w:rsidR="003910CB">
        <w:t xml:space="preserve"> siendo una de estas la correcta gestión y monitoreo de los reclamos, que por ser presentados por los mismos pacientes que reciben el servicio, permitiría obtener una aproximación para el monitoreo de la calidad de atención brindada.</w:t>
      </w:r>
    </w:p>
    <w:p w14:paraId="03DEAC00" w14:textId="77777777" w:rsidR="000D7A7B" w:rsidRPr="00BA156B" w:rsidRDefault="00FC6B75" w:rsidP="00625BCC">
      <w:pPr>
        <w:pStyle w:val="Texto"/>
      </w:pPr>
      <w:r w:rsidRPr="00BA156B">
        <w:t>En el caso del Perú</w:t>
      </w:r>
      <w:r w:rsidR="00A42C4C" w:rsidRPr="00BA156B">
        <w:t xml:space="preserve">, existen pocas </w:t>
      </w:r>
      <w:r w:rsidR="00A2696A" w:rsidRPr="00BA156B">
        <w:t>IPR</w:t>
      </w:r>
      <w:r w:rsidR="000018DC" w:rsidRPr="00BA156B">
        <w:t>ESS</w:t>
      </w:r>
      <w:r w:rsidR="00A2696A" w:rsidRPr="00BA156B">
        <w:t xml:space="preserve"> q</w:t>
      </w:r>
      <w:r w:rsidR="003D138E" w:rsidRPr="00BA156B">
        <w:t xml:space="preserve">ue monitoreen </w:t>
      </w:r>
      <w:r w:rsidR="00A90C62" w:rsidRPr="00BA156B">
        <w:t>los reclamos</w:t>
      </w:r>
      <w:r w:rsidR="00755F71" w:rsidRPr="00BA156B">
        <w:t xml:space="preserve"> mediante aplicativos dedicados</w:t>
      </w:r>
      <w:r w:rsidR="00A2696A" w:rsidRPr="00BA156B">
        <w:t>. Actualmente, el Decreto Supremo Nº 030-2016-SA</w:t>
      </w:r>
      <w:r w:rsidR="000018DC"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A2696A" w:rsidRPr="00BA156B">
        <w:t xml:space="preserve"> </w:t>
      </w:r>
      <w:r w:rsidR="003D7385" w:rsidRPr="00BA156B">
        <w:t xml:space="preserve">requiere </w:t>
      </w:r>
      <w:r w:rsidR="00755F71" w:rsidRPr="00BA156B">
        <w:t>que toda</w:t>
      </w:r>
      <w:r w:rsidR="000018DC" w:rsidRPr="00BA156B">
        <w:t xml:space="preserve"> entidad, sea una IPRESS</w:t>
      </w:r>
      <w:r w:rsidR="00755F71" w:rsidRPr="00BA156B">
        <w:t xml:space="preserve"> o una Institución Administradora de Fondos de Aseguramiento en Salud (IAFAS) </w:t>
      </w:r>
      <w:r w:rsidR="002F616D" w:rsidRPr="00BA156B">
        <w:t>tenga</w:t>
      </w:r>
      <w:r w:rsidR="00755F71" w:rsidRPr="00BA156B">
        <w:t xml:space="preserve"> el Libro de Reclamaciones en </w:t>
      </w:r>
      <w:r w:rsidR="00755F71" w:rsidRPr="00BA156B">
        <w:lastRenderedPageBreak/>
        <w:t>Salud</w:t>
      </w:r>
      <w:r w:rsidR="002F616D" w:rsidRPr="00BA156B">
        <w:t>,</w:t>
      </w:r>
      <w:r w:rsidR="00755F71" w:rsidRPr="00BA156B">
        <w:t xml:space="preserve"> que es establecido y supervisado por la Superintendencia Nacional de Salud (SUSALUD). En los establecimientos públicos, dicho Libro se encuentra mayoritariamente de forma física </w:t>
      </w:r>
      <w:r w:rsidR="00A367E5" w:rsidRPr="00BA156B">
        <w:t xml:space="preserve">en el establecimiento y se entrega a pedido del usuario. </w:t>
      </w:r>
      <w:r w:rsidR="00FB3C45" w:rsidRPr="00BA156B">
        <w:t xml:space="preserve">En </w:t>
      </w:r>
      <w:r w:rsidR="000119FC" w:rsidRPr="00BA156B">
        <w:t>los principales hospitales de Lima</w:t>
      </w:r>
      <w:r w:rsidR="00FB3C45" w:rsidRPr="00BA156B">
        <w:t xml:space="preserve">, SUSALUD ha implementado un canal digital </w:t>
      </w:r>
      <w:r w:rsidR="000119FC" w:rsidRPr="00BA156B">
        <w:t xml:space="preserve">para la formulación de quejas y acceso a información </w:t>
      </w:r>
      <w:r w:rsidR="00FB3C45" w:rsidRPr="00BA156B">
        <w:t xml:space="preserve">llamada </w:t>
      </w:r>
      <w:r w:rsidR="00FB3C45" w:rsidRPr="009E6BE6">
        <w:rPr>
          <w:lang w:val="es-PE"/>
        </w:rPr>
        <w:t>Totem</w:t>
      </w:r>
      <w:r w:rsidR="00FB3C45" w:rsidRPr="00BA156B">
        <w:t xml:space="preserve"> Digital Multimedia</w:t>
      </w:r>
      <w:r w:rsidR="000119FC" w:rsidRPr="00BA156B">
        <w:t xml:space="preserve"> </w:t>
      </w:r>
      <w:r w:rsidR="0077483C" w:rsidRPr="00BA156B">
        <w:fldChar w:fldCharType="begin" w:fldLock="1"/>
      </w:r>
      <w:r w:rsidR="00E319D4">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0077483C" w:rsidRPr="00BA156B">
        <w:fldChar w:fldCharType="separate"/>
      </w:r>
      <w:r w:rsidR="003F29A5" w:rsidRPr="00BA156B">
        <w:rPr>
          <w:noProof/>
        </w:rPr>
        <w:t>(13)</w:t>
      </w:r>
      <w:r w:rsidR="0077483C" w:rsidRPr="00BA156B">
        <w:fldChar w:fldCharType="end"/>
      </w:r>
      <w:r w:rsidR="00FB3C45" w:rsidRPr="00BA156B">
        <w:t>, la cual permite a los usuarios que se encuentren dentro de las instalaciones de la IPRESS, ingresar sus reclamos por un medio digital</w:t>
      </w:r>
      <w:r w:rsidR="000119FC" w:rsidRPr="00BA156B">
        <w:t xml:space="preserve"> en una pantalla táctil interactiva.</w:t>
      </w:r>
    </w:p>
    <w:p w14:paraId="10791D59" w14:textId="77777777" w:rsidR="00B674F0" w:rsidRPr="00625BCC" w:rsidRDefault="00E8208A" w:rsidP="00625BCC">
      <w:pPr>
        <w:pStyle w:val="Texto"/>
      </w:pPr>
      <w:r w:rsidRPr="00BA156B">
        <w:t>E</w:t>
      </w:r>
      <w:r w:rsidR="000D7A7B" w:rsidRPr="00BA156B">
        <w:t>l</w:t>
      </w:r>
      <w:r w:rsidR="00FA23DB" w:rsidRPr="00BA156B">
        <w:t xml:space="preserve"> monitoreo de los reclamos,</w:t>
      </w:r>
      <w:r w:rsidR="000D7A7B" w:rsidRPr="00BA156B">
        <w:t xml:space="preserve"> se hace </w:t>
      </w:r>
      <w:r w:rsidR="00F82A77" w:rsidRPr="00BA156B">
        <w:t>de manera individual</w:t>
      </w:r>
      <w:r w:rsidR="000D7A7B" w:rsidRPr="00BA156B">
        <w:t xml:space="preserve"> </w:t>
      </w:r>
      <w:r w:rsidR="00FA23DB" w:rsidRPr="00BA156B">
        <w:t xml:space="preserve">y manual </w:t>
      </w:r>
      <w:r w:rsidR="000D7A7B" w:rsidRPr="00BA156B">
        <w:t xml:space="preserve">en </w:t>
      </w:r>
      <w:r w:rsidR="00F82A77" w:rsidRPr="00BA156B">
        <w:t>cada</w:t>
      </w:r>
      <w:r w:rsidR="000D7A7B" w:rsidRPr="00BA156B">
        <w:t xml:space="preserve"> IPRESS </w:t>
      </w:r>
      <w:r w:rsidRPr="00BA156B">
        <w:t xml:space="preserve">de manera interna con los reclamos </w:t>
      </w:r>
      <w:r w:rsidR="000E3233" w:rsidRPr="00BA156B">
        <w:t xml:space="preserve">que los ciudadanos presentan en sus oficinas de Gestión de Calidad </w:t>
      </w:r>
      <w:r w:rsidR="00FB3C45" w:rsidRPr="00BA156B">
        <w:t>tanto en</w:t>
      </w:r>
      <w:r w:rsidR="00946FA0" w:rsidRPr="00BA156B">
        <w:t xml:space="preserve"> forma</w:t>
      </w:r>
      <w:r w:rsidR="00FB3C45" w:rsidRPr="00BA156B">
        <w:t>to</w:t>
      </w:r>
      <w:r w:rsidR="00946FA0" w:rsidRPr="00BA156B">
        <w:t xml:space="preserve"> </w:t>
      </w:r>
      <w:r w:rsidR="00FB3C45" w:rsidRPr="00BA156B">
        <w:t>físico</w:t>
      </w:r>
      <w:r w:rsidR="00946FA0" w:rsidRPr="00BA156B">
        <w:t xml:space="preserve"> </w:t>
      </w:r>
      <w:r w:rsidR="00FB3C45" w:rsidRPr="00BA156B">
        <w:t>por medio del</w:t>
      </w:r>
      <w:r w:rsidR="00946FA0" w:rsidRPr="00BA156B">
        <w:t xml:space="preserve"> Libro de Reclamaciones</w:t>
      </w:r>
      <w:r w:rsidR="002A7D6F" w:rsidRPr="00BA156B">
        <w:t xml:space="preserve"> o utilizando algún sistema </w:t>
      </w:r>
      <w:r w:rsidR="002F6A56" w:rsidRPr="00BA156B">
        <w:t xml:space="preserve">digital </w:t>
      </w:r>
      <w:r w:rsidR="002A7D6F" w:rsidRPr="00BA156B">
        <w:t xml:space="preserve">propio para el </w:t>
      </w:r>
      <w:r w:rsidR="00FA23DB" w:rsidRPr="00BA156B">
        <w:t>recibimiento y manejo de ellos</w:t>
      </w:r>
      <w:r w:rsidR="002A7D6F" w:rsidRPr="00BA156B">
        <w:t xml:space="preserve">, como el </w:t>
      </w:r>
      <w:r w:rsidR="004F498A">
        <w:t>aplicativo informático</w:t>
      </w:r>
      <w:r w:rsidR="004F498A" w:rsidRPr="00BA156B">
        <w:t xml:space="preserve"> </w:t>
      </w:r>
      <w:r w:rsidR="004F498A">
        <w:t>“</w:t>
      </w:r>
      <w:r w:rsidR="002A7D6F" w:rsidRPr="00BA156B">
        <w:t>Registro Informático de Atención al Asegurado de EsSalud</w:t>
      </w:r>
      <w:r w:rsidR="004F498A">
        <w:t>”</w:t>
      </w:r>
      <w:r w:rsidR="002A7D6F" w:rsidRPr="00BA156B">
        <w:t xml:space="preserve"> </w:t>
      </w:r>
      <w:r w:rsidR="0077483C" w:rsidRPr="00BA156B">
        <w:fldChar w:fldCharType="begin" w:fldLock="1"/>
      </w:r>
      <w:r w:rsidR="00615A96">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0077483C" w:rsidRPr="00BA156B">
        <w:fldChar w:fldCharType="separate"/>
      </w:r>
      <w:r w:rsidR="00615A96" w:rsidRPr="00615A96">
        <w:rPr>
          <w:noProof/>
        </w:rPr>
        <w:t>(21)</w:t>
      </w:r>
      <w:r w:rsidR="0077483C" w:rsidRPr="00BA156B">
        <w:fldChar w:fldCharType="end"/>
      </w:r>
      <w:r w:rsidR="009C1FF6" w:rsidRPr="00BA156B">
        <w:t xml:space="preserve">. De esta manera, cada IPRESS maneja de una forma diferente </w:t>
      </w:r>
      <w:r w:rsidR="008962E0" w:rsidRPr="00BA156B">
        <w:t>la inform</w:t>
      </w:r>
      <w:r w:rsidR="00FB3C45" w:rsidRPr="00BA156B">
        <w:t>ación que llega en los</w:t>
      </w:r>
      <w:r w:rsidR="008962E0" w:rsidRPr="00BA156B">
        <w:t xml:space="preserve"> reclamos con el fin de darles una solución </w:t>
      </w:r>
      <w:r w:rsidR="00E15049" w:rsidRPr="00BA156B">
        <w:t>y mantener a los ciudadanos satisfechos con la atención brindada.</w:t>
      </w:r>
      <w:r w:rsidR="00B41EF3" w:rsidRPr="00BA156B">
        <w:t xml:space="preserve"> Cabe destacar que</w:t>
      </w:r>
      <w:r w:rsidR="00FA23DB" w:rsidRPr="00BA156B">
        <w:t xml:space="preserve"> el investigador ha podido ver que la información de los reclamos y su manejo</w:t>
      </w:r>
      <w:r w:rsidR="00B41EF3" w:rsidRPr="00BA156B">
        <w:t xml:space="preserve"> no se hace pública</w:t>
      </w:r>
      <w:r w:rsidR="00FA23DB" w:rsidRPr="00BA156B">
        <w:t xml:space="preserve"> con la ciudadanía ni</w:t>
      </w:r>
      <w:r w:rsidR="00B41EF3" w:rsidRPr="00BA156B">
        <w:t xml:space="preserve"> se comparte entre diversas IPRESS para poder llegar a un acuerdo sobre cómo solucionar ciertos reclamos que pueden ser repetitivos entre </w:t>
      </w:r>
      <w:r w:rsidR="00FA23DB" w:rsidRPr="00BA156B">
        <w:t>ellas</w:t>
      </w:r>
      <w:r w:rsidR="00B41EF3" w:rsidRPr="00BA156B">
        <w:t>.</w:t>
      </w:r>
    </w:p>
    <w:p w14:paraId="11678C4B" w14:textId="77777777" w:rsidR="00B34BB7" w:rsidRPr="00BA156B" w:rsidRDefault="00562533" w:rsidP="00B34BB7">
      <w:pPr>
        <w:pStyle w:val="Ttulo3"/>
        <w:rPr>
          <w:lang w:val="es-PE"/>
        </w:rPr>
      </w:pPr>
      <w:bookmarkStart w:id="184" w:name="_Toc520655625"/>
      <w:r w:rsidRPr="00BA156B">
        <w:rPr>
          <w:lang w:val="es-PE"/>
        </w:rPr>
        <w:lastRenderedPageBreak/>
        <w:t>Sistema de gestión de reclamos en el sector salud</w:t>
      </w:r>
      <w:bookmarkEnd w:id="184"/>
    </w:p>
    <w:p w14:paraId="4C7DCC1F" w14:textId="77777777" w:rsidR="00CE1173" w:rsidRPr="00625BCC" w:rsidRDefault="00E04B5A" w:rsidP="00625BCC">
      <w:pPr>
        <w:pStyle w:val="Texto"/>
      </w:pPr>
      <w:r w:rsidRPr="00BA156B">
        <w:t xml:space="preserve">Dada la importancia probada de </w:t>
      </w:r>
      <w:r w:rsidR="007E4000" w:rsidRPr="00BA156B">
        <w:t xml:space="preserve">los sistemas para gestión de reclamos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7E4000" w:rsidRPr="00BA156B">
        <w:rPr>
          <w:noProof/>
        </w:rPr>
        <w:t>(3)</w:t>
      </w:r>
      <w:r w:rsidR="0077483C" w:rsidRPr="00BA156B">
        <w:fldChar w:fldCharType="end"/>
      </w:r>
      <w:r w:rsidR="007E4000" w:rsidRPr="00BA156B">
        <w:t>, es importante que sean desarrollados para cumplir las siguientes características que permitan que su uso sea el esperado.</w:t>
      </w:r>
    </w:p>
    <w:p w14:paraId="110CA7EB" w14:textId="77777777" w:rsidR="00B34BB7" w:rsidRPr="00BD5A50" w:rsidRDefault="00562533" w:rsidP="00BD5A50">
      <w:pPr>
        <w:pStyle w:val="Ttulo4"/>
      </w:pPr>
      <w:r w:rsidRPr="00BD5A50">
        <w:t>Importancia</w:t>
      </w:r>
    </w:p>
    <w:p w14:paraId="2D929001" w14:textId="77777777" w:rsidR="005D31DC" w:rsidRPr="00625BCC" w:rsidRDefault="00B674F0" w:rsidP="00625BCC">
      <w:pPr>
        <w:pStyle w:val="Texto"/>
      </w:pPr>
      <w:r w:rsidRPr="00BA156B">
        <w:t>El manejo correcto de los reclamos es una de las estrategias que debe</w:t>
      </w:r>
      <w:r w:rsidR="003000D2" w:rsidRPr="00BA156B">
        <w:t>n</w:t>
      </w:r>
      <w:r w:rsidRPr="00BA156B">
        <w:t xml:space="preserve"> utilizarse para la mejora de calidad en atención al usuario</w:t>
      </w:r>
      <w:r w:rsidR="007B7445" w:rsidRPr="00BA156B">
        <w:t>.</w:t>
      </w:r>
      <w:r w:rsidRPr="00BA156B">
        <w:t xml:space="preserve"> Es usual ver los reclamos de forma </w:t>
      </w:r>
      <w:r w:rsidR="00465CE9" w:rsidRPr="00BA156B">
        <w:t>negativa,</w:t>
      </w:r>
      <w:r w:rsidRPr="00BA156B">
        <w:t xml:space="preserve"> pero éstos deben ser vistos como oportunidades de mejora y sirven mucho para identificar los problemas que ocurren en procesos internos que antes no se tenían en consideración</w:t>
      </w:r>
      <w:r w:rsidR="007B7445" w:rsidRPr="00BA156B">
        <w:t>.</w:t>
      </w:r>
      <w:r w:rsidR="00B34BB7" w:rsidRPr="00BA156B">
        <w:t xml:space="preserve"> Es por eso que las deficiencias en el manejo de reclamos significa</w:t>
      </w:r>
      <w:r w:rsidR="00325484" w:rsidRPr="00BA156B">
        <w:t>n</w:t>
      </w:r>
      <w:r w:rsidR="00B34BB7" w:rsidRPr="00BA156B">
        <w:t xml:space="preserve"> que las señales de advertencia están siendo pasadas por alto.</w:t>
      </w:r>
      <w:r w:rsidRPr="00BA156B">
        <w:t xml:space="preserve"> En el caso de salud, ocurre exactamente lo mismo, ya que los reclamos presentados por los pacientes y familiares pueden proveer información importante sobre cómo mejorar la atención al paciente y sirven para que los </w:t>
      </w:r>
      <w:r w:rsidR="00887A03" w:rsidRPr="00BA156B">
        <w:t>establecimientos de salud</w:t>
      </w:r>
      <w:r w:rsidRPr="00BA156B">
        <w:t xml:space="preserve"> puedan detectar problemas sistemáticos en la atención que brindan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p>
    <w:p w14:paraId="6AAB4197" w14:textId="77777777" w:rsidR="00B674F0" w:rsidRPr="00BD5A50" w:rsidRDefault="00562533" w:rsidP="00BD5A50">
      <w:pPr>
        <w:pStyle w:val="Ttulo4"/>
      </w:pPr>
      <w:r w:rsidRPr="00BD5A50">
        <w:t>Utilidad</w:t>
      </w:r>
    </w:p>
    <w:p w14:paraId="470025C8" w14:textId="77777777" w:rsidR="004C0E7C" w:rsidRPr="00625BCC" w:rsidRDefault="00B674F0" w:rsidP="00625BCC">
      <w:pPr>
        <w:pStyle w:val="Texto"/>
      </w:pPr>
      <w:r w:rsidRPr="00BA156B">
        <w:t xml:space="preserve">El análisis de los reclamos de los pacientes tiene 2 funciones principales dentro de un </w:t>
      </w:r>
      <w:r w:rsidR="00887A03" w:rsidRPr="00BA156B">
        <w:t>establecimiento de salud</w:t>
      </w:r>
      <w:r w:rsidR="007B7445" w:rsidRPr="00BA156B">
        <w:t>.</w:t>
      </w:r>
      <w:r w:rsidRPr="00BA156B">
        <w:t xml:space="preserve"> Primero,</w:t>
      </w:r>
      <w:r w:rsidR="004C0E7C" w:rsidRPr="00BA156B">
        <w:t xml:space="preserve"> permite que las inquietudes de pacientes se recojan y resuelvan</w:t>
      </w:r>
      <w:r w:rsidRPr="00BA156B">
        <w:t>, y con esto se creen soluciones para enfrentar l</w:t>
      </w:r>
      <w:r w:rsidR="004C0E7C" w:rsidRPr="00BA156B">
        <w:t>os futuros problemas</w:t>
      </w:r>
      <w:r w:rsidRPr="00BA156B">
        <w:t xml:space="preserve"> que puedan surgir</w:t>
      </w:r>
      <w:r w:rsidR="007B7445" w:rsidRPr="00BA156B">
        <w:t>.</w:t>
      </w:r>
      <w:r w:rsidRPr="00BA156B">
        <w:t xml:space="preserve"> Segundo, puede proveer una idea de los problemas que ocurren en todo el sistema de atención al paciente y permite que se puedan hacer comparaciones entre </w:t>
      </w:r>
      <w:r w:rsidR="00887A03" w:rsidRPr="00BA156B">
        <w:t>establecimientos de salud</w:t>
      </w:r>
      <w:r w:rsidRPr="00BA156B">
        <w:t xml:space="preserve"> </w:t>
      </w:r>
      <w:r w:rsidR="0077483C" w:rsidRPr="00BA156B">
        <w:fldChar w:fldCharType="begin" w:fldLock="1"/>
      </w:r>
      <w:r w:rsidR="00E319D4">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0077483C" w:rsidRPr="00BA156B">
        <w:fldChar w:fldCharType="separate"/>
      </w:r>
      <w:r w:rsidR="00A90C62" w:rsidRPr="00BA156B">
        <w:rPr>
          <w:noProof/>
        </w:rPr>
        <w:t>(3)</w:t>
      </w:r>
      <w:r w:rsidR="0077483C" w:rsidRPr="00BA156B">
        <w:fldChar w:fldCharType="end"/>
      </w:r>
      <w:r w:rsidR="007B7445" w:rsidRPr="00BA156B">
        <w:t>.</w:t>
      </w:r>
      <w:r w:rsidRPr="00BA156B">
        <w:t xml:space="preserve"> </w:t>
      </w:r>
    </w:p>
    <w:p w14:paraId="6BB64105" w14:textId="77777777" w:rsidR="00B674F0" w:rsidRPr="00625BCC" w:rsidRDefault="00B674F0" w:rsidP="00625BCC">
      <w:pPr>
        <w:pStyle w:val="Texto"/>
      </w:pPr>
      <w:r w:rsidRPr="00BA156B">
        <w:lastRenderedPageBreak/>
        <w:t xml:space="preserve">Además, debería encontrarse integrado con el trabajo que se realiza en toda la organización, ya que la información tiene que ser compartida entre diferentes equipos administrativos </w:t>
      </w:r>
      <w:r w:rsidR="004C0E7C" w:rsidRPr="00BA156B">
        <w:t xml:space="preserve">dentro de la misma IPRESS </w:t>
      </w:r>
      <w:r w:rsidRPr="00BA156B">
        <w:t xml:space="preserve">porque servirá para identificar posibles brechas existentes en el servicio brindado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007B7445" w:rsidRPr="00BA156B">
        <w:t>.</w:t>
      </w:r>
    </w:p>
    <w:p w14:paraId="49E95513" w14:textId="77777777" w:rsidR="00B674F0" w:rsidRPr="00BD5A50" w:rsidRDefault="00562533" w:rsidP="00BD5A50">
      <w:pPr>
        <w:pStyle w:val="Ttulo4"/>
      </w:pPr>
      <w:r w:rsidRPr="00BD5A50">
        <w:t>Principios</w:t>
      </w:r>
    </w:p>
    <w:p w14:paraId="1771A846" w14:textId="77777777" w:rsidR="00B674F0" w:rsidRPr="00C128AA" w:rsidRDefault="00B674F0" w:rsidP="00C128AA">
      <w:pPr>
        <w:pStyle w:val="Texto"/>
      </w:pPr>
      <w:r w:rsidRPr="00BA156B">
        <w:t>En Australia se considera necesario que un sistema de atención de</w:t>
      </w:r>
      <w:r w:rsidR="004C0E7C" w:rsidRPr="00BA156B">
        <w:t xml:space="preserve"> reclamos, deba cumplir</w:t>
      </w:r>
      <w:r w:rsidRPr="00BA156B">
        <w:t xml:space="preserve"> en cuenta los siguientes 7 principios que garanticen una buena recolección de reclamos, su manejo y el uso que se le dé a la información colectada; esos principios son los siguientes</w:t>
      </w:r>
      <w:r w:rsidR="004C0E7C" w:rsidRPr="00BA156B">
        <w:t xml:space="preserve"> </w:t>
      </w:r>
      <w:r w:rsidR="0077483C" w:rsidRPr="00BA156B">
        <w:fldChar w:fldCharType="begin" w:fldLock="1"/>
      </w:r>
      <w:r w:rsidR="00E319D4">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0077483C" w:rsidRPr="00BA156B">
        <w:fldChar w:fldCharType="separate"/>
      </w:r>
      <w:r w:rsidR="003F29A5" w:rsidRPr="00BA156B">
        <w:rPr>
          <w:noProof/>
        </w:rPr>
        <w:t>(11)</w:t>
      </w:r>
      <w:r w:rsidR="0077483C" w:rsidRPr="00BA156B">
        <w:fldChar w:fldCharType="end"/>
      </w:r>
      <w:r w:rsidRPr="00BA156B">
        <w:t xml:space="preserve">:  </w:t>
      </w:r>
    </w:p>
    <w:p w14:paraId="7E514E42" w14:textId="77777777" w:rsidR="00BD5A50" w:rsidRPr="00BD5A50" w:rsidRDefault="00B674F0" w:rsidP="00BD5A50">
      <w:pPr>
        <w:pStyle w:val="Ttulo5"/>
      </w:pPr>
      <w:r w:rsidRPr="00BD5A50">
        <w:t xml:space="preserve">Mejora de la calidad </w:t>
      </w:r>
    </w:p>
    <w:p w14:paraId="10342919" w14:textId="77777777" w:rsidR="00B674F0" w:rsidRPr="00C128AA" w:rsidRDefault="00F44F99" w:rsidP="00BD5A50">
      <w:pPr>
        <w:pStyle w:val="Texto"/>
      </w:pPr>
      <w:r w:rsidRPr="00BA156B">
        <w:t>El nexo entre los reclamos presentados por los ciudadanos y la mejora de la calidad de atención en salud debe identificarse como una forma de protección de riesgos futuros.</w:t>
      </w:r>
      <w:r w:rsidR="00B674F0" w:rsidRPr="00BA156B">
        <w:t xml:space="preserve"> Las lecciones aprendidas de los reclamos deben ser usadas para identificar cambios necesarios para evitar ocurran los mismos problemas</w:t>
      </w:r>
      <w:r w:rsidR="007B7445" w:rsidRPr="00BA156B">
        <w:t>.</w:t>
      </w:r>
      <w:r w:rsidR="00B674F0" w:rsidRPr="00BA156B">
        <w:t xml:space="preserve"> Esta colección de datos no debe limitarse solamente a ser proporcionada por pacientes, sino debe difundirse entre el personal (administrativos y personal de salud) ya que ellos también pueden proveer información valiosa</w:t>
      </w:r>
      <w:r w:rsidR="007B7445" w:rsidRPr="00BA156B">
        <w:t>.</w:t>
      </w:r>
    </w:p>
    <w:p w14:paraId="3C1965F2" w14:textId="77777777" w:rsidR="00BD5A50" w:rsidRDefault="00B674F0" w:rsidP="00BD5A50">
      <w:pPr>
        <w:pStyle w:val="Ttulo5"/>
      </w:pPr>
      <w:r w:rsidRPr="00BA156B">
        <w:t xml:space="preserve">Divulgación pública </w:t>
      </w:r>
    </w:p>
    <w:p w14:paraId="3568C1CB" w14:textId="77777777" w:rsidR="00320234" w:rsidRPr="00C128AA" w:rsidRDefault="00B674F0" w:rsidP="00BD5A50">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BA156B">
        <w:t>.</w:t>
      </w:r>
    </w:p>
    <w:p w14:paraId="0EDF4A29" w14:textId="77777777" w:rsidR="00BD5A50" w:rsidRDefault="00B674F0" w:rsidP="00BD5A50">
      <w:pPr>
        <w:pStyle w:val="Ttulo5"/>
      </w:pPr>
      <w:r w:rsidRPr="00BA156B">
        <w:lastRenderedPageBreak/>
        <w:t xml:space="preserve">Compromiso </w:t>
      </w:r>
    </w:p>
    <w:p w14:paraId="272CD053" w14:textId="77777777" w:rsidR="00B674F0" w:rsidRPr="00C128AA" w:rsidRDefault="00B674F0" w:rsidP="00BD5A50">
      <w:pPr>
        <w:pStyle w:val="Texto"/>
      </w:pPr>
      <w:r w:rsidRPr="00BA156B">
        <w:t xml:space="preserve">Todo </w:t>
      </w:r>
      <w:r w:rsidR="00887A03" w:rsidRPr="00BA156B">
        <w:t>establecimiento de salud</w:t>
      </w:r>
      <w:r w:rsidRPr="00BA156B">
        <w:t xml:space="preserve"> </w:t>
      </w:r>
      <w:r w:rsidR="00000DBF" w:rsidRPr="00BA156B">
        <w:t>debe contar</w:t>
      </w:r>
      <w:r w:rsidRPr="00BA156B">
        <w:t xml:space="preserve"> con un proceso claro de administración de reclamos, el cual debe ser coordinado por un miembro del personal que se asegura que todos los reclamos se evalúen de manera rápida y efectiva</w:t>
      </w:r>
      <w:r w:rsidR="007B7445" w:rsidRPr="00BA156B">
        <w:t>.</w:t>
      </w:r>
      <w:r w:rsidRPr="00BA156B">
        <w:t xml:space="preserve">  Todo el personal debe estar dispuesto a participar activamente en la resolución de reclamos como parte de su trabajo diario y a implementar una solución, de ser necesaria</w:t>
      </w:r>
      <w:r w:rsidR="007B7445" w:rsidRPr="00BA156B">
        <w:t>.</w:t>
      </w:r>
    </w:p>
    <w:p w14:paraId="7D40DA4A" w14:textId="77777777" w:rsidR="00BD5A50" w:rsidRDefault="00B674F0" w:rsidP="00BD5A50">
      <w:pPr>
        <w:pStyle w:val="Ttulo5"/>
      </w:pPr>
      <w:r w:rsidRPr="00BA156B">
        <w:t xml:space="preserve">Accesibilidad </w:t>
      </w:r>
    </w:p>
    <w:p w14:paraId="3C03366E" w14:textId="77777777" w:rsidR="00B674F0" w:rsidRPr="00C128AA" w:rsidRDefault="00B674F0" w:rsidP="00BD5A50">
      <w:pPr>
        <w:pStyle w:val="Texto"/>
      </w:pPr>
      <w:r w:rsidRPr="00BA156B">
        <w:t xml:space="preserve">El sistema de manejo de reclamos debe ser accesible y promovido en todo el </w:t>
      </w:r>
      <w:r w:rsidR="008C1724" w:rsidRPr="00BA156B">
        <w:t xml:space="preserve">establecimiento </w:t>
      </w:r>
      <w:r w:rsidRPr="00BA156B">
        <w:t>de salud, tanto para pacientes como para los empleados</w:t>
      </w:r>
      <w:r w:rsidR="007B7445" w:rsidRPr="00BA156B">
        <w:t>.</w:t>
      </w:r>
      <w:r w:rsidRPr="00BA156B">
        <w:t xml:space="preserve"> El material promocional del sistema debe dejar en claro que todos los comentarios son bienvenidos</w:t>
      </w:r>
      <w:r w:rsidR="007B7445" w:rsidRPr="00BA156B">
        <w:t>.</w:t>
      </w:r>
      <w:r w:rsidRPr="00BA156B">
        <w:t xml:space="preserve"> Además, todos los empleados deben estar al tanto de la existencia de dicho sistema y de cómo funciona en la organización</w:t>
      </w:r>
      <w:r w:rsidR="007B7445" w:rsidRPr="00BA156B">
        <w:t>.</w:t>
      </w:r>
    </w:p>
    <w:p w14:paraId="624BE304" w14:textId="77777777" w:rsidR="00BD5A50" w:rsidRDefault="00B674F0" w:rsidP="00BD5A50">
      <w:pPr>
        <w:pStyle w:val="Ttulo5"/>
      </w:pPr>
      <w:r w:rsidRPr="00BA156B">
        <w:t xml:space="preserve">Sensibilidad </w:t>
      </w:r>
    </w:p>
    <w:p w14:paraId="1450EE1E" w14:textId="77777777" w:rsidR="00B674F0" w:rsidRPr="00C128AA" w:rsidRDefault="00B674F0" w:rsidP="00BD5A50">
      <w:pPr>
        <w:pStyle w:val="Texto"/>
      </w:pPr>
      <w:r w:rsidRPr="00BA156B">
        <w:t>Deben tomarse todos los reclamos como una fuente importante de retroalimentación y deben ser tratados con carácter prioritario</w:t>
      </w:r>
      <w:r w:rsidR="007B7445" w:rsidRPr="00BA156B">
        <w:t>.</w:t>
      </w:r>
    </w:p>
    <w:p w14:paraId="7FCBAA52" w14:textId="77777777" w:rsidR="00BD5A50" w:rsidRDefault="00B674F0" w:rsidP="00BD5A50">
      <w:pPr>
        <w:pStyle w:val="Ttulo5"/>
      </w:pPr>
      <w:r w:rsidRPr="00BA156B">
        <w:t xml:space="preserve">Transparencia y Responsabilidad </w:t>
      </w:r>
    </w:p>
    <w:p w14:paraId="4351F92F" w14:textId="77777777" w:rsidR="00B674F0" w:rsidRPr="00C128AA" w:rsidRDefault="00B674F0" w:rsidP="00BD5A50">
      <w:pPr>
        <w:pStyle w:val="Texto"/>
      </w:pPr>
      <w:r w:rsidRPr="00BA156B">
        <w:t>El sistema de manejo de reclamos debe ser aplicado consistentemente, abierto y equitativo</w:t>
      </w:r>
      <w:r w:rsidR="007B7445" w:rsidRPr="00BA156B">
        <w:t>.</w:t>
      </w:r>
      <w:r w:rsidRPr="00BA156B">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BA156B">
        <w:t>.</w:t>
      </w:r>
      <w:r w:rsidRPr="00BA156B">
        <w:t xml:space="preserve"> </w:t>
      </w:r>
      <w:r w:rsidRPr="00BA156B">
        <w:lastRenderedPageBreak/>
        <w:t>Todos los tipos de reclamos y los pasos que se siguieron para solucionarlos deben encontrarse disponibles al público en general</w:t>
      </w:r>
      <w:r w:rsidR="007B7445" w:rsidRPr="00BA156B">
        <w:t>.</w:t>
      </w:r>
    </w:p>
    <w:p w14:paraId="3AD16168" w14:textId="77777777" w:rsidR="00BD5A50" w:rsidRDefault="00B674F0" w:rsidP="00BD5A50">
      <w:pPr>
        <w:pStyle w:val="Ttulo5"/>
      </w:pPr>
      <w:r w:rsidRPr="00BA156B">
        <w:t>Privacidad y Confidencialidad</w:t>
      </w:r>
    </w:p>
    <w:p w14:paraId="0D92AAC0" w14:textId="77777777" w:rsidR="0025023D" w:rsidRPr="00C128AA" w:rsidRDefault="00B674F0" w:rsidP="00BD5A50">
      <w:pPr>
        <w:pStyle w:val="Texto"/>
      </w:pPr>
      <w:r w:rsidRPr="00BA156B">
        <w:t>Todos los reclamos deben manejarse de manera confidencial, para protección del paciente y de los empleados</w:t>
      </w:r>
      <w:r w:rsidR="007B7445" w:rsidRPr="00BA156B">
        <w:t>.</w:t>
      </w:r>
      <w:r w:rsidRPr="00BA156B">
        <w:t xml:space="preserve"> La información sobre los reclamos presentados debe almacenarse de forma separada al historial médico y no puede, bajo ninguna forma, ser parte del historial médico</w:t>
      </w:r>
      <w:r w:rsidR="007B7445" w:rsidRPr="00BA156B">
        <w:t>.</w:t>
      </w:r>
    </w:p>
    <w:p w14:paraId="4EAD44AB" w14:textId="77777777" w:rsidR="00562533" w:rsidRPr="00BA156B" w:rsidRDefault="00562533" w:rsidP="009E44F3">
      <w:pPr>
        <w:pStyle w:val="Ttulo2"/>
        <w:rPr>
          <w:lang w:val="es-PE"/>
        </w:rPr>
      </w:pPr>
      <w:bookmarkStart w:id="185" w:name="_Toc520655231"/>
      <w:bookmarkStart w:id="186" w:name="_Toc520655626"/>
      <w:bookmarkStart w:id="187" w:name="_Toc520655232"/>
      <w:bookmarkStart w:id="188" w:name="_Toc520655627"/>
      <w:bookmarkStart w:id="189" w:name="_Toc520655628"/>
      <w:bookmarkEnd w:id="185"/>
      <w:bookmarkEnd w:id="186"/>
      <w:bookmarkEnd w:id="187"/>
      <w:bookmarkEnd w:id="188"/>
      <w:r w:rsidRPr="00BA156B">
        <w:rPr>
          <w:lang w:val="es-PE"/>
        </w:rPr>
        <w:t>Dis</w:t>
      </w:r>
      <w:r w:rsidR="00DA152E" w:rsidRPr="00BA156B">
        <w:rPr>
          <w:lang w:val="es-PE"/>
        </w:rPr>
        <w:t>eño Centrado en el Usuario</w:t>
      </w:r>
      <w:r w:rsidRPr="00BA156B">
        <w:rPr>
          <w:lang w:val="es-PE"/>
        </w:rPr>
        <w:t xml:space="preserve"> </w:t>
      </w:r>
      <w:r w:rsidR="009C38A3" w:rsidRPr="00BA156B">
        <w:rPr>
          <w:lang w:val="es-PE"/>
        </w:rPr>
        <w:t>y su importancia en el sector salud</w:t>
      </w:r>
      <w:bookmarkEnd w:id="189"/>
    </w:p>
    <w:p w14:paraId="68302172" w14:textId="77777777" w:rsidR="00B674F0" w:rsidRPr="00BA156B" w:rsidRDefault="00562533" w:rsidP="00465DBE">
      <w:pPr>
        <w:pStyle w:val="Ttulo3"/>
        <w:rPr>
          <w:lang w:val="es-PE"/>
        </w:rPr>
      </w:pPr>
      <w:bookmarkStart w:id="190" w:name="_Toc520655629"/>
      <w:r w:rsidRPr="00BA156B">
        <w:rPr>
          <w:lang w:val="es-PE"/>
        </w:rPr>
        <w:t>Descripción e Importancia</w:t>
      </w:r>
      <w:bookmarkEnd w:id="190"/>
    </w:p>
    <w:p w14:paraId="197FFDA4" w14:textId="05F1946D" w:rsidR="00B674F0" w:rsidRPr="00BA156B" w:rsidRDefault="00B674F0" w:rsidP="00C618AF">
      <w:pPr>
        <w:pStyle w:val="Texto"/>
        <w:rPr>
          <w:lang w:val="es-PE"/>
        </w:rPr>
      </w:pPr>
      <w:r w:rsidRPr="00BA156B">
        <w:rPr>
          <w:lang w:val="es-PE"/>
        </w:rPr>
        <w:t>El diseño centrado en el usuario</w:t>
      </w:r>
      <w:r w:rsidR="00DA152E" w:rsidRPr="00BA156B">
        <w:rPr>
          <w:lang w:val="es-PE"/>
        </w:rPr>
        <w:t xml:space="preserve"> (</w:t>
      </w:r>
      <w:r w:rsidR="00DA152E" w:rsidRPr="00160297">
        <w:rPr>
          <w:lang w:val="es-PE"/>
        </w:rPr>
        <w:t>User Centered Design</w:t>
      </w:r>
      <w:r w:rsidR="00DA152E" w:rsidRPr="00BA156B">
        <w:rPr>
          <w:lang w:val="es-PE"/>
        </w:rPr>
        <w:t>, UCD)</w:t>
      </w:r>
      <w:r w:rsidRPr="00BA156B">
        <w:rPr>
          <w:lang w:val="es-PE"/>
        </w:rPr>
        <w:t xml:space="preserve"> es un enfoque de diseño </w:t>
      </w:r>
      <w:r w:rsidR="00BA45B9" w:rsidRPr="00BA156B">
        <w:rPr>
          <w:lang w:val="es-PE"/>
        </w:rPr>
        <w:t>utilizado en el</w:t>
      </w:r>
      <w:r w:rsidRPr="00BA156B">
        <w:rPr>
          <w:lang w:val="es-PE"/>
        </w:rPr>
        <w:t xml:space="preserve"> desarrollo de </w:t>
      </w:r>
      <w:r w:rsidR="00CC0FCF">
        <w:rPr>
          <w:lang w:val="es-PE"/>
        </w:rPr>
        <w:t>aplicativos informáticos</w:t>
      </w:r>
      <w:r w:rsidR="00BA45B9" w:rsidRPr="00BA156B">
        <w:rPr>
          <w:lang w:val="es-PE"/>
        </w:rPr>
        <w:t xml:space="preserve"> con el propósito de hacer</w:t>
      </w:r>
      <w:r w:rsidR="007E1695">
        <w:rPr>
          <w:lang w:val="es-PE"/>
        </w:rPr>
        <w:t xml:space="preserve"> </w:t>
      </w:r>
      <w:r w:rsidR="00CC0FCF">
        <w:rPr>
          <w:lang w:val="es-PE"/>
        </w:rPr>
        <w:t>aplicativos</w:t>
      </w:r>
      <w:r w:rsidR="00BA45B9" w:rsidRPr="00BA156B">
        <w:rPr>
          <w:lang w:val="es-PE"/>
        </w:rPr>
        <w:t xml:space="preserve"> </w:t>
      </w:r>
      <w:r w:rsidRPr="00BA156B">
        <w:rPr>
          <w:lang w:val="es-PE"/>
        </w:rPr>
        <w:t xml:space="preserve">más usables enfocándose en </w:t>
      </w:r>
      <w:r w:rsidR="007E1695">
        <w:rPr>
          <w:lang w:val="es-PE"/>
        </w:rPr>
        <w:t>su</w:t>
      </w:r>
      <w:r w:rsidRPr="00BA156B">
        <w:rPr>
          <w:lang w:val="es-PE"/>
        </w:rPr>
        <w:t xml:space="preserve"> uso</w:t>
      </w:r>
      <w:r w:rsidR="00030212">
        <w:rPr>
          <w:lang w:val="es-PE"/>
        </w:rPr>
        <w:t>,</w:t>
      </w:r>
      <w:r w:rsidRPr="00BA156B">
        <w:rPr>
          <w:lang w:val="es-PE"/>
        </w:rPr>
        <w:t xml:space="preserve"> aplicando factores humanos y técnicas de usabilidad </w:t>
      </w:r>
      <w:r w:rsidR="0077483C" w:rsidRPr="00BA156B">
        <w:rPr>
          <w:lang w:val="es-PE"/>
        </w:rPr>
        <w:fldChar w:fldCharType="begin" w:fldLock="1"/>
      </w:r>
      <w:r w:rsidR="00E319D4">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0077483C" w:rsidRPr="00BA156B">
        <w:rPr>
          <w:lang w:val="es-PE"/>
        </w:rPr>
        <w:fldChar w:fldCharType="separate"/>
      </w:r>
      <w:r w:rsidR="003F29A5" w:rsidRPr="00BA156B">
        <w:rPr>
          <w:noProof/>
          <w:lang w:val="es-PE"/>
        </w:rPr>
        <w:t>(10)</w:t>
      </w:r>
      <w:r w:rsidR="0077483C" w:rsidRPr="00BA156B">
        <w:rPr>
          <w:lang w:val="es-PE"/>
        </w:rPr>
        <w:fldChar w:fldCharType="end"/>
      </w:r>
      <w:r w:rsidR="007B7445" w:rsidRPr="00BA156B">
        <w:rPr>
          <w:lang w:val="es-PE"/>
        </w:rPr>
        <w:t>.</w:t>
      </w:r>
      <w:r w:rsidRPr="00BA156B">
        <w:rPr>
          <w:lang w:val="es-PE"/>
        </w:rPr>
        <w:t xml:space="preserve"> Puede ser </w:t>
      </w:r>
      <w:r w:rsidR="000411F6" w:rsidRPr="00BA156B">
        <w:rPr>
          <w:lang w:val="es-PE"/>
        </w:rPr>
        <w:t xml:space="preserve">usado con varios propósitos, entre ellos </w:t>
      </w:r>
      <w:r w:rsidRPr="00BA156B">
        <w:rPr>
          <w:lang w:val="es-PE"/>
        </w:rPr>
        <w:t xml:space="preserve">para </w:t>
      </w:r>
      <w:r w:rsidR="0077483C" w:rsidRPr="00BA156B">
        <w:rPr>
          <w:lang w:val="es-PE"/>
        </w:rPr>
        <w:fldChar w:fldCharType="begin" w:fldLock="1"/>
      </w:r>
      <w:r w:rsidR="000A0E57">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0077483C" w:rsidRPr="00BA156B">
        <w:rPr>
          <w:lang w:val="es-PE"/>
        </w:rPr>
        <w:fldChar w:fldCharType="separate"/>
      </w:r>
      <w:r w:rsidR="000A0E57" w:rsidRPr="000A0E57">
        <w:rPr>
          <w:noProof/>
          <w:lang w:val="es-PE"/>
        </w:rPr>
        <w:t>(22)</w:t>
      </w:r>
      <w:r w:rsidR="0077483C" w:rsidRPr="00BA156B">
        <w:rPr>
          <w:lang w:val="es-PE"/>
        </w:rPr>
        <w:fldChar w:fldCharType="end"/>
      </w:r>
      <w:r w:rsidRPr="00BA156B">
        <w:rPr>
          <w:lang w:val="es-PE"/>
        </w:rPr>
        <w:t>:</w:t>
      </w:r>
    </w:p>
    <w:p w14:paraId="5E322D48" w14:textId="77777777" w:rsidR="00B674F0" w:rsidRPr="00BA156B" w:rsidRDefault="00B674F0" w:rsidP="00A50DD7">
      <w:pPr>
        <w:pStyle w:val="Texto"/>
        <w:numPr>
          <w:ilvl w:val="0"/>
          <w:numId w:val="23"/>
        </w:numPr>
      </w:pPr>
      <w:r w:rsidRPr="00BA156B">
        <w:t>Mejorar el rendimiento de un</w:t>
      </w:r>
      <w:r w:rsidR="00CC0FCF">
        <w:t xml:space="preserve"> aplicativo informático</w:t>
      </w:r>
      <w:r w:rsidR="007B7445" w:rsidRPr="00BA156B">
        <w:t>.</w:t>
      </w:r>
    </w:p>
    <w:p w14:paraId="45FFFF8B" w14:textId="77777777" w:rsidR="00B674F0" w:rsidRPr="00BA156B" w:rsidRDefault="00B674F0" w:rsidP="00A50DD7">
      <w:pPr>
        <w:pStyle w:val="Texto"/>
        <w:numPr>
          <w:ilvl w:val="0"/>
          <w:numId w:val="23"/>
        </w:numPr>
      </w:pPr>
      <w:r w:rsidRPr="00BA156B">
        <w:t xml:space="preserve">Crear diseños </w:t>
      </w:r>
      <w:r w:rsidR="000C5578" w:rsidRPr="00BA156B">
        <w:t>usables y útiles para diversos</w:t>
      </w:r>
      <w:r w:rsidRPr="00BA156B">
        <w:t xml:space="preserve"> </w:t>
      </w:r>
      <w:r w:rsidR="00BA45B9" w:rsidRPr="00BA156B">
        <w:t xml:space="preserve">tipos de </w:t>
      </w:r>
      <w:r w:rsidR="000C5578" w:rsidRPr="00BA156B">
        <w:t>usuarios</w:t>
      </w:r>
      <w:r w:rsidR="007B7445" w:rsidRPr="00BA156B">
        <w:t>.</w:t>
      </w:r>
    </w:p>
    <w:p w14:paraId="08FB4FEA" w14:textId="77777777" w:rsidR="00B674F0" w:rsidRPr="00C128AA" w:rsidRDefault="00BA45B9" w:rsidP="00A50DD7">
      <w:pPr>
        <w:pStyle w:val="Texto"/>
        <w:numPr>
          <w:ilvl w:val="0"/>
          <w:numId w:val="23"/>
        </w:numPr>
      </w:pPr>
      <w:r w:rsidRPr="00BA156B">
        <w:t xml:space="preserve">Comprender </w:t>
      </w:r>
      <w:r w:rsidR="000C5578" w:rsidRPr="00BA156B">
        <w:t>los objetivos y</w:t>
      </w:r>
      <w:r w:rsidRPr="00BA156B">
        <w:t xml:space="preserve"> necesidades de cada tipo de usuario tomando en cuenta sus conocimientos y </w:t>
      </w:r>
      <w:r w:rsidR="000C5578" w:rsidRPr="00BA156B">
        <w:t>experiencias previas</w:t>
      </w:r>
      <w:r w:rsidRPr="00BA156B">
        <w:t>.</w:t>
      </w:r>
    </w:p>
    <w:p w14:paraId="2C35845F" w14:textId="17F70B0A" w:rsidR="00B674F0" w:rsidRPr="00C128AA" w:rsidRDefault="00B674F0" w:rsidP="00C128AA">
      <w:pPr>
        <w:pStyle w:val="Texto"/>
      </w:pPr>
      <w:r w:rsidRPr="00BA156B">
        <w:t>Lo característico de un diseño centrado en el usuario o humano es que se enfoca tempranamente en los requ</w:t>
      </w:r>
      <w:r w:rsidR="0058348B" w:rsidRPr="00BA156B">
        <w:t>erimientos, objetivos y experiencia</w:t>
      </w:r>
      <w:r w:rsidRPr="00BA156B">
        <w:t xml:space="preserve"> de los diversos</w:t>
      </w:r>
      <w:r w:rsidR="0058348B" w:rsidRPr="00BA156B">
        <w:t xml:space="preserve"> tipos </w:t>
      </w:r>
      <w:r w:rsidR="0058348B" w:rsidRPr="00BA156B">
        <w:lastRenderedPageBreak/>
        <w:t>de</w:t>
      </w:r>
      <w:r w:rsidRPr="00BA156B">
        <w:t xml:space="preserve"> usuarios a tra</w:t>
      </w:r>
      <w:r w:rsidR="0058348B" w:rsidRPr="00BA156B">
        <w:t>vés de contacto directo y utiliza</w:t>
      </w:r>
      <w:r w:rsidRPr="00BA156B">
        <w:t xml:space="preserve"> metodología </w:t>
      </w:r>
      <w:r w:rsidR="0058348B" w:rsidRPr="00BA156B">
        <w:t>iterativa en donde los diseño</w:t>
      </w:r>
      <w:r w:rsidRPr="00BA156B">
        <w:t>s son</w:t>
      </w:r>
      <w:r w:rsidR="0058348B" w:rsidRPr="00BA156B">
        <w:t xml:space="preserve"> mejorados luego de haber sido</w:t>
      </w:r>
      <w:r w:rsidRPr="00BA156B">
        <w:t xml:space="preserve"> probados por los mismos usuarios </w:t>
      </w:r>
      <w:r w:rsidR="0077483C" w:rsidRPr="00BA156B">
        <w:fldChar w:fldCharType="begin" w:fldLock="1"/>
      </w:r>
      <w:r w:rsidR="000A0E57">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0077483C" w:rsidRPr="00BA156B">
        <w:fldChar w:fldCharType="separate"/>
      </w:r>
      <w:r w:rsidR="000A0E57" w:rsidRPr="000A0E57">
        <w:rPr>
          <w:noProof/>
        </w:rPr>
        <w:t>(23)</w:t>
      </w:r>
      <w:r w:rsidR="0077483C" w:rsidRPr="00BA156B">
        <w:fldChar w:fldCharType="end"/>
      </w:r>
      <w:r w:rsidR="007B7445" w:rsidRPr="00BA156B">
        <w:t>.</w:t>
      </w:r>
      <w:r w:rsidRPr="00BA156B">
        <w:t xml:space="preserve"> Se suele decir que en el diseño centrado en el usuario, el usuario se encuentra en el c</w:t>
      </w:r>
      <w:r w:rsidR="00EE62F8">
        <w:t>entro de 2 círculos, donde el cí</w:t>
      </w:r>
      <w:r w:rsidRPr="00BA156B">
        <w:t>rculo interno contiene el contexto, objetiv</w:t>
      </w:r>
      <w:r w:rsidR="00EE62F8">
        <w:t>os y entorno; mientras que el cí</w:t>
      </w:r>
      <w:r w:rsidRPr="00BA156B">
        <w:t>rculo externo contiene detalles, contenido, organización y flujo de la tarea</w:t>
      </w:r>
      <w:r w:rsidR="0058348B"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007B7445" w:rsidRPr="00BA156B">
        <w:t>.</w:t>
      </w:r>
      <w:r w:rsidRPr="00BA156B">
        <w:t xml:space="preserve">  </w:t>
      </w:r>
    </w:p>
    <w:p w14:paraId="1C240B7A" w14:textId="349A0A83" w:rsidR="00B674F0" w:rsidRPr="00C128AA" w:rsidRDefault="00B674F0" w:rsidP="00C128AA">
      <w:pPr>
        <w:pStyle w:val="Texto"/>
      </w:pPr>
      <w:r w:rsidRPr="00BA156B">
        <w:t xml:space="preserve">Los resultados de un diseño centrado en el usuario se perciben en un </w:t>
      </w:r>
      <w:r w:rsidR="00CC0FCF">
        <w:t>aplicativo informático</w:t>
      </w:r>
      <w:r w:rsidRPr="00BA156B">
        <w:t xml:space="preserve"> altamente usable con las siguientes capacidades</w:t>
      </w:r>
      <w:r w:rsidR="00A9791B" w:rsidRPr="00BA156B">
        <w:t xml:space="preserve"> </w:t>
      </w:r>
      <w:r w:rsidR="0077483C" w:rsidRPr="00BA156B">
        <w:fldChar w:fldCharType="begin" w:fldLock="1"/>
      </w:r>
      <w:r w:rsidR="000A0E57">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0077483C" w:rsidRPr="00BA156B">
        <w:fldChar w:fldCharType="separate"/>
      </w:r>
      <w:r w:rsidR="000A0E57" w:rsidRPr="000A0E57">
        <w:rPr>
          <w:noProof/>
        </w:rPr>
        <w:t>(24)</w:t>
      </w:r>
      <w:r w:rsidR="0077483C" w:rsidRPr="00BA156B">
        <w:fldChar w:fldCharType="end"/>
      </w:r>
      <w:r w:rsidRPr="00BA156B">
        <w:t>:</w:t>
      </w:r>
    </w:p>
    <w:p w14:paraId="2DD90E6E" w14:textId="77777777" w:rsidR="00B674F0" w:rsidRPr="00BA156B" w:rsidRDefault="00B674F0" w:rsidP="00A50DD7">
      <w:pPr>
        <w:pStyle w:val="Texto"/>
        <w:numPr>
          <w:ilvl w:val="0"/>
          <w:numId w:val="24"/>
        </w:numPr>
      </w:pPr>
      <w:r w:rsidRPr="00BA156B">
        <w:t xml:space="preserve">De Aprendizaje: La medida en que </w:t>
      </w:r>
      <w:r w:rsidR="00030212">
        <w:t xml:space="preserve">la estructura de </w:t>
      </w:r>
      <w:r w:rsidRPr="00BA156B">
        <w:t xml:space="preserve">un </w:t>
      </w:r>
      <w:r w:rsidR="00CC0FCF">
        <w:t>aplicativo informático</w:t>
      </w:r>
      <w:r w:rsidRPr="00BA156B">
        <w:t xml:space="preserve"> puede ser fácilmente aprendido por el usuario</w:t>
      </w:r>
      <w:r w:rsidR="007B7445" w:rsidRPr="00BA156B">
        <w:t>.</w:t>
      </w:r>
    </w:p>
    <w:p w14:paraId="7B0B53E5" w14:textId="77777777" w:rsidR="00B674F0" w:rsidRPr="00BA156B" w:rsidRDefault="00B674F0" w:rsidP="00A50DD7">
      <w:pPr>
        <w:pStyle w:val="Texto"/>
        <w:numPr>
          <w:ilvl w:val="0"/>
          <w:numId w:val="24"/>
        </w:numPr>
      </w:pPr>
      <w:r w:rsidRPr="00BA156B">
        <w:t>Eficiencia: es la capacidad de uso eficiente, permitiendo alta productividad</w:t>
      </w:r>
      <w:r w:rsidR="007B7445" w:rsidRPr="00BA156B">
        <w:t>.</w:t>
      </w:r>
    </w:p>
    <w:p w14:paraId="7C9E7265" w14:textId="77777777" w:rsidR="00B674F0" w:rsidRPr="00BA156B" w:rsidRDefault="00B674F0" w:rsidP="00A50DD7">
      <w:pPr>
        <w:pStyle w:val="Texto"/>
        <w:numPr>
          <w:ilvl w:val="0"/>
          <w:numId w:val="24"/>
        </w:numPr>
      </w:pPr>
      <w:r w:rsidRPr="00BA156B">
        <w:t xml:space="preserve">De Memoria: que se refiera a la facilidad con la que el usuario recuerda </w:t>
      </w:r>
      <w:r w:rsidR="00030212">
        <w:t>cómo utilizar el</w:t>
      </w:r>
      <w:r w:rsidRPr="00BA156B">
        <w:t xml:space="preserve"> </w:t>
      </w:r>
      <w:r w:rsidR="00CC0FCF">
        <w:t>aplicativo informático</w:t>
      </w:r>
      <w:r w:rsidRPr="00BA156B">
        <w:t>, sin tener que re-aprender cada vez que lo utiliza</w:t>
      </w:r>
      <w:r w:rsidR="007B7445" w:rsidRPr="00BA156B">
        <w:t>.</w:t>
      </w:r>
    </w:p>
    <w:p w14:paraId="659796C8" w14:textId="77777777" w:rsidR="00B674F0" w:rsidRPr="00BA156B" w:rsidRDefault="00B674F0" w:rsidP="00A50DD7">
      <w:pPr>
        <w:pStyle w:val="Texto"/>
        <w:numPr>
          <w:ilvl w:val="0"/>
          <w:numId w:val="24"/>
        </w:numPr>
      </w:pPr>
      <w:r w:rsidRPr="00BA156B">
        <w:t>Manejo de errores: consistente en una baja tasa de errores y una fácil recuperación ante errores producidos por el usuario</w:t>
      </w:r>
      <w:r w:rsidR="007B7445" w:rsidRPr="00BA156B">
        <w:t>.</w:t>
      </w:r>
    </w:p>
    <w:p w14:paraId="03806DDF" w14:textId="77777777" w:rsidR="00B674F0" w:rsidRPr="00C128AA" w:rsidRDefault="00B674F0" w:rsidP="00A50DD7">
      <w:pPr>
        <w:pStyle w:val="Texto"/>
        <w:numPr>
          <w:ilvl w:val="0"/>
          <w:numId w:val="24"/>
        </w:numPr>
      </w:pPr>
      <w:r w:rsidRPr="00BA156B">
        <w:t>Satisfacci</w:t>
      </w:r>
      <w:r w:rsidR="00EE62F8">
        <w:t>ón: que mide qué</w:t>
      </w:r>
      <w:r w:rsidRPr="00BA156B">
        <w:t xml:space="preserve"> tan placentero es el uso del </w:t>
      </w:r>
      <w:r w:rsidR="00CC0FCF">
        <w:t>aplicativo informático</w:t>
      </w:r>
      <w:r w:rsidR="007B7445" w:rsidRPr="00BA156B">
        <w:t>.</w:t>
      </w:r>
    </w:p>
    <w:p w14:paraId="7103B71C" w14:textId="125B2BA1" w:rsidR="00CE40F8" w:rsidRPr="00017896" w:rsidRDefault="00CE40F8" w:rsidP="00017896">
      <w:pPr>
        <w:pStyle w:val="Texto"/>
      </w:pPr>
      <w:r w:rsidRPr="00BA156B">
        <w:t xml:space="preserve">Cuando se diseña un </w:t>
      </w:r>
      <w:r w:rsidR="00CC0FCF">
        <w:t>aplicativo informático</w:t>
      </w:r>
      <w:r w:rsidRPr="00BA156B">
        <w:t xml:space="preserve"> sin considerar a los usuarios finales de este, puede resultar en </w:t>
      </w:r>
      <w:r w:rsidR="00CC0FCF">
        <w:t>aplicativos informáticos</w:t>
      </w:r>
      <w:r w:rsidRPr="00BA156B">
        <w:t xml:space="preserve"> costosos, confusos, no-intuitivos y poco útiles para los usuarios finales </w:t>
      </w:r>
      <w:r w:rsidR="0077483C" w:rsidRPr="00BA156B">
        <w:fldChar w:fldCharType="begin" w:fldLock="1"/>
      </w:r>
      <w:r w:rsidR="000A0E57">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0077483C" w:rsidRPr="00BA156B">
        <w:fldChar w:fldCharType="separate"/>
      </w:r>
      <w:r w:rsidR="000A0E57" w:rsidRPr="000A0E57">
        <w:rPr>
          <w:noProof/>
        </w:rPr>
        <w:t>(25)</w:t>
      </w:r>
      <w:r w:rsidR="0077483C" w:rsidRPr="00BA156B">
        <w:fldChar w:fldCharType="end"/>
      </w:r>
      <w:r w:rsidRPr="00BA156B">
        <w:t xml:space="preserve">. </w:t>
      </w:r>
    </w:p>
    <w:p w14:paraId="3694A8BB" w14:textId="77777777" w:rsidR="00B674F0" w:rsidRPr="00BA156B" w:rsidRDefault="00B674F0" w:rsidP="00D62806">
      <w:pPr>
        <w:pStyle w:val="Ttulo3"/>
        <w:rPr>
          <w:lang w:val="es-PE"/>
        </w:rPr>
      </w:pPr>
      <w:bookmarkStart w:id="191" w:name="_Toc520655630"/>
      <w:r w:rsidRPr="00BA156B">
        <w:rPr>
          <w:lang w:val="es-PE"/>
        </w:rPr>
        <w:lastRenderedPageBreak/>
        <w:t>Metodología</w:t>
      </w:r>
      <w:r w:rsidR="002553D9" w:rsidRPr="00BA156B">
        <w:rPr>
          <w:lang w:val="es-PE"/>
        </w:rPr>
        <w:t xml:space="preserve"> del diseño centrado en el usuario</w:t>
      </w:r>
      <w:bookmarkEnd w:id="191"/>
    </w:p>
    <w:p w14:paraId="0019D5A5" w14:textId="77777777" w:rsidR="00021605" w:rsidRDefault="00D62806" w:rsidP="00017896">
      <w:pPr>
        <w:pStyle w:val="Texto"/>
      </w:pPr>
      <w:r w:rsidRPr="00BA156B">
        <w:t xml:space="preserve">Según el </w:t>
      </w:r>
      <w:r w:rsidR="0038486C" w:rsidRPr="00F916E3">
        <w:t>World Wide Web Consortium</w:t>
      </w:r>
      <w:r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465DBE" w:rsidRPr="00BA156B">
        <w:rPr>
          <w:noProof/>
        </w:rPr>
        <w:t>(9)</w:t>
      </w:r>
      <w:r w:rsidR="0077483C" w:rsidRPr="00BA156B">
        <w:fldChar w:fldCharType="end"/>
      </w:r>
      <w:r w:rsidRPr="00BA156B">
        <w:t>, la comunidad internacional que desarrolla estándares que garantizan el crecimiento sostenible del Internet, la metodología utilizada en el diseño centrado en el usuario</w:t>
      </w:r>
      <w:r w:rsidR="00021605">
        <w:t>,</w:t>
      </w:r>
      <w:r w:rsidRPr="00BA156B">
        <w:t xml:space="preserve"> </w:t>
      </w:r>
      <w:r w:rsidR="00021605">
        <w:t>aunque los principios básicos y técnicas son iguales, puede presentar diversas variaciones. La siguiente imagen gráfica el proceso usualmente utilizado para la creación de aplicaciones Web.</w:t>
      </w:r>
    </w:p>
    <w:p w14:paraId="7A25C7E5" w14:textId="38983600" w:rsidR="00021605" w:rsidRPr="007815C0" w:rsidRDefault="00021605" w:rsidP="007815C0">
      <w:pPr>
        <w:pStyle w:val="Texto"/>
        <w:jc w:val="center"/>
        <w:rPr>
          <w:sz w:val="20"/>
          <w:szCs w:val="20"/>
        </w:rPr>
      </w:pPr>
      <w:del w:id="192" w:author="Regina Casanova" w:date="2018-08-11T21:35:00Z">
        <w:r>
          <w:rPr>
            <w:noProof/>
            <w:lang w:val="en-CA" w:eastAsia="en-CA"/>
          </w:rPr>
          <w:drawing>
            <wp:anchor distT="0" distB="0" distL="114300" distR="114300" simplePos="0" relativeHeight="251669504" behindDoc="0" locked="0" layoutInCell="1" allowOverlap="1" wp14:anchorId="46D37FCD" wp14:editId="3ADAA6ED">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2">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14:sizeRelH relativeFrom="page">
                <wp14:pctWidth>0</wp14:pctWidth>
              </wp14:sizeRelH>
              <wp14:sizeRelV relativeFrom="page">
                <wp14:pctHeight>0</wp14:pctHeight>
              </wp14:sizeRelV>
            </wp:anchor>
          </w:drawing>
        </w:r>
      </w:del>
      <w:ins w:id="193" w:author="Regina Casanova" w:date="2018-08-11T21:35:00Z">
        <w:r>
          <w:rPr>
            <w:noProof/>
            <w:lang w:val="en-CA" w:eastAsia="en-CA"/>
          </w:rPr>
          <w:drawing>
            <wp:anchor distT="0" distB="0" distL="114300" distR="114300" simplePos="0" relativeHeight="251667456" behindDoc="0" locked="0" layoutInCell="1" allowOverlap="1">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ins>
      <w:r w:rsidRPr="007815C0">
        <w:rPr>
          <w:sz w:val="20"/>
          <w:szCs w:val="20"/>
        </w:rPr>
        <w:t xml:space="preserve">Fuente: Usabilla.com </w:t>
      </w:r>
      <w:r w:rsidR="0077483C" w:rsidRPr="007815C0">
        <w:rPr>
          <w:sz w:val="20"/>
          <w:szCs w:val="20"/>
        </w:rPr>
        <w:fldChar w:fldCharType="begin" w:fldLock="1"/>
      </w:r>
      <w:r w:rsidR="000A0E57">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0077483C" w:rsidRPr="007815C0">
        <w:rPr>
          <w:sz w:val="20"/>
          <w:szCs w:val="20"/>
        </w:rPr>
        <w:fldChar w:fldCharType="separate"/>
      </w:r>
      <w:r w:rsidR="000A0E57" w:rsidRPr="000A0E57">
        <w:rPr>
          <w:noProof/>
          <w:sz w:val="20"/>
          <w:szCs w:val="20"/>
        </w:rPr>
        <w:t>(26)</w:t>
      </w:r>
      <w:r w:rsidR="0077483C" w:rsidRPr="007815C0">
        <w:rPr>
          <w:sz w:val="20"/>
          <w:szCs w:val="20"/>
        </w:rPr>
        <w:fldChar w:fldCharType="end"/>
      </w:r>
    </w:p>
    <w:p w14:paraId="16729BCC" w14:textId="77777777" w:rsidR="00B674F0" w:rsidRPr="00017896" w:rsidRDefault="00021605" w:rsidP="00017896">
      <w:pPr>
        <w:pStyle w:val="Texto"/>
      </w:pPr>
      <w:r>
        <w:t>De las fases mostradas en la imagen</w:t>
      </w:r>
      <w:r w:rsidR="00563A8A">
        <w:t xml:space="preserve"> anterior, se hace mucha incidencia en la estructura de las 3 primeras fases:</w:t>
      </w:r>
    </w:p>
    <w:p w14:paraId="45CFAF1C" w14:textId="77777777" w:rsidR="007046F5" w:rsidRDefault="00B674F0" w:rsidP="00A50DD7">
      <w:pPr>
        <w:pStyle w:val="Ttulo4"/>
        <w:numPr>
          <w:ilvl w:val="0"/>
          <w:numId w:val="15"/>
        </w:numPr>
      </w:pPr>
      <w:r w:rsidRPr="007046F5">
        <w:t>Análisis</w:t>
      </w:r>
      <w:r w:rsidR="00D62806" w:rsidRPr="007046F5">
        <w:t xml:space="preserve"> o fase exploratoria</w:t>
      </w:r>
      <w:r w:rsidRPr="00BA156B">
        <w:t xml:space="preserve"> </w:t>
      </w:r>
    </w:p>
    <w:p w14:paraId="4B7DA262" w14:textId="77777777" w:rsidR="00B674F0" w:rsidRPr="00BA156B" w:rsidRDefault="00B674F0" w:rsidP="007046F5">
      <w:pPr>
        <w:pStyle w:val="Texto"/>
      </w:pPr>
      <w:r w:rsidRPr="00BA156B">
        <w:t xml:space="preserve">Se recopila información sobre el contexto de uso y los requerimientos específicos para el </w:t>
      </w:r>
      <w:r w:rsidR="00563A8A">
        <w:t>aplicativo informático</w:t>
      </w:r>
      <w:r w:rsidR="007B7445" w:rsidRPr="00BA156B">
        <w:t>.</w:t>
      </w:r>
      <w:r w:rsidRPr="00BA156B">
        <w:t xml:space="preserve"> Tiene a su vez 3 componentes:</w:t>
      </w:r>
    </w:p>
    <w:p w14:paraId="2DCB61F2" w14:textId="77777777" w:rsidR="00B674F0" w:rsidRPr="00466892" w:rsidRDefault="00B674F0" w:rsidP="00A50DD7">
      <w:pPr>
        <w:pStyle w:val="Ttulo5"/>
        <w:numPr>
          <w:ilvl w:val="0"/>
          <w:numId w:val="16"/>
        </w:numPr>
        <w:rPr>
          <w:lang w:val="es-PE"/>
        </w:rPr>
      </w:pPr>
      <w:r w:rsidRPr="00017896">
        <w:rPr>
          <w:rStyle w:val="TextoCar"/>
        </w:rPr>
        <w:t>Análisis corporativo</w:t>
      </w:r>
      <w:r w:rsidRPr="00466892">
        <w:rPr>
          <w:rStyle w:val="TextoCar"/>
        </w:rPr>
        <w:t>, que permite identificar</w:t>
      </w:r>
    </w:p>
    <w:p w14:paraId="6E793A4E" w14:textId="77777777" w:rsidR="00B674F0" w:rsidRPr="00BA156B" w:rsidRDefault="00B674F0" w:rsidP="00A50DD7">
      <w:pPr>
        <w:pStyle w:val="Texto"/>
        <w:numPr>
          <w:ilvl w:val="3"/>
          <w:numId w:val="17"/>
        </w:numPr>
      </w:pPr>
      <w:r w:rsidRPr="00BA156B">
        <w:t>Objetivos corporativos</w:t>
      </w:r>
      <w:r w:rsidR="007B7445" w:rsidRPr="00BA156B">
        <w:t>.</w:t>
      </w:r>
    </w:p>
    <w:p w14:paraId="3BBEC7C9" w14:textId="77777777" w:rsidR="00B674F0" w:rsidRPr="00BA156B" w:rsidRDefault="00B674F0" w:rsidP="00A50DD7">
      <w:pPr>
        <w:pStyle w:val="Texto"/>
        <w:numPr>
          <w:ilvl w:val="3"/>
          <w:numId w:val="17"/>
        </w:numPr>
      </w:pPr>
      <w:r w:rsidRPr="00BA156B">
        <w:t>Requerimientos corporativos</w:t>
      </w:r>
      <w:r w:rsidR="007B7445" w:rsidRPr="00BA156B">
        <w:t>.</w:t>
      </w:r>
    </w:p>
    <w:p w14:paraId="210330D4" w14:textId="77777777" w:rsidR="00B674F0" w:rsidRPr="00BA156B" w:rsidRDefault="00B674F0" w:rsidP="00A50DD7">
      <w:pPr>
        <w:pStyle w:val="Texto"/>
        <w:numPr>
          <w:ilvl w:val="3"/>
          <w:numId w:val="17"/>
        </w:numPr>
      </w:pPr>
      <w:r w:rsidRPr="00BA156B">
        <w:lastRenderedPageBreak/>
        <w:t xml:space="preserve">Imagen que la </w:t>
      </w:r>
      <w:r w:rsidR="00E65793" w:rsidRPr="00BA156B">
        <w:t xml:space="preserve">institución </w:t>
      </w:r>
      <w:r w:rsidRPr="00BA156B">
        <w:t xml:space="preserve">desea proyectar a través del </w:t>
      </w:r>
      <w:r w:rsidR="00563A8A">
        <w:t>aplicativo informático</w:t>
      </w:r>
      <w:r w:rsidR="007B7445" w:rsidRPr="00BA156B">
        <w:t>.</w:t>
      </w:r>
    </w:p>
    <w:p w14:paraId="12750172" w14:textId="77777777" w:rsidR="00B674F0" w:rsidRPr="00BA156B" w:rsidRDefault="00B674F0" w:rsidP="00A50DD7">
      <w:pPr>
        <w:pStyle w:val="Texto"/>
        <w:numPr>
          <w:ilvl w:val="3"/>
          <w:numId w:val="17"/>
        </w:numPr>
      </w:pPr>
      <w:r w:rsidRPr="00BA156B">
        <w:t xml:space="preserve">Desafíos y Limitaciones que enfrentará el </w:t>
      </w:r>
      <w:r w:rsidR="00563A8A">
        <w:t>aplicativo informático</w:t>
      </w:r>
      <w:r w:rsidR="007B7445" w:rsidRPr="00BA156B">
        <w:t>.</w:t>
      </w:r>
    </w:p>
    <w:p w14:paraId="2DC53062" w14:textId="77777777" w:rsidR="00B674F0" w:rsidRPr="00BA156B" w:rsidRDefault="00B674F0" w:rsidP="00466892">
      <w:pPr>
        <w:pStyle w:val="Ttulo5"/>
        <w:rPr>
          <w:lang w:val="es-PE"/>
        </w:rPr>
      </w:pPr>
      <w:r w:rsidRPr="00BA156B">
        <w:rPr>
          <w:lang w:val="es-PE"/>
        </w:rPr>
        <w:t>Análisis del usuario, para identificar</w:t>
      </w:r>
    </w:p>
    <w:p w14:paraId="00DDDB66" w14:textId="77777777" w:rsidR="00B674F0" w:rsidRPr="00BA156B" w:rsidRDefault="00B674F0" w:rsidP="00A50DD7">
      <w:pPr>
        <w:pStyle w:val="Texto"/>
        <w:numPr>
          <w:ilvl w:val="0"/>
          <w:numId w:val="18"/>
        </w:numPr>
      </w:pPr>
      <w:r w:rsidRPr="00BA156B">
        <w:t>Usuarios finales</w:t>
      </w:r>
      <w:r w:rsidR="007B7445" w:rsidRPr="00BA156B">
        <w:t>.</w:t>
      </w:r>
    </w:p>
    <w:p w14:paraId="5A368995" w14:textId="77777777" w:rsidR="00B674F0" w:rsidRPr="00BA156B" w:rsidRDefault="00B674F0" w:rsidP="00A50DD7">
      <w:pPr>
        <w:pStyle w:val="Texto"/>
        <w:numPr>
          <w:ilvl w:val="0"/>
          <w:numId w:val="18"/>
        </w:numPr>
      </w:pPr>
      <w:r w:rsidRPr="00BA156B">
        <w:t xml:space="preserve">Objetivos de los usuarios finales en el </w:t>
      </w:r>
      <w:r w:rsidR="00563A8A">
        <w:t>aplicativo informático</w:t>
      </w:r>
      <w:r w:rsidR="007B7445" w:rsidRPr="00BA156B">
        <w:t>.</w:t>
      </w:r>
    </w:p>
    <w:p w14:paraId="7948F570" w14:textId="77777777" w:rsidR="00B674F0" w:rsidRPr="00BA156B" w:rsidRDefault="00B674F0" w:rsidP="00A50DD7">
      <w:pPr>
        <w:pStyle w:val="Texto"/>
        <w:numPr>
          <w:ilvl w:val="0"/>
          <w:numId w:val="18"/>
        </w:numPr>
      </w:pPr>
      <w:r w:rsidRPr="00BA156B">
        <w:t>Conocimientos previos, experiencia y entorno de los usuarios</w:t>
      </w:r>
      <w:r w:rsidR="00E94926">
        <w:t>.</w:t>
      </w:r>
    </w:p>
    <w:p w14:paraId="7EFCCCF5" w14:textId="77777777" w:rsidR="00B674F0" w:rsidRPr="00BA156B" w:rsidRDefault="00B674F0" w:rsidP="00466892">
      <w:pPr>
        <w:pStyle w:val="Ttulo5"/>
        <w:rPr>
          <w:lang w:val="es-PE"/>
        </w:rPr>
      </w:pPr>
      <w:r w:rsidRPr="00BA156B">
        <w:rPr>
          <w:lang w:val="es-PE"/>
        </w:rPr>
        <w:t xml:space="preserve">Análisis del </w:t>
      </w:r>
      <w:r w:rsidR="00563A8A">
        <w:rPr>
          <w:lang w:val="es-PE"/>
        </w:rPr>
        <w:t>aplicativo informático</w:t>
      </w:r>
    </w:p>
    <w:p w14:paraId="434FDC33" w14:textId="77777777" w:rsidR="00B674F0" w:rsidRPr="00BA156B" w:rsidRDefault="00B674F0" w:rsidP="00A50DD7">
      <w:pPr>
        <w:pStyle w:val="Texto"/>
        <w:numPr>
          <w:ilvl w:val="0"/>
          <w:numId w:val="19"/>
        </w:numPr>
      </w:pPr>
      <w:r w:rsidRPr="00BA156B">
        <w:t>Arquitectura de la Informaci</w:t>
      </w:r>
      <w:r w:rsidR="00D62806" w:rsidRPr="00BA156B">
        <w:t xml:space="preserve">ón: Identificar el contenido </w:t>
      </w:r>
      <w:r w:rsidR="00A240B1">
        <w:t>dentro</w:t>
      </w:r>
      <w:r w:rsidR="00D62806" w:rsidRPr="00BA156B">
        <w:t xml:space="preserve"> </w:t>
      </w:r>
      <w:r w:rsidR="00A240B1">
        <w:t>d</w:t>
      </w:r>
      <w:r w:rsidR="00D62806" w:rsidRPr="00BA156B">
        <w:t>el</w:t>
      </w:r>
      <w:r w:rsidRPr="00BA156B">
        <w:t xml:space="preserve"> </w:t>
      </w:r>
      <w:r w:rsidR="00563A8A">
        <w:t>aplicativo informático</w:t>
      </w:r>
      <w:r w:rsidRPr="00BA156B">
        <w:t>, su agrupación y jerarquía</w:t>
      </w:r>
      <w:r w:rsidR="007B7445" w:rsidRPr="00BA156B">
        <w:t>.</w:t>
      </w:r>
    </w:p>
    <w:p w14:paraId="69BF5A7B" w14:textId="77777777" w:rsidR="00107D89" w:rsidRPr="00017896" w:rsidRDefault="00B674F0" w:rsidP="00A50DD7">
      <w:pPr>
        <w:pStyle w:val="Texto"/>
        <w:numPr>
          <w:ilvl w:val="0"/>
          <w:numId w:val="19"/>
        </w:numPr>
      </w:pPr>
      <w:r w:rsidRPr="00BA156B">
        <w:t xml:space="preserve">Flujo: Identificar el flujo que tendrá el </w:t>
      </w:r>
      <w:r w:rsidR="00563A8A">
        <w:t>aplicativo informático</w:t>
      </w:r>
      <w:r w:rsidR="007B7445" w:rsidRPr="00BA156B">
        <w:t>.</w:t>
      </w:r>
      <w:r w:rsidRPr="00BA156B">
        <w:t xml:space="preserve"> Es decir, </w:t>
      </w:r>
      <w:r w:rsidR="00107D89" w:rsidRPr="00BA156B">
        <w:t>cuál</w:t>
      </w:r>
      <w:r w:rsidRPr="00BA156B">
        <w:t xml:space="preserve"> será el orden de las pantallas que verá el usuario final cuando utilice el </w:t>
      </w:r>
      <w:r w:rsidR="00563A8A">
        <w:t>aplicativo informático</w:t>
      </w:r>
      <w:r w:rsidR="007B7445" w:rsidRPr="00BA156B">
        <w:t>.</w:t>
      </w:r>
      <w:r w:rsidR="00E94926">
        <w:t xml:space="preserve"> </w:t>
      </w:r>
    </w:p>
    <w:p w14:paraId="6CFF053C" w14:textId="77777777" w:rsidR="00466892" w:rsidRDefault="00B674F0" w:rsidP="00466892">
      <w:pPr>
        <w:pStyle w:val="Ttulo4"/>
      </w:pPr>
      <w:r w:rsidRPr="00BA156B">
        <w:lastRenderedPageBreak/>
        <w:t xml:space="preserve">Diseño </w:t>
      </w:r>
    </w:p>
    <w:p w14:paraId="0E78C5DC" w14:textId="77777777" w:rsidR="00B674F0" w:rsidRPr="00BA156B" w:rsidRDefault="00B674F0" w:rsidP="00466892">
      <w:pPr>
        <w:pStyle w:val="Texto"/>
      </w:pPr>
      <w:r w:rsidRPr="00BA156B">
        <w:t>Con toda la información recolectada se procede a la fase de diseño que consiste en realizar lo siguiente:</w:t>
      </w:r>
    </w:p>
    <w:p w14:paraId="4A4B5486" w14:textId="77777777" w:rsidR="00466892" w:rsidRDefault="00107D89" w:rsidP="00A50DD7">
      <w:pPr>
        <w:pStyle w:val="Ttulo5"/>
        <w:numPr>
          <w:ilvl w:val="0"/>
          <w:numId w:val="20"/>
        </w:numPr>
      </w:pPr>
      <w:r w:rsidRPr="00BA156B">
        <w:t>Prototipos de baja fidelidad (</w:t>
      </w:r>
      <w:r w:rsidR="00B674F0" w:rsidRPr="00F916E3">
        <w:rPr>
          <w:lang w:val="es-ES"/>
        </w:rPr>
        <w:t>Wireframes</w:t>
      </w:r>
      <w:r w:rsidRPr="00BA156B">
        <w:t>)</w:t>
      </w:r>
      <w:r w:rsidR="00B674F0" w:rsidRPr="00BA156B">
        <w:t xml:space="preserve"> </w:t>
      </w:r>
    </w:p>
    <w:p w14:paraId="46F67D15" w14:textId="77777777" w:rsidR="00B674F0" w:rsidRPr="00BA156B" w:rsidRDefault="00B674F0" w:rsidP="00466892">
      <w:pPr>
        <w:pStyle w:val="Texto"/>
      </w:pPr>
      <w:r w:rsidRPr="00BA156B">
        <w:t xml:space="preserve">Se utiliza para la diagramación del </w:t>
      </w:r>
      <w:r w:rsidR="00563A8A">
        <w:t>aplicativo informático</w:t>
      </w:r>
      <w:r w:rsidRPr="00BA156B">
        <w:t>, con esto se puede uno enfocar en cuáles serán los bloques de información y cómo funciona la interacción del usuario</w:t>
      </w:r>
      <w:r w:rsidR="00107D89" w:rsidRPr="00BA156B">
        <w:t xml:space="preserve"> para llegar a cumplir su objetivo</w:t>
      </w:r>
      <w:r w:rsidR="007B7445" w:rsidRPr="00BA156B">
        <w:t>.</w:t>
      </w:r>
      <w:r w:rsidRPr="00BA156B">
        <w:t xml:space="preserve"> Pueden hacerse tanto </w:t>
      </w:r>
      <w:r w:rsidRPr="00F916E3">
        <w:t>wireframes</w:t>
      </w:r>
      <w:r w:rsidRPr="00BA156B">
        <w:t xml:space="preserve"> en lápiz y papel y/o </w:t>
      </w:r>
      <w:r w:rsidRPr="00F916E3">
        <w:t>wirefra</w:t>
      </w:r>
      <w:r w:rsidR="00107D89" w:rsidRPr="00F916E3">
        <w:t>mes</w:t>
      </w:r>
      <w:r w:rsidR="00107D89" w:rsidRPr="00BA156B">
        <w:t xml:space="preserve"> en programas especializados.</w:t>
      </w:r>
    </w:p>
    <w:p w14:paraId="792977C0" w14:textId="77777777" w:rsidR="00466892" w:rsidRDefault="00107D89" w:rsidP="00466892">
      <w:pPr>
        <w:pStyle w:val="Ttulo5"/>
      </w:pPr>
      <w:r w:rsidRPr="00BA156B">
        <w:t>Prototipos de alta fidelidad (</w:t>
      </w:r>
      <w:r w:rsidR="00B674F0" w:rsidRPr="00F916E3">
        <w:rPr>
          <w:lang w:val="es-ES"/>
        </w:rPr>
        <w:t>Mockup</w:t>
      </w:r>
      <w:r w:rsidRPr="00BA156B">
        <w:t xml:space="preserve">) </w:t>
      </w:r>
    </w:p>
    <w:p w14:paraId="46E3FAE2" w14:textId="77777777" w:rsidR="00B674F0" w:rsidRPr="00BA156B" w:rsidRDefault="00107D89" w:rsidP="00466892">
      <w:pPr>
        <w:pStyle w:val="Texto"/>
      </w:pPr>
      <w:r w:rsidRPr="00BA156B">
        <w:t>M</w:t>
      </w:r>
      <w:r w:rsidR="00B674F0" w:rsidRPr="00BA156B">
        <w:t>aqueta</w:t>
      </w:r>
      <w:r w:rsidRPr="00BA156B">
        <w:t>s</w:t>
      </w:r>
      <w:r w:rsidR="00B674F0" w:rsidRPr="00BA156B">
        <w:t xml:space="preserve"> realizada</w:t>
      </w:r>
      <w:r w:rsidRPr="00BA156B">
        <w:t>s</w:t>
      </w:r>
      <w:r w:rsidR="00B674F0" w:rsidRPr="00BA156B">
        <w:t xml:space="preserve"> para demostración y evaluación del diseño</w:t>
      </w:r>
      <w:r w:rsidR="007B7445" w:rsidRPr="00BA156B">
        <w:t>.</w:t>
      </w:r>
      <w:r w:rsidR="00B674F0" w:rsidRPr="00BA156B">
        <w:t xml:space="preserve"> Este proceso debe hacerse para cada una de las pantallas que tenga el </w:t>
      </w:r>
      <w:r w:rsidR="001C1FCB">
        <w:t>aplicativo informático</w:t>
      </w:r>
      <w:r w:rsidRPr="00BA156B">
        <w:t xml:space="preserve"> y posterior a la realización de </w:t>
      </w:r>
      <w:r w:rsidRPr="00F916E3">
        <w:t>wireframes</w:t>
      </w:r>
      <w:r w:rsidR="007B7445" w:rsidRPr="00BA156B">
        <w:t>.</w:t>
      </w:r>
    </w:p>
    <w:p w14:paraId="331C8CF0" w14:textId="77777777" w:rsidR="00466892" w:rsidRDefault="00107D89" w:rsidP="00466892">
      <w:pPr>
        <w:pStyle w:val="Ttulo5"/>
      </w:pPr>
      <w:r w:rsidRPr="00BA156B">
        <w:t>Prototipado funcional</w:t>
      </w:r>
      <w:r w:rsidR="00B674F0" w:rsidRPr="00BA156B">
        <w:t xml:space="preserve"> </w:t>
      </w:r>
    </w:p>
    <w:p w14:paraId="6957AF0C" w14:textId="77777777" w:rsidR="00107D89" w:rsidRPr="00017896" w:rsidRDefault="00B674F0" w:rsidP="00466892">
      <w:pPr>
        <w:pStyle w:val="Texto"/>
      </w:pPr>
      <w:r w:rsidRPr="00BA156B">
        <w:t xml:space="preserve">Es la forma de darle interacción a los </w:t>
      </w:r>
      <w:r w:rsidRPr="00F916E3">
        <w:t>mockups</w:t>
      </w:r>
      <w:r w:rsidRPr="00BA156B">
        <w:t xml:space="preserve"> de las diversas pantallas para tener un resultado final unificado en el que se aprecie tanto la distribución, detalles y flujo del</w:t>
      </w:r>
      <w:r w:rsidR="001C1FCB">
        <w:t xml:space="preserve"> aplicativo informático</w:t>
      </w:r>
      <w:r w:rsidR="007B7445" w:rsidRPr="00BA156B">
        <w:t>.</w:t>
      </w:r>
    </w:p>
    <w:p w14:paraId="63E353B9" w14:textId="77777777" w:rsidR="00466892" w:rsidRDefault="00B674F0" w:rsidP="00466892">
      <w:pPr>
        <w:pStyle w:val="Ttulo4"/>
      </w:pPr>
      <w:r w:rsidRPr="00BA156B">
        <w:t xml:space="preserve">Evaluación </w:t>
      </w:r>
    </w:p>
    <w:p w14:paraId="230FBD6B" w14:textId="77777777" w:rsidR="00B674F0" w:rsidRPr="00BA156B" w:rsidRDefault="00B674F0" w:rsidP="00466892">
      <w:pPr>
        <w:pStyle w:val="Texto"/>
      </w:pPr>
      <w:r w:rsidRPr="00BA156B">
        <w:t>Consiste en la evaluación de un prototipo funcional con diversos tipos de</w:t>
      </w:r>
      <w:r w:rsidR="00107D89" w:rsidRPr="00BA156B">
        <w:t xml:space="preserve"> técnicas para</w:t>
      </w:r>
      <w:r w:rsidRPr="00BA156B">
        <w:t xml:space="preserve"> pruebas, siendo las más comunes:</w:t>
      </w:r>
    </w:p>
    <w:p w14:paraId="2DE28A37" w14:textId="77777777" w:rsidR="00466892" w:rsidRDefault="00B674F0" w:rsidP="00A50DD7">
      <w:pPr>
        <w:pStyle w:val="Ttulo5"/>
        <w:numPr>
          <w:ilvl w:val="0"/>
          <w:numId w:val="21"/>
        </w:numPr>
      </w:pPr>
      <w:r w:rsidRPr="00BA156B">
        <w:lastRenderedPageBreak/>
        <w:t xml:space="preserve">Evaluación </w:t>
      </w:r>
      <w:r w:rsidR="00B137E1" w:rsidRPr="00BA156B">
        <w:t>Heurística</w:t>
      </w:r>
    </w:p>
    <w:p w14:paraId="66DD1960" w14:textId="54BA4BF5" w:rsidR="00B674F0" w:rsidRPr="00BA156B" w:rsidRDefault="00B674F0" w:rsidP="00466892">
      <w:pPr>
        <w:pStyle w:val="Texto"/>
      </w:pPr>
      <w:r w:rsidRPr="00BA156B">
        <w:t>Test realizado por el mismo diseñador para encontrar posibles errores de usabilidad, es una prueba rápida y efectiva donde se revisa que se cumplan los 10 principios de heurística de Molich y Nielsen</w:t>
      </w:r>
      <w:r w:rsidR="00107D89" w:rsidRPr="00BA156B">
        <w:t xml:space="preserve"> </w:t>
      </w:r>
      <w:r w:rsidR="0077483C" w:rsidRPr="00BA156B">
        <w:fldChar w:fldCharType="begin" w:fldLock="1"/>
      </w:r>
      <w:r w:rsidR="000A0E57">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0077483C" w:rsidRPr="00BA156B">
        <w:fldChar w:fldCharType="separate"/>
      </w:r>
      <w:r w:rsidR="000A0E57" w:rsidRPr="000A0E57">
        <w:rPr>
          <w:noProof/>
        </w:rPr>
        <w:t>(27)</w:t>
      </w:r>
      <w:r w:rsidR="0077483C" w:rsidRPr="00BA156B">
        <w:fldChar w:fldCharType="end"/>
      </w:r>
      <w:r w:rsidR="007B7445" w:rsidRPr="00BA156B">
        <w:t>.</w:t>
      </w:r>
      <w:r w:rsidRPr="00BA156B">
        <w:t xml:space="preserve"> </w:t>
      </w:r>
    </w:p>
    <w:p w14:paraId="4B2356F5" w14:textId="77777777" w:rsidR="00466892" w:rsidRDefault="00B674F0" w:rsidP="00466892">
      <w:pPr>
        <w:pStyle w:val="Ttulo5"/>
      </w:pPr>
      <w:r w:rsidRPr="00BA156B">
        <w:t>T</w:t>
      </w:r>
      <w:r w:rsidR="00D90FCF" w:rsidRPr="00BA156B">
        <w:t>est de Usuarios</w:t>
      </w:r>
      <w:r w:rsidRPr="00BA156B">
        <w:t xml:space="preserve"> </w:t>
      </w:r>
    </w:p>
    <w:p w14:paraId="25CBE21A" w14:textId="52D6B4BB" w:rsidR="00107D89" w:rsidRPr="00017896" w:rsidRDefault="00B674F0" w:rsidP="00466892">
      <w:pPr>
        <w:pStyle w:val="Texto"/>
      </w:pPr>
      <w:r w:rsidRPr="00BA156B">
        <w:t>Pruebas con usuarios para encontrar p</w:t>
      </w:r>
      <w:r w:rsidR="00107D89" w:rsidRPr="00BA156B">
        <w:t xml:space="preserve">osibles problemas de usabilidad. </w:t>
      </w:r>
      <w:r w:rsidR="007925FD">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w:t>
      </w:r>
      <w:r w:rsidR="00F95B03">
        <w:t>aplicativo informático</w:t>
      </w:r>
      <w:r w:rsidR="007925FD">
        <w:t xml:space="preserve"> debe ser capaz de realizar y una vez identificados, ayuda a probar su rediseño. Para esto, deben identificarse tareas por cada tipo de usuario que puedan ser resueltas con el prototipo a probar y entregarlo a los usuarios al momento de la prueba </w:t>
      </w:r>
      <w:r w:rsidR="0077483C">
        <w:fldChar w:fldCharType="begin" w:fldLock="1"/>
      </w:r>
      <w:r w:rsidR="000A0E57">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rsidR="0077483C">
        <w:fldChar w:fldCharType="separate"/>
      </w:r>
      <w:r w:rsidR="000A0E57" w:rsidRPr="000A0E57">
        <w:rPr>
          <w:noProof/>
        </w:rPr>
        <w:t>(28)</w:t>
      </w:r>
      <w:r w:rsidR="0077483C">
        <w:fldChar w:fldCharType="end"/>
      </w:r>
      <w:r w:rsidR="007925FD">
        <w:t xml:space="preserve">.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w:t>
      </w:r>
      <w:r w:rsidR="00D92F33">
        <w:t>El desarrollo de la “Realización de Tareas” va usualmente de la mano con</w:t>
      </w:r>
      <w:r w:rsidRPr="00BA156B">
        <w:t xml:space="preserve"> </w:t>
      </w:r>
      <w:r w:rsidR="007925FD">
        <w:t>la metodología “</w:t>
      </w:r>
      <w:r w:rsidR="007925FD" w:rsidRPr="00F916E3">
        <w:t>Think-Aloud</w:t>
      </w:r>
      <w:r w:rsidR="007925FD">
        <w:t xml:space="preserve">” </w:t>
      </w:r>
      <w:r w:rsidR="00D92F33">
        <w:t xml:space="preserve">ya que ayuda a determinar expectativas de los usuarios e identificar aspectos del </w:t>
      </w:r>
      <w:r w:rsidR="00F95B03">
        <w:t>aplicativo informático</w:t>
      </w:r>
      <w:r w:rsidR="00D92F33">
        <w:t xml:space="preserve"> que puedan resultar confusos.</w:t>
      </w:r>
      <w:r w:rsidR="007925FD">
        <w:t xml:space="preserve"> </w:t>
      </w:r>
      <w:r w:rsidR="00D92F33">
        <w:t>Consiste en l</w:t>
      </w:r>
      <w:r w:rsidR="007925FD">
        <w:t>a observaci</w:t>
      </w:r>
      <w:r w:rsidR="00D92F33">
        <w:t>ó</w:t>
      </w:r>
      <w:r w:rsidR="007925FD">
        <w:t xml:space="preserve">n directa </w:t>
      </w:r>
      <w:r w:rsidR="00D92F33">
        <w:t xml:space="preserve">mientras el usuario va realizando la tarea y se le pide al usuario que vaya explicando en voz alta lo que observa, entiende, siente y hace en cada momento </w:t>
      </w:r>
      <w:r w:rsidR="0077483C">
        <w:fldChar w:fldCharType="begin" w:fldLock="1"/>
      </w:r>
      <w:r w:rsidR="000A0E57">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rsidR="0077483C">
        <w:fldChar w:fldCharType="separate"/>
      </w:r>
      <w:r w:rsidR="000A0E57" w:rsidRPr="000A0E57">
        <w:rPr>
          <w:noProof/>
        </w:rPr>
        <w:t>(29)</w:t>
      </w:r>
      <w:r w:rsidR="0077483C">
        <w:fldChar w:fldCharType="end"/>
      </w:r>
      <w:r w:rsidR="00D92F33">
        <w:t>.</w:t>
      </w:r>
    </w:p>
    <w:p w14:paraId="19ADC4E8" w14:textId="77777777" w:rsidR="0061601E" w:rsidRPr="00017896" w:rsidRDefault="00107D89" w:rsidP="00017896">
      <w:pPr>
        <w:pStyle w:val="Texto"/>
      </w:pPr>
      <w:r w:rsidRPr="00BA156B">
        <w:lastRenderedPageBreak/>
        <w:t>Cabe resaltar que la fase de diseño y la fase de evaluación, son iterativas, es decir que se repite el proceso la cantidad de veces que sea necesario para tener un diseño consistente.</w:t>
      </w:r>
    </w:p>
    <w:p w14:paraId="3A67BA5E" w14:textId="77777777" w:rsidR="00B674F0" w:rsidRPr="00BA156B" w:rsidRDefault="007A0FFF" w:rsidP="00107D89">
      <w:pPr>
        <w:pStyle w:val="Ttulo3"/>
        <w:rPr>
          <w:lang w:val="es-PE"/>
        </w:rPr>
      </w:pPr>
      <w:bookmarkStart w:id="194" w:name="_Toc520655631"/>
      <w:r w:rsidRPr="00BA156B">
        <w:rPr>
          <w:lang w:val="es-PE"/>
        </w:rPr>
        <w:t xml:space="preserve">Importancia </w:t>
      </w:r>
      <w:r>
        <w:rPr>
          <w:lang w:val="es-PE"/>
        </w:rPr>
        <w:t xml:space="preserve">del </w:t>
      </w:r>
      <w:r w:rsidR="00562533" w:rsidRPr="00BA156B">
        <w:rPr>
          <w:lang w:val="es-PE"/>
        </w:rPr>
        <w:t>Diseño centrado en el usuario en el sector salud</w:t>
      </w:r>
      <w:r>
        <w:rPr>
          <w:lang w:val="es-PE"/>
        </w:rPr>
        <w:t>.</w:t>
      </w:r>
      <w:bookmarkEnd w:id="194"/>
      <w:r w:rsidR="00562533" w:rsidRPr="00BA156B">
        <w:rPr>
          <w:lang w:val="es-PE"/>
        </w:rPr>
        <w:t xml:space="preserve"> </w:t>
      </w:r>
    </w:p>
    <w:p w14:paraId="386589EE" w14:textId="18D89B79" w:rsidR="00B674F0" w:rsidRPr="00017896" w:rsidRDefault="00054753" w:rsidP="00017896">
      <w:pPr>
        <w:pStyle w:val="Texto"/>
      </w:pPr>
      <w:r w:rsidRPr="00BA156B">
        <w:t>L</w:t>
      </w:r>
      <w:r w:rsidR="00B674F0" w:rsidRPr="00BA156B">
        <w:t xml:space="preserve">os principios del </w:t>
      </w:r>
      <w:r w:rsidRPr="00BA156B">
        <w:t>UCD</w:t>
      </w:r>
      <w:r w:rsidR="00B674F0" w:rsidRPr="00BA156B">
        <w:t xml:space="preserve"> en Tecno</w:t>
      </w:r>
      <w:r w:rsidR="0038486C" w:rsidRPr="00BA156B">
        <w:t>logías de Información en Salud</w:t>
      </w:r>
      <w:r w:rsidR="00B674F0" w:rsidRPr="00BA156B">
        <w:t xml:space="preserve"> </w:t>
      </w:r>
      <w:r w:rsidR="006C2342" w:rsidRPr="00BA156B">
        <w:t>(</w:t>
      </w:r>
      <w:r w:rsidR="006C2342" w:rsidRPr="00F916E3">
        <w:t>Health Information Technologies</w:t>
      </w:r>
      <w:r w:rsidR="006C2342" w:rsidRPr="00BA156B">
        <w:t xml:space="preserve">, HIT) </w:t>
      </w:r>
      <w:r w:rsidR="00B674F0" w:rsidRPr="00BA156B">
        <w:t xml:space="preserve">han sido identificados como fundamentales por la Asociación Médica Americana en conjunto con el gobierno de Estados Unidos, ya que consideran a estos enfoques como requerimientos críticos al momento de crear un </w:t>
      </w:r>
      <w:r w:rsidR="001C1FCB">
        <w:t>aplicativo informático</w:t>
      </w:r>
      <w:r w:rsidR="00E94926">
        <w:t xml:space="preserve"> </w:t>
      </w:r>
      <w:r w:rsidR="00B674F0" w:rsidRPr="00BA156B">
        <w:t xml:space="preserve">clínico </w:t>
      </w:r>
      <w:r w:rsidR="0077483C" w:rsidRPr="00BA156B">
        <w:fldChar w:fldCharType="begin" w:fldLock="1"/>
      </w:r>
      <w:r w:rsidR="000A0E57">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0077483C" w:rsidRPr="00BA156B">
        <w:fldChar w:fldCharType="separate"/>
      </w:r>
      <w:r w:rsidR="000A0E57" w:rsidRPr="000A0E57">
        <w:rPr>
          <w:noProof/>
        </w:rPr>
        <w:t>(30)</w:t>
      </w:r>
      <w:r w:rsidR="0077483C" w:rsidRPr="00BA156B">
        <w:fldChar w:fldCharType="end"/>
      </w:r>
      <w:r w:rsidR="007B7445" w:rsidRPr="00BA156B">
        <w:t>.</w:t>
      </w:r>
      <w:r w:rsidRPr="00BA156B">
        <w:t xml:space="preserve"> Sin el uso de esta </w:t>
      </w:r>
      <w:r w:rsidR="00B05607" w:rsidRPr="00BA156B">
        <w:t>metodología</w:t>
      </w:r>
      <w:r w:rsidR="00B674F0" w:rsidRPr="00BA156B">
        <w:t xml:space="preserve">, no se puede garantizar que un </w:t>
      </w:r>
      <w:r w:rsidR="001C1FCB">
        <w:t>aplicativo informático</w:t>
      </w:r>
      <w:r w:rsidR="00E94926">
        <w:t xml:space="preserve"> </w:t>
      </w:r>
      <w:r w:rsidR="00B674F0" w:rsidRPr="00BA156B">
        <w:t>clínico sea usable y útil para lo que se deseaba</w:t>
      </w:r>
      <w:r w:rsidR="007B7445" w:rsidRPr="00BA156B">
        <w:t>.</w:t>
      </w:r>
      <w:r w:rsidR="00B674F0" w:rsidRPr="00BA156B">
        <w:t xml:space="preserve"> Existen estudios donde se demuestra que la creación de un diseño apropiado para la visualización de datos médicos es valioso para conseguir la participación y compromiso del paciente </w:t>
      </w:r>
      <w:r w:rsidR="0077483C" w:rsidRPr="00BA156B">
        <w:fldChar w:fldCharType="begin" w:fldLock="1"/>
      </w:r>
      <w:r w:rsidR="000A0E57">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0077483C" w:rsidRPr="00BA156B">
        <w:fldChar w:fldCharType="separate"/>
      </w:r>
      <w:r w:rsidR="000A0E57" w:rsidRPr="000A0E57">
        <w:rPr>
          <w:noProof/>
        </w:rPr>
        <w:t>(31)</w:t>
      </w:r>
      <w:r w:rsidR="0077483C" w:rsidRPr="00BA156B">
        <w:fldChar w:fldCharType="end"/>
      </w:r>
      <w:r w:rsidR="00B674F0" w:rsidRPr="00BA156B">
        <w:t xml:space="preserve">, asegurando su funcionalidad y aumentando la probabilidad de conseguir los resultados esper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007B7445" w:rsidRPr="00BA156B">
        <w:t>.</w:t>
      </w:r>
      <w:r w:rsidR="00B674F0" w:rsidRPr="00BA156B">
        <w:t xml:space="preserve"> </w:t>
      </w:r>
    </w:p>
    <w:p w14:paraId="2A694AE0" w14:textId="36BD89B5" w:rsidR="003E4989" w:rsidRDefault="00B018AF" w:rsidP="00017896">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77483C" w:rsidRPr="00BA156B">
        <w:fldChar w:fldCharType="begin" w:fldLock="1"/>
      </w:r>
      <w:r w:rsidR="000A0E57">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0077483C" w:rsidRPr="00BA156B">
        <w:fldChar w:fldCharType="separate"/>
      </w:r>
      <w:r w:rsidR="000A0E57" w:rsidRPr="000A0E57">
        <w:rPr>
          <w:noProof/>
        </w:rPr>
        <w:t>(32)</w:t>
      </w:r>
      <w:r w:rsidR="0077483C" w:rsidRPr="00BA156B">
        <w:fldChar w:fldCharType="end"/>
      </w:r>
      <w:r w:rsidRPr="00BA156B">
        <w:t>.</w:t>
      </w:r>
    </w:p>
    <w:p w14:paraId="246A3DEE" w14:textId="77777777" w:rsidR="00EC3B35" w:rsidRPr="00BA156B" w:rsidRDefault="00EC3B35" w:rsidP="00EC3B35">
      <w:pPr>
        <w:pStyle w:val="Ttulo3"/>
      </w:pPr>
      <w:bookmarkStart w:id="195" w:name="_Toc520655632"/>
      <w:r w:rsidRPr="00BA156B">
        <w:t>Diseño centrado en el usuario en el sector Salud en Perú</w:t>
      </w:r>
      <w:bookmarkEnd w:id="195"/>
    </w:p>
    <w:p w14:paraId="1AD6A30A" w14:textId="77777777" w:rsidR="00EC3B35" w:rsidRPr="00017896" w:rsidRDefault="00EC3B35" w:rsidP="00EC3B35">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rsidR="00F95B03">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14:paraId="3739665D" w14:textId="77777777" w:rsidR="00562533" w:rsidRPr="00BA156B" w:rsidRDefault="00562533" w:rsidP="009E44F3">
      <w:pPr>
        <w:pStyle w:val="Ttulo2"/>
        <w:rPr>
          <w:lang w:val="es-PE"/>
        </w:rPr>
      </w:pPr>
      <w:bookmarkStart w:id="196" w:name="_Toc520655238"/>
      <w:bookmarkStart w:id="197" w:name="_Toc520655633"/>
      <w:bookmarkStart w:id="198" w:name="_Toc520655239"/>
      <w:bookmarkStart w:id="199" w:name="_Toc520655634"/>
      <w:bookmarkStart w:id="200" w:name="_Toc520655635"/>
      <w:bookmarkEnd w:id="196"/>
      <w:bookmarkEnd w:id="197"/>
      <w:bookmarkEnd w:id="198"/>
      <w:bookmarkEnd w:id="199"/>
      <w:r w:rsidRPr="00BA156B">
        <w:rPr>
          <w:lang w:val="es-PE"/>
        </w:rPr>
        <w:t xml:space="preserve">Caso: </w:t>
      </w:r>
      <w:r w:rsidR="00302145" w:rsidRPr="00BA156B">
        <w:rPr>
          <w:lang w:val="es-PE"/>
        </w:rPr>
        <w:t>Superintendencia Nacional de Salud (</w:t>
      </w:r>
      <w:r w:rsidRPr="00BA156B">
        <w:rPr>
          <w:lang w:val="es-PE"/>
        </w:rPr>
        <w:t>SUSALUD</w:t>
      </w:r>
      <w:r w:rsidR="00302145" w:rsidRPr="00BA156B">
        <w:rPr>
          <w:lang w:val="es-PE"/>
        </w:rPr>
        <w:t>)</w:t>
      </w:r>
      <w:r w:rsidRPr="00BA156B">
        <w:rPr>
          <w:lang w:val="es-PE"/>
        </w:rPr>
        <w:t xml:space="preserve"> – Perú</w:t>
      </w:r>
      <w:bookmarkEnd w:id="200"/>
    </w:p>
    <w:p w14:paraId="3018CC50" w14:textId="77777777" w:rsidR="00262D6E" w:rsidRPr="00BA156B" w:rsidRDefault="00262D6E" w:rsidP="004F4C96">
      <w:pPr>
        <w:pStyle w:val="Ttulo3"/>
        <w:rPr>
          <w:lang w:val="es-PE"/>
        </w:rPr>
      </w:pPr>
      <w:bookmarkStart w:id="201" w:name="_Toc520655636"/>
      <w:r w:rsidRPr="00BA156B">
        <w:rPr>
          <w:lang w:val="es-PE"/>
        </w:rPr>
        <w:t>D</w:t>
      </w:r>
      <w:r w:rsidR="00562533" w:rsidRPr="00BA156B">
        <w:rPr>
          <w:lang w:val="es-PE"/>
        </w:rPr>
        <w:t>escripción</w:t>
      </w:r>
      <w:bookmarkEnd w:id="201"/>
    </w:p>
    <w:p w14:paraId="4262DA53" w14:textId="12BF8D4E" w:rsidR="00652560" w:rsidRPr="00017896" w:rsidRDefault="00302145" w:rsidP="00017896">
      <w:pPr>
        <w:pStyle w:val="Texto"/>
      </w:pPr>
      <w:r w:rsidRPr="00BA156B">
        <w:t>S</w:t>
      </w:r>
      <w:r w:rsidR="004F4C96" w:rsidRPr="00BA156B">
        <w:t>USALUD</w:t>
      </w:r>
      <w:r w:rsidR="00652560" w:rsidRPr="00BA156B">
        <w:t xml:space="preserve"> es la encargada de proteger los derechos en salud del ciudadano peruano, orientando sus acciones hacia el empoderamiento para colocar al ciudadano en el centro del sistema de salud, sin importar las condiciones de su seguro </w:t>
      </w:r>
      <w:r w:rsidR="004C67AC" w:rsidRPr="00BA156B">
        <w:t>médico</w:t>
      </w:r>
      <w:r w:rsidR="00652560" w:rsidRPr="00BA156B">
        <w:t xml:space="preserve"> ni el lugar donde se atiende</w:t>
      </w:r>
      <w:r w:rsidR="007B7445" w:rsidRPr="00BA156B">
        <w:t>.</w:t>
      </w:r>
      <w:r w:rsidR="00652560" w:rsidRPr="00BA156B">
        <w:t xml:space="preserve"> SUSALUD tiene autoridad tanto en </w:t>
      </w:r>
      <w:r w:rsidR="004F4C96" w:rsidRPr="00BA156B">
        <w:t xml:space="preserve">IPRESS públicas, privadas y mixtas </w:t>
      </w:r>
      <w:r w:rsidR="00652560" w:rsidRPr="00BA156B">
        <w:t xml:space="preserve">y en </w:t>
      </w:r>
      <w:r w:rsidR="004F4C96" w:rsidRPr="00BA156B">
        <w:t>IAFAS</w:t>
      </w:r>
      <w:r w:rsidR="00CC65BF" w:rsidRPr="00BA156B">
        <w:t xml:space="preserve"> </w:t>
      </w:r>
      <w:r w:rsidR="0077483C" w:rsidRPr="00BA156B">
        <w:fldChar w:fldCharType="begin" w:fldLock="1"/>
      </w:r>
      <w:r w:rsidR="000A0E57">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0077483C" w:rsidRPr="00BA156B">
        <w:fldChar w:fldCharType="separate"/>
      </w:r>
      <w:r w:rsidR="000A0E57" w:rsidRPr="000A0E57">
        <w:rPr>
          <w:noProof/>
        </w:rPr>
        <w:t>(33)</w:t>
      </w:r>
      <w:r w:rsidR="0077483C" w:rsidRPr="00BA156B">
        <w:fldChar w:fldCharType="end"/>
      </w:r>
      <w:r w:rsidR="007B7445" w:rsidRPr="00BA156B">
        <w:t>.</w:t>
      </w:r>
      <w:r w:rsidR="00652560" w:rsidRPr="00BA156B">
        <w:t xml:space="preserve"> </w:t>
      </w:r>
    </w:p>
    <w:p w14:paraId="655E8402" w14:textId="77777777" w:rsidR="00652560" w:rsidRPr="00017896" w:rsidRDefault="00652560" w:rsidP="00017896">
      <w:pPr>
        <w:pStyle w:val="Texto"/>
      </w:pPr>
      <w:r w:rsidRPr="00BA156B">
        <w:t>Cuenta con 4 líneas de acción:</w:t>
      </w:r>
    </w:p>
    <w:p w14:paraId="75FB231B" w14:textId="77777777" w:rsidR="00652560" w:rsidRPr="00BA156B" w:rsidRDefault="00652560" w:rsidP="00A50DD7">
      <w:pPr>
        <w:pStyle w:val="Texto"/>
        <w:numPr>
          <w:ilvl w:val="0"/>
          <w:numId w:val="25"/>
        </w:numPr>
      </w:pPr>
      <w:r w:rsidRPr="00BA156B">
        <w:t>Promoción y protección de los derechos en salud</w:t>
      </w:r>
      <w:r w:rsidR="007B7445" w:rsidRPr="00BA156B">
        <w:t>.</w:t>
      </w:r>
    </w:p>
    <w:p w14:paraId="3E7EAF9B" w14:textId="77777777" w:rsidR="00652560" w:rsidRPr="00BA156B" w:rsidRDefault="00652560" w:rsidP="00A50DD7">
      <w:pPr>
        <w:pStyle w:val="Texto"/>
        <w:numPr>
          <w:ilvl w:val="0"/>
          <w:numId w:val="25"/>
        </w:numPr>
      </w:pPr>
      <w:r w:rsidRPr="00BA156B">
        <w:t>Prevención, mediante supervisión a los establecimientos de salud</w:t>
      </w:r>
      <w:r w:rsidR="007B7445" w:rsidRPr="00BA156B">
        <w:t>.</w:t>
      </w:r>
    </w:p>
    <w:p w14:paraId="1D239D42" w14:textId="77777777" w:rsidR="00652560" w:rsidRPr="00BA156B" w:rsidRDefault="00652560" w:rsidP="00A50DD7">
      <w:pPr>
        <w:pStyle w:val="Texto"/>
        <w:numPr>
          <w:ilvl w:val="0"/>
          <w:numId w:val="25"/>
        </w:numPr>
      </w:pPr>
      <w:r w:rsidRPr="00BA156B">
        <w:lastRenderedPageBreak/>
        <w:t>Restitución al derecho, por medio de fiscalización, medidas correctivas y sanciones cuando se ameriten</w:t>
      </w:r>
      <w:r w:rsidR="007B7445" w:rsidRPr="00BA156B">
        <w:t>.</w:t>
      </w:r>
    </w:p>
    <w:p w14:paraId="7A54BF8B" w14:textId="77777777" w:rsidR="00652560" w:rsidRPr="00017896" w:rsidRDefault="00652560" w:rsidP="00A50DD7">
      <w:pPr>
        <w:pStyle w:val="Texto"/>
        <w:numPr>
          <w:ilvl w:val="0"/>
          <w:numId w:val="25"/>
        </w:numPr>
      </w:pPr>
      <w:r w:rsidRPr="00BA156B">
        <w:t>Investigación y Desarrollo, por medio de sistemas de información</w:t>
      </w:r>
      <w:r w:rsidR="007B7445" w:rsidRPr="00BA156B">
        <w:t>.</w:t>
      </w:r>
    </w:p>
    <w:p w14:paraId="20453E25" w14:textId="0147053F" w:rsidR="00652560" w:rsidRPr="00017896" w:rsidRDefault="00CC65BF" w:rsidP="00017896">
      <w:pPr>
        <w:pStyle w:val="Texto"/>
      </w:pPr>
      <w:r w:rsidRPr="00BA156B">
        <w:t>Para enero del 2018</w:t>
      </w:r>
      <w:r w:rsidR="002D6887" w:rsidRPr="00BA156B">
        <w:t>, existen en total 21</w:t>
      </w:r>
      <w:ins w:id="202" w:author="Owner" w:date="2018-08-20T21:35:00Z">
        <w:r w:rsidR="00461E88">
          <w:t>.</w:t>
        </w:r>
      </w:ins>
      <w:ins w:id="203" w:author="Regina Casanova" w:date="2018-08-16T16:27:00Z">
        <w:del w:id="204" w:author="Owner" w:date="2018-08-20T21:35:00Z">
          <w:r w:rsidR="00FC30FE" w:rsidDel="00461E88">
            <w:delText>,</w:delText>
          </w:r>
        </w:del>
      </w:ins>
      <w:del w:id="205" w:author="Regina Casanova" w:date="2018-08-16T16:27:00Z">
        <w:r w:rsidR="002D6887" w:rsidRPr="00BA156B" w:rsidDel="00FC30FE">
          <w:delText>’</w:delText>
        </w:r>
      </w:del>
      <w:r w:rsidR="002D6887" w:rsidRPr="00BA156B">
        <w:t>119</w:t>
      </w:r>
      <w:r w:rsidR="00652560" w:rsidRPr="00BA156B">
        <w:t xml:space="preserve"> IPRESS a nivel nacional, las c</w:t>
      </w:r>
      <w:r w:rsidR="00CA7FE1" w:rsidRPr="00BA156B">
        <w:t>uales se dividen en privadas (57</w:t>
      </w:r>
      <w:ins w:id="206" w:author="Regina Casanova" w:date="2018-08-16T16:26:00Z">
        <w:r w:rsidR="00FC30FE">
          <w:t>,</w:t>
        </w:r>
      </w:ins>
      <w:del w:id="207" w:author="Regina Casanova" w:date="2018-08-16T16:26:00Z">
        <w:r w:rsidR="00CA7FE1" w:rsidRPr="00BA156B" w:rsidDel="00FC30FE">
          <w:delText>.</w:delText>
        </w:r>
      </w:del>
      <w:r w:rsidR="00CA7FE1" w:rsidRPr="00BA156B">
        <w:t>79</w:t>
      </w:r>
      <w:r w:rsidR="00652560" w:rsidRPr="00BA156B">
        <w:t>% de l</w:t>
      </w:r>
      <w:r w:rsidR="00CA7FE1" w:rsidRPr="00BA156B">
        <w:t>as instituciones) y públicas (42</w:t>
      </w:r>
      <w:ins w:id="208" w:author="Regina Casanova" w:date="2018-08-16T16:26:00Z">
        <w:r w:rsidR="00FC30FE">
          <w:t>,</w:t>
        </w:r>
      </w:ins>
      <w:del w:id="209" w:author="Regina Casanova" w:date="2018-08-16T16:26:00Z">
        <w:r w:rsidR="007B7445" w:rsidRPr="00BA156B" w:rsidDel="00FC30FE">
          <w:delText>.</w:delText>
        </w:r>
      </w:del>
      <w:r w:rsidR="00CA7FE1" w:rsidRPr="00BA156B">
        <w:t>2</w:t>
      </w:r>
      <w:r w:rsidR="00652560" w:rsidRPr="00BA156B">
        <w:t xml:space="preserve">0%)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7B7445" w:rsidRPr="00BA156B">
        <w:t>.</w:t>
      </w:r>
    </w:p>
    <w:p w14:paraId="1B6DD4A8" w14:textId="7937BB9C" w:rsidR="00CC65BF" w:rsidRPr="00017896" w:rsidRDefault="00652560" w:rsidP="00017896">
      <w:pPr>
        <w:pStyle w:val="Texto"/>
      </w:pPr>
      <w:r w:rsidRPr="00BA156B">
        <w:t xml:space="preserve">En el Perú, existen diversas </w:t>
      </w:r>
      <w:r w:rsidR="00CC65BF" w:rsidRPr="00BA156B">
        <w:t>IAFAS</w:t>
      </w:r>
      <w:r w:rsidRPr="00BA156B">
        <w:t xml:space="preserve"> que</w:t>
      </w:r>
      <w:r w:rsidR="00465CE9">
        <w:t>, al 1 de e</w:t>
      </w:r>
      <w:r w:rsidR="00167787" w:rsidRPr="00BA156B">
        <w:t>nero del 2018 contaban</w:t>
      </w:r>
      <w:r w:rsidRPr="00BA156B">
        <w:t xml:space="preserve"> con </w:t>
      </w:r>
      <w:r w:rsidR="00167787" w:rsidRPr="00BA156B">
        <w:t>el 84</w:t>
      </w:r>
      <w:ins w:id="210" w:author="Regina Casanova" w:date="2018-08-16T16:26:00Z">
        <w:r w:rsidR="00FC30FE">
          <w:t>,</w:t>
        </w:r>
      </w:ins>
      <w:del w:id="211" w:author="Regina Casanova" w:date="2018-08-16T16:26:00Z">
        <w:r w:rsidR="00167787" w:rsidRPr="00BA156B" w:rsidDel="00FC30FE">
          <w:delText>.</w:delText>
        </w:r>
      </w:del>
      <w:r w:rsidR="00167787" w:rsidRPr="00BA156B">
        <w:t>99</w:t>
      </w:r>
      <w:r w:rsidR="00CC65BF" w:rsidRPr="00BA156B">
        <w:t xml:space="preserve">% </w:t>
      </w:r>
      <w:r w:rsidR="00520759" w:rsidRPr="00BA156B">
        <w:t>del total de los ciudadanos peruanos</w:t>
      </w:r>
      <w:r w:rsidRPr="00BA156B">
        <w:t xml:space="preserve"> </w:t>
      </w:r>
      <w:r w:rsidR="00CC65BF" w:rsidRPr="00BA156B">
        <w:t xml:space="preserve">asegurados </w:t>
      </w:r>
      <w:r w:rsidRPr="00BA156B">
        <w:t xml:space="preserve">a </w:t>
      </w:r>
      <w:r w:rsidR="0063349C" w:rsidRPr="00BA156B">
        <w:t>nivel nacional</w:t>
      </w:r>
      <w:r w:rsidR="00CC65BF" w:rsidRPr="00BA156B">
        <w:t>. D</w:t>
      </w:r>
      <w:r w:rsidR="008623C3" w:rsidRPr="00BA156B">
        <w:t>e</w:t>
      </w:r>
      <w:r w:rsidR="00CC65BF" w:rsidRPr="00BA156B">
        <w:t xml:space="preserve"> ellos,</w:t>
      </w:r>
      <w:r w:rsidR="008623C3" w:rsidRPr="00BA156B">
        <w:t xml:space="preserve"> </w:t>
      </w:r>
      <w:r w:rsidR="00CC65BF" w:rsidRPr="00BA156B">
        <w:t>el 62</w:t>
      </w:r>
      <w:ins w:id="212" w:author="Regina Casanova" w:date="2018-08-16T16:26:00Z">
        <w:r w:rsidR="00FC30FE">
          <w:t>,</w:t>
        </w:r>
      </w:ins>
      <w:del w:id="213" w:author="Regina Casanova" w:date="2018-08-16T16:26:00Z">
        <w:r w:rsidR="00CC65BF" w:rsidRPr="00BA156B" w:rsidDel="00FC30FE">
          <w:delText>.</w:delText>
        </w:r>
      </w:del>
      <w:r w:rsidR="00CC65BF" w:rsidRPr="00BA156B">
        <w:t>6% se encuentra asegurado por</w:t>
      </w:r>
      <w:r w:rsidR="007A54FF" w:rsidRPr="00BA156B">
        <w:t xml:space="preserve"> Seguro Integral de Salud</w:t>
      </w:r>
      <w:r w:rsidR="00A06B07" w:rsidRPr="00BA156B">
        <w:t xml:space="preserve"> </w:t>
      </w:r>
      <w:r w:rsidR="008623C3" w:rsidRPr="00BA156B">
        <w:t>promovido por el Gobierno del Perú</w:t>
      </w:r>
      <w:r w:rsidR="00CC65BF" w:rsidRPr="00BA156B">
        <w:t>. Esto significa que el 37</w:t>
      </w:r>
      <w:ins w:id="214" w:author="Regina Casanova" w:date="2018-08-16T16:26:00Z">
        <w:r w:rsidR="00FC30FE">
          <w:t>,</w:t>
        </w:r>
      </w:ins>
      <w:del w:id="215" w:author="Regina Casanova" w:date="2018-08-16T16:26:00Z">
        <w:r w:rsidR="00CC65BF" w:rsidRPr="00BA156B" w:rsidDel="00FC30FE">
          <w:delText>.</w:delText>
        </w:r>
      </w:del>
      <w:r w:rsidR="00CC65BF" w:rsidRPr="00BA156B">
        <w:t>4% de la población, aproximadamente 10 millones de ciudadanos, se encuentran repartidos entre los seguros de EsSalud, F</w:t>
      </w:r>
      <w:r w:rsidR="0038486C" w:rsidRPr="00BA156B">
        <w:t>uerzas Armadas</w:t>
      </w:r>
      <w:r w:rsidR="00CC65BF" w:rsidRPr="00BA156B">
        <w:t xml:space="preserve"> y </w:t>
      </w:r>
      <w:r w:rsidR="00B137E1" w:rsidRPr="00BA156B">
        <w:t>Policía</w:t>
      </w:r>
      <w:r w:rsidR="0038486C" w:rsidRPr="00BA156B">
        <w:t xml:space="preserve"> Nacional del Perú</w:t>
      </w:r>
      <w:r w:rsidR="00CC65BF" w:rsidRPr="00BA156B">
        <w:t xml:space="preserve"> y aseguradoras privadas </w:t>
      </w:r>
      <w:r w:rsidR="0077483C" w:rsidRPr="00BA156B">
        <w:fldChar w:fldCharType="begin" w:fldLock="1"/>
      </w:r>
      <w:r w:rsidR="000A0E57">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0077483C" w:rsidRPr="00BA156B">
        <w:fldChar w:fldCharType="separate"/>
      </w:r>
      <w:r w:rsidR="000A0E57" w:rsidRPr="000A0E57">
        <w:rPr>
          <w:noProof/>
        </w:rPr>
        <w:t>(35)</w:t>
      </w:r>
      <w:r w:rsidR="0077483C" w:rsidRPr="00BA156B">
        <w:fldChar w:fldCharType="end"/>
      </w:r>
      <w:r w:rsidR="00CC65BF" w:rsidRPr="00BA156B">
        <w:t>.</w:t>
      </w:r>
    </w:p>
    <w:p w14:paraId="5F83E1E2" w14:textId="77777777" w:rsidR="008D2441" w:rsidRPr="00017896" w:rsidRDefault="00562533" w:rsidP="00017896">
      <w:pPr>
        <w:pStyle w:val="Ttulo3"/>
        <w:rPr>
          <w:lang w:val="es-PE"/>
        </w:rPr>
      </w:pPr>
      <w:bookmarkStart w:id="216" w:name="_Toc520655637"/>
      <w:r w:rsidRPr="00BA156B">
        <w:rPr>
          <w:lang w:val="es-PE"/>
        </w:rPr>
        <w:t xml:space="preserve">Sistema de </w:t>
      </w:r>
      <w:r w:rsidR="002E7295" w:rsidRPr="00BA156B">
        <w:rPr>
          <w:lang w:val="es-PE"/>
        </w:rPr>
        <w:t>Solicitudes</w:t>
      </w:r>
      <w:r w:rsidR="00ED38D2" w:rsidRPr="00BA156B">
        <w:rPr>
          <w:lang w:val="es-PE"/>
        </w:rPr>
        <w:t xml:space="preserve"> en</w:t>
      </w:r>
      <w:r w:rsidR="009B63B8" w:rsidRPr="00BA156B">
        <w:rPr>
          <w:lang w:val="es-PE"/>
        </w:rPr>
        <w:t xml:space="preserve"> Atención al Ciudadano</w:t>
      </w:r>
      <w:bookmarkEnd w:id="216"/>
    </w:p>
    <w:p w14:paraId="617D856C" w14:textId="37382B88" w:rsidR="00376FA3" w:rsidRPr="00017896" w:rsidRDefault="00376FA3" w:rsidP="00017896">
      <w:pPr>
        <w:pStyle w:val="Texto"/>
      </w:pPr>
      <w:r w:rsidRPr="00BA156B">
        <w:t>SUSALUD cuenta con el llamado ‘</w:t>
      </w:r>
      <w:r w:rsidR="002E7295" w:rsidRPr="00BA156B">
        <w:t>Sistema de Solicitudes</w:t>
      </w:r>
      <w:r w:rsidR="00ED38D2" w:rsidRPr="00BA156B">
        <w:t xml:space="preserve"> en</w:t>
      </w:r>
      <w:r w:rsidR="009B63B8" w:rsidRPr="00BA156B">
        <w:t xml:space="preserve"> Atención al Ciudadano’</w:t>
      </w:r>
      <w:r w:rsidR="00F305B6">
        <w:t>, un</w:t>
      </w:r>
      <w:r w:rsidR="008E0DE1">
        <w:t xml:space="preserve"> aplicativo informático</w:t>
      </w:r>
      <w:r w:rsidRPr="00BA156B">
        <w:t xml:space="preserve"> con el cual se espera obtener una retroalimentación de parte de los ciudadanos sobre la calidad de los servicios de salud brindados en diversas partes del Perú, dentro d</w:t>
      </w:r>
      <w:r w:rsidR="009B63B8" w:rsidRPr="00BA156B">
        <w:t>e este</w:t>
      </w:r>
      <w:r w:rsidR="008E0DE1">
        <w:t xml:space="preserve"> aplicativo informático</w:t>
      </w:r>
      <w:r w:rsidR="009B63B8" w:rsidRPr="00BA156B">
        <w:t xml:space="preserve"> se manejan tres</w:t>
      </w:r>
      <w:r w:rsidRPr="00BA156B">
        <w:t xml:space="preserve"> tipos diferentes de solicitudes</w:t>
      </w:r>
      <w:r w:rsidR="002A64C2"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w:t>
      </w:r>
    </w:p>
    <w:p w14:paraId="277476C6" w14:textId="77777777" w:rsidR="00376FA3" w:rsidRPr="00BA156B" w:rsidRDefault="00376FA3" w:rsidP="00A50DD7">
      <w:pPr>
        <w:pStyle w:val="Texto"/>
        <w:numPr>
          <w:ilvl w:val="0"/>
          <w:numId w:val="26"/>
        </w:numPr>
      </w:pPr>
      <w:r w:rsidRPr="00BA156B">
        <w:t>Consultas</w:t>
      </w:r>
    </w:p>
    <w:p w14:paraId="39FD4B0B" w14:textId="77777777" w:rsidR="00376FA3" w:rsidRPr="00BA156B" w:rsidRDefault="00376FA3" w:rsidP="00A50DD7">
      <w:pPr>
        <w:pStyle w:val="Texto"/>
        <w:numPr>
          <w:ilvl w:val="0"/>
          <w:numId w:val="26"/>
        </w:numPr>
      </w:pPr>
      <w:r w:rsidRPr="00BA156B">
        <w:t>Pedido de Intervención (PIN)</w:t>
      </w:r>
    </w:p>
    <w:p w14:paraId="4534B8EA" w14:textId="77777777" w:rsidR="00376FA3" w:rsidRPr="00017896" w:rsidRDefault="00376FA3" w:rsidP="00A50DD7">
      <w:pPr>
        <w:pStyle w:val="Texto"/>
        <w:numPr>
          <w:ilvl w:val="0"/>
          <w:numId w:val="26"/>
        </w:numPr>
      </w:pPr>
      <w:r w:rsidRPr="00BA156B">
        <w:t>Quejas</w:t>
      </w:r>
    </w:p>
    <w:p w14:paraId="12A6D3A2" w14:textId="1D382F21" w:rsidR="008D2441" w:rsidRPr="00017896" w:rsidRDefault="00376FA3" w:rsidP="00017896">
      <w:pPr>
        <w:pStyle w:val="Texto"/>
      </w:pPr>
      <w:r w:rsidRPr="00BA156B">
        <w:lastRenderedPageBreak/>
        <w:t xml:space="preserve">Estas solicitudes pueden ser ingresadas al </w:t>
      </w:r>
      <w:r w:rsidR="008E0DE1">
        <w:t>aplicativo informático</w:t>
      </w:r>
      <w:r w:rsidR="00E94926">
        <w:t xml:space="preserve"> </w:t>
      </w:r>
      <w:r w:rsidRPr="00BA156B">
        <w:t xml:space="preserve">por personal de SUSALUD como por ciudadanos utilizando diversos canales </w:t>
      </w:r>
      <w:r w:rsidR="002A64C2" w:rsidRPr="00BA156B">
        <w:t>brindados al ciudadano</w:t>
      </w:r>
      <w:r w:rsidR="00FB7E35" w:rsidRPr="00BA156B">
        <w:t>. L</w:t>
      </w:r>
      <w:r w:rsidR="00652560" w:rsidRPr="00BA156B">
        <w:t>os</w:t>
      </w:r>
      <w:r w:rsidR="00FB7E35" w:rsidRPr="00BA156B">
        <w:t xml:space="preserve"> canales brindado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2A64C2" w:rsidRPr="00BA156B">
        <w:t xml:space="preserve"> </w:t>
      </w:r>
      <w:r w:rsidRPr="00BA156B">
        <w:t xml:space="preserve">son </w:t>
      </w:r>
      <w:r w:rsidR="0063349C" w:rsidRPr="00BA156B">
        <w:t xml:space="preserve">vía presencial, vía escrita, </w:t>
      </w:r>
      <w:r w:rsidRPr="00BA156B">
        <w:t xml:space="preserve">vía telefónica con una línea gratuita, </w:t>
      </w:r>
      <w:r w:rsidR="0063349C" w:rsidRPr="00BA156B">
        <w:t>vía</w:t>
      </w:r>
      <w:r w:rsidR="00AC7C3A" w:rsidRPr="00BA156B">
        <w:t xml:space="preserve"> </w:t>
      </w:r>
      <w:r w:rsidR="00FB7E35" w:rsidRPr="00BA156B">
        <w:t>Internet</w:t>
      </w:r>
      <w:r w:rsidR="00AC7C3A" w:rsidRPr="00BA156B">
        <w:t xml:space="preserve"> mediante</w:t>
      </w:r>
      <w:r w:rsidR="0063349C" w:rsidRPr="00BA156B">
        <w:t xml:space="preserve"> su página </w:t>
      </w:r>
      <w:r w:rsidRPr="00BA156B">
        <w:t xml:space="preserve">web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Pr="00BA156B">
        <w:t>, correo electrónico, redes sociales</w:t>
      </w:r>
      <w:r w:rsidR="006A0074" w:rsidRPr="00BA156B">
        <w:t xml:space="preserve">, </w:t>
      </w:r>
      <w:r w:rsidR="00AC7C3A" w:rsidRPr="00BA156B">
        <w:t>pantallas interactivas</w:t>
      </w:r>
      <w:r w:rsidR="001B08CA" w:rsidRPr="00BA156B">
        <w:t xml:space="preserve"> </w:t>
      </w:r>
      <w:r w:rsidR="00A048D4" w:rsidRPr="00BA156B">
        <w:t xml:space="preserve">instaladas en algunos hospitales </w:t>
      </w:r>
      <w:r w:rsidR="001B08CA" w:rsidRPr="00BA156B">
        <w:t xml:space="preserve">y aplicativos para </w:t>
      </w:r>
      <w:r w:rsidR="000D16CA" w:rsidRPr="00BA156B">
        <w:t>Smartphone</w:t>
      </w:r>
      <w:r w:rsidR="00114C1C" w:rsidRPr="00BA156B">
        <w:t>.</w:t>
      </w:r>
      <w:r w:rsidR="00AC7C3A" w:rsidRPr="00BA156B">
        <w:t xml:space="preserve"> </w:t>
      </w:r>
      <w:r w:rsidR="00F27B41" w:rsidRPr="00BA156B">
        <w:t>El</w:t>
      </w:r>
      <w:r w:rsidRPr="00BA156B">
        <w:t xml:space="preserve"> aplicativo móvil </w:t>
      </w:r>
      <w:r w:rsidR="00F27B41" w:rsidRPr="00BA156B">
        <w:t>se</w:t>
      </w:r>
      <w:r w:rsidR="00AC7C3A" w:rsidRPr="00BA156B">
        <w:t xml:space="preserve"> introdujo en el 2015 para los</w:t>
      </w:r>
      <w:r w:rsidRPr="00BA156B">
        <w:t xml:space="preserve"> sistema</w:t>
      </w:r>
      <w:r w:rsidR="00AC7C3A" w:rsidRPr="00BA156B">
        <w:t>s</w:t>
      </w:r>
      <w:r w:rsidRPr="00BA156B">
        <w:t xml:space="preserve"> operativo</w:t>
      </w:r>
      <w:r w:rsidR="00AC7C3A" w:rsidRPr="00BA156B">
        <w:t>s</w:t>
      </w:r>
      <w:r w:rsidRPr="00BA156B">
        <w:t xml:space="preserve"> </w:t>
      </w:r>
      <w:r w:rsidRPr="00160297">
        <w:t>Android</w:t>
      </w:r>
      <w:r w:rsidRPr="00BA156B">
        <w:t xml:space="preserve"> </w:t>
      </w:r>
      <w:r w:rsidR="00AC7C3A" w:rsidRPr="00BA156B">
        <w:t xml:space="preserve">e </w:t>
      </w:r>
      <w:r w:rsidR="00AC7C3A" w:rsidRPr="00160297">
        <w:t>iOS</w:t>
      </w:r>
      <w:r w:rsidR="00AC7C3A" w:rsidRPr="00BA156B">
        <w:t xml:space="preserve"> </w:t>
      </w:r>
      <w:r w:rsidRPr="00BA156B">
        <w:t xml:space="preserve">llamado SUSALUD CONTIGO </w:t>
      </w:r>
      <w:r w:rsidR="0077483C" w:rsidRPr="00BA156B">
        <w:fldChar w:fldCharType="begin" w:fldLock="1"/>
      </w:r>
      <w:r w:rsidR="000A0E57">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0077483C" w:rsidRPr="00BA156B">
        <w:fldChar w:fldCharType="separate"/>
      </w:r>
      <w:r w:rsidR="000A0E57" w:rsidRPr="000A0E57">
        <w:rPr>
          <w:noProof/>
        </w:rPr>
        <w:t>(38)</w:t>
      </w:r>
      <w:r w:rsidR="0077483C" w:rsidRPr="00BA156B">
        <w:fldChar w:fldCharType="end"/>
      </w:r>
      <w:r w:rsidR="006E14C9" w:rsidRPr="00BA156B">
        <w:t>,  y</w:t>
      </w:r>
      <w:r w:rsidRPr="00BA156B">
        <w:t xml:space="preserve"> </w:t>
      </w:r>
      <w:r w:rsidR="0063349C" w:rsidRPr="00BA156B">
        <w:t>registró</w:t>
      </w:r>
      <w:r w:rsidRPr="00BA156B">
        <w:t xml:space="preserve"> que el reclamo más común es la insatisfacción del paciente al no haber recibido una atención inmediata </w:t>
      </w:r>
      <w:r w:rsidR="0077483C" w:rsidRPr="00BA156B">
        <w:fldChar w:fldCharType="begin" w:fldLock="1"/>
      </w:r>
      <w:r w:rsidR="000A0E57">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0077483C" w:rsidRPr="00BA156B">
        <w:fldChar w:fldCharType="separate"/>
      </w:r>
      <w:r w:rsidR="000A0E57" w:rsidRPr="000A0E57">
        <w:rPr>
          <w:noProof/>
        </w:rPr>
        <w:t>(39)</w:t>
      </w:r>
      <w:r w:rsidR="0077483C" w:rsidRPr="00BA156B">
        <w:fldChar w:fldCharType="end"/>
      </w:r>
      <w:r w:rsidR="007B7445" w:rsidRPr="00BA156B">
        <w:t>.</w:t>
      </w:r>
      <w:r w:rsidR="002A64C2" w:rsidRPr="00BA156B">
        <w:t xml:space="preserve"> De todos estos canales, al final del</w:t>
      </w:r>
      <w:r w:rsidR="0063349C" w:rsidRPr="00BA156B">
        <w:t xml:space="preserve"> 2017 se </w:t>
      </w:r>
      <w:r w:rsidR="00083349" w:rsidRPr="00BA156B">
        <w:t>observó</w:t>
      </w:r>
      <w:r w:rsidR="0063349C" w:rsidRPr="00BA156B">
        <w:t xml:space="preserve"> que el canal más utilizado por los </w:t>
      </w:r>
      <w:r w:rsidR="00D3505A" w:rsidRPr="00BA156B">
        <w:t>ciudadanos fue</w:t>
      </w:r>
      <w:r w:rsidR="0063349C" w:rsidRPr="00BA156B">
        <w:t xml:space="preserve"> la línea gratuita con </w:t>
      </w:r>
      <w:r w:rsidR="00913D4D" w:rsidRPr="00BA156B">
        <w:t xml:space="preserve">el 41% del total de solicitudes presentadas, siguiéndole por la </w:t>
      </w:r>
      <w:r w:rsidR="00D3505A" w:rsidRPr="00BA156B">
        <w:t>vía</w:t>
      </w:r>
      <w:r w:rsidR="00913D4D" w:rsidRPr="00BA156B">
        <w:t xml:space="preserve"> presencial con el 21</w:t>
      </w:r>
      <w:ins w:id="217" w:author="Regina Casanova" w:date="2018-08-16T16:25:00Z">
        <w:r w:rsidR="00FC30FE">
          <w:t>,</w:t>
        </w:r>
      </w:ins>
      <w:del w:id="218" w:author="Regina Casanova" w:date="2018-08-16T16:25:00Z">
        <w:r w:rsidR="00913D4D" w:rsidRPr="00BA156B" w:rsidDel="00FC30FE">
          <w:delText>.</w:delText>
        </w:r>
      </w:del>
      <w:r w:rsidR="00913D4D" w:rsidRPr="00BA156B">
        <w:t xml:space="preserve">34% y luego por su </w:t>
      </w:r>
      <w:r w:rsidR="00083349" w:rsidRPr="00BA156B">
        <w:t>página</w:t>
      </w:r>
      <w:r w:rsidR="00913D4D" w:rsidRPr="00BA156B">
        <w:t xml:space="preserve"> web con el </w:t>
      </w:r>
      <w:commentRangeStart w:id="219"/>
      <w:r w:rsidR="00913D4D" w:rsidRPr="00BA156B">
        <w:t>19</w:t>
      </w:r>
      <w:ins w:id="220" w:author="Regina Casanova" w:date="2018-08-16T16:25:00Z">
        <w:r w:rsidR="00FC30FE">
          <w:t>,</w:t>
        </w:r>
      </w:ins>
      <w:del w:id="221" w:author="Regina Casanova" w:date="2018-08-16T16:25:00Z">
        <w:r w:rsidR="00913D4D" w:rsidRPr="00BA156B" w:rsidDel="00FC30FE">
          <w:delText>.</w:delText>
        </w:r>
      </w:del>
      <w:r w:rsidR="00C32EAC" w:rsidRPr="00BA156B">
        <w:t xml:space="preserve">1% </w:t>
      </w:r>
      <w:commentRangeEnd w:id="219"/>
      <w:r w:rsidR="00502B1E">
        <w:rPr>
          <w:rStyle w:val="Refdecomentario"/>
          <w:rFonts w:cstheme="minorBidi"/>
          <w:lang w:val="es-ES_tradnl"/>
        </w:rPr>
        <w:commentReference w:id="219"/>
      </w:r>
      <w:r w:rsidR="00C32EAC" w:rsidRPr="00BA156B">
        <w:t xml:space="preserve">del total de las solicitudes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r w:rsidR="00913D4D" w:rsidRPr="00BA156B">
        <w:t>.</w:t>
      </w:r>
    </w:p>
    <w:p w14:paraId="2511B389" w14:textId="37DEA762" w:rsidR="00826B69" w:rsidRPr="00017896" w:rsidRDefault="008D2441" w:rsidP="00826B69">
      <w:pPr>
        <w:pStyle w:val="Texto"/>
      </w:pPr>
      <w:r w:rsidRPr="00BA156B">
        <w:t>Luego de que se introdujera el aplicativo móvil, se duplic</w:t>
      </w:r>
      <w:r w:rsidR="00FE3BC4" w:rsidRPr="00BA156B">
        <w:t>ó</w:t>
      </w:r>
      <w:r w:rsidRPr="00BA156B">
        <w:t xml:space="preserve"> el número de </w:t>
      </w:r>
      <w:r w:rsidR="002E7295" w:rsidRPr="00BA156B">
        <w:t>solicitudes</w:t>
      </w:r>
      <w:r w:rsidRPr="00BA156B">
        <w:t xml:space="preserve"> de parte de la ciudadanía sobre los servicios y prestaciones dadas por las IPRESS</w:t>
      </w:r>
      <w:r w:rsidR="00FE3BC4" w:rsidRPr="00BA156B">
        <w:t>.</w:t>
      </w:r>
      <w:r w:rsidRPr="00BA156B">
        <w:t xml:space="preserve"> </w:t>
      </w:r>
      <w:r w:rsidR="00FE3BC4" w:rsidRPr="00BA156B">
        <w:t>E</w:t>
      </w:r>
      <w:r w:rsidRPr="00BA156B">
        <w:t>n el año 2014 hubo 27</w:t>
      </w:r>
      <w:ins w:id="222" w:author="Owner" w:date="2018-08-20T21:36:00Z">
        <w:r w:rsidR="00461E88">
          <w:t>.</w:t>
        </w:r>
      </w:ins>
      <w:del w:id="223" w:author="Owner" w:date="2018-08-20T21:36:00Z">
        <w:r w:rsidRPr="00BA156B" w:rsidDel="00461E88">
          <w:delText>,</w:delText>
        </w:r>
      </w:del>
      <w:r w:rsidRPr="00BA156B">
        <w:t>039 solicit</w:t>
      </w:r>
      <w:r w:rsidR="002E7295" w:rsidRPr="00BA156B">
        <w:t xml:space="preserve">udes entre quejas, consultas y </w:t>
      </w:r>
      <w:r w:rsidR="0038486C" w:rsidRPr="00BA156B">
        <w:t>PIN</w:t>
      </w:r>
      <w:r w:rsidRPr="00BA156B">
        <w:t>, mientras que en el año 2015 hubo 62</w:t>
      </w:r>
      <w:ins w:id="224" w:author="Owner" w:date="2018-08-20T21:36:00Z">
        <w:r w:rsidR="00461E88">
          <w:t>.</w:t>
        </w:r>
      </w:ins>
      <w:del w:id="225" w:author="Owner" w:date="2018-08-20T21:36:00Z">
        <w:r w:rsidRPr="00BA156B" w:rsidDel="00461E88">
          <w:delText>,</w:delText>
        </w:r>
      </w:del>
      <w:r w:rsidRPr="00BA156B">
        <w:t xml:space="preserve">200 </w:t>
      </w:r>
      <w:r w:rsidR="002E7295" w:rsidRPr="00BA156B">
        <w:t>solicitudes</w:t>
      </w:r>
      <w:r w:rsidRPr="00BA156B">
        <w:t xml:space="preserve"> en total</w:t>
      </w:r>
      <w:r w:rsidR="007B7445" w:rsidRPr="00BA156B">
        <w:t>.</w:t>
      </w:r>
      <w:r w:rsidRPr="00BA156B">
        <w:t xml:space="preserve"> En el año 2016 casi se llegó a </w:t>
      </w:r>
      <w:r w:rsidR="00903B2A" w:rsidRPr="00BA156B">
        <w:t>las 100 mil solicitudes</w:t>
      </w:r>
      <w:r w:rsidRPr="00BA156B">
        <w:t xml:space="preserve"> en total y hasta </w:t>
      </w:r>
      <w:r w:rsidR="00ED247E" w:rsidRPr="00BA156B">
        <w:t>comienzos de mayo de 2017 se habían</w:t>
      </w:r>
      <w:r w:rsidRPr="00BA156B">
        <w:t xml:space="preserve"> presentado 24</w:t>
      </w:r>
      <w:ins w:id="226" w:author="Owner" w:date="2018-08-20T21:36:00Z">
        <w:r w:rsidR="00461E88">
          <w:t>.</w:t>
        </w:r>
      </w:ins>
      <w:del w:id="227" w:author="Owner" w:date="2018-08-20T21:36:00Z">
        <w:r w:rsidRPr="00BA156B" w:rsidDel="00461E88">
          <w:delText>,</w:delText>
        </w:r>
      </w:del>
      <w:r w:rsidRPr="00BA156B">
        <w:t>483 solicitudes</w:t>
      </w:r>
      <w:r w:rsidR="00735B29">
        <w:t xml:space="preserve"> que fue el punto de corte para la Tabla Nº1</w:t>
      </w:r>
      <w:r w:rsidR="007B7445" w:rsidRPr="00BA156B">
        <w:t>.</w:t>
      </w:r>
      <w:r w:rsidRPr="00BA156B">
        <w:t xml:space="preserve"> </w:t>
      </w:r>
      <w:r w:rsidR="00826B69">
        <w:t>Desde comienzos del año 2018</w:t>
      </w:r>
      <w:r w:rsidR="00826B69" w:rsidRPr="00BA156B">
        <w:t xml:space="preserve"> los valores que se muestran dentro del Tablero de Control de SUSALUD </w:t>
      </w:r>
      <w:r w:rsidR="0077483C" w:rsidRPr="00BA156B">
        <w:fldChar w:fldCharType="begin" w:fldLock="1"/>
      </w:r>
      <w:r w:rsidR="000A0E57">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0077483C" w:rsidRPr="00BA156B">
        <w:fldChar w:fldCharType="separate"/>
      </w:r>
      <w:r w:rsidR="000A0E57" w:rsidRPr="000A0E57">
        <w:rPr>
          <w:noProof/>
        </w:rPr>
        <w:t>(37)</w:t>
      </w:r>
      <w:r w:rsidR="0077483C" w:rsidRPr="00BA156B">
        <w:fldChar w:fldCharType="end"/>
      </w:r>
      <w:r w:rsidR="00826B69"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00826B69" w:rsidRPr="00BA156B">
        <w:lastRenderedPageBreak/>
        <w:t xml:space="preserve">que se actualizaba de manera manual ya que era en una hoja de cálculo y el otro era un </w:t>
      </w:r>
      <w:r w:rsidR="00826B69">
        <w:t>aplicativo informático</w:t>
      </w:r>
      <w:r w:rsidR="00826B69" w:rsidRPr="00BA156B">
        <w:t xml:space="preserve"> automatizado. Ambos sistemas almacenaban información distinta y actualmente se está transfiriendo la información contenida en la hoja de cálculo al </w:t>
      </w:r>
      <w:r w:rsidR="00826B69">
        <w:t>aplicativo informático</w:t>
      </w:r>
      <w:r w:rsidR="00826B69" w:rsidRPr="00BA156B">
        <w:t>. Por esto la información mostrada en marzo del 2018 era inconsistente con la que se mostraba en mayo del 2017</w:t>
      </w:r>
      <w:r w:rsidR="00826B69">
        <w:t xml:space="preserve"> por falta de datos. Es por ello que se determinó mostrar los datos recolectad</w:t>
      </w:r>
      <w:r w:rsidR="00AB2DA7">
        <w:t>os hasta mayo del 2017 ya que fue</w:t>
      </w:r>
      <w:r w:rsidR="00826B69">
        <w:t xml:space="preserve"> la última informaci</w:t>
      </w:r>
      <w:r w:rsidR="00AB2DA7">
        <w:t>ón que se recolectó</w:t>
      </w:r>
      <w:r w:rsidR="00826B69">
        <w:t xml:space="preserve"> que contuviera datos de ambos sistemas mencionados por SUSALUD.</w:t>
      </w:r>
    </w:p>
    <w:p w14:paraId="332165C3" w14:textId="77777777" w:rsidR="008D2441" w:rsidRPr="00017896" w:rsidRDefault="008D2441" w:rsidP="00017896">
      <w:pPr>
        <w:pStyle w:val="Texto"/>
      </w:pPr>
      <w:r w:rsidRPr="00BA156B">
        <w:t>Revisando la Tabla Nº1 se puede ver con claridad cómo ha ido aumentando el número de solicitudes a través de los años</w:t>
      </w:r>
      <w:r w:rsidR="007B7445" w:rsidRPr="00BA156B">
        <w:t>.</w:t>
      </w:r>
    </w:p>
    <w:p w14:paraId="2349BF43" w14:textId="77777777" w:rsidR="008D2441" w:rsidRPr="00BA156B" w:rsidRDefault="008D2441" w:rsidP="00262D6E">
      <w:pPr>
        <w:spacing w:line="360" w:lineRule="auto"/>
        <w:jc w:val="both"/>
      </w:pPr>
      <w:r w:rsidRPr="000E6381">
        <w:rPr>
          <w:noProof/>
          <w:lang w:val="en-CA" w:eastAsia="en-CA"/>
        </w:rPr>
        <w:drawing>
          <wp:inline distT="0" distB="0" distL="0" distR="0">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5F3B2383" w14:textId="77777777" w:rsidR="00D95D66" w:rsidRPr="00BA156B" w:rsidRDefault="008D2441" w:rsidP="003F5DBB">
      <w:pPr>
        <w:pStyle w:val="Texto"/>
        <w:jc w:val="center"/>
      </w:pPr>
      <w:r w:rsidRPr="00BA156B">
        <w:t>Tabla Nº1</w:t>
      </w:r>
      <w:r w:rsidR="007B7445" w:rsidRPr="00BA156B">
        <w:t>.</w:t>
      </w:r>
      <w:r w:rsidRPr="00BA156B">
        <w:t xml:space="preserve"> Número de solicitudes recibidas por año</w:t>
      </w:r>
      <w:r w:rsidR="007B7445" w:rsidRPr="00BA156B">
        <w:t>.</w:t>
      </w:r>
    </w:p>
    <w:p w14:paraId="7ACE3EF0" w14:textId="7F2C80EE" w:rsidR="00DF1003" w:rsidRPr="00017896" w:rsidRDefault="008D2441" w:rsidP="003F5DBB">
      <w:pPr>
        <w:pStyle w:val="Texto"/>
        <w:jc w:val="center"/>
      </w:pPr>
      <w:r w:rsidRPr="00BA156B">
        <w:t>Fuente: Tablero de Control – SUSALUD</w:t>
      </w:r>
      <w:r w:rsidR="007B7445" w:rsidRPr="00BA156B">
        <w:t>.</w:t>
      </w:r>
      <w:r w:rsidR="00D54C46">
        <w:t xml:space="preserve"> Data reportada a mayo 2017</w:t>
      </w:r>
      <w:r w:rsidRPr="00BA156B">
        <w:t xml:space="preserve"> </w:t>
      </w:r>
      <w:r w:rsidR="0077483C" w:rsidRPr="00BA156B">
        <w:fldChar w:fldCharType="begin" w:fldLock="1"/>
      </w:r>
      <w:r w:rsidR="000A0E57">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0077483C" w:rsidRPr="00BA156B">
        <w:fldChar w:fldCharType="separate"/>
      </w:r>
      <w:r w:rsidR="000A0E57" w:rsidRPr="000A0E57">
        <w:rPr>
          <w:noProof/>
        </w:rPr>
        <w:t>(34)</w:t>
      </w:r>
      <w:r w:rsidR="0077483C" w:rsidRPr="00BA156B">
        <w:fldChar w:fldCharType="end"/>
      </w:r>
    </w:p>
    <w:p w14:paraId="65235CB2" w14:textId="267B2AA3" w:rsidR="00502B1E" w:rsidDel="00FC30FE" w:rsidRDefault="00502B1E" w:rsidP="00017896">
      <w:pPr>
        <w:pStyle w:val="Texto"/>
        <w:rPr>
          <w:ins w:id="228" w:author="Owner" w:date="2018-08-12T15:11:00Z"/>
          <w:del w:id="229" w:author="Regina Casanova" w:date="2018-08-16T16:27:00Z"/>
        </w:rPr>
      </w:pPr>
    </w:p>
    <w:p w14:paraId="55518209" w14:textId="73FE8FD5" w:rsidR="004220C8" w:rsidRPr="00017896" w:rsidRDefault="00CD231B" w:rsidP="00017896">
      <w:pPr>
        <w:pStyle w:val="Texto"/>
      </w:pPr>
      <w:r w:rsidRPr="00BA156B">
        <w:t xml:space="preserve">Una nueva herramienta </w:t>
      </w:r>
      <w:r w:rsidR="0051122E">
        <w:t xml:space="preserve">informática </w:t>
      </w:r>
      <w:r w:rsidRPr="00BA156B">
        <w:t>que se</w:t>
      </w:r>
      <w:r w:rsidR="00415E4D" w:rsidRPr="00BA156B">
        <w:t xml:space="preserve"> añadió a la web de SUSALUD </w:t>
      </w:r>
      <w:r w:rsidRPr="00BA156B">
        <w:t xml:space="preserve">es </w:t>
      </w:r>
      <w:r w:rsidR="0004257C" w:rsidRPr="00BA156B">
        <w:t>un</w:t>
      </w:r>
      <w:r w:rsidR="00415E4D" w:rsidRPr="00BA156B">
        <w:t xml:space="preserve"> aplicativo llamado SUSALUD MAP en el cual debería</w:t>
      </w:r>
      <w:r w:rsidR="00C219E1" w:rsidRPr="00BA156B">
        <w:t>n</w:t>
      </w:r>
      <w:r w:rsidR="00415E4D" w:rsidRPr="00BA156B">
        <w:t xml:space="preserve"> aparecer las condiciones de funcionamiento de cada IPRESS</w:t>
      </w:r>
      <w:r w:rsidR="00C219E1" w:rsidRPr="00BA156B">
        <w:t xml:space="preserve">. Haciendo </w:t>
      </w:r>
      <w:r w:rsidR="000113B0" w:rsidRPr="00BA156B">
        <w:t xml:space="preserve">una búsqueda simple de un hospital reconocido de Lima Metropolitana </w:t>
      </w:r>
      <w:r w:rsidR="00D3505A" w:rsidRPr="00BA156B">
        <w:t xml:space="preserve">aparecen 3 opciones disponibles </w:t>
      </w:r>
      <w:r w:rsidR="000E42B4" w:rsidRPr="00BA156B">
        <w:t>que</w:t>
      </w:r>
      <w:r w:rsidR="0017760B" w:rsidRPr="00BA156B">
        <w:t xml:space="preserve"> muestran</w:t>
      </w:r>
      <w:r w:rsidR="003566D2" w:rsidRPr="00BA156B">
        <w:t>:</w:t>
      </w:r>
      <w:r w:rsidR="0017760B" w:rsidRPr="00BA156B">
        <w:t xml:space="preserve"> </w:t>
      </w:r>
      <w:r w:rsidR="003566D2" w:rsidRPr="00BA156B">
        <w:t xml:space="preserve">(i) </w:t>
      </w:r>
      <w:r w:rsidR="0017760B" w:rsidRPr="00BA156B">
        <w:t xml:space="preserve">información genérica de las IPRESS, </w:t>
      </w:r>
      <w:r w:rsidR="003566D2" w:rsidRPr="00BA156B">
        <w:t xml:space="preserve">(ii) </w:t>
      </w:r>
      <w:r w:rsidR="007F47FF" w:rsidRPr="00BA156B">
        <w:t>servicios brindados y recursos materiales y personales</w:t>
      </w:r>
      <w:r w:rsidR="0017760B" w:rsidRPr="00BA156B">
        <w:t xml:space="preserve">, </w:t>
      </w:r>
      <w:r w:rsidR="00974A68" w:rsidRPr="00BA156B">
        <w:t xml:space="preserve">y </w:t>
      </w:r>
      <w:r w:rsidR="0087577D" w:rsidRPr="00BA156B">
        <w:t xml:space="preserve">(iii) </w:t>
      </w:r>
      <w:r w:rsidR="00EE62F8">
        <w:t>una opción aú</w:t>
      </w:r>
      <w:r w:rsidR="00974A68" w:rsidRPr="00BA156B">
        <w:t xml:space="preserve">n </w:t>
      </w:r>
      <w:r w:rsidR="00EE62F8">
        <w:t>no desarrollada, mostrando el ró</w:t>
      </w:r>
      <w:r w:rsidR="00974A68" w:rsidRPr="00BA156B">
        <w:t>tulo “</w:t>
      </w:r>
      <w:r w:rsidR="007B2245" w:rsidRPr="00BA156B">
        <w:t>Reporte SUSALUD</w:t>
      </w:r>
      <w:r w:rsidR="00974A68" w:rsidRPr="00BA156B">
        <w:t>”</w:t>
      </w:r>
      <w:r w:rsidR="0017760B" w:rsidRPr="00BA156B">
        <w:t xml:space="preserve">. </w:t>
      </w:r>
      <w:r w:rsidR="001D1508" w:rsidRPr="00BA156B">
        <w:t>El problema con l</w:t>
      </w:r>
      <w:r w:rsidR="00E260FD" w:rsidRPr="00BA156B">
        <w:t xml:space="preserve">a información mostrada en esta </w:t>
      </w:r>
      <w:r w:rsidR="00E260FD" w:rsidRPr="00BA156B">
        <w:lastRenderedPageBreak/>
        <w:t xml:space="preserve">herramienta </w:t>
      </w:r>
      <w:r w:rsidR="0087577D" w:rsidRPr="00BA156B">
        <w:t xml:space="preserve">es que </w:t>
      </w:r>
      <w:r w:rsidR="00E260FD" w:rsidRPr="00BA156B">
        <w:t xml:space="preserve">se encuentra desorganizada y en ciertas partes </w:t>
      </w:r>
      <w:r w:rsidR="00EE62F8">
        <w:t>está</w:t>
      </w:r>
      <w:r w:rsidR="00E260FD" w:rsidRPr="00BA156B">
        <w:t xml:space="preserve"> desactualizada</w:t>
      </w:r>
      <w:r w:rsidR="000113B0" w:rsidRPr="00BA156B">
        <w:t xml:space="preserve"> </w:t>
      </w:r>
      <w:r w:rsidR="0077483C" w:rsidRPr="00BA156B">
        <w:fldChar w:fldCharType="begin" w:fldLock="1"/>
      </w:r>
      <w:r w:rsidR="000A0E57">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0077483C" w:rsidRPr="00BA156B">
        <w:fldChar w:fldCharType="separate"/>
      </w:r>
      <w:r w:rsidR="000A0E57" w:rsidRPr="000A0E57">
        <w:rPr>
          <w:noProof/>
        </w:rPr>
        <w:t>(40)</w:t>
      </w:r>
      <w:r w:rsidR="0077483C" w:rsidRPr="00BA156B">
        <w:fldChar w:fldCharType="end"/>
      </w:r>
      <w:r w:rsidR="00E260FD" w:rsidRPr="00BA156B">
        <w:t>.</w:t>
      </w:r>
    </w:p>
    <w:p w14:paraId="32F66F0F" w14:textId="77777777" w:rsidR="009F3767" w:rsidRPr="00017896" w:rsidRDefault="00CD231B" w:rsidP="00017896">
      <w:pPr>
        <w:pStyle w:val="Texto"/>
      </w:pPr>
      <w:r w:rsidRPr="00BA156B">
        <w:t xml:space="preserve">Por todo lo señalado anteriormente, </w:t>
      </w:r>
      <w:r w:rsidR="009F3767" w:rsidRPr="00BA156B">
        <w:t xml:space="preserve">el aplicativo de SUSALUD MAP parece haber sido concebido para ayudar a los ciudadanos a tomar una mejor decisión sobre </w:t>
      </w:r>
      <w:r w:rsidR="004220C8" w:rsidRPr="00BA156B">
        <w:t>dónde</w:t>
      </w:r>
      <w:r w:rsidR="009F3767" w:rsidRPr="00BA156B">
        <w:t xml:space="preserve"> buscar atención </w:t>
      </w:r>
      <w:r w:rsidR="004220C8" w:rsidRPr="00BA156B">
        <w:t>médica</w:t>
      </w:r>
      <w:r w:rsidR="009F3767" w:rsidRPr="00BA156B">
        <w:t xml:space="preserve">, pero </w:t>
      </w:r>
      <w:r w:rsidR="00EF6176" w:rsidRPr="00BA156B">
        <w:t xml:space="preserve">presenta </w:t>
      </w:r>
      <w:r w:rsidR="009F3767" w:rsidRPr="00BA156B">
        <w:t xml:space="preserve">varias deficiencias que </w:t>
      </w:r>
      <w:r w:rsidR="0079570A" w:rsidRPr="00BA156B">
        <w:t>impiden</w:t>
      </w:r>
      <w:r w:rsidR="009F3767" w:rsidRPr="00BA156B">
        <w:t xml:space="preserve"> que esta información se presente de forma clara y eficiente </w:t>
      </w:r>
      <w:r w:rsidR="0079570A" w:rsidRPr="00BA156B">
        <w:t xml:space="preserve">de manera </w:t>
      </w:r>
      <w:r w:rsidR="009F3767" w:rsidRPr="00BA156B">
        <w:t>que permita a los ciudadanos tomar decisiones.</w:t>
      </w:r>
    </w:p>
    <w:p w14:paraId="330F597B" w14:textId="77777777" w:rsidR="009B63B8" w:rsidRPr="00BA156B" w:rsidRDefault="009B63B8" w:rsidP="00262D6E">
      <w:pPr>
        <w:pStyle w:val="Ttulo3"/>
        <w:rPr>
          <w:lang w:val="es-PE"/>
        </w:rPr>
      </w:pPr>
      <w:bookmarkStart w:id="230" w:name="_Toc520655638"/>
      <w:r w:rsidRPr="00BA156B">
        <w:rPr>
          <w:lang w:val="es-PE"/>
        </w:rPr>
        <w:t>Normat</w:t>
      </w:r>
      <w:r w:rsidR="000113B0" w:rsidRPr="00BA156B">
        <w:rPr>
          <w:lang w:val="es-PE"/>
        </w:rPr>
        <w:t>iva vigente para el recojo</w:t>
      </w:r>
      <w:r w:rsidRPr="00BA156B">
        <w:rPr>
          <w:lang w:val="es-PE"/>
        </w:rPr>
        <w:t xml:space="preserve"> y manejo de reclamos en el sector salud</w:t>
      </w:r>
      <w:bookmarkEnd w:id="230"/>
    </w:p>
    <w:p w14:paraId="6EE8A503" w14:textId="77777777" w:rsidR="004220C8" w:rsidRPr="00017896" w:rsidRDefault="004220C8" w:rsidP="00017896">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BA156B">
        <w:t>públicas</w:t>
      </w:r>
      <w:r w:rsidRPr="00BA156B">
        <w:t xml:space="preserve">, privadas y mixtas. En esta normativa </w:t>
      </w:r>
      <w:r w:rsidR="008626EB" w:rsidRPr="00BA156B">
        <w:t xml:space="preserve">se encuentra estipulada tanto como es el proceso de </w:t>
      </w:r>
      <w:r w:rsidR="000113B0" w:rsidRPr="00BA156B">
        <w:t>recojo</w:t>
      </w:r>
      <w:r w:rsidR="008626EB" w:rsidRPr="00BA156B">
        <w:t xml:space="preserve"> y registro de inconformidades </w:t>
      </w:r>
      <w:r w:rsidR="00205058" w:rsidRPr="00BA156B">
        <w:t>de los ciudadanos</w:t>
      </w:r>
      <w:r w:rsidR="008626EB" w:rsidRPr="00BA156B">
        <w:t xml:space="preserve"> y tercero legitimados tanto en las IPRESS como en SUSALUD</w:t>
      </w:r>
      <w:r w:rsidR="000113B0" w:rsidRPr="00BA156B">
        <w:t xml:space="preserv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8626EB" w:rsidRPr="00BA156B">
        <w:t>.</w:t>
      </w:r>
    </w:p>
    <w:p w14:paraId="6E0F626B" w14:textId="77777777" w:rsidR="004456A4" w:rsidRPr="00017896" w:rsidRDefault="00D06B91" w:rsidP="00017896">
      <w:pPr>
        <w:pStyle w:val="Texto"/>
      </w:pPr>
      <w:r w:rsidRPr="00BA156B">
        <w:t>Dentro de este Decreto Supremo se encuentra</w:t>
      </w:r>
      <w:r w:rsidR="009B63B8" w:rsidRPr="00BA156B">
        <w:t xml:space="preserve"> la diferenciación entre reclamos y queja</w:t>
      </w:r>
      <w:r w:rsidR="002C08D0" w:rsidRPr="00BA156B">
        <w:t>s</w:t>
      </w:r>
      <w:r w:rsidR="001D0A70" w:rsidRPr="00BA156B">
        <w:t>.</w:t>
      </w:r>
      <w:r w:rsidR="009B63B8" w:rsidRPr="00BA156B">
        <w:t xml:space="preserve"> </w:t>
      </w:r>
      <w:r w:rsidR="001D0A70" w:rsidRPr="00BA156B">
        <w:t>Esta</w:t>
      </w:r>
      <w:r w:rsidR="008626EB" w:rsidRPr="00BA156B">
        <w:t xml:space="preserve"> diferencia </w:t>
      </w:r>
      <w:r w:rsidR="001D0A70" w:rsidRPr="00BA156B">
        <w:t>radica en</w:t>
      </w:r>
      <w:r w:rsidR="009B63B8" w:rsidRPr="00BA156B">
        <w:t xml:space="preserve"> ante </w:t>
      </w:r>
      <w:r w:rsidR="005628E1" w:rsidRPr="00BA156B">
        <w:t xml:space="preserve">qué </w:t>
      </w:r>
      <w:r w:rsidR="009B63B8" w:rsidRPr="00BA156B">
        <w:t>institución se ha presentado</w:t>
      </w:r>
      <w:r w:rsidR="008626EB" w:rsidRPr="00BA156B">
        <w:t xml:space="preserve"> la inconformidad</w:t>
      </w:r>
      <w:r w:rsidR="009B63B8" w:rsidRPr="00BA156B">
        <w:t>, cuando se presenta ante una IPRESS se considera reclamo; cuando se presenta ante SUSALUD, es considerad</w:t>
      </w:r>
      <w:r w:rsidR="007620B0" w:rsidRPr="00BA156B">
        <w:t>a</w:t>
      </w:r>
      <w:r w:rsidR="009B63B8" w:rsidRPr="00BA156B">
        <w:t xml:space="preserve"> una queja. </w:t>
      </w:r>
    </w:p>
    <w:p w14:paraId="5F3F864D" w14:textId="77777777" w:rsidR="0099501F" w:rsidRPr="00017896" w:rsidRDefault="004456A4" w:rsidP="00017896">
      <w:pPr>
        <w:pStyle w:val="Texto"/>
      </w:pPr>
      <w:r w:rsidRPr="00BA156B">
        <w:t xml:space="preserve">Bajo esta normativa se dispone que tanto las IAFAS, IPRESS y UGIPRESS se encuentran obligadas a implementar un Sistema de Registro de consultas y </w:t>
      </w:r>
      <w:r w:rsidRPr="00BA156B">
        <w:lastRenderedPageBreak/>
        <w:t>reclamos recibidos, además de emitir los reportes detallados con las acciones hechas para la resolución de ellos, y que este sistema informático y/o físico puede ser accedido por SUSALUD para cumplir sus funciones competentes.</w:t>
      </w:r>
      <w:r w:rsidR="00D06B91" w:rsidRPr="00BA156B">
        <w:t xml:space="preserve"> </w:t>
      </w:r>
      <w:r w:rsidR="007D1CC3" w:rsidRPr="00BA156B">
        <w:t>También</w:t>
      </w:r>
      <w:r w:rsidR="00D06B91" w:rsidRPr="00BA156B">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sidRPr="00BA156B">
        <w:t xml:space="preserve">. Además delimita los plazos de atención son 5 días hábiles para la resolución de Consultas y 30 días hábiles para la resolución de Reclamos y/o Queja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C60E77" w:rsidRPr="00BA156B">
        <w:rPr>
          <w:noProof/>
        </w:rPr>
        <w:t>(12)</w:t>
      </w:r>
      <w:r w:rsidR="0077483C" w:rsidRPr="00BA156B">
        <w:fldChar w:fldCharType="end"/>
      </w:r>
      <w:r w:rsidR="00C60E77" w:rsidRPr="00BA156B">
        <w:t>.</w:t>
      </w:r>
    </w:p>
    <w:p w14:paraId="23101350" w14:textId="4F4D3CB0" w:rsidR="00262D6E" w:rsidRPr="00017896" w:rsidRDefault="006B37DD" w:rsidP="00017896">
      <w:pPr>
        <w:pStyle w:val="Texto"/>
      </w:pPr>
      <w:r w:rsidRPr="00BA156B">
        <w:t>Existe actualmente un proyecto para reemplazar al actual Decre</w:t>
      </w:r>
      <w:r w:rsidR="005400C1" w:rsidRPr="00BA156B">
        <w:t>to Supremo 030 donde se plantea a más detalle las f</w:t>
      </w:r>
      <w:r w:rsidR="001325DD" w:rsidRPr="00BA156B">
        <w:t>unciones a cumplir dentro de las PAUS</w:t>
      </w:r>
      <w:r w:rsidR="00AA0592" w:rsidRPr="00BA156B">
        <w:t>, especifican</w:t>
      </w:r>
      <w:r w:rsidR="001325DD" w:rsidRPr="00BA156B">
        <w:t xml:space="preserve"> documentación para</w:t>
      </w:r>
      <w:r w:rsidR="00AA0592" w:rsidRPr="00BA156B">
        <w:t xml:space="preserve"> el acceso a la Historia </w:t>
      </w:r>
      <w:r w:rsidR="00115702" w:rsidRPr="00BA156B">
        <w:t>Clínica</w:t>
      </w:r>
      <w:r w:rsidR="001325DD" w:rsidRPr="00BA156B">
        <w:t xml:space="preserve">, detallan procedimientos </w:t>
      </w:r>
      <w:r w:rsidR="00AA0592" w:rsidRPr="00BA156B">
        <w:t xml:space="preserve">para la investigación de sucesos por los que los ciudadanos se encuentran manifestando su insatisfacción </w:t>
      </w:r>
      <w:r w:rsidR="001325DD" w:rsidRPr="00BA156B">
        <w:t xml:space="preserve">y </w:t>
      </w:r>
      <w:r w:rsidR="00EE62F8">
        <w:t>el té</w:t>
      </w:r>
      <w:r w:rsidR="00673ED7" w:rsidRPr="00BA156B">
        <w:t>rmino d</w:t>
      </w:r>
      <w:r w:rsidR="00EE62F8">
        <w:t xml:space="preserve">e </w:t>
      </w:r>
      <w:r w:rsidR="0051122E">
        <w:t>“</w:t>
      </w:r>
      <w:r w:rsidR="00EE62F8">
        <w:t>Queja</w:t>
      </w:r>
      <w:r w:rsidR="0051122E">
        <w:t>”</w:t>
      </w:r>
      <w:r w:rsidR="00EE62F8">
        <w:t xml:space="preserve"> es reemplazado por el té</w:t>
      </w:r>
      <w:r w:rsidR="00673ED7" w:rsidRPr="00BA156B">
        <w:t xml:space="preserve">rmino </w:t>
      </w:r>
      <w:r w:rsidR="0051122E">
        <w:t>“</w:t>
      </w:r>
      <w:r w:rsidR="00673ED7" w:rsidRPr="00BA156B">
        <w:t>Denuncia</w:t>
      </w:r>
      <w:r w:rsidR="0051122E">
        <w:t>”</w:t>
      </w:r>
      <w:r w:rsidR="00673ED7" w:rsidRPr="00BA156B">
        <w:t xml:space="preserve">. </w:t>
      </w:r>
      <w:r w:rsidR="000322B7" w:rsidRPr="00BA156B">
        <w:t xml:space="preserve">Tanto en los reclamos como en las denuncias, se centra en mostrar </w:t>
      </w:r>
      <w:r w:rsidR="004B2804" w:rsidRPr="00BA156B">
        <w:t>cómo</w:t>
      </w:r>
      <w:r w:rsidR="000322B7" w:rsidRPr="00BA156B">
        <w:t xml:space="preserve"> estas deben ser gestionadas por la IPRESS y por SUSALUD respectivamente</w:t>
      </w:r>
      <w:r w:rsidR="004B2804" w:rsidRPr="00BA156B">
        <w:t>.</w:t>
      </w:r>
      <w:r w:rsidR="00734B3F" w:rsidRPr="00BA156B">
        <w:t xml:space="preserve"> Adicionalmente, muestran un anexo especial para la formulación de reclamos o denuncias hacia IAFAS separado del formato </w:t>
      </w:r>
      <w:r w:rsidR="001325DD" w:rsidRPr="00BA156B">
        <w:t>hacia IPRESS donde l</w:t>
      </w:r>
      <w:r w:rsidR="00734B3F" w:rsidRPr="00BA156B">
        <w:t>a diferencia entre ambos formatos radica principalmente en diferentes causas del reclamo presentado</w:t>
      </w:r>
      <w:r w:rsidR="001325DD" w:rsidRPr="00BA156B">
        <w:t xml:space="preserve"> </w:t>
      </w:r>
      <w:r w:rsidR="0077483C" w:rsidRPr="00BA156B">
        <w:fldChar w:fldCharType="begin" w:fldLock="1"/>
      </w:r>
      <w:r w:rsidR="000A0E57">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0077483C" w:rsidRPr="00BA156B">
        <w:fldChar w:fldCharType="separate"/>
      </w:r>
      <w:r w:rsidR="000A0E57" w:rsidRPr="000A0E57">
        <w:rPr>
          <w:noProof/>
        </w:rPr>
        <w:t>(41)</w:t>
      </w:r>
      <w:r w:rsidR="0077483C" w:rsidRPr="00BA156B">
        <w:fldChar w:fldCharType="end"/>
      </w:r>
      <w:r w:rsidR="00734B3F" w:rsidRPr="00BA156B">
        <w:t>.</w:t>
      </w:r>
    </w:p>
    <w:p w14:paraId="3AC1A7A6" w14:textId="77777777" w:rsidR="00562533" w:rsidRPr="00BA156B" w:rsidRDefault="00562533" w:rsidP="00A27624">
      <w:pPr>
        <w:pStyle w:val="Ttulo3"/>
        <w:rPr>
          <w:lang w:val="es-PE"/>
        </w:rPr>
      </w:pPr>
      <w:bookmarkStart w:id="231" w:name="_Toc520655639"/>
      <w:r w:rsidRPr="00BA156B">
        <w:rPr>
          <w:lang w:val="es-PE"/>
        </w:rPr>
        <w:t>Limitaciones</w:t>
      </w:r>
      <w:r w:rsidR="00A27624" w:rsidRPr="00BA156B">
        <w:rPr>
          <w:lang w:val="es-PE"/>
        </w:rPr>
        <w:t xml:space="preserve"> del Sistema de Solicitudes</w:t>
      </w:r>
      <w:r w:rsidR="00547CFF" w:rsidRPr="00BA156B">
        <w:rPr>
          <w:lang w:val="es-PE"/>
        </w:rPr>
        <w:t xml:space="preserve"> </w:t>
      </w:r>
      <w:r w:rsidR="00ED38D2" w:rsidRPr="00BA156B">
        <w:rPr>
          <w:lang w:val="es-PE"/>
        </w:rPr>
        <w:t>en</w:t>
      </w:r>
      <w:r w:rsidR="00A976DA" w:rsidRPr="00BA156B">
        <w:rPr>
          <w:lang w:val="es-PE"/>
        </w:rPr>
        <w:t xml:space="preserve"> Atenció</w:t>
      </w:r>
      <w:r w:rsidR="00ED38D2" w:rsidRPr="00BA156B">
        <w:rPr>
          <w:lang w:val="es-PE"/>
        </w:rPr>
        <w:t>n al Ciudadano</w:t>
      </w:r>
      <w:bookmarkEnd w:id="231"/>
    </w:p>
    <w:p w14:paraId="32495F00" w14:textId="33AB4F96" w:rsidR="00651402" w:rsidRPr="00017896" w:rsidRDefault="00327AE6" w:rsidP="00017896">
      <w:pPr>
        <w:pStyle w:val="Texto"/>
      </w:pPr>
      <w:r w:rsidRPr="00BA156B">
        <w:t xml:space="preserve">SUSALUD cuenta con una Plataforma de Información donde </w:t>
      </w:r>
      <w:r w:rsidR="00562533" w:rsidRPr="00BA156B">
        <w:t>se esperaría que se pudiera tener</w:t>
      </w:r>
      <w:r w:rsidR="00A27624" w:rsidRPr="00BA156B">
        <w:t xml:space="preserve"> estadística sobre cuáles son lo</w:t>
      </w:r>
      <w:r w:rsidR="00562533" w:rsidRPr="00BA156B">
        <w:t xml:space="preserve">s principales </w:t>
      </w:r>
      <w:r w:rsidR="00A27624" w:rsidRPr="00BA156B">
        <w:t xml:space="preserve">tipos de </w:t>
      </w:r>
      <w:r w:rsidR="00562533" w:rsidRPr="00BA156B">
        <w:t xml:space="preserve">preocupaciones </w:t>
      </w:r>
      <w:r w:rsidR="00562533" w:rsidRPr="00BA156B">
        <w:lastRenderedPageBreak/>
        <w:t>y/o problemas de los asegurados por IPRESS</w:t>
      </w:r>
      <w:r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007B7445" w:rsidRPr="00BA156B">
        <w:t>.</w:t>
      </w:r>
      <w:r w:rsidR="00562533" w:rsidRPr="00BA156B">
        <w:t xml:space="preserve"> Sin embargo, esto no se puede hacer debido a que </w:t>
      </w:r>
      <w:r w:rsidR="00A27624" w:rsidRPr="00BA156B">
        <w:t>actualmente SUSALUD no cuenta con una clasificación de reclamos vigente</w:t>
      </w:r>
      <w:r w:rsidR="007B7445" w:rsidRPr="00BA156B">
        <w:t>.</w:t>
      </w:r>
      <w:r w:rsidR="00562533" w:rsidRPr="00BA156B">
        <w:t xml:space="preserve"> </w:t>
      </w:r>
      <w:r w:rsidR="00A27624" w:rsidRPr="00BA156B">
        <w:t>Al no encontrarse clasificados,</w:t>
      </w:r>
      <w:r w:rsidR="00562533" w:rsidRPr="00BA156B">
        <w:t xml:space="preserve"> es imposible identificar cuál es el tipo de queja más recurrente, ni cuáles son los </w:t>
      </w:r>
      <w:r w:rsidR="00A27624" w:rsidRPr="00BA156B">
        <w:t>problemas más urgentes a ser solucionados dentro de la IPRESS</w:t>
      </w:r>
      <w:r w:rsidR="007B7445" w:rsidRPr="00BA156B">
        <w:t>.</w:t>
      </w:r>
      <w:r w:rsidR="00493B08" w:rsidRPr="00BA156B">
        <w:t xml:space="preserve"> En la Resolución de Superintendencia Nº 160-2011-SUNASA/CD</w:t>
      </w:r>
      <w:r w:rsidRPr="00BA156B">
        <w:t xml:space="preserve"> </w:t>
      </w:r>
      <w:r w:rsidR="0077483C" w:rsidRPr="00BA156B">
        <w:fldChar w:fldCharType="begin" w:fldLock="1"/>
      </w:r>
      <w:r w:rsidR="000A0E57">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0077483C" w:rsidRPr="00BA156B">
        <w:fldChar w:fldCharType="separate"/>
      </w:r>
      <w:r w:rsidR="000A0E57" w:rsidRPr="000A0E57">
        <w:rPr>
          <w:noProof/>
        </w:rPr>
        <w:t>(42)</w:t>
      </w:r>
      <w:r w:rsidR="0077483C" w:rsidRPr="00BA156B">
        <w:fldChar w:fldCharType="end"/>
      </w:r>
      <w:r w:rsidR="00493B08" w:rsidRPr="00BA156B">
        <w:t xml:space="preserve"> se </w:t>
      </w:r>
      <w:r w:rsidR="006F009C" w:rsidRPr="00BA156B">
        <w:t>presentó</w:t>
      </w:r>
      <w:r w:rsidR="00493B08" w:rsidRPr="00BA156B">
        <w:t xml:space="preserve"> una Tabla de Clasificación de Causas de Reclamos, la cual detalla </w:t>
      </w:r>
      <w:r w:rsidR="00C66953" w:rsidRPr="00BA156B">
        <w:t xml:space="preserve">110 </w:t>
      </w:r>
      <w:r w:rsidR="007B022D" w:rsidRPr="00BA156B">
        <w:t>ítems</w:t>
      </w:r>
      <w:r w:rsidR="00C66953" w:rsidRPr="00BA156B">
        <w:t xml:space="preserve"> </w:t>
      </w:r>
      <w:r w:rsidR="00F938C7" w:rsidRPr="00BA156B">
        <w:t xml:space="preserve">con causas </w:t>
      </w:r>
      <w:r w:rsidR="006F009C" w:rsidRPr="00BA156B">
        <w:t>específicas</w:t>
      </w:r>
      <w:r w:rsidR="00EA4860" w:rsidRPr="00BA156B">
        <w:t xml:space="preserve"> de </w:t>
      </w:r>
      <w:r w:rsidR="002D6E63" w:rsidRPr="00BA156B">
        <w:t xml:space="preserve">los reclamos, esta tabla incluye tanto las causas </w:t>
      </w:r>
      <w:r w:rsidR="006F009C" w:rsidRPr="00BA156B">
        <w:t>específicas</w:t>
      </w:r>
      <w:r w:rsidR="002D6E63" w:rsidRPr="00BA156B">
        <w:t xml:space="preserve"> de reclamos </w:t>
      </w:r>
      <w:r w:rsidR="006F009C" w:rsidRPr="00BA156B">
        <w:t>de las cuales son 60 exclusivas para IPRESS,</w:t>
      </w:r>
      <w:r w:rsidR="008E72AA" w:rsidRPr="00BA156B">
        <w:t xml:space="preserve"> </w:t>
      </w:r>
      <w:r w:rsidR="006F009C" w:rsidRPr="00BA156B">
        <w:t>44</w:t>
      </w:r>
      <w:r w:rsidR="00810620" w:rsidRPr="00BA156B">
        <w:t xml:space="preserve"> exclusivas para IAFAS</w:t>
      </w:r>
      <w:r w:rsidR="006F009C" w:rsidRPr="00BA156B">
        <w:t xml:space="preserve"> y 6 causas que se aplican tanto para IPRESS como para IAFAS. Sin embargo, a pesar de existir esta Tabla de Clasificació</w:t>
      </w:r>
      <w:r w:rsidR="00940852" w:rsidRPr="00BA156B">
        <w:t xml:space="preserve">n, </w:t>
      </w:r>
      <w:r w:rsidR="00002C04" w:rsidRPr="00BA156B">
        <w:t xml:space="preserve">en el Decreto Supremo 030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3F29A5" w:rsidRPr="00BA156B">
        <w:rPr>
          <w:noProof/>
        </w:rPr>
        <w:t>(12)</w:t>
      </w:r>
      <w:r w:rsidR="0077483C" w:rsidRPr="00BA156B">
        <w:fldChar w:fldCharType="end"/>
      </w:r>
      <w:r w:rsidR="00002C04" w:rsidRPr="00BA156B">
        <w:t xml:space="preserve"> </w:t>
      </w:r>
      <w:r w:rsidR="00940852" w:rsidRPr="00BA156B">
        <w:t xml:space="preserve">no se menciona como </w:t>
      </w:r>
      <w:r w:rsidR="00002C04" w:rsidRPr="00BA156B">
        <w:t>ella</w:t>
      </w:r>
      <w:r w:rsidR="00940852" w:rsidRPr="00BA156B">
        <w:t xml:space="preserve"> debe ser utilizada</w:t>
      </w:r>
      <w:r w:rsidR="00002C04" w:rsidRPr="00BA156B">
        <w:t>.</w:t>
      </w:r>
      <w:r w:rsidR="00940852" w:rsidRPr="00BA156B">
        <w:t xml:space="preserve"> </w:t>
      </w:r>
      <w:r w:rsidR="00002C04" w:rsidRPr="00BA156B">
        <w:t>Para resolver esta duda,</w:t>
      </w:r>
      <w:r w:rsidR="00160383" w:rsidRPr="00BA156B">
        <w:t xml:space="preserve"> se hicieron las consultas correspondientes a personal de SUSALUD y ellos indicaron que esta tabla de clasificación ya no se utiliza debido a que como cuenta co</w:t>
      </w:r>
      <w:r w:rsidR="00EE62F8">
        <w:t>n muchas categorías lo cual hací</w:t>
      </w:r>
      <w:r w:rsidR="00160383" w:rsidRPr="00BA156B">
        <w:t>a complejo su uso.</w:t>
      </w:r>
    </w:p>
    <w:p w14:paraId="43CE58B8" w14:textId="32328B61" w:rsidR="00562533" w:rsidRPr="00017896" w:rsidRDefault="007222F0" w:rsidP="00017896">
      <w:pPr>
        <w:pStyle w:val="Texto"/>
      </w:pPr>
      <w:r w:rsidRPr="00BA156B">
        <w:t>Es por est</w:t>
      </w:r>
      <w:r w:rsidR="004053C8" w:rsidRPr="00BA156B">
        <w:t>a razón</w:t>
      </w:r>
      <w:r w:rsidRPr="00BA156B">
        <w:t xml:space="preserve"> que se revisó a fondo las estadísticas que presenta SUSALUD dentro de su Plataforma de Información</w:t>
      </w:r>
      <w:r w:rsidR="004053C8" w:rsidRPr="00BA156B">
        <w:t xml:space="preserve"> </w:t>
      </w:r>
      <w:r w:rsidR="0077483C" w:rsidRPr="00BA156B">
        <w:fldChar w:fldCharType="begin" w:fldLock="1"/>
      </w:r>
      <w:r w:rsidR="000A0E57">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0077483C" w:rsidRPr="00BA156B">
        <w:fldChar w:fldCharType="separate"/>
      </w:r>
      <w:r w:rsidR="000A0E57" w:rsidRPr="000A0E57">
        <w:rPr>
          <w:noProof/>
        </w:rPr>
        <w:t>(36)</w:t>
      </w:r>
      <w:r w:rsidR="0077483C" w:rsidRPr="00BA156B">
        <w:fldChar w:fldCharType="end"/>
      </w:r>
      <w:r w:rsidRPr="00BA156B">
        <w:t>, y se encontraron datos que genera</w:t>
      </w:r>
      <w:r w:rsidR="004053C8" w:rsidRPr="00BA156B">
        <w:t>ba</w:t>
      </w:r>
      <w:r w:rsidRPr="00BA156B">
        <w:t>n duda. Por ejemplo, se encontró que detallan solicitudes presentadas e</w:t>
      </w:r>
      <w:r w:rsidR="00EE62F8">
        <w:t>n el año 2015 con estado “En Trá</w:t>
      </w:r>
      <w:r w:rsidRPr="00BA156B">
        <w:t>mite”</w:t>
      </w:r>
      <w:r w:rsidR="004053C8" w:rsidRPr="00BA156B">
        <w:t xml:space="preserve"> cuando el tiempo máximo para resolver solicitudes es de 30 días por norma</w:t>
      </w:r>
      <w:r w:rsidRPr="00BA156B">
        <w:t>.</w:t>
      </w:r>
      <w:r w:rsidR="004053C8" w:rsidRPr="00BA156B">
        <w:t xml:space="preserve"> Esto genera un poco de suspicacia sobre las fuentes de datos que utiliza SUSALUD actualmente.</w:t>
      </w:r>
    </w:p>
    <w:p w14:paraId="5E2E5CE4" w14:textId="77777777" w:rsidR="00562533" w:rsidRPr="00BA156B" w:rsidRDefault="00562533" w:rsidP="004053C8">
      <w:pPr>
        <w:pStyle w:val="Ttulo3"/>
        <w:rPr>
          <w:lang w:val="es-PE"/>
        </w:rPr>
      </w:pPr>
      <w:bookmarkStart w:id="232" w:name="_Toc520655640"/>
      <w:r w:rsidRPr="00BA156B">
        <w:rPr>
          <w:lang w:val="es-PE"/>
        </w:rPr>
        <w:lastRenderedPageBreak/>
        <w:t>Oportunidades de Mejora</w:t>
      </w:r>
      <w:bookmarkEnd w:id="232"/>
    </w:p>
    <w:p w14:paraId="33AE6CB2" w14:textId="77777777" w:rsidR="00B674F0" w:rsidRDefault="004053C8" w:rsidP="00017896">
      <w:pPr>
        <w:pStyle w:val="Texto"/>
      </w:pPr>
      <w:r w:rsidRPr="00BA156B">
        <w:t xml:space="preserve">Con la evidencia expuesta del manejo de reclamos y </w:t>
      </w:r>
      <w:r w:rsidR="00562533" w:rsidRPr="00BA156B">
        <w:t xml:space="preserve">las limitantes </w:t>
      </w:r>
      <w:r w:rsidRPr="00BA156B">
        <w:t>expuestas se pueden pensar en</w:t>
      </w:r>
      <w:r w:rsidR="00562533" w:rsidRPr="00BA156B">
        <w:t xml:space="preserve"> varias formas de mejorar el </w:t>
      </w:r>
      <w:r w:rsidR="00753D9C">
        <w:t>aplicativo informático</w:t>
      </w:r>
      <w:r w:rsidR="00562533" w:rsidRPr="00BA156B">
        <w:t xml:space="preserve"> teniendo en cuenta tanto las necesidades de los asegurados como la de las IPRESS y SUSALUD</w:t>
      </w:r>
      <w:r w:rsidR="007B7445" w:rsidRPr="00BA156B">
        <w:t>.</w:t>
      </w:r>
      <w:r w:rsidR="00562533" w:rsidRPr="00BA156B">
        <w:t xml:space="preserve"> Un </w:t>
      </w:r>
      <w:r w:rsidR="00753D9C">
        <w:t>aplicativo informático</w:t>
      </w:r>
      <w:r w:rsidR="00DE4BF7">
        <w:t xml:space="preserve"> </w:t>
      </w:r>
      <w:r w:rsidR="00562533" w:rsidRPr="00BA156B">
        <w:t>centralizado administrado por SUSALUD, en el cual cada IPRESS pueda ingresar los reclamos conforme van llegando y donde se pueda colocar el procedimiento que se realiza para solucionar cada uno de ellos, podría reducir mucho la carga fiscalizadora de SUSALUD</w:t>
      </w:r>
      <w:r w:rsidRPr="00BA156B">
        <w:t xml:space="preserve"> y la capacidad de las IPRESS en mejorar</w:t>
      </w:r>
      <w:r w:rsidR="007B7445" w:rsidRPr="00BA156B">
        <w:t>.</w:t>
      </w:r>
      <w:r w:rsidR="00562533" w:rsidRPr="00BA156B">
        <w:t xml:space="preserve"> Con este </w:t>
      </w:r>
      <w:r w:rsidR="00753D9C">
        <w:t>aplicativo informático</w:t>
      </w:r>
      <w:r w:rsidRPr="00BA156B">
        <w:t xml:space="preserve"> se mejoraría el alcance de la información proveniente en los reclamos y podría manejarse de una forma que permita proponer proyectos de mejora para </w:t>
      </w:r>
      <w:r w:rsidR="00EF06FE">
        <w:t xml:space="preserve">la red </w:t>
      </w:r>
      <w:r w:rsidR="00591BA7">
        <w:t xml:space="preserve">de establecimientos de salud del </w:t>
      </w:r>
      <w:r w:rsidR="00EF06FE">
        <w:t xml:space="preserve">MINSA </w:t>
      </w:r>
      <w:r w:rsidRPr="00BA156B">
        <w:t>del Perú.</w:t>
      </w:r>
    </w:p>
    <w:p w14:paraId="458CC8A6" w14:textId="77777777" w:rsidR="00A60A6F" w:rsidRDefault="001435D9" w:rsidP="00017896">
      <w:pPr>
        <w:pStyle w:val="Texto"/>
      </w:pPr>
      <w:r>
        <w:t>Durante la búsqueda</w:t>
      </w:r>
      <w:r w:rsidR="00A60A6F">
        <w:t xml:space="preserve"> </w:t>
      </w:r>
      <w:r>
        <w:t xml:space="preserve">bibliográfica de este estudio, se realizaron búsquedas </w:t>
      </w:r>
      <w:r w:rsidR="00A60A6F">
        <w:t xml:space="preserve">acerca de sistemas parecidos que se utilizan en otros países para el recojo, manejo y gestión de los reclamos, se encontraron referencias a manuales de gestión de reclamos los cuales fueron explicados en el primer capítulo de este estudio. No se encontraron referencias a </w:t>
      </w:r>
      <w:r w:rsidR="004F498A">
        <w:t>aplicativos</w:t>
      </w:r>
      <w:r w:rsidR="00A60A6F">
        <w:t xml:space="preserve"> de gestión de reclamos ideados utilizando una metodología de investigación como la de UCD. Dicha búsqueda bibliográfica se </w:t>
      </w:r>
      <w:r>
        <w:t>realizó</w:t>
      </w:r>
      <w:r w:rsidR="00A60A6F">
        <w:t xml:space="preserve"> en</w:t>
      </w:r>
      <w:r>
        <w:t xml:space="preserve"> </w:t>
      </w:r>
      <w:r w:rsidR="007B5AA2">
        <w:t>las bases de datos</w:t>
      </w:r>
      <w:r>
        <w:t xml:space="preserve"> “PubMed”, “Scopus” y “Science Direc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14:paraId="44FA55EE" w14:textId="77777777" w:rsidR="0023033B" w:rsidRPr="000538FD" w:rsidRDefault="00A12DD0" w:rsidP="000538FD">
      <w:pPr>
        <w:pStyle w:val="Ttulo1"/>
      </w:pPr>
      <w:bookmarkStart w:id="233" w:name="_Toc520655641"/>
      <w:r w:rsidRPr="00BA156B">
        <w:lastRenderedPageBreak/>
        <w:t>Justificación del estudio</w:t>
      </w:r>
      <w:bookmarkEnd w:id="233"/>
    </w:p>
    <w:p w14:paraId="52BF6C31" w14:textId="136E3234" w:rsidR="00736B17" w:rsidRPr="000538FD" w:rsidRDefault="00D12CF6" w:rsidP="000538FD">
      <w:pPr>
        <w:pStyle w:val="Texto"/>
      </w:pPr>
      <w:r w:rsidRPr="00BA156B">
        <w:t xml:space="preserve">Bajo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Pr="00BA156B">
        <w:t>, cada IPRESS se encuentra obligada a implementar un Sistema de Registro de Consultas y Reclamos Recibidos</w:t>
      </w:r>
      <w:r w:rsidR="00CE1173" w:rsidRPr="00BA156B">
        <w:t xml:space="preserve"> al que</w:t>
      </w:r>
      <w:r w:rsidRPr="00BA156B">
        <w:t xml:space="preserve"> SUSALUD</w:t>
      </w:r>
      <w:r w:rsidR="00CE1173" w:rsidRPr="00BA156B">
        <w:t xml:space="preserve"> pueda </w:t>
      </w:r>
      <w:r w:rsidRPr="00BA156B">
        <w:t>tener acceso. Sin embargo,</w:t>
      </w:r>
      <w:r w:rsidR="00CE1173" w:rsidRPr="00BA156B">
        <w:t xml:space="preserve"> </w:t>
      </w:r>
      <w:r w:rsidR="006C0F8E">
        <w:t>la implementación de</w:t>
      </w:r>
      <w:r w:rsidR="00CE1173" w:rsidRPr="00BA156B">
        <w:t xml:space="preserve"> un </w:t>
      </w:r>
      <w:r w:rsidR="00EC3B35">
        <w:t>aplicativo informático</w:t>
      </w:r>
      <w:r w:rsidR="00CE1173" w:rsidRPr="00BA156B">
        <w:t xml:space="preserve"> centralizado</w:t>
      </w:r>
      <w:r w:rsidR="00EC3B35">
        <w:t xml:space="preserve"> </w:t>
      </w:r>
      <w:r w:rsidR="006C0F8E">
        <w:t xml:space="preserve">que permita a todas las IPRESS recoger y manejar sus reclamos de manera ordenada y que además permita </w:t>
      </w:r>
      <w:r w:rsidR="00EC3B35">
        <w:t>la supervisión de SUSALUD</w:t>
      </w:r>
      <w:r w:rsidR="006C0F8E">
        <w:t xml:space="preserve"> sería de mucha más utilidad que </w:t>
      </w:r>
      <w:r w:rsidR="00CE1173" w:rsidRPr="00BA156B">
        <w:t xml:space="preserve">la creación de </w:t>
      </w:r>
      <w:r w:rsidR="003C6FC8">
        <w:t>varios</w:t>
      </w:r>
      <w:r w:rsidR="00CE1173" w:rsidRPr="00BA156B">
        <w:t xml:space="preserve"> </w:t>
      </w:r>
      <w:r w:rsidR="006C0F8E">
        <w:t>aplicativos</w:t>
      </w:r>
      <w:r w:rsidR="00CE1173" w:rsidRPr="00BA156B">
        <w:t xml:space="preserve"> independientes que realicen estas</w:t>
      </w:r>
      <w:r w:rsidR="006C0F8E">
        <w:t xml:space="preserve"> mismas</w:t>
      </w:r>
      <w:r w:rsidR="00CE1173" w:rsidRPr="00BA156B">
        <w:t xml:space="preserve"> funciones, </w:t>
      </w:r>
      <w:r w:rsidR="00C60E77" w:rsidRPr="00BA156B">
        <w:t>ya que</w:t>
      </w:r>
      <w:r w:rsidR="006C0F8E">
        <w:t xml:space="preserve"> implicarían un mayor esfuerzo al momento de fiscalización y no permitirían una concentración de datos similares</w:t>
      </w:r>
      <w:r w:rsidR="00CE1173" w:rsidRPr="00BA156B">
        <w:t>. Esto es debido a que u</w:t>
      </w:r>
      <w:r w:rsidRPr="00BA156B">
        <w:t xml:space="preserve">n </w:t>
      </w:r>
      <w:r w:rsidR="003C45AD">
        <w:t>aplicativo</w:t>
      </w:r>
      <w:r w:rsidRPr="00BA156B">
        <w:t xml:space="preserve"> de esta naturaleza permitiría no solamente que la comunicación entre IPRESS y ciudadanos mejorar</w:t>
      </w:r>
      <w:ins w:id="234" w:author="Owner" w:date="2018-08-15T03:26:00Z">
        <w:r w:rsidR="00DD693B">
          <w:t>a</w:t>
        </w:r>
      </w:ins>
      <w:del w:id="235" w:author="Owner" w:date="2018-08-15T03:26:00Z">
        <w:r w:rsidRPr="00BA156B" w:rsidDel="00DD693B">
          <w:delText>á</w:delText>
        </w:r>
      </w:del>
      <w:r w:rsidRPr="00BA156B">
        <w:t xml:space="preserve">, sino además serviría para una correcta supervisión de parte de organismos fiscalizadores como SUSALUD. </w:t>
      </w:r>
      <w:r w:rsidR="00CE1173" w:rsidRPr="00BA156B">
        <w:t>E</w:t>
      </w:r>
      <w:r w:rsidRPr="00BA156B">
        <w:t xml:space="preserve">ste </w:t>
      </w:r>
      <w:r w:rsidR="003C45AD">
        <w:t>aplicativo informático</w:t>
      </w:r>
      <w:r w:rsidR="00A85BE3">
        <w:t xml:space="preserve"> </w:t>
      </w:r>
      <w:r w:rsidRPr="00BA156B">
        <w:t>debería permitir a los ciudadanos monitorear el estado de sus reclamos y visualizar información que le permita tomar una mejor decisión sobre</w:t>
      </w:r>
      <w:r w:rsidR="000D16CA" w:rsidRPr="00BA156B">
        <w:t xml:space="preserve"> dónde</w:t>
      </w:r>
      <w:r w:rsidRPr="00BA156B">
        <w:t xml:space="preserve"> prefiere buscar atención médica. Est</w:t>
      </w:r>
      <w:r w:rsidR="00C22A5E" w:rsidRPr="00BA156B">
        <w:t>e</w:t>
      </w:r>
      <w:r w:rsidRPr="00BA156B">
        <w:t xml:space="preserve"> sería un </w:t>
      </w:r>
      <w:r w:rsidR="003C45AD">
        <w:t>aplicativo</w:t>
      </w:r>
      <w:r w:rsidR="00A85BE3">
        <w:t xml:space="preserve"> </w:t>
      </w:r>
      <w:r w:rsidRPr="00BA156B">
        <w:t>muy atractivo para reducir la brecha que separa a las IPRESS y SUSALUD de los ciudadanos. Para poder lograr que esto funcione, se necesita principalment</w:t>
      </w:r>
      <w:r w:rsidR="00EE62F8">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14:paraId="14A680C0" w14:textId="77777777" w:rsidR="00D12CF6" w:rsidRPr="00BA156B" w:rsidRDefault="00736B17" w:rsidP="000538FD">
      <w:pPr>
        <w:pStyle w:val="Texto"/>
      </w:pPr>
      <w:r w:rsidRPr="00BA156B">
        <w:t>Pa</w:t>
      </w:r>
      <w:r w:rsidR="00FB540C" w:rsidRPr="00BA156B">
        <w:t xml:space="preserve">ra el diseño de este </w:t>
      </w:r>
      <w:r w:rsidR="003C45AD">
        <w:t>aplicativo informático</w:t>
      </w:r>
      <w:r w:rsidRPr="00BA156B">
        <w:t xml:space="preserve"> se escogió la metodología del </w:t>
      </w:r>
      <w:r w:rsidR="007A54FF" w:rsidRPr="00BA156B">
        <w:t>UCD</w:t>
      </w:r>
      <w:r w:rsidR="00520AF5" w:rsidRPr="00BA156B">
        <w:t xml:space="preserve"> </w:t>
      </w:r>
      <w:r w:rsidR="0077483C" w:rsidRPr="00BA156B">
        <w:fldChar w:fldCharType="begin" w:fldLock="1"/>
      </w:r>
      <w:r w:rsidR="00E319D4">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0077483C" w:rsidRPr="00BA156B">
        <w:fldChar w:fldCharType="separate"/>
      </w:r>
      <w:r w:rsidR="00520AF5" w:rsidRPr="00BA156B">
        <w:rPr>
          <w:noProof/>
        </w:rPr>
        <w:t>(9)</w:t>
      </w:r>
      <w:r w:rsidR="0077483C" w:rsidRPr="00BA156B">
        <w:fldChar w:fldCharType="end"/>
      </w:r>
      <w:r w:rsidR="00FD57C8" w:rsidRPr="00BA156B">
        <w:t>. Esta metodología</w:t>
      </w:r>
      <w:r w:rsidR="00D12CF6" w:rsidRPr="00BA156B">
        <w:t xml:space="preserve"> </w:t>
      </w:r>
      <w:r w:rsidR="00CE1173" w:rsidRPr="00BA156B">
        <w:t xml:space="preserve">es </w:t>
      </w:r>
      <w:r w:rsidR="00AA3B6F" w:rsidRPr="00BA156B">
        <w:t>adecuada para los objetivos de este estudio</w:t>
      </w:r>
      <w:r w:rsidRPr="00BA156B">
        <w:t xml:space="preserve"> debido a su al</w:t>
      </w:r>
      <w:r w:rsidR="00CE1173" w:rsidRPr="00BA156B">
        <w:t xml:space="preserve">ta </w:t>
      </w:r>
      <w:r w:rsidR="00CE1173" w:rsidRPr="00BA156B">
        <w:lastRenderedPageBreak/>
        <w:t>interacción con usuarios que permit</w:t>
      </w:r>
      <w:r w:rsidR="00D20D45" w:rsidRPr="00BA156B">
        <w:t>e</w:t>
      </w:r>
      <w:r w:rsidRPr="00BA156B">
        <w:t xml:space="preserve"> identificar necesidades, requerimientos, dificultades y problemas</w:t>
      </w:r>
      <w:r w:rsidR="007726AA" w:rsidRPr="00BA156B">
        <w:t xml:space="preserve">. </w:t>
      </w:r>
      <w:r w:rsidR="00D12CF6" w:rsidRPr="00BA156B">
        <w:t>Ya que existirían varios tipos de usuario</w:t>
      </w:r>
      <w:r w:rsidR="00520AF5" w:rsidRPr="00BA156B">
        <w:t xml:space="preserve"> que harían uso de</w:t>
      </w:r>
      <w:r w:rsidR="00D12CF6" w:rsidRPr="00BA156B">
        <w:t xml:space="preserve"> este </w:t>
      </w:r>
      <w:r w:rsidR="003C45AD">
        <w:t>aplicativo</w:t>
      </w:r>
      <w:r w:rsidR="00D12CF6" w:rsidRPr="00BA156B">
        <w:t xml:space="preserve"> </w:t>
      </w:r>
      <w:r w:rsidR="003C45AD">
        <w:t>informático</w:t>
      </w:r>
      <w:r w:rsidR="003C45AD" w:rsidRPr="00BA156B">
        <w:t xml:space="preserve"> </w:t>
      </w:r>
      <w:r w:rsidR="00D12CF6" w:rsidRPr="00BA156B">
        <w:t xml:space="preserve">de </w:t>
      </w:r>
      <w:r w:rsidR="00CE1173" w:rsidRPr="00BA156B">
        <w:t>distintas maneras</w:t>
      </w:r>
      <w:r w:rsidR="00D12CF6" w:rsidRPr="00BA156B">
        <w:t xml:space="preserve"> para cumplir </w:t>
      </w:r>
      <w:r w:rsidR="00CE1173" w:rsidRPr="00BA156B">
        <w:t>sus</w:t>
      </w:r>
      <w:r w:rsidR="00D12CF6" w:rsidRPr="00BA156B">
        <w:t xml:space="preserve"> objetivos</w:t>
      </w:r>
      <w:r w:rsidR="00CE1173" w:rsidRPr="00BA156B">
        <w:t xml:space="preserve"> específicos</w:t>
      </w:r>
      <w:r w:rsidR="00D12CF6" w:rsidRPr="00BA156B">
        <w:t xml:space="preserve">, el </w:t>
      </w:r>
      <w:r w:rsidR="003C45AD">
        <w:t xml:space="preserve">aplicativo </w:t>
      </w:r>
      <w:r w:rsidR="00EE665E" w:rsidRPr="00BA156B">
        <w:t xml:space="preserve">debe </w:t>
      </w:r>
      <w:r w:rsidR="00A85BE3">
        <w:t>considerar</w:t>
      </w:r>
      <w:r w:rsidR="00D12CF6" w:rsidRPr="00BA156B">
        <w:t xml:space="preserve"> cada una de sus necesidades y procesos de trabajo. </w:t>
      </w:r>
      <w:r w:rsidR="00CE1173" w:rsidRPr="00BA156B">
        <w:t xml:space="preserve">Todo esto para que el </w:t>
      </w:r>
      <w:r w:rsidR="003C45AD">
        <w:t>aplicativo</w:t>
      </w:r>
      <w:r w:rsidR="00A85BE3">
        <w:t xml:space="preserve"> </w:t>
      </w:r>
      <w:r w:rsidR="00CE1173" w:rsidRPr="00BA156B">
        <w:t>sea utilizado</w:t>
      </w:r>
      <w:r w:rsidR="00D12CF6" w:rsidRPr="00BA156B">
        <w:t xml:space="preserve"> de manera correcta para que permita una verdadera mejora dentro de</w:t>
      </w:r>
      <w:r w:rsidR="00EC3916">
        <w:t xml:space="preserve"> la red </w:t>
      </w:r>
      <w:r w:rsidR="003C6FC8">
        <w:t xml:space="preserve">de establecimientos de salud del </w:t>
      </w:r>
      <w:r w:rsidR="00EC3916">
        <w:t xml:space="preserve">MINSA </w:t>
      </w:r>
      <w:r w:rsidR="0045196B">
        <w:t xml:space="preserve">del </w:t>
      </w:r>
      <w:r w:rsidR="00D12CF6" w:rsidRPr="0045196B">
        <w:t>Perú</w:t>
      </w:r>
      <w:r w:rsidR="00D12CF6" w:rsidRPr="00BA156B">
        <w:t>.</w:t>
      </w:r>
    </w:p>
    <w:p w14:paraId="52A5FD45" w14:textId="77777777" w:rsidR="006B20F8" w:rsidRPr="000538FD" w:rsidRDefault="00A12DD0">
      <w:pPr>
        <w:pStyle w:val="Ttulo1"/>
        <w:pPrChange w:id="236" w:author="Regina Casanova" w:date="2018-08-11T21:35:00Z">
          <w:pPr>
            <w:pStyle w:val="Ttulo1"/>
            <w:tabs>
              <w:tab w:val="left" w:pos="2977"/>
            </w:tabs>
          </w:pPr>
        </w:pPrChange>
      </w:pPr>
      <w:bookmarkStart w:id="237" w:name="_Toc520655642"/>
      <w:r w:rsidRPr="00BA156B">
        <w:lastRenderedPageBreak/>
        <w:t>Objetivos</w:t>
      </w:r>
      <w:bookmarkEnd w:id="237"/>
    </w:p>
    <w:p w14:paraId="44F230C2" w14:textId="77777777" w:rsidR="00172C25" w:rsidRPr="000538FD" w:rsidRDefault="006B20F8" w:rsidP="00A50DD7">
      <w:pPr>
        <w:pStyle w:val="Ttulo2"/>
        <w:numPr>
          <w:ilvl w:val="0"/>
          <w:numId w:val="7"/>
        </w:numPr>
        <w:rPr>
          <w:lang w:val="es-PE"/>
        </w:rPr>
      </w:pPr>
      <w:bookmarkStart w:id="238" w:name="_Toc520655643"/>
      <w:r w:rsidRPr="00BA156B">
        <w:rPr>
          <w:lang w:val="es-PE"/>
        </w:rPr>
        <w:t>Objetivo General</w:t>
      </w:r>
      <w:bookmarkEnd w:id="238"/>
    </w:p>
    <w:p w14:paraId="1A456383" w14:textId="77777777" w:rsidR="006B20F8" w:rsidRPr="000538FD" w:rsidRDefault="00172C25" w:rsidP="000538FD">
      <w:pPr>
        <w:pStyle w:val="Texto"/>
      </w:pPr>
      <w:r w:rsidRPr="00BA156B">
        <w:t xml:space="preserve">Proponer el diseño de un </w:t>
      </w:r>
      <w:r w:rsidR="0043502A">
        <w:t>aplicativo informático</w:t>
      </w:r>
      <w:r w:rsidR="00F11AB5">
        <w:t xml:space="preserve"> </w:t>
      </w:r>
      <w:r w:rsidRPr="00BA156B">
        <w:t>centralizado</w:t>
      </w:r>
      <w:r w:rsidR="0043502A">
        <w:t xml:space="preserve">, que </w:t>
      </w:r>
      <w:r w:rsidR="00A35EF0">
        <w:t xml:space="preserve">se encuentre adaptado a la normativa y principios vigentes, </w:t>
      </w:r>
      <w:r w:rsidR="00CE1173" w:rsidRPr="00BA156B">
        <w:t>para el recojo, gestión y</w:t>
      </w:r>
      <w:r w:rsidRPr="00BA156B">
        <w:t xml:space="preserve"> monitoreo </w:t>
      </w:r>
      <w:r w:rsidR="00CE1173" w:rsidRPr="00BA156B">
        <w:t>de reclamos en</w:t>
      </w:r>
      <w:r w:rsidRPr="00BA156B">
        <w:t xml:space="preserve"> </w:t>
      </w:r>
      <w:r w:rsidR="00E37469">
        <w:t>las</w:t>
      </w:r>
      <w:r w:rsidRPr="00BA156B">
        <w:t xml:space="preserve"> IPRESS </w:t>
      </w:r>
      <w:r w:rsidR="00CE1173" w:rsidRPr="00BA156B">
        <w:t>que sea accesible por personal de SUSALUD para supervisión y por ciudadanos para tener una comunicación continua con su IPRESS.</w:t>
      </w:r>
    </w:p>
    <w:p w14:paraId="730754AE" w14:textId="77777777" w:rsidR="006B20F8" w:rsidRPr="000538FD" w:rsidRDefault="006B20F8" w:rsidP="000538FD">
      <w:pPr>
        <w:pStyle w:val="Ttulo2"/>
        <w:rPr>
          <w:lang w:val="es-PE"/>
        </w:rPr>
      </w:pPr>
      <w:bookmarkStart w:id="239" w:name="_Toc520655644"/>
      <w:r w:rsidRPr="00BA156B">
        <w:rPr>
          <w:lang w:val="es-PE"/>
        </w:rPr>
        <w:t>Objetivos Específicos</w:t>
      </w:r>
      <w:bookmarkEnd w:id="239"/>
    </w:p>
    <w:p w14:paraId="7B488AF9" w14:textId="77777777" w:rsidR="00CE1173" w:rsidDel="00502B1E" w:rsidRDefault="00F10FB2">
      <w:pPr>
        <w:pStyle w:val="Texto"/>
        <w:numPr>
          <w:ilvl w:val="0"/>
          <w:numId w:val="27"/>
        </w:numPr>
        <w:rPr>
          <w:del w:id="240" w:author="Owner" w:date="2018-08-12T15:13:00Z"/>
        </w:rPr>
        <w:pPrChange w:id="241" w:author="Owner" w:date="2018-08-12T15:13:00Z">
          <w:pPr>
            <w:pStyle w:val="Texto"/>
            <w:numPr>
              <w:numId w:val="12"/>
            </w:numPr>
            <w:ind w:left="717" w:hanging="360"/>
          </w:pPr>
        </w:pPrChange>
      </w:pPr>
      <w:r w:rsidRPr="00BA156B">
        <w:t>Identificar necesidades, requerimientos, dificultades</w:t>
      </w:r>
      <w:r w:rsidR="008C11F0" w:rsidRPr="00BA156B">
        <w:t xml:space="preserve"> y problemas que enf</w:t>
      </w:r>
      <w:r w:rsidR="00EE62F8">
        <w:t>rentaban</w:t>
      </w:r>
      <w:r w:rsidR="008C11F0" w:rsidRPr="00BA156B">
        <w:t xml:space="preserve"> </w:t>
      </w:r>
      <w:r w:rsidR="00A35C0B" w:rsidRPr="00BA156B">
        <w:t>tres</w:t>
      </w:r>
      <w:r w:rsidR="00466A3D" w:rsidRPr="00BA156B">
        <w:t xml:space="preserve"> </w:t>
      </w:r>
      <w:r w:rsidR="008C11F0" w:rsidRPr="00BA156B">
        <w:t>tipos de usuario</w:t>
      </w:r>
      <w:r w:rsidR="00466A3D" w:rsidRPr="00BA156B">
        <w:t>s:</w:t>
      </w:r>
      <w:r w:rsidR="00F47011">
        <w:t xml:space="preserve"> </w:t>
      </w:r>
      <w:r w:rsidR="00466A3D" w:rsidRPr="00BA156B">
        <w:t>Personal Administrativo de SUSALUD</w:t>
      </w:r>
      <w:r w:rsidR="00F47011">
        <w:t xml:space="preserve">, </w:t>
      </w:r>
      <w:r w:rsidR="00CE1173" w:rsidRPr="00BA156B">
        <w:t>Gestores</w:t>
      </w:r>
      <w:r w:rsidR="00466A3D" w:rsidRPr="00BA156B">
        <w:t xml:space="preserve"> de IPRESS</w:t>
      </w:r>
      <w:r w:rsidR="00F47011">
        <w:t xml:space="preserve">, y </w:t>
      </w:r>
      <w:r w:rsidR="00CE1173" w:rsidRPr="00BA156B">
        <w:t>Ciu</w:t>
      </w:r>
      <w:r w:rsidR="008044EE" w:rsidRPr="00BA156B">
        <w:t xml:space="preserve">dadanos que puedan presentar reclamos respecto a </w:t>
      </w:r>
      <w:r w:rsidR="008350F2">
        <w:t xml:space="preserve">atención brindada en </w:t>
      </w:r>
      <w:r w:rsidR="008044EE" w:rsidRPr="00BA156B">
        <w:t>IPRESS.</w:t>
      </w:r>
    </w:p>
    <w:p w14:paraId="65A46311" w14:textId="77777777" w:rsidR="00502B1E" w:rsidRPr="00BA156B" w:rsidRDefault="00502B1E">
      <w:pPr>
        <w:pStyle w:val="Texto"/>
        <w:numPr>
          <w:ilvl w:val="0"/>
          <w:numId w:val="27"/>
        </w:numPr>
        <w:rPr>
          <w:ins w:id="242" w:author="Owner" w:date="2018-08-12T15:13:00Z"/>
        </w:rPr>
      </w:pPr>
    </w:p>
    <w:p w14:paraId="290864B9" w14:textId="77777777" w:rsidR="006B20F8" w:rsidDel="00502B1E" w:rsidRDefault="006B20F8">
      <w:pPr>
        <w:pStyle w:val="Texto"/>
        <w:numPr>
          <w:ilvl w:val="0"/>
          <w:numId w:val="27"/>
        </w:numPr>
        <w:rPr>
          <w:del w:id="243" w:author="Owner" w:date="2018-08-12T15:13:00Z"/>
        </w:rPr>
        <w:pPrChange w:id="244" w:author="Owner" w:date="2018-08-12T15:13:00Z">
          <w:pPr>
            <w:pStyle w:val="Texto"/>
            <w:numPr>
              <w:numId w:val="12"/>
            </w:numPr>
            <w:ind w:left="717" w:hanging="360"/>
          </w:pPr>
        </w:pPrChange>
      </w:pPr>
      <w:r w:rsidRPr="00BA156B">
        <w:t xml:space="preserve">Diseñar un </w:t>
      </w:r>
      <w:r w:rsidR="00A35EF0">
        <w:t>aplicativo informático</w:t>
      </w:r>
      <w:r w:rsidR="00F11AB5">
        <w:t xml:space="preserve"> </w:t>
      </w:r>
      <w:r w:rsidRPr="00BA156B">
        <w:t>de gestión de reclamos</w:t>
      </w:r>
      <w:r w:rsidR="00EE62F8">
        <w:t xml:space="preserve"> que se encontrará</w:t>
      </w:r>
      <w:r w:rsidR="008C11F0" w:rsidRPr="00BA156B">
        <w:t xml:space="preserve"> centrado en</w:t>
      </w:r>
      <w:r w:rsidRPr="00BA156B">
        <w:t xml:space="preserve"> </w:t>
      </w:r>
      <w:r w:rsidR="00F53DD1" w:rsidRPr="00BA156B">
        <w:t xml:space="preserve">estos </w:t>
      </w:r>
      <w:r w:rsidR="00A35C0B" w:rsidRPr="00BA156B">
        <w:t>tres</w:t>
      </w:r>
      <w:r w:rsidR="00F53DD1" w:rsidRPr="00BA156B">
        <w:t xml:space="preserve"> </w:t>
      </w:r>
      <w:r w:rsidR="008C11F0" w:rsidRPr="00BA156B">
        <w:t>tipos de usuarios</w:t>
      </w:r>
      <w:r w:rsidR="00F53DD1" w:rsidRPr="00BA156B">
        <w:t>,</w:t>
      </w:r>
      <w:r w:rsidR="008C11F0" w:rsidRPr="00BA156B">
        <w:t xml:space="preserve"> que perm</w:t>
      </w:r>
      <w:r w:rsidR="00EE62F8">
        <w:t>itiera</w:t>
      </w:r>
      <w:r w:rsidR="006305D4" w:rsidRPr="00BA156B">
        <w:t xml:space="preserve"> encontrar problemas a solucionar</w:t>
      </w:r>
      <w:r w:rsidR="008C11F0" w:rsidRPr="00BA156B">
        <w:t xml:space="preserve"> en </w:t>
      </w:r>
      <w:r w:rsidR="00EF06FE">
        <w:t>la red</w:t>
      </w:r>
      <w:r w:rsidR="003C6FC8">
        <w:t xml:space="preserve"> establecimientos de salud del</w:t>
      </w:r>
      <w:r w:rsidR="00EF06FE">
        <w:t xml:space="preserve"> MINSA</w:t>
      </w:r>
      <w:r w:rsidR="008C11F0" w:rsidRPr="00BA156B">
        <w:t xml:space="preserve"> del Perú</w:t>
      </w:r>
      <w:r w:rsidR="007B7445" w:rsidRPr="00BA156B">
        <w:t>.</w:t>
      </w:r>
    </w:p>
    <w:p w14:paraId="7187C5B1" w14:textId="77777777" w:rsidR="00502B1E" w:rsidRPr="00BA156B" w:rsidRDefault="00502B1E">
      <w:pPr>
        <w:pStyle w:val="Texto"/>
        <w:numPr>
          <w:ilvl w:val="0"/>
          <w:numId w:val="27"/>
        </w:numPr>
        <w:rPr>
          <w:ins w:id="245" w:author="Owner" w:date="2018-08-12T15:13:00Z"/>
        </w:rPr>
        <w:pPrChange w:id="246" w:author="Owner" w:date="2018-08-12T15:13:00Z">
          <w:pPr>
            <w:pStyle w:val="Texto"/>
            <w:numPr>
              <w:numId w:val="12"/>
            </w:numPr>
            <w:ind w:left="717" w:hanging="360"/>
          </w:pPr>
        </w:pPrChange>
      </w:pPr>
    </w:p>
    <w:p w14:paraId="420CE732" w14:textId="77777777" w:rsidR="008C11F0" w:rsidRPr="00BA156B" w:rsidRDefault="008044EE">
      <w:pPr>
        <w:pStyle w:val="Texto"/>
        <w:numPr>
          <w:ilvl w:val="0"/>
          <w:numId w:val="27"/>
        </w:numPr>
        <w:pPrChange w:id="247" w:author="Owner" w:date="2018-08-12T15:13:00Z">
          <w:pPr>
            <w:pStyle w:val="Texto"/>
            <w:numPr>
              <w:numId w:val="12"/>
            </w:numPr>
            <w:ind w:left="717" w:hanging="360"/>
          </w:pPr>
        </w:pPrChange>
      </w:pPr>
      <w:r w:rsidRPr="00BA156B">
        <w:t xml:space="preserve">Evaluar el diseño propuesto para encontrar mejoras y/o </w:t>
      </w:r>
      <w:r w:rsidR="00EE62F8">
        <w:t xml:space="preserve">corregir </w:t>
      </w:r>
      <w:r w:rsidRPr="00BA156B">
        <w:t>errores</w:t>
      </w:r>
      <w:r w:rsidR="00EE62F8">
        <w:t xml:space="preserve"> por medio de pruebas con los</w:t>
      </w:r>
      <w:r w:rsidR="00CF1D12">
        <w:t xml:space="preserve"> tres tipos de</w:t>
      </w:r>
      <w:r w:rsidR="00EE62F8">
        <w:t xml:space="preserve"> usuarios antes mencionados</w:t>
      </w:r>
      <w:r w:rsidRPr="00BA156B">
        <w:t>.</w:t>
      </w:r>
    </w:p>
    <w:p w14:paraId="040E48C7" w14:textId="77777777" w:rsidR="00A12DD0" w:rsidRDefault="00A12DD0" w:rsidP="00625BCC">
      <w:pPr>
        <w:pStyle w:val="Ttulo1"/>
      </w:pPr>
      <w:bookmarkStart w:id="248" w:name="_Toc520655645"/>
      <w:r w:rsidRPr="00BA156B">
        <w:lastRenderedPageBreak/>
        <w:t>Metodología</w:t>
      </w:r>
      <w:bookmarkEnd w:id="248"/>
    </w:p>
    <w:p w14:paraId="330AA514" w14:textId="77777777" w:rsidR="006F7425" w:rsidRDefault="006F7425">
      <w:pPr>
        <w:pStyle w:val="Texto"/>
      </w:pPr>
      <w:r>
        <w:t>El presente estudio cuenta con tres sub-estudios, cada uno correspondiente a cumplir cada uno de los objetivos específicos. Ante esto, se detalla la parte metodológica ante cada uno de los sub-estudios a continuación.</w:t>
      </w:r>
    </w:p>
    <w:p w14:paraId="3A6BBF3E" w14:textId="77777777" w:rsidR="006F7425" w:rsidRDefault="006F7425" w:rsidP="007815C0">
      <w:pPr>
        <w:pStyle w:val="Ttulo2"/>
        <w:numPr>
          <w:ilvl w:val="0"/>
          <w:numId w:val="47"/>
        </w:numPr>
      </w:pPr>
      <w:bookmarkStart w:id="249" w:name="_Toc520655646"/>
      <w:r>
        <w:t>Metodología para Sub-Estudio del objetivo específico #1, correspondiente a la Fase Exploratoria</w:t>
      </w:r>
      <w:bookmarkEnd w:id="249"/>
      <w:r>
        <w:t xml:space="preserve"> </w:t>
      </w:r>
    </w:p>
    <w:p w14:paraId="5294723B" w14:textId="77777777" w:rsidR="006F7425" w:rsidRPr="00201302" w:rsidRDefault="006F7425" w:rsidP="007815C0">
      <w:pPr>
        <w:pStyle w:val="Ttulo3"/>
      </w:pPr>
      <w:bookmarkStart w:id="250" w:name="_Toc520655647"/>
      <w:r>
        <w:t>Diseño del estudio</w:t>
      </w:r>
      <w:bookmarkEnd w:id="250"/>
    </w:p>
    <w:p w14:paraId="23EF30EE" w14:textId="77777777" w:rsidR="006F7425" w:rsidRDefault="006F7425" w:rsidP="007815C0">
      <w:pPr>
        <w:pStyle w:val="Texto"/>
      </w:pPr>
      <w:r>
        <w:t xml:space="preserve">Este es un sub-estudio cualitativo </w:t>
      </w:r>
      <w:r w:rsidR="000B37FE">
        <w:t xml:space="preserve">de evaluación rápida, </w:t>
      </w:r>
      <w:r>
        <w:t>donde se realiz</w:t>
      </w:r>
      <w:r w:rsidR="000B37FE">
        <w:t>aron</w:t>
      </w:r>
      <w:r>
        <w:t xml:space="preserve"> entrevistas a profundidad para recoger percepciones sobre reclamos, su rol, el manejo de esta información y percepciones de una herramienta informática que permitiera automatizar su recojo y manejo. </w:t>
      </w:r>
    </w:p>
    <w:p w14:paraId="2A34D8BA" w14:textId="77777777" w:rsidR="006F7425" w:rsidRPr="00201302" w:rsidRDefault="006F7425" w:rsidP="007815C0">
      <w:pPr>
        <w:pStyle w:val="Ttulo3"/>
      </w:pPr>
      <w:bookmarkStart w:id="251" w:name="_Toc520655648"/>
      <w:r>
        <w:t>Población</w:t>
      </w:r>
      <w:bookmarkEnd w:id="251"/>
    </w:p>
    <w:p w14:paraId="486B2F3C" w14:textId="77777777" w:rsidR="006F7425" w:rsidRPr="00201302" w:rsidRDefault="006F7425" w:rsidP="00201302">
      <w:pPr>
        <w:pStyle w:val="Texto"/>
      </w:pPr>
      <w:r w:rsidRPr="00201302">
        <w:t>La población en estudio se divide en tres tipos de usuarios:</w:t>
      </w:r>
    </w:p>
    <w:p w14:paraId="52FFFE91" w14:textId="77777777" w:rsidR="006F7425" w:rsidRPr="00201302" w:rsidRDefault="006F7425" w:rsidP="007815C0">
      <w:pPr>
        <w:pStyle w:val="Texto"/>
        <w:numPr>
          <w:ilvl w:val="0"/>
          <w:numId w:val="48"/>
        </w:numPr>
      </w:pPr>
      <w:r w:rsidRPr="00201302">
        <w:t>Personal Administrativo de SUSALUD.</w:t>
      </w:r>
    </w:p>
    <w:p w14:paraId="41D5DE7C" w14:textId="77777777" w:rsidR="006F7425" w:rsidRPr="00201302" w:rsidRDefault="006F7425" w:rsidP="007815C0">
      <w:pPr>
        <w:pStyle w:val="Texto"/>
        <w:numPr>
          <w:ilvl w:val="0"/>
          <w:numId w:val="48"/>
        </w:numPr>
      </w:pPr>
      <w:r w:rsidRPr="00201302">
        <w:t>Gestores de IPRESS.</w:t>
      </w:r>
    </w:p>
    <w:p w14:paraId="44C524C5" w14:textId="77777777" w:rsidR="006F7425" w:rsidRPr="00201302" w:rsidRDefault="006F7425" w:rsidP="007815C0">
      <w:pPr>
        <w:pStyle w:val="Texto"/>
        <w:numPr>
          <w:ilvl w:val="0"/>
          <w:numId w:val="48"/>
        </w:numPr>
      </w:pPr>
      <w:r w:rsidRPr="00201302">
        <w:t>Ciudadanos peruanos que puedan presentar reclamos.</w:t>
      </w:r>
    </w:p>
    <w:p w14:paraId="5A207EB8" w14:textId="77777777" w:rsidR="006F7425" w:rsidRPr="00201302" w:rsidRDefault="006F7425" w:rsidP="007815C0">
      <w:pPr>
        <w:pStyle w:val="Ttulo3"/>
      </w:pPr>
      <w:bookmarkStart w:id="252" w:name="_Toc520655649"/>
      <w:r>
        <w:lastRenderedPageBreak/>
        <w:t>Muestra</w:t>
      </w:r>
      <w:bookmarkEnd w:id="252"/>
    </w:p>
    <w:p w14:paraId="2BAA3AED" w14:textId="77777777" w:rsidR="00A35EF0" w:rsidRPr="00B26073" w:rsidRDefault="006F7425" w:rsidP="00A35EF0">
      <w:pPr>
        <w:pStyle w:val="Texto"/>
      </w:pPr>
      <w:r>
        <w:t>21 entrevistas a profundidad con personas que cumplían pertenecer a uno de los tres tipos de usuarios investigados para este estudio</w:t>
      </w:r>
      <w:r w:rsidR="00A35EF0">
        <w:t xml:space="preserve">. Ellos </w:t>
      </w:r>
      <w:r w:rsidR="00A35EF0" w:rsidRPr="00BA156B">
        <w:t>se di</w:t>
      </w:r>
      <w:r w:rsidR="00A35EF0">
        <w:t>vidieron</w:t>
      </w:r>
      <w:r w:rsidR="00A35EF0" w:rsidRPr="00BA156B">
        <w:t xml:space="preserve"> de la siguiente manera:</w:t>
      </w:r>
    </w:p>
    <w:p w14:paraId="3CA36705" w14:textId="77777777" w:rsidR="00A35EF0" w:rsidRPr="00BA156B" w:rsidRDefault="00A35EF0" w:rsidP="00A35EF0">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3B40B3F" w14:textId="77777777" w:rsidR="00A35EF0" w:rsidRPr="00BA156B" w:rsidRDefault="00A35EF0" w:rsidP="00A35EF0">
      <w:pPr>
        <w:pStyle w:val="Texto"/>
        <w:numPr>
          <w:ilvl w:val="0"/>
          <w:numId w:val="30"/>
        </w:numPr>
      </w:pPr>
      <w:r w:rsidRPr="00BA156B">
        <w:t>Gestores de IPRESS: 6 en total. Encontrados por recomendación dentro de la red del investigador.</w:t>
      </w:r>
      <w:r w:rsidR="00EB043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0D206753" w14:textId="77777777" w:rsidR="00A35EF0" w:rsidRDefault="00A35EF0" w:rsidP="00A35EF0">
      <w:pPr>
        <w:pStyle w:val="Texto"/>
        <w:numPr>
          <w:ilvl w:val="0"/>
          <w:numId w:val="3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14:paraId="2F28A329" w14:textId="77777777" w:rsidR="00A35EF0" w:rsidRDefault="00A35EF0" w:rsidP="007815C0">
      <w:pPr>
        <w:pStyle w:val="Texto"/>
      </w:pPr>
    </w:p>
    <w:p w14:paraId="450824BA" w14:textId="77777777" w:rsidR="00A35EF0" w:rsidRPr="008D23C7" w:rsidRDefault="00A35EF0" w:rsidP="007815C0">
      <w:pPr>
        <w:pStyle w:val="Texto"/>
      </w:pPr>
    </w:p>
    <w:p w14:paraId="6475BC53" w14:textId="77777777" w:rsidR="006F7425" w:rsidRDefault="006F7425" w:rsidP="007815C0">
      <w:pPr>
        <w:pStyle w:val="Ttulo3"/>
      </w:pPr>
      <w:bookmarkStart w:id="253" w:name="_Toc520655650"/>
      <w:r>
        <w:lastRenderedPageBreak/>
        <w:t xml:space="preserve">Operacionalización de </w:t>
      </w:r>
      <w:r w:rsidR="00A35EF0">
        <w:t>dimensiones</w:t>
      </w:r>
      <w:bookmarkEnd w:id="253"/>
    </w:p>
    <w:p w14:paraId="13C6A44E" w14:textId="77777777" w:rsidR="00AB2DA7" w:rsidRDefault="00AB2DA7" w:rsidP="007815C0">
      <w:pPr>
        <w:pStyle w:val="Texto"/>
      </w:pPr>
      <w:r>
        <w:t xml:space="preserve">Para este sub-estudio se consideraron las siguientes dimensiones para las entrevistas a profundidad que se tuvieron con los tres tipos de usuarios finales. </w:t>
      </w:r>
      <w:r w:rsidR="00C61358">
        <w:t>Para la recolección de dichas dimensiones s</w:t>
      </w:r>
      <w:r>
        <w:t xml:space="preserve">e elaboró la </w:t>
      </w:r>
      <w:r w:rsidR="00C61358">
        <w:t>Guía</w:t>
      </w:r>
      <w:r>
        <w:t xml:space="preserve"> Semi-Estructurada de Entrevista a Profundidad para usuarios finales Nº1 (disponible en este documento como Anexo 3) </w:t>
      </w:r>
      <w:r w:rsidR="00C61358">
        <w:t>y</w:t>
      </w:r>
      <w:r>
        <w:t xml:space="preserve"> se consideraron las siguientes sub-dimensiones cualitativas:</w:t>
      </w:r>
    </w:p>
    <w:p w14:paraId="469A0A3E" w14:textId="3BFC4BA0" w:rsidR="00AB2DA7" w:rsidRDefault="00AB2DA7" w:rsidP="007815C0">
      <w:pPr>
        <w:pStyle w:val="Texto"/>
        <w:numPr>
          <w:ilvl w:val="0"/>
          <w:numId w:val="59"/>
        </w:numPr>
      </w:pPr>
      <w:commentRangeStart w:id="254"/>
      <w:r>
        <w:t xml:space="preserve">Percepción de reclamos: </w:t>
      </w:r>
      <w:commentRangeEnd w:id="254"/>
      <w:r w:rsidR="002C37DB">
        <w:rPr>
          <w:rStyle w:val="Refdecomentario"/>
          <w:rFonts w:cstheme="minorBidi"/>
          <w:lang w:val="es-ES_tradnl"/>
        </w:rPr>
        <w:commentReference w:id="254"/>
      </w:r>
      <w:r>
        <w:t>Se iba a recolectar la apreciación sobre el concepto e importancia de los reclamos para las mejoras dentro del sector salud.</w:t>
      </w:r>
      <w:r w:rsidR="00C61358">
        <w:t xml:space="preserve"> Se consideró oportuno recolectar esta información ya que cabía la posibilidad que alguno de los tres tipos de usuarios no considerara relevante el tema de los reclamos, lo cual podría presentarse como un impedimento a la realización y/o éxito de este estudio.</w:t>
      </w:r>
      <w:ins w:id="255" w:author="Regina Casanova" w:date="2018-08-11T21:50:00Z">
        <w:r w:rsidR="00EC6A3C">
          <w:t xml:space="preserve"> Las preguntas de esta </w:t>
        </w:r>
      </w:ins>
      <w:ins w:id="256" w:author="Regina Casanova" w:date="2018-08-11T21:52:00Z">
        <w:r w:rsidR="00EC6A3C">
          <w:t>sub-</w:t>
        </w:r>
      </w:ins>
      <w:ins w:id="257" w:author="Regina Casanova" w:date="2018-08-11T21:50:00Z">
        <w:r w:rsidR="00EC6A3C">
          <w:t>dimensi</w:t>
        </w:r>
      </w:ins>
      <w:ins w:id="258" w:author="Regina Casanova" w:date="2018-08-11T21:51:00Z">
        <w:r w:rsidR="00EC6A3C">
          <w:t xml:space="preserve">ón se </w:t>
        </w:r>
      </w:ins>
      <w:ins w:id="259" w:author="Regina Casanova" w:date="2018-08-11T21:52:00Z">
        <w:r w:rsidR="00EC6A3C">
          <w:t>centraron en el concepto, importancia, procedimiento y experiencias pasadas entorno a los reclamos.</w:t>
        </w:r>
      </w:ins>
    </w:p>
    <w:p w14:paraId="1E87D86C" w14:textId="2EB939B3" w:rsidR="00AB2DA7" w:rsidRDefault="00AB2DA7" w:rsidP="007815C0">
      <w:pPr>
        <w:pStyle w:val="Texto"/>
        <w:numPr>
          <w:ilvl w:val="0"/>
          <w:numId w:val="59"/>
        </w:numPr>
      </w:pPr>
      <w:r>
        <w:t>Rol de los reclamos y manejo de su información: Se iba a recolectar la apreciación sobre el rol actual de los reclamos y del manejo de información proveniente de los reclamos.</w:t>
      </w:r>
      <w:r w:rsidR="00C61358">
        <w:t xml:space="preserve"> Se consideró oportuno recolectar esta información ya que se necesitaba conocer como los tres tipos de usuarios percibían que eran tratados los reclamos y cuáles eran sus propuestas a cómo deberían ser tratados los reclamos.</w:t>
      </w:r>
      <w:ins w:id="260" w:author="Regina Casanova" w:date="2018-08-11T21:52:00Z">
        <w:r w:rsidR="00EC6A3C">
          <w:t xml:space="preserve"> En esta sub-dimensión se </w:t>
        </w:r>
      </w:ins>
      <w:ins w:id="261" w:author="Regina Casanova" w:date="2018-08-11T21:53:00Z">
        <w:r w:rsidR="00EC6A3C">
          <w:t>trató</w:t>
        </w:r>
      </w:ins>
      <w:ins w:id="262" w:author="Regina Casanova" w:date="2018-08-11T21:52:00Z">
        <w:r w:rsidR="00EC6A3C">
          <w:t xml:space="preserve"> temas acerca el rol y manejo actual de los reclamos y sobre </w:t>
        </w:r>
      </w:ins>
      <w:ins w:id="263" w:author="Regina Casanova" w:date="2018-08-11T21:53:00Z">
        <w:r w:rsidR="00EC6A3C">
          <w:t>cómo</w:t>
        </w:r>
      </w:ins>
      <w:ins w:id="264" w:author="Regina Casanova" w:date="2018-08-11T21:52:00Z">
        <w:r w:rsidR="00EC6A3C">
          <w:t xml:space="preserve"> </w:t>
        </w:r>
      </w:ins>
      <w:ins w:id="265" w:author="Regina Casanova" w:date="2018-08-11T21:53:00Z">
        <w:r w:rsidR="00EC6A3C">
          <w:t>consideraban que deberían</w:t>
        </w:r>
      </w:ins>
      <w:ins w:id="266" w:author="Regina Casanova" w:date="2018-08-11T21:52:00Z">
        <w:r w:rsidR="00EC6A3C">
          <w:t xml:space="preserve"> </w:t>
        </w:r>
      </w:ins>
      <w:ins w:id="267" w:author="Regina Casanova" w:date="2018-08-11T21:53:00Z">
        <w:r w:rsidR="00EC6A3C">
          <w:t>ser manejados en el futuro.</w:t>
        </w:r>
      </w:ins>
    </w:p>
    <w:p w14:paraId="5C86704A" w14:textId="3B97D7CC" w:rsidR="00AB2DA7" w:rsidRDefault="00AB2DA7" w:rsidP="007815C0">
      <w:pPr>
        <w:pStyle w:val="Texto"/>
        <w:numPr>
          <w:ilvl w:val="0"/>
          <w:numId w:val="59"/>
        </w:numPr>
      </w:pPr>
      <w:r>
        <w:lastRenderedPageBreak/>
        <w:t>Herramienta informática: Se iba a recolectar la apreciación sobre la utilidad de una herramienta informática para informatización en el recojo y manejo de reclamos.</w:t>
      </w:r>
      <w:r w:rsidR="00C61358">
        <w:t xml:space="preserve"> Se consideró oportuno recolectar esta información ya que se necesitaba conocer las la disposición de los tres tipos de usuarios al uso de una herramienta informática para la recolección y tratamiento de reclamos.</w:t>
      </w:r>
      <w:ins w:id="268" w:author="Regina Casanova" w:date="2018-08-11T21:53:00Z">
        <w:r w:rsidR="00EC6A3C">
          <w:t xml:space="preserve"> </w:t>
        </w:r>
      </w:ins>
      <w:ins w:id="269" w:author="Regina Casanova" w:date="2018-08-11T21:54:00Z">
        <w:r w:rsidR="00EC6A3C">
          <w:t xml:space="preserve">En esta </w:t>
        </w:r>
      </w:ins>
      <w:ins w:id="270" w:author="Regina Casanova" w:date="2018-08-11T21:55:00Z">
        <w:r w:rsidR="00EC6A3C">
          <w:t>última</w:t>
        </w:r>
      </w:ins>
      <w:ins w:id="271" w:author="Regina Casanova" w:date="2018-08-11T21:54:00Z">
        <w:r w:rsidR="00EC6A3C">
          <w:t xml:space="preserve"> sub-dimensión se tocaron temas relacionados a la importancia</w:t>
        </w:r>
      </w:ins>
      <w:ins w:id="272" w:author="Regina Casanova" w:date="2018-08-11T21:55:00Z">
        <w:r w:rsidR="00EC6A3C">
          <w:t>, características y requerimientos</w:t>
        </w:r>
      </w:ins>
      <w:ins w:id="273" w:author="Regina Casanova" w:date="2018-08-11T21:54:00Z">
        <w:r w:rsidR="00EC6A3C">
          <w:t xml:space="preserve"> de una herramienta informática</w:t>
        </w:r>
      </w:ins>
      <w:ins w:id="274" w:author="Regina Casanova" w:date="2018-08-11T21:55:00Z">
        <w:r w:rsidR="00EC6A3C">
          <w:t xml:space="preserve"> que </w:t>
        </w:r>
      </w:ins>
      <w:ins w:id="275" w:author="Regina Casanova" w:date="2018-08-11T21:56:00Z">
        <w:r w:rsidR="001D19EA">
          <w:t>sistematizara la recepción y manejo de reclamos.</w:t>
        </w:r>
      </w:ins>
    </w:p>
    <w:p w14:paraId="2C8EA48B" w14:textId="77777777" w:rsidR="006F7425" w:rsidRDefault="006F7425" w:rsidP="007815C0">
      <w:pPr>
        <w:pStyle w:val="Ttulo3"/>
      </w:pPr>
      <w:bookmarkStart w:id="276" w:name="_Toc520655651"/>
      <w:r>
        <w:t>Procedimientos y Técnicas</w:t>
      </w:r>
      <w:bookmarkEnd w:id="276"/>
    </w:p>
    <w:p w14:paraId="774B4448" w14:textId="77777777" w:rsidR="006F7425" w:rsidRPr="007815C0" w:rsidRDefault="00F45921" w:rsidP="00201302">
      <w:pPr>
        <w:pStyle w:val="Texto"/>
        <w:rPr>
          <w:lang w:val="es-ES_tradnl"/>
        </w:rPr>
      </w:pPr>
      <w:r>
        <w:t>S</w:t>
      </w:r>
      <w:r w:rsidR="006F7425" w:rsidRPr="00201302">
        <w:t xml:space="preserve">e entrevistó a los diversos usuarios del </w:t>
      </w:r>
      <w:r w:rsidR="00F95B03">
        <w:t>aplicativo informático</w:t>
      </w:r>
      <w:r w:rsidR="006F7425" w:rsidRPr="00201302">
        <w:t xml:space="preserve"> para poder conocer principalmente cuáles eran sus diversas percepciones y opiniones sobre los reclamos y la propuesta del </w:t>
      </w:r>
      <w:r w:rsidR="00F95B03">
        <w:t>aplicativo informático</w:t>
      </w:r>
      <w:r w:rsidR="006F7425" w:rsidRPr="00201302">
        <w:t xml:space="preserve">. Para esta etapa, se </w:t>
      </w:r>
      <w:r w:rsidR="00A35EF0">
        <w:t xml:space="preserve">necesitaba </w:t>
      </w:r>
      <w:r w:rsidR="006F7425" w:rsidRPr="00201302">
        <w:t>entrevistar al menos a 3 personas por tipo de usuario</w:t>
      </w:r>
      <w:r w:rsidR="00A35EF0">
        <w:t xml:space="preserve"> para poder recabar percepciones totales a cada tipo de usuario</w:t>
      </w:r>
      <w:r w:rsidR="006F7425" w:rsidRPr="00201302">
        <w:t>.</w:t>
      </w:r>
    </w:p>
    <w:p w14:paraId="1D876B8E" w14:textId="77777777" w:rsidR="006F7425" w:rsidRPr="00201302" w:rsidRDefault="006F7425" w:rsidP="00201302">
      <w:pPr>
        <w:pStyle w:val="Texto"/>
      </w:pPr>
      <w:r w:rsidRPr="00201302">
        <w:t xml:space="preserve">Lo segundo que se realizó fue el análisis de las entrevistas a los tres tipos de usuarios, donde se identificaron los objetivos a cumplir dentro del nuevo </w:t>
      </w:r>
      <w:r w:rsidR="00F95B03">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14:paraId="6F35E18D" w14:textId="322EA4B3" w:rsidR="00B170C5" w:rsidRDefault="00A35EF0" w:rsidP="00201302">
      <w:pPr>
        <w:pStyle w:val="Texto"/>
      </w:pPr>
      <w:r>
        <w:t>Finalmente, se vio necesaria una propuesta de</w:t>
      </w:r>
      <w:r w:rsidR="006F7425" w:rsidRPr="00201302">
        <w:t xml:space="preserve"> modificación de la tabla de clasificación de reclamos vigente debido a que ella es engorrosa y compleja para encontrar el tipo adecuado de reclamo. </w:t>
      </w:r>
      <w:r w:rsidR="00B347EB">
        <w:t>Posteriormente, di</w:t>
      </w:r>
      <w:r w:rsidR="00293261">
        <w:t xml:space="preserve">cha propuesta se validó </w:t>
      </w:r>
      <w:r w:rsidR="00293261">
        <w:lastRenderedPageBreak/>
        <w:t xml:space="preserve">con personal de la SUSALUD de la </w:t>
      </w:r>
      <w:r w:rsidR="00293261" w:rsidRPr="00BA156B">
        <w:t>Intendencia de Promoción de Derechos en Salud</w:t>
      </w:r>
      <w:r w:rsidR="00293261">
        <w:t xml:space="preserve"> y la Intendencia de Investigación y Desarrollo</w:t>
      </w:r>
      <w:r w:rsidR="00B347EB">
        <w:t xml:space="preserve">. </w:t>
      </w:r>
      <w:r w:rsidR="006F7425" w:rsidRPr="00201302">
        <w:t xml:space="preserve">Para </w:t>
      </w:r>
      <w:r>
        <w:t>dar la propuesta</w:t>
      </w:r>
      <w:r w:rsidR="006F7425" w:rsidRPr="00201302">
        <w:t xml:space="preserve"> </w:t>
      </w:r>
      <w:r>
        <w:t xml:space="preserve">de </w:t>
      </w:r>
      <w:r w:rsidR="006F7425" w:rsidRPr="00201302">
        <w:t xml:space="preserve">nueva clasificación de reclamos se utilizó una técnica de UCD llamada </w:t>
      </w:r>
      <w:r w:rsidR="006F7425" w:rsidRPr="007815C0">
        <w:rPr>
          <w:lang w:val="es-PE"/>
        </w:rPr>
        <w:t>Card Sorting</w:t>
      </w:r>
      <w:r w:rsidR="006F7425" w:rsidRPr="00201302">
        <w:t>, técnica utilizada para diseñar o evaluar la arquitectura de la información. Para esta investigación en particular se utilizó la variante ‘</w:t>
      </w:r>
      <w:r w:rsidR="006F7425" w:rsidRPr="007815C0">
        <w:rPr>
          <w:lang w:val="es-PE"/>
        </w:rPr>
        <w:t>Modified</w:t>
      </w:r>
      <w:r w:rsidR="006F7425" w:rsidRPr="00201302">
        <w:t xml:space="preserve"> Delphi’ </w:t>
      </w:r>
      <w:r w:rsidR="0077483C" w:rsidRPr="00201302">
        <w:fldChar w:fldCharType="begin" w:fldLock="1"/>
      </w:r>
      <w:r w:rsidR="000A0E57">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0077483C" w:rsidRPr="00201302">
        <w:fldChar w:fldCharType="separate"/>
      </w:r>
      <w:r w:rsidR="000A0E57" w:rsidRPr="000A0E57">
        <w:rPr>
          <w:noProof/>
        </w:rPr>
        <w:t>(43)</w:t>
      </w:r>
      <w:r w:rsidR="0077483C" w:rsidRPr="00201302">
        <w:fldChar w:fldCharType="end"/>
      </w:r>
      <w:r w:rsidR="006F7425"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14:paraId="011ADC8E" w14:textId="77777777" w:rsidR="006F7425" w:rsidRDefault="00B170C5" w:rsidP="00B170C5">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006F7425"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006A631E" w:rsidRPr="00BA156B">
        <w:t>Con las 4</w:t>
      </w:r>
      <w:r w:rsidR="006A631E">
        <w:t>5 tarjetas entregadas identificó</w:t>
      </w:r>
      <w:r w:rsidR="006A631E" w:rsidRPr="00BA156B">
        <w:t xml:space="preserve"> una tarjeta que se había escrito de manera muy general y la desglos</w:t>
      </w:r>
      <w:r w:rsidR="006A631E">
        <w:t>ó</w:t>
      </w:r>
      <w:r w:rsidR="006A631E" w:rsidRPr="00BA156B">
        <w:t xml:space="preserve"> en 3 tarjetas diferentes. Posteriormente </w:t>
      </w:r>
      <w:r w:rsidR="006A631E">
        <w:t>agregó</w:t>
      </w:r>
      <w:r w:rsidR="006A631E" w:rsidRPr="00BA156B">
        <w:t xml:space="preserve"> 6 nuevos tipos de reclamos que consideraba que faltaban y retiro 7 tarjetas de tipos de reclamos que consideraba podían ser agrupados en otros ya especificados, para esto detallo más la descripción de algunos </w:t>
      </w:r>
      <w:r w:rsidR="006A631E" w:rsidRPr="00BA156B">
        <w:lastRenderedPageBreak/>
        <w:t>tipos de reclamos. Por último</w:t>
      </w:r>
      <w:r w:rsidR="006A631E">
        <w:t>, revisó</w:t>
      </w:r>
      <w:r w:rsidR="006A631E"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006A631E" w:rsidRPr="00BA156B">
        <w:t xml:space="preserve">Al finalizar esta dinámica, se obtuvo en total 10 categorías diferentes que contenían un total de 46 tarjetas.  </w:t>
      </w:r>
      <w:r w:rsidR="006A631E">
        <w:t>Cuando ya el usuario experto</w:t>
      </w:r>
      <w:r>
        <w:t xml:space="preserve"> determinó</w:t>
      </w:r>
      <w:r w:rsidR="006A631E">
        <w:t xml:space="preserve"> que era su clasificación final, se pasó a versión digital utilizando </w:t>
      </w:r>
      <w:r w:rsidR="001D23EF">
        <w:t>un tablero d</w:t>
      </w:r>
      <w:r w:rsidR="00DD3059">
        <w:t>e la aplicación basada en web para el manejo de proyecto</w:t>
      </w:r>
      <w:r w:rsidR="001D23EF">
        <w:t xml:space="preserve"> gratuito</w:t>
      </w:r>
      <w:r w:rsidR="006A631E">
        <w:t xml:space="preserve"> Trello</w:t>
      </w:r>
      <w:r w:rsidR="001D23EF">
        <w:t xml:space="preserve"> (Trello Inc., New York City, USA</w:t>
      </w:r>
      <w:r w:rsidR="00DD3059">
        <w:t>)</w:t>
      </w:r>
      <w:r w:rsidR="001D23EF">
        <w:t xml:space="preserve"> </w:t>
      </w:r>
      <w:r w:rsidR="006A631E">
        <w:t>para poder mostrarlo a los siguientes entrevistados</w:t>
      </w:r>
      <w:r w:rsidR="001D23EF">
        <w:t xml:space="preserve">. </w:t>
      </w:r>
      <w:r w:rsidR="00DD3059">
        <w:t xml:space="preserve">Se utilizó dicho aplicativo debido a su facilidad de crear tarjetas que pudieran ser movidas en diferentes organizaciones de una sencilla e intuitiva para el entrevistado. </w:t>
      </w:r>
      <w:r w:rsidR="001D23EF">
        <w:t xml:space="preserve">Creado el primer tablero, cada categoría </w:t>
      </w:r>
      <w:r w:rsidR="00DD3059">
        <w:t xml:space="preserve">propuesta por el primer entrevistado </w:t>
      </w:r>
      <w:r w:rsidR="001D23EF">
        <w:t xml:space="preserve">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w:t>
      </w:r>
      <w:r w:rsidR="00DD3059">
        <w:t xml:space="preserve">Dicho procedimiento fue repetido para todos los entrevistados y a todos se les dio la posibilidad de reorganizar la clasificación de la manera que consideraran conveniente.  </w:t>
      </w:r>
    </w:p>
    <w:p w14:paraId="7E8BF0A6" w14:textId="77777777" w:rsidR="006F7425" w:rsidRPr="005956FA" w:rsidRDefault="006F7425" w:rsidP="007815C0">
      <w:pPr>
        <w:pStyle w:val="Ttulo2"/>
      </w:pPr>
      <w:bookmarkStart w:id="277" w:name="_Toc520655652"/>
      <w:r>
        <w:lastRenderedPageBreak/>
        <w:t>Metodología para Sub-Estudio del objetivo específico #2, correspondiente a la Fase de Diseño</w:t>
      </w:r>
      <w:bookmarkEnd w:id="277"/>
    </w:p>
    <w:p w14:paraId="599C11EE" w14:textId="77777777" w:rsidR="006F7425" w:rsidRPr="005956FA" w:rsidRDefault="006F7425" w:rsidP="007815C0">
      <w:pPr>
        <w:pStyle w:val="Ttulo3"/>
      </w:pPr>
      <w:bookmarkStart w:id="278" w:name="_Toc520655653"/>
      <w:r>
        <w:t>Diseño del estudio</w:t>
      </w:r>
      <w:bookmarkEnd w:id="278"/>
    </w:p>
    <w:p w14:paraId="5368C5FB" w14:textId="77777777" w:rsidR="006F7425" w:rsidRDefault="006F7425" w:rsidP="007815C0">
      <w:pPr>
        <w:pStyle w:val="Texto"/>
      </w:pPr>
      <w:r>
        <w:t xml:space="preserve">Este es un sub-estudio de prototipado, donde se realizó el diseño de un prototipo para un </w:t>
      </w:r>
      <w:r w:rsidR="00F95B03">
        <w:t>aplicativo informático</w:t>
      </w:r>
      <w:r>
        <w:t xml:space="preserve"> de gestión de reclamos.</w:t>
      </w:r>
    </w:p>
    <w:p w14:paraId="758004F3" w14:textId="77777777" w:rsidR="006F7425" w:rsidRPr="005956FA" w:rsidRDefault="006F7425" w:rsidP="007815C0">
      <w:pPr>
        <w:pStyle w:val="Ttulo3"/>
      </w:pPr>
      <w:bookmarkStart w:id="279" w:name="_Toc520655654"/>
      <w:r>
        <w:t>Población</w:t>
      </w:r>
      <w:bookmarkEnd w:id="279"/>
    </w:p>
    <w:p w14:paraId="4B4AC527" w14:textId="77777777" w:rsidR="006F7425" w:rsidRDefault="006F7425" w:rsidP="007815C0">
      <w:pPr>
        <w:pStyle w:val="Texto"/>
      </w:pPr>
      <w:r>
        <w:t xml:space="preserve">Necesidades para un </w:t>
      </w:r>
      <w:r w:rsidR="00F95B03">
        <w:t>aplicativo informático</w:t>
      </w:r>
      <w:r>
        <w:t xml:space="preserve"> de gestión de reclamos presentados durante las entrevistas a profundidad realizadas a los tres tipos de usuarios durante el primer sub-estudio de este estudio. </w:t>
      </w:r>
    </w:p>
    <w:p w14:paraId="0E7A5225" w14:textId="77777777" w:rsidR="006F7425" w:rsidRPr="005956FA" w:rsidRDefault="006F7425" w:rsidP="007815C0">
      <w:pPr>
        <w:pStyle w:val="Ttulo3"/>
      </w:pPr>
      <w:bookmarkStart w:id="280" w:name="_Toc520655655"/>
      <w:r>
        <w:t>Muestra</w:t>
      </w:r>
      <w:bookmarkEnd w:id="280"/>
    </w:p>
    <w:p w14:paraId="05AE1B47" w14:textId="77777777" w:rsidR="006F7425" w:rsidRDefault="006F7425" w:rsidP="007815C0">
      <w:pPr>
        <w:pStyle w:val="Texto"/>
      </w:pPr>
      <w:r>
        <w:t>58 necesidades presentad</w:t>
      </w:r>
      <w:r w:rsidR="00CF1A3E">
        <w:t>a</w:t>
      </w:r>
      <w:r>
        <w:t>s por los tres tipos de usuarios entrevistados.</w:t>
      </w:r>
    </w:p>
    <w:p w14:paraId="0359315D" w14:textId="77777777" w:rsidR="006F7425" w:rsidRPr="005956FA" w:rsidRDefault="00B17392" w:rsidP="007815C0">
      <w:pPr>
        <w:pStyle w:val="Ttulo3"/>
      </w:pPr>
      <w:bookmarkStart w:id="281" w:name="_Toc520655656"/>
      <w:r>
        <w:t xml:space="preserve">Operacionalización de </w:t>
      </w:r>
      <w:bookmarkEnd w:id="281"/>
      <w:r w:rsidR="00CF1A3E">
        <w:t xml:space="preserve">Variables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Change w:id="282" w:author="Regina Casanova" w:date="2018-08-16T16:29:00Z">
          <w:tblPr>
            <w:tblStyle w:val="Tabladecuadrcula4-nfasis22"/>
            <w:tblpPr w:leftFromText="142" w:rightFromText="142" w:bottomFromText="567" w:vertAnchor="text" w:tblpY="1"/>
            <w:tblW w:w="7905" w:type="dxa"/>
            <w:tblLayout w:type="fixed"/>
            <w:tblLook w:val="04A0" w:firstRow="1" w:lastRow="0" w:firstColumn="1" w:lastColumn="0" w:noHBand="0" w:noVBand="1"/>
          </w:tblPr>
        </w:tblPrChange>
      </w:tblPr>
      <w:tblGrid>
        <w:gridCol w:w="1980"/>
        <w:gridCol w:w="2410"/>
        <w:gridCol w:w="1701"/>
        <w:gridCol w:w="1814"/>
        <w:tblGridChange w:id="283">
          <w:tblGrid>
            <w:gridCol w:w="1696"/>
            <w:gridCol w:w="284"/>
            <w:gridCol w:w="1196"/>
            <w:gridCol w:w="647"/>
            <w:gridCol w:w="1701"/>
            <w:gridCol w:w="141"/>
            <w:gridCol w:w="2240"/>
          </w:tblGrid>
        </w:tblGridChange>
      </w:tblGrid>
      <w:tr w:rsidR="000E6381" w:rsidRPr="00BA156B" w14:paraId="5203BD09" w14:textId="77777777" w:rsidTr="00FC30FE">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Change w:id="284" w:author="Regina Casanova" w:date="2018-08-16T16:29:00Z">
              <w:tcPr>
                <w:tcW w:w="1696" w:type="dxa"/>
                <w:tcBorders>
                  <w:right w:val="single" w:sz="4" w:space="0" w:color="ED7D31" w:themeColor="accent2"/>
                </w:tcBorders>
              </w:tcPr>
            </w:tcPrChange>
          </w:tcPr>
          <w:p w14:paraId="0FC7639A" w14:textId="77777777" w:rsidR="006F7425" w:rsidRPr="00BA156B" w:rsidRDefault="006F7425">
            <w:pPr>
              <w:pStyle w:val="Texto"/>
              <w:jc w:val="center"/>
              <w:cnfStyle w:val="101000000000" w:firstRow="1" w:lastRow="0" w:firstColumn="1" w:lastColumn="0" w:oddVBand="0" w:evenVBand="0" w:oddHBand="0" w:evenHBand="0" w:firstRowFirstColumn="0" w:firstRowLastColumn="0" w:lastRowFirstColumn="0" w:lastRowLastColumn="0"/>
              <w:pPrChange w:id="285" w:author="Owner" w:date="2018-08-15T03:28:00Z">
                <w:pPr>
                  <w:pStyle w:val="Texto"/>
                  <w:framePr w:hSpace="142" w:wrap="around" w:vAnchor="text" w:hAnchor="text" w:y="1"/>
                  <w:cnfStyle w:val="101000000000" w:firstRow="1" w:lastRow="0" w:firstColumn="1" w:lastColumn="0" w:oddVBand="0" w:evenVBand="0" w:oddHBand="0" w:evenHBand="0" w:firstRowFirstColumn="0" w:firstRowLastColumn="0" w:lastRowFirstColumn="0" w:lastRowLastColumn="0"/>
                </w:pPr>
              </w:pPrChange>
            </w:pPr>
            <w:r w:rsidRPr="00BA156B">
              <w:t>Nombre de Variable</w:t>
            </w:r>
          </w:p>
        </w:tc>
        <w:tc>
          <w:tcPr>
            <w:tcW w:w="2410" w:type="dxa"/>
            <w:tcBorders>
              <w:left w:val="single" w:sz="4" w:space="0" w:color="ED7D31" w:themeColor="accent2"/>
              <w:right w:val="single" w:sz="4" w:space="0" w:color="ED7D31" w:themeColor="accent2"/>
            </w:tcBorders>
            <w:vAlign w:val="center"/>
            <w:tcPrChange w:id="286" w:author="Regina Casanova" w:date="2018-08-16T16:29:00Z">
              <w:tcPr>
                <w:tcW w:w="1480" w:type="dxa"/>
                <w:gridSpan w:val="2"/>
                <w:tcBorders>
                  <w:left w:val="single" w:sz="4" w:space="0" w:color="ED7D31" w:themeColor="accent2"/>
                  <w:right w:val="single" w:sz="4" w:space="0" w:color="ED7D31" w:themeColor="accent2"/>
                </w:tcBorders>
                <w:vAlign w:val="center"/>
              </w:tcPr>
            </w:tcPrChange>
          </w:tcPr>
          <w:p w14:paraId="6F44C1DD"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87"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Descripción</w:t>
            </w:r>
          </w:p>
        </w:tc>
        <w:tc>
          <w:tcPr>
            <w:tcW w:w="1701" w:type="dxa"/>
            <w:tcBorders>
              <w:left w:val="single" w:sz="4" w:space="0" w:color="ED7D31" w:themeColor="accent2"/>
              <w:right w:val="single" w:sz="4" w:space="0" w:color="ED7D31" w:themeColor="accent2"/>
            </w:tcBorders>
            <w:tcPrChange w:id="288" w:author="Regina Casanova" w:date="2018-08-16T16:29:00Z">
              <w:tcPr>
                <w:tcW w:w="2489" w:type="dxa"/>
                <w:gridSpan w:val="3"/>
                <w:tcBorders>
                  <w:left w:val="single" w:sz="4" w:space="0" w:color="ED7D31" w:themeColor="accent2"/>
                  <w:right w:val="single" w:sz="4" w:space="0" w:color="ED7D31" w:themeColor="accent2"/>
                </w:tcBorders>
              </w:tcPr>
            </w:tcPrChange>
          </w:tcPr>
          <w:p w14:paraId="3BCE40F5"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89"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Tipo de Variable</w:t>
            </w:r>
          </w:p>
        </w:tc>
        <w:tc>
          <w:tcPr>
            <w:tcW w:w="1814" w:type="dxa"/>
            <w:tcBorders>
              <w:left w:val="single" w:sz="4" w:space="0" w:color="ED7D31" w:themeColor="accent2"/>
            </w:tcBorders>
            <w:tcPrChange w:id="290" w:author="Regina Casanova" w:date="2018-08-16T16:29:00Z">
              <w:tcPr>
                <w:tcW w:w="2240" w:type="dxa"/>
                <w:tcBorders>
                  <w:left w:val="single" w:sz="4" w:space="0" w:color="ED7D31" w:themeColor="accent2"/>
                </w:tcBorders>
              </w:tcPr>
            </w:tcPrChange>
          </w:tcPr>
          <w:p w14:paraId="729ED2A3" w14:textId="77777777" w:rsidR="006F7425" w:rsidRPr="00BA156B" w:rsidRDefault="006F7425">
            <w:pPr>
              <w:pStyle w:val="Texto"/>
              <w:jc w:val="center"/>
              <w:cnfStyle w:val="100000000000" w:firstRow="1" w:lastRow="0" w:firstColumn="0" w:lastColumn="0" w:oddVBand="0" w:evenVBand="0" w:oddHBand="0" w:evenHBand="0" w:firstRowFirstColumn="0" w:firstRowLastColumn="0" w:lastRowFirstColumn="0" w:lastRowLastColumn="0"/>
              <w:pPrChange w:id="291" w:author="Owner" w:date="2018-08-15T03:28:00Z">
                <w:pPr>
                  <w:pStyle w:val="Texto"/>
                  <w:framePr w:hSpace="142" w:wrap="around" w:vAnchor="text" w:hAnchor="text" w:y="1"/>
                  <w:cnfStyle w:val="100000000000" w:firstRow="1" w:lastRow="0" w:firstColumn="0" w:lastColumn="0" w:oddVBand="0" w:evenVBand="0" w:oddHBand="0" w:evenHBand="0" w:firstRowFirstColumn="0" w:firstRowLastColumn="0" w:lastRowFirstColumn="0" w:lastRowLastColumn="0"/>
                </w:pPr>
              </w:pPrChange>
            </w:pPr>
            <w:r w:rsidRPr="00BA156B">
              <w:t>Fuente de Información</w:t>
            </w:r>
          </w:p>
        </w:tc>
      </w:tr>
      <w:tr w:rsidR="00B874DF" w:rsidRPr="00BA156B" w14:paraId="7AFD7390" w14:textId="77777777" w:rsidTr="00FC30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Change w:id="292" w:author="Regina Casanova" w:date="2018-08-16T16:29:00Z">
              <w:tcPr>
                <w:tcW w:w="1980" w:type="dxa"/>
                <w:gridSpan w:val="2"/>
              </w:tcPr>
            </w:tcPrChange>
          </w:tcPr>
          <w:p w14:paraId="7477EBFE" w14:textId="77777777" w:rsidR="006F7425" w:rsidRPr="00BA156B" w:rsidRDefault="006F7425" w:rsidP="004105E1">
            <w:pPr>
              <w:pStyle w:val="Texto"/>
              <w:cnfStyle w:val="001000100000" w:firstRow="0" w:lastRow="0" w:firstColumn="1" w:lastColumn="0" w:oddVBand="0" w:evenVBand="0" w:oddHBand="1" w:evenHBand="0" w:firstRowFirstColumn="0" w:firstRowLastColumn="0" w:lastRowFirstColumn="0" w:lastRowLastColumn="0"/>
            </w:pPr>
            <w:r>
              <w:t>Requerimientos de Usuario</w:t>
            </w:r>
          </w:p>
        </w:tc>
        <w:tc>
          <w:tcPr>
            <w:tcW w:w="2410" w:type="dxa"/>
            <w:tcPrChange w:id="293" w:author="Regina Casanova" w:date="2018-08-16T16:29:00Z">
              <w:tcPr>
                <w:tcW w:w="1843" w:type="dxa"/>
                <w:gridSpan w:val="2"/>
              </w:tcPr>
            </w:tcPrChange>
          </w:tcPr>
          <w:p w14:paraId="37A5546D"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0" w:type="dxa"/>
            <w:tcPrChange w:id="294" w:author="Regina Casanova" w:date="2018-08-16T16:29:00Z">
              <w:tcPr>
                <w:tcW w:w="1701" w:type="dxa"/>
              </w:tcPr>
            </w:tcPrChange>
          </w:tcPr>
          <w:p w14:paraId="5CA4BBD4"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Change w:id="295" w:author="Regina Casanova" w:date="2018-08-16T16:29:00Z">
              <w:tcPr>
                <w:tcW w:w="2381" w:type="dxa"/>
                <w:gridSpan w:val="2"/>
              </w:tcPr>
            </w:tcPrChange>
          </w:tcPr>
          <w:p w14:paraId="36C692E0" w14:textId="77777777" w:rsidR="006F7425" w:rsidRPr="00BA156B" w:rsidRDefault="006F7425" w:rsidP="004105E1">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14:paraId="6847537F" w14:textId="77777777" w:rsidR="006F7425" w:rsidRPr="005956FA" w:rsidRDefault="006F7425" w:rsidP="007815C0">
      <w:pPr>
        <w:pStyle w:val="Ttulo3"/>
      </w:pPr>
      <w:bookmarkStart w:id="296" w:name="_Toc520655657"/>
      <w:r>
        <w:lastRenderedPageBreak/>
        <w:t>Procedimientos y Técnicas</w:t>
      </w:r>
      <w:bookmarkEnd w:id="296"/>
    </w:p>
    <w:p w14:paraId="135B1677" w14:textId="77777777" w:rsidR="006F7425" w:rsidRPr="005956FA" w:rsidRDefault="006F7425" w:rsidP="005956FA">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14:paraId="28799937" w14:textId="77777777" w:rsidR="006F7425" w:rsidRPr="00B26073" w:rsidRDefault="006F7425" w:rsidP="006F7425">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14:paraId="5BF79F7B" w14:textId="77777777" w:rsidR="006F7425" w:rsidRPr="005956FA" w:rsidRDefault="006F7425" w:rsidP="005956FA">
      <w:pPr>
        <w:pStyle w:val="Texto"/>
      </w:pPr>
      <w:r w:rsidRPr="007815C0">
        <w:t>Las</w:t>
      </w:r>
      <w:r w:rsidRPr="005956FA">
        <w:t xml:space="preserve"> Historias de Usuario iban a permitir realizar la tabla de requerimientos que implicaba agregar una columna de prioridad a cada requerimiento.</w:t>
      </w:r>
    </w:p>
    <w:p w14:paraId="45AE1CFB" w14:textId="77777777" w:rsidR="006F7425" w:rsidRPr="005956FA" w:rsidRDefault="006F7425" w:rsidP="005956FA">
      <w:pPr>
        <w:pStyle w:val="Texto"/>
      </w:pPr>
      <w:r w:rsidRPr="005956FA">
        <w:t xml:space="preserve">Con los objetivos y requerimientos hechos por cada tipo de usuario, se hicieron diversos wireframes en lápiz y papel con posibles bocetos de cada pantalla del </w:t>
      </w:r>
      <w:r w:rsidR="00F95B03">
        <w:t>aplicativo informático</w:t>
      </w:r>
      <w:r w:rsidRPr="005956FA">
        <w:t>, sus elementos y ubicación. La ventaja de realizar estos bocetos en lápiz y papel es que permite hacer cambios de forma muy rápida y poder añadir elementos adicionales necesarios mientras que la idea fue mejorando a lo largo de la creación de estos bocetos.</w:t>
      </w:r>
    </w:p>
    <w:p w14:paraId="439AA738" w14:textId="77777777" w:rsidR="006F7425" w:rsidRPr="005956FA" w:rsidRDefault="006F7425" w:rsidP="005956FA">
      <w:pPr>
        <w:pStyle w:val="Texto"/>
      </w:pPr>
      <w:r w:rsidRPr="005956FA">
        <w:t xml:space="preserve">Con estos wireframes se determinó cuál era el boceto a prototipar con el que los diversos tipos de usuarios pudieran cumplir sus tareas. Una vez se tuvieron los </w:t>
      </w:r>
      <w:r w:rsidRPr="007815C0">
        <w:rPr>
          <w:lang w:val="es-PE"/>
        </w:rPr>
        <w:t>wireframes</w:t>
      </w:r>
      <w:r w:rsidRPr="005956FA">
        <w:t xml:space="preserve">, se hicieron los prototipos utilizando el </w:t>
      </w:r>
      <w:r w:rsidR="00F95B03">
        <w:t>aplicativo informático</w:t>
      </w:r>
      <w:r w:rsidRPr="005956FA">
        <w:t xml:space="preserve"> </w:t>
      </w:r>
      <w:r w:rsidRPr="007815C0">
        <w:rPr>
          <w:lang w:val="es-PE"/>
        </w:rPr>
        <w:t>Axure</w:t>
      </w:r>
      <w:r w:rsidRPr="005956FA">
        <w:t xml:space="preserve"> RP v8 (Axure </w:t>
      </w:r>
      <w:r w:rsidR="00F95B03">
        <w:t>Aplicativo informático</w:t>
      </w:r>
      <w:r w:rsidRPr="005956FA">
        <w:t xml:space="preserve"> </w:t>
      </w:r>
      <w:r w:rsidRPr="007815C0">
        <w:rPr>
          <w:lang w:val="es-PE"/>
        </w:rPr>
        <w:t>Solutions</w:t>
      </w:r>
      <w:r w:rsidRPr="005956FA">
        <w:t xml:space="preserve">, San Diego, CA bajo la licencia completa de Mg. Miguel Coloma). Se eligió este </w:t>
      </w:r>
      <w:r w:rsidR="00F95B03">
        <w:t>aplicativo informático</w:t>
      </w:r>
      <w:r w:rsidRPr="005956FA">
        <w:t xml:space="preserve"> ya que permitía dar funcionalidad a estos prototipos. Con estos prototipos funcionales, se podrían fácilmente probar para identificar posibles mejoras y errores en el diseño.</w:t>
      </w:r>
    </w:p>
    <w:p w14:paraId="1F0DE79D" w14:textId="77777777" w:rsidR="006F7425" w:rsidRDefault="006F7425" w:rsidP="005956FA">
      <w:pPr>
        <w:pStyle w:val="Texto"/>
      </w:pPr>
      <w:r w:rsidRPr="005956FA">
        <w:lastRenderedPageBreak/>
        <w:t xml:space="preserve">Estos prototipos no contaban con mucho detalle gráfico. Esto se hizo adrede para que durante las pruebas los usuarios se enfocarán en la funcionalidad del </w:t>
      </w:r>
      <w:r w:rsidR="00F95B03">
        <w:t>aplicativo informático</w:t>
      </w:r>
      <w:r w:rsidRPr="005956FA">
        <w:t xml:space="preserve"> planteado y no en detalles estéticos de él.</w:t>
      </w:r>
    </w:p>
    <w:p w14:paraId="737B2476" w14:textId="148697F2" w:rsidR="00DE6ADF" w:rsidRPr="005956FA" w:rsidDel="000E6381" w:rsidRDefault="00DE6ADF" w:rsidP="005956FA">
      <w:pPr>
        <w:pStyle w:val="Texto"/>
        <w:rPr>
          <w:del w:id="297" w:author="Regina Casanova" w:date="2018-08-15T21:21:00Z"/>
        </w:rPr>
      </w:pPr>
    </w:p>
    <w:p w14:paraId="5632A612" w14:textId="77777777" w:rsidR="006F7425" w:rsidRDefault="006F7425" w:rsidP="007815C0">
      <w:pPr>
        <w:pStyle w:val="Ttulo2"/>
      </w:pPr>
      <w:bookmarkStart w:id="298" w:name="_Toc520655658"/>
      <w:r>
        <w:t>Metodología para Sub-Estudio del objetivo específico #3, correspondiente a la Fase de Pruebas</w:t>
      </w:r>
      <w:bookmarkEnd w:id="298"/>
    </w:p>
    <w:p w14:paraId="7019ED42" w14:textId="77777777" w:rsidR="006F7425" w:rsidRDefault="006F7425" w:rsidP="007815C0">
      <w:pPr>
        <w:pStyle w:val="Ttulo3"/>
      </w:pPr>
      <w:bookmarkStart w:id="299" w:name="_Toc520655659"/>
      <w:r>
        <w:t>Diseño del estudio</w:t>
      </w:r>
      <w:bookmarkEnd w:id="299"/>
    </w:p>
    <w:p w14:paraId="2DAFEC52" w14:textId="77777777" w:rsidR="006F7425" w:rsidRPr="005956FA" w:rsidRDefault="006F7425" w:rsidP="005956FA">
      <w:pPr>
        <w:pStyle w:val="Texto"/>
      </w:pPr>
      <w:r w:rsidRPr="005956FA">
        <w:t xml:space="preserve">Este es un sub-estudio de usabilidad, donde se evaluará el diseño del prototipo de un producto tecnológico mediante pruebas dirigidas a tres tipos usuarios finales identificados para el uso de este </w:t>
      </w:r>
      <w:r w:rsidR="00F95B03">
        <w:t>aplicativo informático</w:t>
      </w:r>
      <w:r w:rsidRPr="005956FA">
        <w:t xml:space="preserve">. </w:t>
      </w:r>
    </w:p>
    <w:p w14:paraId="5109DCA1" w14:textId="77777777" w:rsidR="006F7425" w:rsidRDefault="006F7425" w:rsidP="007815C0">
      <w:pPr>
        <w:pStyle w:val="Ttulo3"/>
      </w:pPr>
      <w:bookmarkStart w:id="300" w:name="_Toc520655660"/>
      <w:r>
        <w:t>Población</w:t>
      </w:r>
      <w:bookmarkEnd w:id="300"/>
    </w:p>
    <w:p w14:paraId="0261FA56" w14:textId="77777777" w:rsidR="006F7425" w:rsidRPr="00BA156B" w:rsidRDefault="006F7425" w:rsidP="006F7425">
      <w:pPr>
        <w:pStyle w:val="Texto"/>
      </w:pPr>
      <w:r w:rsidRPr="00BA156B">
        <w:t>La población en estudio se divide en tres tipos de usuarios:</w:t>
      </w:r>
    </w:p>
    <w:p w14:paraId="03CD73A9" w14:textId="77777777" w:rsidR="006F7425" w:rsidRPr="00BA156B" w:rsidRDefault="006F7425" w:rsidP="006F7425">
      <w:pPr>
        <w:pStyle w:val="Texto"/>
        <w:numPr>
          <w:ilvl w:val="0"/>
          <w:numId w:val="28"/>
        </w:numPr>
      </w:pPr>
      <w:r w:rsidRPr="00BA156B">
        <w:t>Personal Administrativo de SUSALUD.</w:t>
      </w:r>
    </w:p>
    <w:p w14:paraId="7BDAD9A2" w14:textId="77777777" w:rsidR="006F7425" w:rsidRPr="00BA156B" w:rsidRDefault="006F7425" w:rsidP="006F7425">
      <w:pPr>
        <w:pStyle w:val="Texto"/>
        <w:numPr>
          <w:ilvl w:val="0"/>
          <w:numId w:val="28"/>
        </w:numPr>
      </w:pPr>
      <w:r w:rsidRPr="00BA156B">
        <w:t>Gestores de IPRESS.</w:t>
      </w:r>
    </w:p>
    <w:p w14:paraId="15DC1860" w14:textId="77777777" w:rsidR="006F7425" w:rsidRPr="00447182" w:rsidRDefault="006F7425" w:rsidP="006F7425">
      <w:pPr>
        <w:pStyle w:val="Texto"/>
        <w:numPr>
          <w:ilvl w:val="0"/>
          <w:numId w:val="28"/>
        </w:numPr>
      </w:pPr>
      <w:r w:rsidRPr="00BA156B">
        <w:t>Ciudadanos peruanos que puedan presentar reclamos.</w:t>
      </w:r>
    </w:p>
    <w:p w14:paraId="379FE13C" w14:textId="77777777" w:rsidR="006F7425" w:rsidRPr="005956FA" w:rsidRDefault="006F7425" w:rsidP="007815C0">
      <w:pPr>
        <w:pStyle w:val="Ttulo3"/>
      </w:pPr>
      <w:bookmarkStart w:id="301" w:name="_Toc520655661"/>
      <w:r>
        <w:t>Muestra</w:t>
      </w:r>
      <w:bookmarkEnd w:id="301"/>
    </w:p>
    <w:p w14:paraId="0B9083C8" w14:textId="77777777" w:rsidR="00B17392" w:rsidRDefault="00B17392" w:rsidP="00B1739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14:paraId="421C3FFC" w14:textId="77777777" w:rsidR="00B17392" w:rsidRPr="00BA156B" w:rsidRDefault="00B17392" w:rsidP="00B17392">
      <w:pPr>
        <w:pStyle w:val="Texto"/>
        <w:numPr>
          <w:ilvl w:val="0"/>
          <w:numId w:val="32"/>
        </w:numPr>
      </w:pPr>
      <w:r w:rsidRPr="00BA156B">
        <w:t xml:space="preserve">Personal de SUSALUD: 3 entrevistados en total. </w:t>
      </w:r>
    </w:p>
    <w:p w14:paraId="50CF8674" w14:textId="77777777" w:rsidR="00B17392" w:rsidRPr="00BA156B" w:rsidRDefault="00B17392" w:rsidP="00B17392">
      <w:pPr>
        <w:pStyle w:val="Texto"/>
        <w:numPr>
          <w:ilvl w:val="0"/>
          <w:numId w:val="32"/>
        </w:numPr>
      </w:pPr>
      <w:r w:rsidRPr="00BA156B">
        <w:lastRenderedPageBreak/>
        <w:t>Gestores de IPRESS: 6 entrevistados en total. Todos encontrados por referencia al ser informantes claves.</w:t>
      </w:r>
    </w:p>
    <w:p w14:paraId="4465FD29" w14:textId="77777777" w:rsidR="00B17392" w:rsidRPr="007815C0" w:rsidRDefault="00B17392" w:rsidP="007815C0">
      <w:pPr>
        <w:pStyle w:val="Texto"/>
        <w:numPr>
          <w:ilvl w:val="0"/>
          <w:numId w:val="3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7ADF2C0" w14:textId="77777777" w:rsidR="000A0F91" w:rsidRDefault="00B17392" w:rsidP="007815C0">
      <w:pPr>
        <w:pStyle w:val="Ttulo3"/>
      </w:pPr>
      <w:r w:rsidDel="00B17392">
        <w:rPr>
          <w:rStyle w:val="Refdecomentario"/>
          <w:rFonts w:cstheme="minorBidi"/>
          <w:lang w:val="es-ES_tradnl"/>
        </w:rPr>
        <w:t xml:space="preserve"> </w:t>
      </w:r>
      <w:bookmarkStart w:id="302" w:name="_Toc520655662"/>
      <w:r w:rsidR="006F7425">
        <w:t>Operacionaliza</w:t>
      </w:r>
      <w:r>
        <w:t>ción de dimensiones</w:t>
      </w:r>
      <w:bookmarkEnd w:id="302"/>
    </w:p>
    <w:p w14:paraId="074675F6" w14:textId="77777777" w:rsidR="00604F17" w:rsidRDefault="00604F17" w:rsidP="00604F17">
      <w:pPr>
        <w:pStyle w:val="Texto"/>
      </w:pPr>
      <w:r>
        <w:t xml:space="preserve">Para este sub-estudio se consideraron las siguientes dimensiones para las entrevistas a profundidad que se tuvieron con los tres tipos de usuarios finales. </w:t>
      </w:r>
      <w:r w:rsidR="00C01EC4">
        <w:t>S</w:t>
      </w:r>
      <w:r>
        <w:t>e consideraron las siguientes sub-dimensiones cualitativas</w:t>
      </w:r>
      <w:r w:rsidR="00C01EC4">
        <w:t xml:space="preserve"> que se calificaban</w:t>
      </w:r>
      <w:r>
        <w:t xml:space="preserve"> de forma dicotómica </w:t>
      </w:r>
      <w:r w:rsidR="00C01EC4">
        <w:t>(Sí / No)</w:t>
      </w:r>
      <w:r>
        <w:t>:</w:t>
      </w:r>
    </w:p>
    <w:p w14:paraId="35281969" w14:textId="4F71F310" w:rsidR="00604F17" w:rsidRDefault="00604F17" w:rsidP="007815C0">
      <w:pPr>
        <w:pStyle w:val="Texto"/>
        <w:numPr>
          <w:ilvl w:val="0"/>
          <w:numId w:val="60"/>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w:t>
      </w:r>
      <w:r w:rsidR="00C01EC4">
        <w:t xml:space="preserve"> Esta sub-dimensión se recolecto mediante una observación directa a la interacción del entrevistado con el prototipo</w:t>
      </w:r>
      <w:ins w:id="303" w:author="Regina Casanova" w:date="2018-08-11T21:57:00Z">
        <w:r w:rsidR="001D19EA">
          <w:t xml:space="preserve"> y se dieron tareas que consistían en colocar una nueva solicitud, revisar datos pasados recolectados y </w:t>
        </w:r>
      </w:ins>
      <w:ins w:id="304" w:author="Regina Casanova" w:date="2018-08-11T21:58:00Z">
        <w:r w:rsidR="001D19EA">
          <w:t>del manejo de</w:t>
        </w:r>
      </w:ins>
      <w:ins w:id="305" w:author="Regina Casanova" w:date="2018-08-11T21:57:00Z">
        <w:r w:rsidR="001D19EA">
          <w:t xml:space="preserve"> </w:t>
        </w:r>
      </w:ins>
      <w:ins w:id="306" w:author="Regina Casanova" w:date="2018-08-11T21:58:00Z">
        <w:r w:rsidR="001D19EA">
          <w:t>solicitudes presentadas</w:t>
        </w:r>
      </w:ins>
      <w:ins w:id="307" w:author="Regina Casanova" w:date="2018-08-11T21:57:00Z">
        <w:r w:rsidR="001D19EA">
          <w:t>.</w:t>
        </w:r>
      </w:ins>
      <w:del w:id="308" w:author="Regina Casanova" w:date="2018-08-11T21:57:00Z">
        <w:r w:rsidR="00C01EC4" w:rsidDel="001D19EA">
          <w:delText>.</w:delText>
        </w:r>
      </w:del>
    </w:p>
    <w:p w14:paraId="5E63B014" w14:textId="7B80DA28" w:rsidR="00604F17" w:rsidRDefault="00604F17" w:rsidP="007815C0">
      <w:pPr>
        <w:pStyle w:val="Texto"/>
        <w:numPr>
          <w:ilvl w:val="0"/>
          <w:numId w:val="60"/>
        </w:numPr>
      </w:pPr>
      <w:r>
        <w:t>Comprensión de la interfaz gráfica: Definido como la e</w:t>
      </w:r>
      <w:r w:rsidRPr="00BA156B">
        <w:t>valuación de si el usuario entendió el propósito de cada pantalla de la interfaz con la que interactuó durante la prueba.</w:t>
      </w:r>
      <w:r w:rsidR="00C01EC4">
        <w:t xml:space="preserve"> La información de dicha sub-dimensión se recolecto utilizando la Guía Estructurada de Entrevista a Profundidad para usuarios finales Nº2 (disponible en este documento como Anexo 4).</w:t>
      </w:r>
      <w:ins w:id="309" w:author="Regina Casanova" w:date="2018-08-11T21:59:00Z">
        <w:r w:rsidR="001D19EA">
          <w:t xml:space="preserve"> Las </w:t>
        </w:r>
        <w:r w:rsidR="001D19EA">
          <w:lastRenderedPageBreak/>
          <w:t>preguntas consideradas para esta sub-dimensi</w:t>
        </w:r>
      </w:ins>
      <w:ins w:id="310" w:author="Regina Casanova" w:date="2018-08-11T22:00:00Z">
        <w:r w:rsidR="001D19EA">
          <w:t xml:space="preserve">ón abarcaban temas de conformidad de </w:t>
        </w:r>
      </w:ins>
      <w:ins w:id="311" w:author="Regina Casanova" w:date="2018-08-11T22:01:00Z">
        <w:r w:rsidR="001D19EA">
          <w:t xml:space="preserve">información mostrada, utilidad de la herramienta, </w:t>
        </w:r>
      </w:ins>
      <w:ins w:id="312" w:author="Regina Casanova" w:date="2018-08-11T22:03:00Z">
        <w:r w:rsidR="001D19EA">
          <w:t>factores de</w:t>
        </w:r>
      </w:ins>
      <w:ins w:id="313" w:author="Regina Casanova" w:date="2018-08-11T22:01:00Z">
        <w:r w:rsidR="001D19EA">
          <w:t xml:space="preserve"> confus</w:t>
        </w:r>
      </w:ins>
      <w:ins w:id="314" w:author="Regina Casanova" w:date="2018-08-11T22:03:00Z">
        <w:r w:rsidR="001D19EA">
          <w:t>ión</w:t>
        </w:r>
      </w:ins>
      <w:ins w:id="315" w:author="Regina Casanova" w:date="2018-08-11T22:02:00Z">
        <w:r w:rsidR="001D19EA">
          <w:t xml:space="preserve"> </w:t>
        </w:r>
      </w:ins>
      <w:ins w:id="316" w:author="Regina Casanova" w:date="2018-08-11T22:03:00Z">
        <w:r w:rsidR="001D19EA">
          <w:t>y</w:t>
        </w:r>
      </w:ins>
      <w:ins w:id="317" w:author="Regina Casanova" w:date="2018-08-11T22:02:00Z">
        <w:r w:rsidR="001D19EA">
          <w:t xml:space="preserve"> sugerencias o comentarios que tuvieran acerca del sistema.</w:t>
        </w:r>
      </w:ins>
    </w:p>
    <w:p w14:paraId="3166CE6D" w14:textId="060101B4" w:rsidR="00604F17" w:rsidRPr="007815C0" w:rsidDel="001D19EA" w:rsidRDefault="00604F17" w:rsidP="00604F17">
      <w:pPr>
        <w:rPr>
          <w:del w:id="318" w:author="Regina Casanova" w:date="2018-08-11T22:02:00Z"/>
          <w:lang w:val="es-ES"/>
        </w:rPr>
      </w:pPr>
    </w:p>
    <w:p w14:paraId="5009F94C" w14:textId="77777777" w:rsidR="006F7425" w:rsidRPr="005956FA" w:rsidRDefault="006F7425" w:rsidP="007815C0">
      <w:pPr>
        <w:pStyle w:val="Ttulo3"/>
      </w:pPr>
      <w:bookmarkStart w:id="319" w:name="_Toc520655663"/>
      <w:r>
        <w:t>Procedimientos y Técnicas</w:t>
      </w:r>
      <w:bookmarkEnd w:id="319"/>
    </w:p>
    <w:p w14:paraId="29ADC050" w14:textId="77777777" w:rsidR="006F7425" w:rsidRPr="005956FA" w:rsidRDefault="006F7425" w:rsidP="005956FA">
      <w:pPr>
        <w:pStyle w:val="Texto"/>
      </w:pPr>
      <w:r w:rsidRPr="005956FA">
        <w:t>Se realizaron evaluaciones con todos los tipos de usuarios donde se enfocó lo siguiente:</w:t>
      </w:r>
    </w:p>
    <w:p w14:paraId="09B77F87" w14:textId="77777777" w:rsidR="006F7425" w:rsidRPr="002416FB" w:rsidRDefault="006F7425" w:rsidP="007815C0">
      <w:pPr>
        <w:pStyle w:val="Ttulo4"/>
        <w:numPr>
          <w:ilvl w:val="0"/>
          <w:numId w:val="57"/>
        </w:numPr>
        <w:rPr>
          <w:lang w:val="es-PE"/>
        </w:rPr>
      </w:pPr>
      <w:r w:rsidRPr="002416FB">
        <w:rPr>
          <w:lang w:val="es-PE"/>
        </w:rPr>
        <w:t xml:space="preserve">Resolución de tareas </w:t>
      </w:r>
    </w:p>
    <w:p w14:paraId="5FA415F0" w14:textId="77777777" w:rsidR="006F7425" w:rsidRPr="00B26073" w:rsidRDefault="006F7425" w:rsidP="006F7425">
      <w:pPr>
        <w:pStyle w:val="Texto"/>
      </w:pPr>
      <w:r w:rsidRPr="00B26073">
        <w:t xml:space="preserve">Se definieron tareas específicas por cada tipo de usuario y se observó la forma de realización de ella por los usuarios. Con esto se determinó si el </w:t>
      </w:r>
      <w:r w:rsidR="00F95B03">
        <w:t>aplicativo informático</w:t>
      </w:r>
      <w:r>
        <w:t xml:space="preserve"> </w:t>
      </w:r>
      <w:r w:rsidRPr="00B26073">
        <w:t xml:space="preserve">funciona de la forma que el </w:t>
      </w:r>
      <w:r>
        <w:t>investigador</w:t>
      </w:r>
      <w:r w:rsidRPr="00B26073">
        <w:t xml:space="preserve"> esperaba que funcione.</w:t>
      </w:r>
    </w:p>
    <w:p w14:paraId="34EA855C" w14:textId="77777777" w:rsidR="006F7425" w:rsidRDefault="006F7425" w:rsidP="006F7425">
      <w:pPr>
        <w:pStyle w:val="Ttulo4"/>
        <w:rPr>
          <w:lang w:val="es-PE"/>
        </w:rPr>
      </w:pPr>
      <w:r w:rsidRPr="00BA156B">
        <w:rPr>
          <w:lang w:val="es-PE"/>
        </w:rPr>
        <w:t>Comp</w:t>
      </w:r>
      <w:r w:rsidR="00CD33CC">
        <w:rPr>
          <w:lang w:val="es-PE"/>
        </w:rPr>
        <w:t>rensión de la interfaz gráfica</w:t>
      </w:r>
    </w:p>
    <w:p w14:paraId="240AE6DA" w14:textId="77777777" w:rsidR="006F7425" w:rsidRPr="00B26073" w:rsidRDefault="006F7425" w:rsidP="006F7425">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rsidR="00F95B03">
        <w:t>aplicativo informático</w:t>
      </w:r>
      <w:r>
        <w:t xml:space="preserve"> planteado</w:t>
      </w:r>
      <w:r w:rsidRPr="00B26073">
        <w:t xml:space="preserve">. Con esto se determinó si el usuario entendía fácilmente el propósito que cumplía cada pantalla del </w:t>
      </w:r>
      <w:r w:rsidR="00F95B03">
        <w:t>aplicativo informático</w:t>
      </w:r>
      <w:r w:rsidRPr="00B26073">
        <w:t xml:space="preserve">. </w:t>
      </w:r>
    </w:p>
    <w:p w14:paraId="5146F729" w14:textId="77777777" w:rsidR="006F7425" w:rsidRPr="00B26073" w:rsidRDefault="006F7425" w:rsidP="006F7425">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14:paraId="2A84C20D" w14:textId="57BE0B5C" w:rsidR="005956FA" w:rsidRPr="00B874DF" w:rsidRDefault="006F7425" w:rsidP="007815C0">
      <w:pPr>
        <w:pStyle w:val="Texto"/>
      </w:pPr>
      <w:commentRangeStart w:id="320"/>
      <w:commentRangeStart w:id="321"/>
      <w:r w:rsidRPr="00E32FF7">
        <w:rPr>
          <w:rPrChange w:id="322" w:author="Regina Casanova" w:date="2018-08-16T16:29:00Z">
            <w:rPr>
              <w:color w:val="FF0000"/>
            </w:rPr>
          </w:rPrChange>
        </w:rPr>
        <w:t xml:space="preserve">Se utilizó la página web ShowMore </w:t>
      </w:r>
      <w:r w:rsidR="0077483C" w:rsidRPr="00E32FF7">
        <w:rPr>
          <w:rPrChange w:id="323" w:author="Regina Casanova" w:date="2018-08-16T16:29:00Z">
            <w:rPr>
              <w:color w:val="FF0000"/>
            </w:rPr>
          </w:rPrChange>
        </w:rPr>
        <w:fldChar w:fldCharType="begin" w:fldLock="1"/>
      </w:r>
      <w:r w:rsidR="000A0E57" w:rsidRPr="00E32FF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0077483C" w:rsidRPr="00E32FF7">
        <w:rPr>
          <w:rPrChange w:id="324" w:author="Regina Casanova" w:date="2018-08-16T16:29:00Z">
            <w:rPr>
              <w:color w:val="FF0000"/>
            </w:rPr>
          </w:rPrChange>
        </w:rPr>
        <w:fldChar w:fldCharType="separate"/>
      </w:r>
      <w:r w:rsidR="000A0E57" w:rsidRPr="00E32FF7">
        <w:rPr>
          <w:noProof/>
        </w:rPr>
        <w:t>(44)</w:t>
      </w:r>
      <w:r w:rsidR="0077483C" w:rsidRPr="00E32FF7">
        <w:rPr>
          <w:rPrChange w:id="325" w:author="Regina Casanova" w:date="2018-08-16T16:29:00Z">
            <w:rPr>
              <w:color w:val="FF0000"/>
            </w:rPr>
          </w:rPrChange>
        </w:rPr>
        <w:fldChar w:fldCharType="end"/>
      </w:r>
      <w:r w:rsidRPr="00E32FF7">
        <w:rPr>
          <w:rPrChange w:id="326" w:author="Regina Casanova" w:date="2018-08-16T16:29:00Z">
            <w:rPr>
              <w:color w:val="FF0000"/>
            </w:rPr>
          </w:rPrChange>
        </w:rPr>
        <w:t xml:space="preserve"> producido por la empresa ShowMore con sede en Hong Kong que</w:t>
      </w:r>
      <w:r w:rsidR="00B93985" w:rsidRPr="00E32FF7">
        <w:rPr>
          <w:b/>
          <w:rPrChange w:id="327" w:author="Regina Casanova" w:date="2018-08-16T16:29:00Z">
            <w:rPr>
              <w:b/>
              <w:color w:val="FF0000"/>
            </w:rPr>
          </w:rPrChange>
        </w:rPr>
        <w:t xml:space="preserve">, </w:t>
      </w:r>
      <w:r w:rsidR="00B93985" w:rsidRPr="00E32FF7">
        <w:rPr>
          <w:rPrChange w:id="328" w:author="Regina Casanova" w:date="2018-08-16T16:29:00Z">
            <w:rPr>
              <w:color w:val="FF0000"/>
            </w:rPr>
          </w:rPrChange>
        </w:rPr>
        <w:t>con</w:t>
      </w:r>
      <w:r w:rsidR="00FF4692" w:rsidRPr="00E32FF7">
        <w:rPr>
          <w:rPrChange w:id="329" w:author="Regina Casanova" w:date="2018-08-16T16:29:00Z">
            <w:rPr>
              <w:color w:val="FF0000"/>
            </w:rPr>
          </w:rPrChange>
        </w:rPr>
        <w:t xml:space="preserve"> consentimiento</w:t>
      </w:r>
      <w:r w:rsidR="00B93985" w:rsidRPr="00E32FF7">
        <w:rPr>
          <w:rPrChange w:id="330" w:author="Regina Casanova" w:date="2018-08-16T16:29:00Z">
            <w:rPr>
              <w:color w:val="FF0000"/>
            </w:rPr>
          </w:rPrChange>
        </w:rPr>
        <w:t xml:space="preserve"> </w:t>
      </w:r>
      <w:ins w:id="331" w:author="Regina Casanova" w:date="2018-08-11T21:35:00Z">
        <w:r w:rsidR="00F03B04" w:rsidRPr="00E32FF7">
          <w:rPr>
            <w:rPrChange w:id="332" w:author="Regina Casanova" w:date="2018-08-16T16:29:00Z">
              <w:rPr>
                <w:color w:val="FF0000"/>
              </w:rPr>
            </w:rPrChange>
          </w:rPr>
          <w:t xml:space="preserve">y conocimiento </w:t>
        </w:r>
      </w:ins>
      <w:r w:rsidR="00B93985" w:rsidRPr="00E32FF7">
        <w:rPr>
          <w:rPrChange w:id="333" w:author="Regina Casanova" w:date="2018-08-16T16:29:00Z">
            <w:rPr>
              <w:color w:val="FF0000"/>
            </w:rPr>
          </w:rPrChange>
        </w:rPr>
        <w:t>de la persona entrevistada</w:t>
      </w:r>
      <w:del w:id="334" w:author="Regina Casanova" w:date="2018-08-11T21:35:00Z">
        <w:r w:rsidR="00B93985" w:rsidRPr="00E32FF7">
          <w:rPr>
            <w:b/>
            <w:rPrChange w:id="335" w:author="Regina Casanova" w:date="2018-08-16T16:29:00Z">
              <w:rPr>
                <w:b/>
                <w:color w:val="FF0000"/>
              </w:rPr>
            </w:rPrChange>
          </w:rPr>
          <w:delText>,</w:delText>
        </w:r>
        <w:r w:rsidRPr="00E32FF7">
          <w:rPr>
            <w:rPrChange w:id="336" w:author="Regina Casanova" w:date="2018-08-16T16:29:00Z">
              <w:rPr>
                <w:color w:val="FF0000"/>
              </w:rPr>
            </w:rPrChange>
          </w:rPr>
          <w:delText xml:space="preserve"> permitía</w:delText>
        </w:r>
      </w:del>
      <w:ins w:id="337" w:author="Regina Casanova" w:date="2018-08-11T21:35:00Z">
        <w:r w:rsidR="00116288" w:rsidRPr="00E32FF7">
          <w:rPr>
            <w:rPrChange w:id="338" w:author="Regina Casanova" w:date="2018-08-16T16:29:00Z">
              <w:rPr>
                <w:color w:val="FF0000"/>
              </w:rPr>
            </w:rPrChange>
          </w:rPr>
          <w:t xml:space="preserve">. Esta página web </w:t>
        </w:r>
        <w:r w:rsidRPr="00E32FF7">
          <w:rPr>
            <w:rPrChange w:id="339" w:author="Regina Casanova" w:date="2018-08-16T16:29:00Z">
              <w:rPr>
                <w:color w:val="FF0000"/>
              </w:rPr>
            </w:rPrChange>
          </w:rPr>
          <w:t>permit</w:t>
        </w:r>
        <w:r w:rsidR="00116288" w:rsidRPr="00E32FF7">
          <w:rPr>
            <w:rPrChange w:id="340" w:author="Regina Casanova" w:date="2018-08-16T16:29:00Z">
              <w:rPr>
                <w:color w:val="FF0000"/>
              </w:rPr>
            </w:rPrChange>
          </w:rPr>
          <w:t>e</w:t>
        </w:r>
      </w:ins>
      <w:r w:rsidRPr="00E32FF7">
        <w:rPr>
          <w:rPrChange w:id="341" w:author="Regina Casanova" w:date="2018-08-16T16:29:00Z">
            <w:rPr>
              <w:color w:val="FF0000"/>
            </w:rPr>
          </w:rPrChange>
        </w:rPr>
        <w:t xml:space="preserve"> grabar </w:t>
      </w:r>
      <w:ins w:id="342" w:author="Regina Casanova" w:date="2018-08-11T21:35:00Z">
        <w:r w:rsidR="002F67A0" w:rsidRPr="00E32FF7">
          <w:rPr>
            <w:rPrChange w:id="343" w:author="Regina Casanova" w:date="2018-08-16T16:29:00Z">
              <w:rPr>
                <w:color w:val="FF0000"/>
              </w:rPr>
            </w:rPrChange>
          </w:rPr>
          <w:t xml:space="preserve">como video </w:t>
        </w:r>
        <w:r w:rsidRPr="00E32FF7">
          <w:rPr>
            <w:rPrChange w:id="344" w:author="Regina Casanova" w:date="2018-08-16T16:29:00Z">
              <w:rPr>
                <w:color w:val="FF0000"/>
              </w:rPr>
            </w:rPrChange>
          </w:rPr>
          <w:t>la</w:t>
        </w:r>
        <w:r w:rsidR="00116288" w:rsidRPr="00E32FF7">
          <w:rPr>
            <w:rPrChange w:id="345" w:author="Regina Casanova" w:date="2018-08-16T16:29:00Z">
              <w:rPr>
                <w:color w:val="FF0000"/>
              </w:rPr>
            </w:rPrChange>
          </w:rPr>
          <w:t xml:space="preserve">s salidas en </w:t>
        </w:r>
      </w:ins>
      <w:r w:rsidR="00116288" w:rsidRPr="00E32FF7">
        <w:rPr>
          <w:rPrChange w:id="346" w:author="Regina Casanova" w:date="2018-08-16T16:29:00Z">
            <w:rPr>
              <w:color w:val="FF0000"/>
            </w:rPr>
          </w:rPrChange>
        </w:rPr>
        <w:t>la</w:t>
      </w:r>
      <w:r w:rsidRPr="00E32FF7">
        <w:rPr>
          <w:rPrChange w:id="347" w:author="Regina Casanova" w:date="2018-08-16T16:29:00Z">
            <w:rPr>
              <w:color w:val="FF0000"/>
            </w:rPr>
          </w:rPrChange>
        </w:rPr>
        <w:t xml:space="preserve"> pantalla de la computadora</w:t>
      </w:r>
      <w:del w:id="348" w:author="Regina Casanova" w:date="2018-08-11T21:35:00Z">
        <w:r w:rsidRPr="00E32FF7">
          <w:rPr>
            <w:rPrChange w:id="349" w:author="Regina Casanova" w:date="2018-08-16T16:29:00Z">
              <w:rPr>
                <w:color w:val="FF0000"/>
              </w:rPr>
            </w:rPrChange>
          </w:rPr>
          <w:delText xml:space="preserve"> y</w:delText>
        </w:r>
      </w:del>
      <w:ins w:id="350" w:author="Regina Casanova" w:date="2018-08-11T21:35:00Z">
        <w:r w:rsidR="002F67A0" w:rsidRPr="00E32FF7">
          <w:rPr>
            <w:rPrChange w:id="351" w:author="Regina Casanova" w:date="2018-08-16T16:29:00Z">
              <w:rPr>
                <w:color w:val="FF0000"/>
              </w:rPr>
            </w:rPrChange>
          </w:rPr>
          <w:t>,</w:t>
        </w:r>
        <w:r w:rsidR="00116288" w:rsidRPr="00E32FF7">
          <w:rPr>
            <w:rPrChange w:id="352" w:author="Regina Casanova" w:date="2018-08-16T16:29:00Z">
              <w:rPr>
                <w:color w:val="FF0000"/>
              </w:rPr>
            </w:rPrChange>
          </w:rPr>
          <w:t xml:space="preserve"> así como </w:t>
        </w:r>
      </w:ins>
      <w:r w:rsidRPr="00E32FF7">
        <w:rPr>
          <w:rPrChange w:id="353" w:author="Regina Casanova" w:date="2018-08-16T16:29:00Z">
            <w:rPr>
              <w:color w:val="FF0000"/>
            </w:rPr>
          </w:rPrChange>
        </w:rPr>
        <w:t xml:space="preserve"> grabar</w:t>
      </w:r>
      <w:r w:rsidR="002F67A0" w:rsidRPr="00E32FF7">
        <w:rPr>
          <w:rPrChange w:id="354" w:author="Regina Casanova" w:date="2018-08-16T16:29:00Z">
            <w:rPr>
              <w:color w:val="FF0000"/>
            </w:rPr>
          </w:rPrChange>
        </w:rPr>
        <w:t xml:space="preserve"> </w:t>
      </w:r>
      <w:del w:id="355" w:author="Regina Casanova" w:date="2018-08-11T21:35:00Z">
        <w:r w:rsidRPr="00E32FF7">
          <w:rPr>
            <w:rPrChange w:id="356" w:author="Regina Casanova" w:date="2018-08-16T16:29:00Z">
              <w:rPr>
                <w:color w:val="FF0000"/>
              </w:rPr>
            </w:rPrChange>
          </w:rPr>
          <w:delText>lo que iba comentando la persona mediante</w:delText>
        </w:r>
      </w:del>
      <w:ins w:id="357" w:author="Regina Casanova" w:date="2018-08-11T21:35:00Z">
        <w:r w:rsidR="002F67A0" w:rsidRPr="00E32FF7">
          <w:rPr>
            <w:rPrChange w:id="358" w:author="Regina Casanova" w:date="2018-08-16T16:29:00Z">
              <w:rPr>
                <w:color w:val="FF0000"/>
              </w:rPr>
            </w:rPrChange>
          </w:rPr>
          <w:t>con</w:t>
        </w:r>
      </w:ins>
      <w:r w:rsidR="002F67A0" w:rsidRPr="00E32FF7">
        <w:rPr>
          <w:rPrChange w:id="359" w:author="Regina Casanova" w:date="2018-08-16T16:29:00Z">
            <w:rPr>
              <w:color w:val="FF0000"/>
            </w:rPr>
          </w:rPrChange>
        </w:rPr>
        <w:t xml:space="preserve"> el micrófono</w:t>
      </w:r>
      <w:del w:id="360" w:author="Regina Casanova" w:date="2018-08-11T21:35:00Z">
        <w:r w:rsidRPr="00E32FF7">
          <w:rPr>
            <w:rPrChange w:id="361" w:author="Regina Casanova" w:date="2018-08-16T16:29:00Z">
              <w:rPr>
                <w:color w:val="FF0000"/>
              </w:rPr>
            </w:rPrChange>
          </w:rPr>
          <w:delText>.</w:delText>
        </w:r>
      </w:del>
      <w:ins w:id="362" w:author="Regina Casanova" w:date="2018-08-11T21:35:00Z">
        <w:r w:rsidRPr="00E32FF7">
          <w:rPr>
            <w:rPrChange w:id="363" w:author="Regina Casanova" w:date="2018-08-16T16:29:00Z">
              <w:rPr>
                <w:color w:val="FF0000"/>
              </w:rPr>
            </w:rPrChange>
          </w:rPr>
          <w:t xml:space="preserve"> lo</w:t>
        </w:r>
        <w:r w:rsidR="00116288" w:rsidRPr="00E32FF7">
          <w:rPr>
            <w:rPrChange w:id="364" w:author="Regina Casanova" w:date="2018-08-16T16:29:00Z">
              <w:rPr>
                <w:color w:val="FF0000"/>
              </w:rPr>
            </w:rPrChange>
          </w:rPr>
          <w:t>s</w:t>
        </w:r>
        <w:r w:rsidRPr="00E32FF7">
          <w:rPr>
            <w:rPrChange w:id="365" w:author="Regina Casanova" w:date="2018-08-16T16:29:00Z">
              <w:rPr>
                <w:color w:val="FF0000"/>
              </w:rPr>
            </w:rPrChange>
          </w:rPr>
          <w:t xml:space="preserve"> </w:t>
        </w:r>
        <w:r w:rsidR="00116288" w:rsidRPr="00E32FF7">
          <w:rPr>
            <w:rPrChange w:id="366" w:author="Regina Casanova" w:date="2018-08-16T16:29:00Z">
              <w:rPr>
                <w:color w:val="FF0000"/>
              </w:rPr>
            </w:rPrChange>
          </w:rPr>
          <w:t xml:space="preserve">comentarios </w:t>
        </w:r>
        <w:r w:rsidR="00F03B04" w:rsidRPr="00E32FF7">
          <w:rPr>
            <w:rPrChange w:id="367" w:author="Regina Casanova" w:date="2018-08-16T16:29:00Z">
              <w:rPr>
                <w:color w:val="FF0000"/>
              </w:rPr>
            </w:rPrChange>
          </w:rPr>
          <w:t xml:space="preserve">verbales </w:t>
        </w:r>
        <w:r w:rsidR="002F67A0" w:rsidRPr="00E32FF7">
          <w:rPr>
            <w:rPrChange w:id="368" w:author="Regina Casanova" w:date="2018-08-16T16:29:00Z">
              <w:rPr>
                <w:color w:val="FF0000"/>
              </w:rPr>
            </w:rPrChange>
          </w:rPr>
          <w:t>del usuario</w:t>
        </w:r>
        <w:r w:rsidRPr="00E32FF7">
          <w:rPr>
            <w:rPrChange w:id="369" w:author="Regina Casanova" w:date="2018-08-16T16:29:00Z">
              <w:rPr>
                <w:color w:val="FF0000"/>
              </w:rPr>
            </w:rPrChange>
          </w:rPr>
          <w:t>.</w:t>
        </w:r>
      </w:ins>
      <w:r w:rsidRPr="00E32FF7">
        <w:rPr>
          <w:rPrChange w:id="370" w:author="Regina Casanova" w:date="2018-08-16T16:29:00Z">
            <w:rPr>
              <w:color w:val="FF0000"/>
            </w:rPr>
          </w:rPrChange>
        </w:rPr>
        <w:t xml:space="preserve"> Terminadas las pruebas, </w:t>
      </w:r>
      <w:ins w:id="371" w:author="Regina Casanova" w:date="2018-08-11T21:35:00Z">
        <w:r w:rsidR="0007650D" w:rsidRPr="00E32FF7">
          <w:rPr>
            <w:rPrChange w:id="372" w:author="Regina Casanova" w:date="2018-08-16T16:29:00Z">
              <w:rPr>
                <w:color w:val="FF0000"/>
              </w:rPr>
            </w:rPrChange>
          </w:rPr>
          <w:t xml:space="preserve">en ausencia del usuario, </w:t>
        </w:r>
      </w:ins>
      <w:r w:rsidRPr="00E32FF7">
        <w:rPr>
          <w:rPrChange w:id="373" w:author="Regina Casanova" w:date="2018-08-16T16:29:00Z">
            <w:rPr>
              <w:color w:val="FF0000"/>
            </w:rPr>
          </w:rPrChange>
        </w:rPr>
        <w:t xml:space="preserve">se observaba </w:t>
      </w:r>
      <w:r w:rsidR="0007650D" w:rsidRPr="00E32FF7">
        <w:rPr>
          <w:rPrChange w:id="374" w:author="Regina Casanova" w:date="2018-08-16T16:29:00Z">
            <w:rPr>
              <w:color w:val="FF0000"/>
            </w:rPr>
          </w:rPrChange>
        </w:rPr>
        <w:t xml:space="preserve">la </w:t>
      </w:r>
      <w:del w:id="375" w:author="Regina Casanova" w:date="2018-08-11T21:35:00Z">
        <w:r w:rsidRPr="00E32FF7">
          <w:rPr>
            <w:rPrChange w:id="376" w:author="Regina Casanova" w:date="2018-08-16T16:29:00Z">
              <w:rPr>
                <w:color w:val="FF0000"/>
              </w:rPr>
            </w:rPrChange>
          </w:rPr>
          <w:delText>grabación y</w:delText>
        </w:r>
      </w:del>
      <w:ins w:id="377" w:author="Regina Casanova" w:date="2018-08-11T21:35:00Z">
        <w:r w:rsidR="0007650D" w:rsidRPr="00E32FF7">
          <w:rPr>
            <w:rPrChange w:id="378" w:author="Regina Casanova" w:date="2018-08-16T16:29:00Z">
              <w:rPr>
                <w:color w:val="FF0000"/>
              </w:rPr>
            </w:rPrChange>
          </w:rPr>
          <w:t>captura del video mientras</w:t>
        </w:r>
      </w:ins>
      <w:r w:rsidR="0007650D" w:rsidRPr="00E32FF7">
        <w:rPr>
          <w:rPrChange w:id="379" w:author="Regina Casanova" w:date="2018-08-16T16:29:00Z">
            <w:rPr>
              <w:color w:val="FF0000"/>
            </w:rPr>
          </w:rPrChange>
        </w:rPr>
        <w:t xml:space="preserve"> se </w:t>
      </w:r>
      <w:del w:id="380" w:author="Regina Casanova" w:date="2018-08-11T21:35:00Z">
        <w:r w:rsidRPr="00E32FF7">
          <w:rPr>
            <w:rPrChange w:id="381" w:author="Regina Casanova" w:date="2018-08-16T16:29:00Z">
              <w:rPr>
                <w:color w:val="FF0000"/>
              </w:rPr>
            </w:rPrChange>
          </w:rPr>
          <w:delText>anotaban</w:delText>
        </w:r>
      </w:del>
      <w:ins w:id="382" w:author="Regina Casanova" w:date="2018-08-11T21:35:00Z">
        <w:r w:rsidR="0007650D" w:rsidRPr="00E32FF7">
          <w:rPr>
            <w:rPrChange w:id="383" w:author="Regina Casanova" w:date="2018-08-16T16:29:00Z">
              <w:rPr>
                <w:color w:val="FF0000"/>
              </w:rPr>
            </w:rPrChange>
          </w:rPr>
          <w:t>escuchaban los comentarios</w:t>
        </w:r>
        <w:r w:rsidR="00890086" w:rsidRPr="00E32FF7">
          <w:rPr>
            <w:rPrChange w:id="384" w:author="Regina Casanova" w:date="2018-08-16T16:29:00Z">
              <w:rPr>
                <w:color w:val="FF0000"/>
              </w:rPr>
            </w:rPrChange>
          </w:rPr>
          <w:t>. Se anotaron</w:t>
        </w:r>
      </w:ins>
      <w:r w:rsidR="00890086" w:rsidRPr="00E32FF7">
        <w:rPr>
          <w:rPrChange w:id="385" w:author="Regina Casanova" w:date="2018-08-16T16:29:00Z">
            <w:rPr>
              <w:color w:val="FF0000"/>
            </w:rPr>
          </w:rPrChange>
        </w:rPr>
        <w:t xml:space="preserve"> </w:t>
      </w:r>
      <w:r w:rsidRPr="00E32FF7">
        <w:rPr>
          <w:rPrChange w:id="386" w:author="Regina Casanova" w:date="2018-08-16T16:29:00Z">
            <w:rPr>
              <w:color w:val="FF0000"/>
            </w:rPr>
          </w:rPrChange>
        </w:rPr>
        <w:t>los resultados más importantes dentro de una hoja de cálculo de Excel</w:t>
      </w:r>
      <w:del w:id="387" w:author="Regina Casanova" w:date="2018-08-11T21:35:00Z">
        <w:r w:rsidRPr="00E32FF7">
          <w:rPr>
            <w:rPrChange w:id="388" w:author="Regina Casanova" w:date="2018-08-16T16:29:00Z">
              <w:rPr>
                <w:color w:val="FF0000"/>
              </w:rPr>
            </w:rPrChange>
          </w:rPr>
          <w:delText>, de</w:delText>
        </w:r>
      </w:del>
      <w:ins w:id="389" w:author="Regina Casanova" w:date="2018-08-11T21:35:00Z">
        <w:r w:rsidR="00890086" w:rsidRPr="00E32FF7">
          <w:rPr>
            <w:rPrChange w:id="390" w:author="Regina Casanova" w:date="2018-08-16T16:29:00Z">
              <w:rPr>
                <w:color w:val="FF0000"/>
              </w:rPr>
            </w:rPrChange>
          </w:rPr>
          <w:t>.</w:t>
        </w:r>
        <w:r w:rsidRPr="00E32FF7">
          <w:rPr>
            <w:rPrChange w:id="391" w:author="Regina Casanova" w:date="2018-08-16T16:29:00Z">
              <w:rPr>
                <w:color w:val="FF0000"/>
              </w:rPr>
            </w:rPrChange>
          </w:rPr>
          <w:t xml:space="preserve"> </w:t>
        </w:r>
        <w:r w:rsidR="00890086" w:rsidRPr="00E32FF7">
          <w:rPr>
            <w:rPrChange w:id="392" w:author="Regina Casanova" w:date="2018-08-16T16:29:00Z">
              <w:rPr>
                <w:color w:val="FF0000"/>
              </w:rPr>
            </w:rPrChange>
          </w:rPr>
          <w:t>D</w:t>
        </w:r>
        <w:r w:rsidRPr="00E32FF7">
          <w:rPr>
            <w:rPrChange w:id="393" w:author="Regina Casanova" w:date="2018-08-16T16:29:00Z">
              <w:rPr>
                <w:color w:val="FF0000"/>
              </w:rPr>
            </w:rPrChange>
          </w:rPr>
          <w:t>e</w:t>
        </w:r>
      </w:ins>
      <w:r w:rsidRPr="00E32FF7">
        <w:rPr>
          <w:rPrChange w:id="394" w:author="Regina Casanova" w:date="2018-08-16T16:29:00Z">
            <w:rPr>
              <w:color w:val="FF0000"/>
            </w:rPr>
          </w:rPrChange>
        </w:rPr>
        <w:t xml:space="preserve"> esta forma se podía dar una mirada rápida a los datos que se iban recopilando de todas las pruebas.</w:t>
      </w:r>
      <w:commentRangeEnd w:id="320"/>
      <w:commentRangeEnd w:id="321"/>
      <w:r w:rsidR="00DE6ADF" w:rsidRPr="00E32FF7">
        <w:rPr>
          <w:rStyle w:val="Refdecomentario"/>
          <w:rFonts w:cstheme="minorBidi"/>
          <w:b/>
          <w:bCs/>
          <w:lang w:val="es-ES_tradnl"/>
          <w:rPrChange w:id="395" w:author="Regina Casanova" w:date="2018-08-16T16:29:00Z">
            <w:rPr>
              <w:rStyle w:val="Refdecomentario"/>
              <w:rFonts w:cstheme="minorBidi"/>
              <w:b/>
              <w:bCs/>
              <w:color w:val="FF0000"/>
              <w:lang w:val="es-ES_tradnl"/>
            </w:rPr>
          </w:rPrChange>
        </w:rPr>
        <w:commentReference w:id="320"/>
      </w:r>
      <w:r w:rsidR="002C37DB" w:rsidRPr="00E32FF7">
        <w:rPr>
          <w:rStyle w:val="Refdecomentario"/>
          <w:rFonts w:cstheme="minorBidi"/>
          <w:b/>
          <w:bCs/>
          <w:lang w:val="es-ES_tradnl"/>
        </w:rPr>
        <w:commentReference w:id="321"/>
      </w:r>
    </w:p>
    <w:p w14:paraId="4215449D" w14:textId="77777777" w:rsidR="003F2CA5" w:rsidRPr="00F95B03" w:rsidRDefault="00606CBD" w:rsidP="00606CBD">
      <w:pPr>
        <w:pStyle w:val="Ttulo2"/>
      </w:pPr>
      <w:bookmarkStart w:id="396" w:name="_Toc520655664"/>
      <w:bookmarkStart w:id="397" w:name="_Toc520655667"/>
      <w:bookmarkEnd w:id="396"/>
      <w:r w:rsidRPr="007815C0">
        <w:rPr>
          <w:rStyle w:val="Ttulo3Car"/>
        </w:rPr>
        <w:t>Consideraciones éticas</w:t>
      </w:r>
      <w:bookmarkStart w:id="398" w:name="_Toc520655270"/>
      <w:bookmarkStart w:id="399" w:name="_Toc520655289"/>
      <w:bookmarkStart w:id="400" w:name="_Toc520655290"/>
      <w:bookmarkStart w:id="401" w:name="_Toc520655291"/>
      <w:bookmarkStart w:id="402" w:name="_Toc520655292"/>
      <w:bookmarkStart w:id="403" w:name="_Toc520655293"/>
      <w:bookmarkStart w:id="404" w:name="_Toc520655294"/>
      <w:bookmarkStart w:id="405" w:name="_Toc520655295"/>
      <w:bookmarkStart w:id="406" w:name="_Toc520655296"/>
      <w:bookmarkStart w:id="407" w:name="_Toc520655297"/>
      <w:bookmarkStart w:id="408" w:name="_Toc520655298"/>
      <w:bookmarkStart w:id="409" w:name="_Toc520655299"/>
      <w:bookmarkStart w:id="410" w:name="_Toc520655300"/>
      <w:bookmarkStart w:id="411" w:name="_Toc520655301"/>
      <w:bookmarkStart w:id="412" w:name="_Toc520655302"/>
      <w:bookmarkStart w:id="413" w:name="_Toc520655303"/>
      <w:bookmarkStart w:id="414" w:name="_Toc520655304"/>
      <w:bookmarkStart w:id="415" w:name="_Toc520655305"/>
      <w:bookmarkStart w:id="416" w:name="_Toc520655306"/>
      <w:bookmarkStart w:id="417" w:name="_Toc520655307"/>
      <w:bookmarkStart w:id="418" w:name="_Toc520655308"/>
      <w:bookmarkEnd w:id="397"/>
      <w:bookmarkEnd w:id="398"/>
      <w:bookmarkEnd w:id="399"/>
      <w:bookmarkEnd w:id="400"/>
      <w:bookmarkEnd w:id="401"/>
      <w:bookmarkEnd w:id="402"/>
      <w:bookmarkEnd w:id="403"/>
      <w:bookmarkEnd w:id="404"/>
      <w:bookmarkEnd w:id="405"/>
      <w:bookmarkEnd w:id="406"/>
      <w:bookmarkEnd w:id="407"/>
      <w:bookmarkEnd w:id="408"/>
      <w:bookmarkEnd w:id="409"/>
      <w:bookmarkEnd w:id="410"/>
      <w:bookmarkEnd w:id="411"/>
      <w:bookmarkEnd w:id="412"/>
      <w:bookmarkEnd w:id="413"/>
      <w:bookmarkEnd w:id="414"/>
      <w:bookmarkEnd w:id="415"/>
      <w:bookmarkEnd w:id="416"/>
      <w:bookmarkEnd w:id="417"/>
      <w:bookmarkEnd w:id="418"/>
    </w:p>
    <w:p w14:paraId="44F61759" w14:textId="77777777" w:rsidR="003F2CA5" w:rsidRPr="00B26073" w:rsidRDefault="00A01145" w:rsidP="00B26073">
      <w:pPr>
        <w:pStyle w:val="Texto"/>
      </w:pPr>
      <w:r>
        <w:t>Este proyecto al recabar</w:t>
      </w:r>
      <w:r w:rsidR="00BC7E14">
        <w:t xml:space="preserve"> percepciones personales de </w:t>
      </w:r>
      <w:r>
        <w:t>sujetos de experimentación humanos, fue previamente revisado y aprobado por el Comité de Ética de la Universidad Peruana Cayetano Heredia. A</w:t>
      </w:r>
      <w:r w:rsidR="00F92F53" w:rsidRPr="00BA156B">
        <w:t xml:space="preserve">unque </w:t>
      </w:r>
      <w:r w:rsidR="00AF6843" w:rsidRPr="00BA156B">
        <w:t xml:space="preserve">no se identificaron riesgos que pudieran surgir hacia </w:t>
      </w:r>
      <w:r w:rsidR="00025CC1" w:rsidRPr="00BA156B">
        <w:t xml:space="preserve">ninguno de </w:t>
      </w:r>
      <w:r>
        <w:t>los entrevistados</w:t>
      </w:r>
      <w:r w:rsidR="00AF6843" w:rsidRPr="00BA156B">
        <w:t xml:space="preserve"> </w:t>
      </w:r>
      <w:r w:rsidR="00913A3F" w:rsidRPr="00BA156B">
        <w:t>por pa</w:t>
      </w:r>
      <w:r w:rsidR="00296153" w:rsidRPr="00BA156B">
        <w:t>rticipar de este proyecto</w:t>
      </w:r>
      <w:r>
        <w:t>, se les pidió a los entrevistados de la fase exploratoria la firma de un consentimiento informado que contaba con la aprobación del Comité de Ética antes mencionado</w:t>
      </w:r>
      <w:r w:rsidR="00296153" w:rsidRPr="00BA156B">
        <w:t xml:space="preserve">. </w:t>
      </w:r>
    </w:p>
    <w:p w14:paraId="2FEA82C8" w14:textId="77777777" w:rsidR="00025825" w:rsidRPr="00B26073" w:rsidRDefault="002F42CB" w:rsidP="00025825">
      <w:pPr>
        <w:pStyle w:val="Ttulo2"/>
        <w:rPr>
          <w:lang w:val="es-PE"/>
        </w:rPr>
      </w:pPr>
      <w:bookmarkStart w:id="419" w:name="_Toc520655668"/>
      <w:r w:rsidRPr="00BA156B">
        <w:rPr>
          <w:lang w:val="es-PE"/>
        </w:rPr>
        <w:t>A</w:t>
      </w:r>
      <w:r w:rsidR="00A12DD0" w:rsidRPr="00BA156B">
        <w:rPr>
          <w:lang w:val="es-PE"/>
        </w:rPr>
        <w:t>nálisis</w:t>
      </w:r>
      <w:bookmarkEnd w:id="419"/>
    </w:p>
    <w:p w14:paraId="52A7F724" w14:textId="23595671" w:rsidR="00025825" w:rsidRDefault="00025825" w:rsidP="00B26073">
      <w:pPr>
        <w:pStyle w:val="Texto"/>
        <w:rPr>
          <w:ins w:id="420" w:author="Regina Casanova" w:date="2018-08-16T16:32:00Z"/>
        </w:rPr>
      </w:pPr>
      <w:r w:rsidRPr="00BA156B">
        <w:t>Para e</w:t>
      </w:r>
      <w:r w:rsidR="006B68D6" w:rsidRPr="00BA156B">
        <w:t>l análisis d</w:t>
      </w:r>
      <w:ins w:id="421" w:author="Regina Casanova" w:date="2018-08-16T16:32:00Z">
        <w:r w:rsidR="00FA0511">
          <w:t>el primer sub-estudio</w:t>
        </w:r>
      </w:ins>
      <w:del w:id="422" w:author="Regina Casanova" w:date="2018-08-16T16:32:00Z">
        <w:r w:rsidR="006B68D6" w:rsidRPr="00BA156B" w:rsidDel="00FA0511">
          <w:delText>e la</w:delText>
        </w:r>
        <w:r w:rsidRPr="00BA156B" w:rsidDel="00FA0511">
          <w:delText xml:space="preserve"> fase exploratoria</w:delText>
        </w:r>
      </w:del>
      <w:r w:rsidR="006B68D6" w:rsidRPr="00BA156B">
        <w:t xml:space="preserve">, se realizó mediante el programa Atlas Ti versión 7.5.7 en el sistema operativo Windows 7. </w:t>
      </w:r>
      <w:r w:rsidR="00452FEE" w:rsidRPr="00BA156B">
        <w:t>Para esto, primero se transcribieron todas las en</w:t>
      </w:r>
      <w:r w:rsidR="00296153" w:rsidRPr="00BA156B">
        <w:t>trevistas utilizando la página web llamada</w:t>
      </w:r>
      <w:r w:rsidR="00452FEE" w:rsidRPr="00BA156B">
        <w:t xml:space="preserve"> OTranscribe</w:t>
      </w:r>
      <w:r w:rsidR="000635A6" w:rsidRPr="00BA156B">
        <w:t xml:space="preserve"> </w:t>
      </w:r>
      <w:r w:rsidR="0077483C" w:rsidRPr="00BA156B">
        <w:fldChar w:fldCharType="begin" w:fldLock="1"/>
      </w:r>
      <w:r w:rsidR="000A0E57">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0077483C" w:rsidRPr="00BA156B">
        <w:fldChar w:fldCharType="separate"/>
      </w:r>
      <w:r w:rsidR="000A0E57" w:rsidRPr="000A0E57">
        <w:rPr>
          <w:noProof/>
        </w:rPr>
        <w:t>(45)</w:t>
      </w:r>
      <w:r w:rsidR="0077483C" w:rsidRPr="00BA156B">
        <w:fldChar w:fldCharType="end"/>
      </w:r>
      <w:r w:rsidR="00296153" w:rsidRPr="00BA156B">
        <w:t>, creada por Elliot Bentley,</w:t>
      </w:r>
      <w:r w:rsidR="00452FEE" w:rsidRPr="00BA156B">
        <w:t xml:space="preserve"> que </w:t>
      </w:r>
      <w:r w:rsidR="00C47CD6" w:rsidRPr="00BA156B">
        <w:t>permitía</w:t>
      </w:r>
      <w:r w:rsidR="00452FEE" w:rsidRPr="00BA156B">
        <w:t xml:space="preserve"> disminuir la velocidad de los audios </w:t>
      </w:r>
      <w:r w:rsidR="00452FEE" w:rsidRPr="00BA156B">
        <w:lastRenderedPageBreak/>
        <w:t>para poder hacer la transcripción. Luego, d</w:t>
      </w:r>
      <w:r w:rsidR="006B68D6" w:rsidRPr="00BA156B">
        <w:t xml:space="preserve">entro </w:t>
      </w:r>
      <w:r w:rsidR="00BF18DF" w:rsidRPr="00BA156B">
        <w:t>del programa</w:t>
      </w:r>
      <w:r w:rsidR="00452FEE" w:rsidRPr="00BA156B">
        <w:t xml:space="preserve"> Atlas Ti se utilizaron dichas transcripciones </w:t>
      </w:r>
      <w:r w:rsidR="00BF18DF" w:rsidRPr="00BA156B">
        <w:t xml:space="preserve">en el formato TXT </w:t>
      </w:r>
      <w:r w:rsidR="00452FEE" w:rsidRPr="00BA156B">
        <w:t>y</w:t>
      </w:r>
      <w:r w:rsidR="006B68D6" w:rsidRPr="00BA156B">
        <w:t xml:space="preserve"> se encontró citas referentes a temas de interés para el investigador las cuales fueron posteriormente </w:t>
      </w:r>
      <w:r w:rsidR="008D4B63" w:rsidRPr="00BA156B">
        <w:t xml:space="preserve">codificadas y analizadas por cada tipo de usuario del que </w:t>
      </w:r>
      <w:r w:rsidR="006C6CB1" w:rsidRPr="00BA156B">
        <w:t>provenía</w:t>
      </w:r>
      <w:r w:rsidR="008D4B63" w:rsidRPr="00BA156B">
        <w:t xml:space="preserve">. </w:t>
      </w:r>
      <w:r w:rsidR="006C6CB1" w:rsidRPr="00BA156B">
        <w:t>Dicho análisis consistió en la agru</w:t>
      </w:r>
      <w:r w:rsidR="008F214A" w:rsidRPr="00BA156B">
        <w:t>pación de percepciones</w:t>
      </w:r>
      <w:r w:rsidR="006C6CB1" w:rsidRPr="00BA156B">
        <w:t xml:space="preserve"> sobre los temas tratados </w:t>
      </w:r>
      <w:r w:rsidR="008F214A" w:rsidRPr="00BA156B">
        <w:t>durante la entrevista</w:t>
      </w:r>
      <w:r w:rsidR="006C6CB1" w:rsidRPr="00BA156B">
        <w:t>.</w:t>
      </w:r>
      <w:r w:rsidR="008D4B63" w:rsidRPr="00BA156B">
        <w:t xml:space="preserve"> </w:t>
      </w:r>
      <w:r w:rsidR="00C50DBC" w:rsidRPr="00BA156B">
        <w:t>Una v</w:t>
      </w:r>
      <w:r w:rsidR="008F214A" w:rsidRPr="00BA156B">
        <w:t>ez terminado el análisis de todas la</w:t>
      </w:r>
      <w:r w:rsidR="00C50DBC" w:rsidRPr="00BA156B">
        <w:t>s</w:t>
      </w:r>
      <w:r w:rsidR="008F214A" w:rsidRPr="00BA156B">
        <w:t xml:space="preserve"> percepciones</w:t>
      </w:r>
      <w:r w:rsidR="00C50DBC" w:rsidRPr="00BA156B">
        <w:t xml:space="preserve"> relevantes para el investigador, se </w:t>
      </w:r>
      <w:r w:rsidR="008338AD" w:rsidRPr="00BA156B">
        <w:t>realizó</w:t>
      </w:r>
      <w:r w:rsidR="00C50DBC" w:rsidRPr="00BA156B">
        <w:t xml:space="preserve"> el reporte respectivo d</w:t>
      </w:r>
      <w:r w:rsidR="008338AD" w:rsidRPr="00BA156B">
        <w:t>onde se detallan los</w:t>
      </w:r>
      <w:r w:rsidR="00C50DBC" w:rsidRPr="00BA156B">
        <w:t xml:space="preserve"> descubrimientos</w:t>
      </w:r>
      <w:r w:rsidR="008338AD" w:rsidRPr="00BA156B">
        <w:t xml:space="preserve"> hallados en las entrevistas a profundidad.</w:t>
      </w:r>
      <w:r w:rsidRPr="00BA156B">
        <w:t xml:space="preserve"> </w:t>
      </w:r>
      <w:r w:rsidR="00EC4FDC">
        <w:rPr>
          <w:rStyle w:val="Refdecomentario"/>
          <w:rFonts w:cstheme="minorBidi"/>
          <w:lang w:val="es-ES_tradnl"/>
        </w:rPr>
        <w:commentReference w:id="423"/>
      </w:r>
    </w:p>
    <w:p w14:paraId="3556053E" w14:textId="365C528D" w:rsidR="00FA0511" w:rsidRDefault="00FA0511" w:rsidP="00B26073">
      <w:pPr>
        <w:pStyle w:val="Texto"/>
        <w:rPr>
          <w:ins w:id="424" w:author="Regina Casanova" w:date="2018-08-16T16:36:00Z"/>
        </w:rPr>
      </w:pPr>
      <w:ins w:id="425" w:author="Regina Casanova" w:date="2018-08-16T16:32:00Z">
        <w:r>
          <w:t>Para el segundo sub-estudio</w:t>
        </w:r>
      </w:ins>
      <w:ins w:id="426" w:author="Regina Casanova" w:date="2018-08-16T16:33:00Z">
        <w:r>
          <w:t xml:space="preserve">, se vertieron los hallazgos del primer sub-estudio en una hoja de </w:t>
        </w:r>
      </w:ins>
      <w:ins w:id="427" w:author="Regina Casanova" w:date="2018-08-16T16:36:00Z">
        <w:r>
          <w:t>cálculo</w:t>
        </w:r>
      </w:ins>
      <w:ins w:id="428" w:author="Regina Casanova" w:date="2018-08-16T16:33:00Z">
        <w:r w:rsidR="00A4242B">
          <w:t xml:space="preserve"> para poder identificar l</w:t>
        </w:r>
      </w:ins>
      <w:ins w:id="429" w:author="Regina Casanova" w:date="2018-08-16T16:41:00Z">
        <w:r w:rsidR="00A4242B">
          <w:t xml:space="preserve">as características de diseño para cada requerimiento. Dicho </w:t>
        </w:r>
      </w:ins>
      <w:ins w:id="430" w:author="Regina Casanova" w:date="2018-08-16T16:42:00Z">
        <w:r w:rsidR="00A4242B">
          <w:t>análisis</w:t>
        </w:r>
      </w:ins>
      <w:ins w:id="431" w:author="Regina Casanova" w:date="2018-08-16T16:41:00Z">
        <w:r w:rsidR="00A4242B">
          <w:t xml:space="preserve"> </w:t>
        </w:r>
      </w:ins>
      <w:ins w:id="432" w:author="Regina Casanova" w:date="2018-08-16T16:42:00Z">
        <w:r w:rsidR="00A4242B">
          <w:t>consistió en encontrar lo</w:t>
        </w:r>
      </w:ins>
      <w:ins w:id="433" w:author="Regina Casanova" w:date="2018-08-16T16:33:00Z">
        <w:r w:rsidR="00A4242B">
          <w:t xml:space="preserve">s requerimientos repetidos, </w:t>
        </w:r>
      </w:ins>
      <w:ins w:id="434" w:author="Regina Casanova" w:date="2018-08-16T16:42:00Z">
        <w:r w:rsidR="00A4242B">
          <w:t xml:space="preserve">para que sean resumidos, </w:t>
        </w:r>
      </w:ins>
      <w:ins w:id="435" w:author="Regina Casanova" w:date="2018-08-16T16:33:00Z">
        <w:r>
          <w:t xml:space="preserve">y </w:t>
        </w:r>
      </w:ins>
      <w:ins w:id="436" w:author="Regina Casanova" w:date="2018-08-16T16:42:00Z">
        <w:r w:rsidR="00A4242B">
          <w:t xml:space="preserve">por medio de la creación de </w:t>
        </w:r>
      </w:ins>
      <w:ins w:id="437" w:author="Regina Casanova" w:date="2018-08-16T16:33:00Z">
        <w:r>
          <w:t xml:space="preserve"> Historias de Usuario </w:t>
        </w:r>
      </w:ins>
      <w:ins w:id="438" w:author="Regina Casanova" w:date="2018-08-16T16:43:00Z">
        <w:r w:rsidR="00A4242B">
          <w:t xml:space="preserve">se </w:t>
        </w:r>
      </w:ins>
      <w:ins w:id="439" w:author="Regina Casanova" w:date="2018-08-16T16:35:00Z">
        <w:r>
          <w:t>agregar</w:t>
        </w:r>
      </w:ins>
      <w:ins w:id="440" w:author="Regina Casanova" w:date="2018-08-16T16:43:00Z">
        <w:r w:rsidR="00A4242B">
          <w:t>on</w:t>
        </w:r>
      </w:ins>
      <w:ins w:id="441" w:author="Regina Casanova" w:date="2018-08-16T16:35:00Z">
        <w:r>
          <w:t xml:space="preserve"> </w:t>
        </w:r>
      </w:ins>
      <w:ins w:id="442" w:author="Regina Casanova" w:date="2018-08-16T16:36:00Z">
        <w:r>
          <w:t xml:space="preserve">la característica de </w:t>
        </w:r>
        <w:r w:rsidR="00A4242B">
          <w:t xml:space="preserve">diseño </w:t>
        </w:r>
      </w:ins>
      <w:ins w:id="443" w:author="Regina Casanova" w:date="2018-08-16T16:43:00Z">
        <w:r w:rsidR="00A4242B">
          <w:t>que el investigador considero relevante para poder resolver la necesidad planteada en dicha Historia de Usuario</w:t>
        </w:r>
      </w:ins>
      <w:ins w:id="444" w:author="Regina Casanova" w:date="2018-08-16T16:36:00Z">
        <w:r>
          <w:t xml:space="preserve">. </w:t>
        </w:r>
      </w:ins>
    </w:p>
    <w:p w14:paraId="7B6E922D" w14:textId="147815FB" w:rsidR="00FA0511" w:rsidRPr="00B26073" w:rsidRDefault="00FA0511" w:rsidP="00B26073">
      <w:pPr>
        <w:pStyle w:val="Texto"/>
      </w:pPr>
      <w:ins w:id="445" w:author="Regina Casanova" w:date="2018-08-16T16:36:00Z">
        <w:r>
          <w:t xml:space="preserve">Para el análisis del tercer sub-estudio, se </w:t>
        </w:r>
      </w:ins>
      <w:ins w:id="446" w:author="Regina Casanova" w:date="2018-08-16T16:37:00Z">
        <w:r>
          <w:t xml:space="preserve">utilizó una nueva hoja de </w:t>
        </w:r>
      </w:ins>
      <w:ins w:id="447" w:author="Regina Casanova" w:date="2018-08-16T16:38:00Z">
        <w:r>
          <w:t>cálculo</w:t>
        </w:r>
      </w:ins>
      <w:ins w:id="448" w:author="Regina Casanova" w:date="2018-08-16T16:37:00Z">
        <w:r>
          <w:t xml:space="preserve"> donde se plasmaron las opiniones recogidas durante las pruebas con los usuarios</w:t>
        </w:r>
      </w:ins>
      <w:ins w:id="449" w:author="Regina Casanova" w:date="2018-08-16T16:45:00Z">
        <w:r w:rsidR="008A3187">
          <w:t xml:space="preserve">. El análisis de esta fase </w:t>
        </w:r>
      </w:ins>
      <w:ins w:id="450" w:author="Regina Casanova" w:date="2018-08-16T16:46:00Z">
        <w:r w:rsidR="008A3187">
          <w:t>consistió</w:t>
        </w:r>
      </w:ins>
      <w:ins w:id="451" w:author="Regina Casanova" w:date="2018-08-16T16:45:00Z">
        <w:r w:rsidR="008A3187">
          <w:t xml:space="preserve"> en detallar</w:t>
        </w:r>
      </w:ins>
      <w:ins w:id="452" w:author="Regina Casanova" w:date="2018-08-16T16:38:00Z">
        <w:r>
          <w:t xml:space="preserve"> las ocurrencias y</w:t>
        </w:r>
      </w:ins>
      <w:ins w:id="453" w:author="Regina Casanova" w:date="2018-08-16T16:37:00Z">
        <w:r>
          <w:t xml:space="preserve"> comentarios que</w:t>
        </w:r>
      </w:ins>
      <w:ins w:id="454" w:author="Regina Casanova" w:date="2018-08-16T16:38:00Z">
        <w:r>
          <w:t xml:space="preserve"> se suscitaron en </w:t>
        </w:r>
      </w:ins>
      <w:ins w:id="455" w:author="Regina Casanova" w:date="2018-08-16T16:46:00Z">
        <w:r w:rsidR="008A3187">
          <w:t xml:space="preserve">las pruebas con el fin de encontrar similitudes </w:t>
        </w:r>
      </w:ins>
      <w:ins w:id="456" w:author="Regina Casanova" w:date="2018-08-16T16:47:00Z">
        <w:r w:rsidR="008A3187">
          <w:t xml:space="preserve">sobre la interacción que hubo con el prototipo, </w:t>
        </w:r>
      </w:ins>
      <w:ins w:id="457" w:author="Regina Casanova" w:date="2018-08-16T16:46:00Z">
        <w:r w:rsidR="008A3187">
          <w:t>en la resolución de tareas</w:t>
        </w:r>
      </w:ins>
      <w:ins w:id="458" w:author="Regina Casanova" w:date="2018-08-16T16:47:00Z">
        <w:r w:rsidR="008A3187">
          <w:t>, hasta</w:t>
        </w:r>
      </w:ins>
      <w:ins w:id="459" w:author="Regina Casanova" w:date="2018-08-16T16:46:00Z">
        <w:r w:rsidR="008A3187">
          <w:t xml:space="preserve"> problemas que se </w:t>
        </w:r>
      </w:ins>
      <w:ins w:id="460" w:author="Regina Casanova" w:date="2018-08-16T16:47:00Z">
        <w:r w:rsidR="008A3187">
          <w:t>presentaran</w:t>
        </w:r>
      </w:ins>
      <w:ins w:id="461" w:author="Regina Casanova" w:date="2018-08-16T16:38:00Z">
        <w:r>
          <w:t>.</w:t>
        </w:r>
      </w:ins>
    </w:p>
    <w:p w14:paraId="10C0FAAB" w14:textId="77777777" w:rsidR="003034A7" w:rsidRPr="00B26073" w:rsidRDefault="00A12DD0" w:rsidP="00B26073">
      <w:pPr>
        <w:pStyle w:val="Ttulo1"/>
      </w:pPr>
      <w:bookmarkStart w:id="462" w:name="_Toc520655669"/>
      <w:r w:rsidRPr="00BA156B">
        <w:lastRenderedPageBreak/>
        <w:t>Resultados</w:t>
      </w:r>
      <w:bookmarkEnd w:id="462"/>
    </w:p>
    <w:p w14:paraId="565D3CC0" w14:textId="77777777" w:rsidR="00FE7867" w:rsidRPr="00BA156B" w:rsidRDefault="00FE7867" w:rsidP="00A50DD7">
      <w:pPr>
        <w:pStyle w:val="Ttulo2"/>
        <w:numPr>
          <w:ilvl w:val="0"/>
          <w:numId w:val="9"/>
        </w:numPr>
        <w:rPr>
          <w:lang w:val="es-PE"/>
        </w:rPr>
      </w:pPr>
      <w:bookmarkStart w:id="463" w:name="_Toc520655670"/>
      <w:r w:rsidRPr="00BA156B">
        <w:rPr>
          <w:lang w:val="es-PE"/>
        </w:rPr>
        <w:t>Fase Exploratori</w:t>
      </w:r>
      <w:r w:rsidR="00F847EF" w:rsidRPr="00BA156B">
        <w:rPr>
          <w:lang w:val="es-PE"/>
        </w:rPr>
        <w:t>a</w:t>
      </w:r>
      <w:bookmarkEnd w:id="463"/>
    </w:p>
    <w:p w14:paraId="51F0684B" w14:textId="58057DC9" w:rsidR="00F847EF" w:rsidRPr="00B26073" w:rsidRDefault="00452FEE" w:rsidP="00B26073">
      <w:pPr>
        <w:pStyle w:val="Texto"/>
      </w:pPr>
      <w:r w:rsidRPr="00BA156B">
        <w:t>Para este</w:t>
      </w:r>
      <w:r w:rsidR="00FA33B2" w:rsidRPr="00BA156B">
        <w:t xml:space="preserve"> componente, se </w:t>
      </w:r>
      <w:r w:rsidR="00D770DD" w:rsidRPr="00BA156B">
        <w:t>hizo el análisis por</w:t>
      </w:r>
      <w:r w:rsidR="00FE7867" w:rsidRPr="00BA156B">
        <w:t xml:space="preserve"> </w:t>
      </w:r>
      <w:r w:rsidR="003B4DBC">
        <w:t>los temas señalados en la Guía de Entrevistas Nº1</w:t>
      </w:r>
      <w:r w:rsidR="00F84BBE" w:rsidRPr="00BA156B">
        <w:t>:</w:t>
      </w:r>
      <w:r w:rsidR="006746CC" w:rsidRPr="00BA156B">
        <w:t xml:space="preserve"> </w:t>
      </w:r>
      <w:r w:rsidR="003B4DBC">
        <w:t>Percepción de los reclamos, rol de los reclamos y manejo de información, herramienta informática y temas adicionales mencionados por los entrevistados</w:t>
      </w:r>
      <w:r w:rsidR="00D770DD" w:rsidRPr="00BA156B">
        <w:t xml:space="preserve">. </w:t>
      </w:r>
      <w:del w:id="464" w:author="Owner" w:date="2018-08-12T15:17:00Z">
        <w:r w:rsidR="003B4DBC" w:rsidDel="00EC4FDC">
          <w:delText xml:space="preserve">Estas </w:delText>
        </w:r>
      </w:del>
      <w:ins w:id="465" w:author="Owner" w:date="2018-08-12T15:17:00Z">
        <w:r w:rsidR="00EC4FDC">
          <w:t xml:space="preserve">Las </w:t>
        </w:r>
      </w:ins>
      <w:r w:rsidR="003B4DBC">
        <w:t xml:space="preserve">entrevistas se </w:t>
      </w:r>
      <w:del w:id="466" w:author="Owner" w:date="2018-08-12T15:17:00Z">
        <w:r w:rsidR="003B4DBC" w:rsidDel="00EC4FDC">
          <w:delText xml:space="preserve">les </w:delText>
        </w:r>
      </w:del>
      <w:r w:rsidR="003B4DBC">
        <w:t>hicieron a personal administrativo de SUSALUD, gestores de IPRESS y ciudadanos</w:t>
      </w:r>
      <w:r w:rsidR="0015683A" w:rsidRPr="00BA156B">
        <w:t xml:space="preserve">. </w:t>
      </w:r>
      <w:r w:rsidR="00F847EF" w:rsidRPr="00BA156B">
        <w:t>Se entrevistaron en total a 21 personas y se dividían de la siguiente manera:</w:t>
      </w:r>
    </w:p>
    <w:p w14:paraId="0EDDD739" w14:textId="77777777" w:rsidR="00F847EF" w:rsidRPr="00BA156B" w:rsidRDefault="00F847EF" w:rsidP="00A50DD7">
      <w:pPr>
        <w:pStyle w:val="Texto"/>
        <w:numPr>
          <w:ilvl w:val="0"/>
          <w:numId w:val="3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6F964E3E" w14:textId="77777777" w:rsidR="00F847EF" w:rsidRPr="00BA156B" w:rsidRDefault="00F847EF" w:rsidP="00B01000">
      <w:pPr>
        <w:pStyle w:val="Texto"/>
        <w:numPr>
          <w:ilvl w:val="0"/>
          <w:numId w:val="30"/>
        </w:numPr>
      </w:pPr>
      <w:r w:rsidRPr="00BA156B">
        <w:t>Gestores de IPRESS: 6 en total. Encontrados por recomendación dentro de la red del investigador.</w:t>
      </w:r>
      <w:r w:rsidR="00B01000">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14:paraId="744484A0" w14:textId="77777777" w:rsidR="00F847EF" w:rsidRPr="008D23C7" w:rsidRDefault="00F847EF" w:rsidP="00A50DD7">
      <w:pPr>
        <w:pStyle w:val="Texto"/>
        <w:numPr>
          <w:ilvl w:val="0"/>
          <w:numId w:val="3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rsidR="008D23C7">
        <w:t>.</w:t>
      </w:r>
    </w:p>
    <w:p w14:paraId="03A0E1BE" w14:textId="77777777" w:rsidR="006746CC" w:rsidRDefault="0015683A" w:rsidP="008D23C7">
      <w:pPr>
        <w:pStyle w:val="Texto"/>
      </w:pPr>
      <w:r w:rsidRPr="00BA156B">
        <w:t xml:space="preserve">Las respuestas de ellos </w:t>
      </w:r>
      <w:r w:rsidR="006746CC" w:rsidRPr="00BA156B">
        <w:t>se presentan a continuación</w:t>
      </w:r>
      <w:r w:rsidRPr="00BA156B">
        <w:t>.</w:t>
      </w:r>
    </w:p>
    <w:p w14:paraId="4E00F3FD" w14:textId="77777777" w:rsidR="003B4DBC" w:rsidRDefault="003B4DBC" w:rsidP="007815C0">
      <w:pPr>
        <w:pStyle w:val="Ttulo3"/>
      </w:pPr>
      <w:bookmarkStart w:id="467" w:name="_Toc520655671"/>
      <w:r>
        <w:t>Percepción de los reclamos</w:t>
      </w:r>
      <w:bookmarkEnd w:id="467"/>
    </w:p>
    <w:p w14:paraId="159D1312" w14:textId="77777777" w:rsidR="003B4DBC" w:rsidRPr="00BC4099" w:rsidRDefault="003B4DBC" w:rsidP="007815C0">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14:paraId="45F14B11" w14:textId="77777777" w:rsidR="007338A1" w:rsidRDefault="00625E59">
      <w:pPr>
        <w:pStyle w:val="Texto"/>
      </w:pPr>
      <w:r>
        <w:t>En</w:t>
      </w:r>
      <w:r w:rsidR="007338A1">
        <w:t xml:space="preserve"> la definición de reclamos, todos los </w:t>
      </w:r>
      <w:r w:rsidR="00110509" w:rsidRPr="00BC4099">
        <w:t xml:space="preserve">entrevistados </w:t>
      </w:r>
      <w:r w:rsidR="007338A1">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14:paraId="54D9A77D" w14:textId="77777777" w:rsidR="00625E59" w:rsidRDefault="00625E59" w:rsidP="007815C0">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14:paraId="3CFB37DC" w14:textId="77777777" w:rsidR="003B4DBC" w:rsidRDefault="00625E59" w:rsidP="003B4DBC">
      <w:pPr>
        <w:pStyle w:val="Cita"/>
      </w:pPr>
      <w:r w:rsidRPr="00BC4099" w:rsidDel="00625E59">
        <w:lastRenderedPageBreak/>
        <w:t xml:space="preserve"> </w:t>
      </w:r>
      <w:r w:rsidR="003B4DBC" w:rsidRPr="008D23C7">
        <w:t>“…Para mí lo más importante de un reclamo es que te permita encontrar las causas del reclamo y por lo tanto eliminarlas.”</w:t>
      </w:r>
    </w:p>
    <w:p w14:paraId="0C9AB769" w14:textId="77777777" w:rsidR="00110509" w:rsidRPr="007815C0" w:rsidRDefault="00110509" w:rsidP="007815C0">
      <w:pPr>
        <w:pStyle w:val="Texto"/>
        <w:jc w:val="right"/>
      </w:pPr>
      <w:r>
        <w:t>(</w:t>
      </w:r>
      <w:r w:rsidR="0082731C">
        <w:t>Personal de SUSALUD</w:t>
      </w:r>
      <w:r>
        <w:t>)</w:t>
      </w:r>
    </w:p>
    <w:p w14:paraId="267AEB5F" w14:textId="77777777" w:rsidR="003B4DBC" w:rsidRPr="003B4DBC" w:rsidRDefault="003B4DBC" w:rsidP="007815C0">
      <w:pPr>
        <w:pStyle w:val="Texto"/>
      </w:pPr>
      <w:r w:rsidRPr="00BC4099">
        <w:t>S</w:t>
      </w:r>
      <w:r>
        <w:t>obre impedimentos que presenta la resolución de</w:t>
      </w:r>
      <w:r w:rsidRPr="00BC4099">
        <w:t xml:space="preserve"> los reclamos, el personal de SUSALUD se refirió a que no existe un co</w:t>
      </w:r>
      <w:r w:rsidR="0089614D">
        <w:t>nsenso sobre qué información es</w:t>
      </w:r>
      <w:r w:rsidRPr="00BC4099">
        <w:t xml:space="preserve"> necesaria para el manejo de reclamos por parte de una IPRESS</w:t>
      </w:r>
      <w:r w:rsidR="00E427B4">
        <w:t>,</w:t>
      </w:r>
      <w:r w:rsidR="000C743D">
        <w:t xml:space="preserve"> </w:t>
      </w:r>
      <w:r>
        <w:t>lo que</w:t>
      </w:r>
      <w:r w:rsidRPr="00BC4099">
        <w:t xml:space="preserve"> lleva a que los reclamos sean vistos de forma negativa y que no se desee encontrar las causas de ellos. Como consecuencia, existe poca capacidad resolutiva de los reclamos a niveles inferiores de atención</w:t>
      </w:r>
      <w:r w:rsidR="00604B0B">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rsidR="00604B0B">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rsidR="00604B0B">
        <w:t>además</w:t>
      </w:r>
      <w:r w:rsidRPr="00BC4099">
        <w:t xml:space="preserve"> que existe mucha burocracia para resolver los reclamos </w:t>
      </w:r>
      <w:r w:rsidR="00604B0B">
        <w:t>cuando se</w:t>
      </w:r>
      <w:r w:rsidRPr="00BC4099">
        <w:t xml:space="preserve"> </w:t>
      </w:r>
      <w:r w:rsidRPr="00BC4099">
        <w:lastRenderedPageBreak/>
        <w:t xml:space="preserve">necesita autonomía para ello, además que el tiempo de acción para dar solución a un reclamo de 30 días es muy largo. </w:t>
      </w:r>
    </w:p>
    <w:p w14:paraId="54A46624" w14:textId="77777777" w:rsidR="003B4DBC" w:rsidRDefault="003B4DBC" w:rsidP="003B4DBC">
      <w:pPr>
        <w:pStyle w:val="Cita"/>
      </w:pPr>
      <w:r w:rsidRPr="008D23C7">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41EF499F" w14:textId="77777777" w:rsidR="00486FA6" w:rsidRPr="007815C0" w:rsidRDefault="00486FA6" w:rsidP="007815C0">
      <w:pPr>
        <w:pStyle w:val="Texto"/>
        <w:jc w:val="right"/>
      </w:pPr>
      <w:r>
        <w:t>(Ciudadano)</w:t>
      </w:r>
    </w:p>
    <w:p w14:paraId="13E82ABC" w14:textId="77777777" w:rsidR="003B4DBC" w:rsidRPr="00BC4099" w:rsidRDefault="003B4DBC" w:rsidP="007815C0">
      <w:pPr>
        <w:pStyle w:val="Texto"/>
      </w:pPr>
      <w:r w:rsidRPr="00BC4099">
        <w:t>C</w:t>
      </w:r>
      <w:r>
        <w:t>uando se les preguntó</w:t>
      </w:r>
      <w:r w:rsidRPr="00BC4099">
        <w:t xml:space="preserve"> sobre el procedimiento a seguir para colocar reclamos, </w:t>
      </w:r>
      <w:r w:rsidR="005C0380">
        <w:t xml:space="preserve">tanto </w:t>
      </w:r>
      <w:r w:rsidRPr="00BC4099">
        <w:t>el personal de SUSALUD</w:t>
      </w:r>
      <w:r w:rsidR="005C0380">
        <w:t xml:space="preserve"> como los gestores</w:t>
      </w:r>
      <w:r w:rsidRPr="00BC4099">
        <w:t xml:space="preserve"> dij</w:t>
      </w:r>
      <w:r w:rsidR="005C0380">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rsidR="005C0380">
        <w:t xml:space="preserve"> el ciudadano y la IPRESS</w:t>
      </w:r>
      <w:r w:rsidR="00FF4692">
        <w:t xml:space="preserve"> </w:t>
      </w:r>
      <w:r w:rsidR="005C0380">
        <w:t>para</w:t>
      </w:r>
      <w:r w:rsidRPr="00BC4099">
        <w:t xml:space="preserve"> poder realizar una investigación de lo ocurrido. </w:t>
      </w:r>
      <w:r w:rsidR="005C0380">
        <w:t>Adicionalmente, l</w:t>
      </w:r>
      <w:r w:rsidRPr="00BC4099">
        <w:t xml:space="preserve">os gestores de las IPRESS señalaron que </w:t>
      </w:r>
      <w:r w:rsidR="005C0380">
        <w:t>también los ciudadanos podían usar las</w:t>
      </w:r>
      <w:r w:rsidRPr="00BC4099">
        <w:t xml:space="preserve"> Unidades de Calidad</w:t>
      </w:r>
      <w:r w:rsidR="00FF4692">
        <w:t xml:space="preserve"> </w:t>
      </w:r>
      <w:r w:rsidRPr="00BC4099">
        <w:t xml:space="preserve">y en casos donde se encuentre </w:t>
      </w:r>
      <w:r w:rsidRPr="00BC4099">
        <w:lastRenderedPageBreak/>
        <w:t xml:space="preserve">disponible, el sistema Totem. </w:t>
      </w:r>
      <w:r w:rsidR="005C0380">
        <w:t>De manera diferente cuando</w:t>
      </w:r>
      <w:r w:rsidRPr="00BC4099">
        <w:t xml:space="preserve"> los ciudadanos </w:t>
      </w:r>
      <w:r w:rsidR="005C0380">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rsidR="005C0380">
        <w:t>Pocos</w:t>
      </w:r>
      <w:r w:rsidRPr="00BC4099">
        <w:t xml:space="preserve"> mencionaron que pedirían el Libro de Reclamaciones y otros que irían a redes sociales para presentar sus inconvenientes.</w:t>
      </w:r>
    </w:p>
    <w:p w14:paraId="4CBC3D32" w14:textId="77777777" w:rsidR="003B4DBC" w:rsidRDefault="003B4DBC" w:rsidP="007815C0">
      <w:pPr>
        <w:pStyle w:val="Texto"/>
      </w:pPr>
      <w:r w:rsidRPr="00BC4099">
        <w:t xml:space="preserve">Los entrevistados contaron diversas experiencias que </w:t>
      </w:r>
      <w:r>
        <w:t>tuvieron</w:t>
      </w:r>
      <w:r w:rsidRPr="00BC4099">
        <w:t xml:space="preserve"> en el ámbito personal como laboral en relación a los reclamos, </w:t>
      </w:r>
      <w:r w:rsidR="005C0380">
        <w:t>Tanto ciudadanos como personal de SUSALUD</w:t>
      </w:r>
      <w:r w:rsidRPr="00BC4099">
        <w:t xml:space="preserve"> señalaron que habían</w:t>
      </w:r>
      <w:r>
        <w:t xml:space="preserve"> presentado</w:t>
      </w:r>
      <w:r w:rsidRPr="00BC4099">
        <w:t xml:space="preserve"> reclamos y que</w:t>
      </w:r>
      <w:r w:rsidR="005C0380">
        <w:t>, algunos</w:t>
      </w:r>
      <w:r w:rsidRPr="00BC4099">
        <w:t xml:space="preserve"> llegaron a solucionar el problema </w:t>
      </w:r>
      <w:r>
        <w:t>presentado</w:t>
      </w:r>
      <w:r w:rsidRPr="00BC4099">
        <w:t xml:space="preserve">, </w:t>
      </w:r>
      <w:r w:rsidR="005C0380">
        <w:t xml:space="preserve">a </w:t>
      </w:r>
      <w:r w:rsidRPr="00BC4099">
        <w:t xml:space="preserve">otros nunca </w:t>
      </w:r>
      <w:r w:rsidR="005C0380">
        <w:t xml:space="preserve">se </w:t>
      </w:r>
      <w:r w:rsidRPr="00BC4099">
        <w:t>les di</w:t>
      </w:r>
      <w:r w:rsidR="005C0380">
        <w:t>o</w:t>
      </w:r>
      <w:r w:rsidRPr="00BC4099">
        <w:t xml:space="preserve"> una respuesta</w:t>
      </w:r>
      <w:r>
        <w:t>,</w:t>
      </w:r>
      <w:r w:rsidRPr="00BC4099">
        <w:t xml:space="preserve"> e incluso </w:t>
      </w:r>
      <w:r w:rsidR="006C4ABF">
        <w:t xml:space="preserve">hubo personas que </w:t>
      </w:r>
      <w:r w:rsidR="005C0380">
        <w:t>contaron</w:t>
      </w:r>
      <w:r w:rsidRPr="00BC4099">
        <w:t xml:space="preserve"> que no les dieron información sobre donde poder presentar el reclamo ni cómo hacerlo. </w:t>
      </w:r>
      <w:r w:rsidR="006C4ABF">
        <w:t>Sumado a esto, l</w:t>
      </w:r>
      <w:r w:rsidRPr="00BC4099">
        <w:t xml:space="preserve">os gestores de las IPRESS señalaron que </w:t>
      </w:r>
      <w:r w:rsidR="006C4ABF">
        <w:t>como el</w:t>
      </w:r>
      <w:r w:rsidRPr="00BC4099">
        <w:t xml:space="preserve"> personal prestador de salud no pued</w:t>
      </w:r>
      <w:r w:rsidR="006C4ABF">
        <w:t>e</w:t>
      </w:r>
      <w:r w:rsidRPr="00BC4099">
        <w:t xml:space="preserve"> presentar reclamos hace </w:t>
      </w:r>
      <w:r w:rsidR="006C4ABF">
        <w:t>que</w:t>
      </w:r>
      <w:r w:rsidR="00F8474A">
        <w:t xml:space="preserve"> ellos</w:t>
      </w:r>
      <w:r w:rsidR="006C4ABF">
        <w:t xml:space="preserve"> </w:t>
      </w:r>
      <w:r w:rsidRPr="00BC4099">
        <w:t>se sienta</w:t>
      </w:r>
      <w:r w:rsidR="00F8474A">
        <w:t>n</w:t>
      </w:r>
      <w:r w:rsidRPr="00BC4099">
        <w:t xml:space="preserve"> </w:t>
      </w:r>
      <w:r w:rsidR="00F8474A">
        <w:t xml:space="preserve">no </w:t>
      </w:r>
      <w:r w:rsidRPr="00BC4099">
        <w:t>considerado</w:t>
      </w:r>
      <w:r w:rsidR="00F8474A">
        <w:t>s</w:t>
      </w:r>
      <w:r w:rsidRPr="00BC4099">
        <w:t xml:space="preserve">, </w:t>
      </w:r>
      <w:r w:rsidR="006C4ABF">
        <w:t>y que</w:t>
      </w:r>
      <w:r w:rsidRPr="00BC4099">
        <w:t xml:space="preserve"> SUSALUD </w:t>
      </w:r>
      <w:r w:rsidR="005C0380" w:rsidRPr="00BC4099">
        <w:t>les</w:t>
      </w:r>
      <w:r w:rsidRPr="00BC4099">
        <w:t xml:space="preserve"> toma más importancia a los ciudadanos que a ellos. También señalaron que </w:t>
      </w:r>
      <w:r w:rsidR="006C4ABF">
        <w:t>por</w:t>
      </w:r>
      <w:r w:rsidRPr="00BC4099">
        <w:t xml:space="preserve"> problemas de comunicación con SUSALUD, ellos les entregan de forma tardía</w:t>
      </w:r>
      <w:r w:rsidR="006C4ABF">
        <w:t xml:space="preserve"> los</w:t>
      </w:r>
      <w:r w:rsidRPr="00BC4099">
        <w:t xml:space="preserve"> repo</w:t>
      </w:r>
      <w:r>
        <w:t xml:space="preserve">rtes de reclamos </w:t>
      </w:r>
      <w:r w:rsidR="006C4ABF">
        <w:t>recibidos</w:t>
      </w:r>
      <w:r>
        <w:t xml:space="preserve"> por</w:t>
      </w:r>
      <w:r w:rsidRPr="00BC4099">
        <w:t xml:space="preserve"> lo que ellos </w:t>
      </w:r>
      <w:r>
        <w:t xml:space="preserve">se </w:t>
      </w:r>
      <w:r w:rsidR="006C4ABF">
        <w:t xml:space="preserve">ven obligados a </w:t>
      </w:r>
      <w:r w:rsidRPr="00BC4099">
        <w:t xml:space="preserve">encontrar una solución </w:t>
      </w:r>
      <w:r w:rsidR="006C4ABF">
        <w:t>a</w:t>
      </w:r>
      <w:r>
        <w:t xml:space="preserve"> un</w:t>
      </w:r>
      <w:r w:rsidRPr="00BC4099">
        <w:t xml:space="preserve"> hecho </w:t>
      </w:r>
      <w:r>
        <w:t xml:space="preserve">que </w:t>
      </w:r>
      <w:r w:rsidRPr="00BC4099">
        <w:t>ocurrió tiempo</w:t>
      </w:r>
      <w:r>
        <w:t xml:space="preserve"> atrás</w:t>
      </w:r>
      <w:r w:rsidRPr="00BC4099">
        <w:t>.</w:t>
      </w:r>
      <w:r w:rsidR="00FF4692">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14:paraId="6C848B44" w14:textId="77777777" w:rsidR="003B4DBC" w:rsidRDefault="003B4DBC" w:rsidP="003B4DBC">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14:paraId="33DFA352" w14:textId="77777777" w:rsidR="00486FA6" w:rsidRPr="002B61FA" w:rsidRDefault="00486FA6" w:rsidP="007815C0">
      <w:pPr>
        <w:pStyle w:val="Texto"/>
        <w:jc w:val="right"/>
      </w:pPr>
      <w:r>
        <w:t>(Gestor de IPRESS)</w:t>
      </w:r>
    </w:p>
    <w:p w14:paraId="25893EC2" w14:textId="77777777" w:rsidR="003B4DBC" w:rsidRDefault="003B4DBC" w:rsidP="007815C0">
      <w:pPr>
        <w:pStyle w:val="Ttulo3"/>
      </w:pPr>
      <w:bookmarkStart w:id="468" w:name="_Toc520655672"/>
      <w:r>
        <w:t>Rol de los reclamos y manejo de información</w:t>
      </w:r>
      <w:bookmarkEnd w:id="468"/>
    </w:p>
    <w:p w14:paraId="1D395446" w14:textId="77777777" w:rsidR="00FF4692" w:rsidRDefault="00FF4692" w:rsidP="007815C0">
      <w:pPr>
        <w:pStyle w:val="Texto"/>
      </w:pPr>
      <w:r>
        <w:t xml:space="preserve">Sobre el rol actual que tienen los reclamos, tanto el personal de SUSALUD como los ciudadanos dijeron que los reclamos tienen actualmente un rol negativo, ya que lo ven como una traba, ofensa o algo fastidioso a lo que sus autoridades no le toman importancia. El personal de SUSALUD </w:t>
      </w:r>
      <w:r w:rsidR="00B224AF">
        <w:t>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14:paraId="3B62B2F5" w14:textId="77777777" w:rsidR="003B4DBC" w:rsidRDefault="00B224AF" w:rsidP="003B4DBC">
      <w:pPr>
        <w:pStyle w:val="Cita"/>
      </w:pPr>
      <w:r w:rsidRPr="008D23C7">
        <w:t xml:space="preserve"> </w:t>
      </w:r>
      <w:r w:rsidR="003B4DBC" w:rsidRPr="008D23C7">
        <w:t xml:space="preserve">“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003B4DBC"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14:paraId="54783D51" w14:textId="77777777" w:rsidR="00486FA6" w:rsidRPr="002B61FA" w:rsidRDefault="00486FA6" w:rsidP="00486FA6">
      <w:pPr>
        <w:pStyle w:val="Texto"/>
        <w:jc w:val="right"/>
      </w:pPr>
      <w:r>
        <w:t>(Gestor de IPRESS)</w:t>
      </w:r>
    </w:p>
    <w:p w14:paraId="23D51DE0" w14:textId="77777777" w:rsidR="00B224AF" w:rsidRDefault="00B224AF" w:rsidP="007815C0">
      <w:pPr>
        <w:pStyle w:val="Texto"/>
      </w:pPr>
      <w:r>
        <w:t xml:space="preserve">Los tres tipos de usuarios coincidieron acerca del rol </w:t>
      </w:r>
      <w:r w:rsidR="00AA2BB0">
        <w:t xml:space="preserve">positivo </w:t>
      </w:r>
      <w:r>
        <w:t>que deberían tener los reclamos</w:t>
      </w:r>
      <w:r w:rsidR="00AA2BB0">
        <w:t>.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14:paraId="41E7DEDC" w14:textId="77777777" w:rsidR="003B4DBC" w:rsidRDefault="00AA2BB0" w:rsidP="003B4DBC">
      <w:pPr>
        <w:pStyle w:val="Cita"/>
      </w:pPr>
      <w:r w:rsidRPr="008D23C7">
        <w:t xml:space="preserve"> </w:t>
      </w:r>
      <w:r w:rsidR="003B4DBC" w:rsidRPr="008D23C7">
        <w:t xml:space="preserve">“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003B4DBC" w:rsidRPr="008D23C7">
        <w:lastRenderedPageBreak/>
        <w:t>ver con el reclamo, también resaltar algunas cosas que han sido buenas y eso lo pueda percibir la otra parte.”</w:t>
      </w:r>
    </w:p>
    <w:p w14:paraId="775D7882" w14:textId="77777777" w:rsidR="00486FA6" w:rsidRPr="00486FA6" w:rsidRDefault="00486FA6" w:rsidP="007815C0">
      <w:pPr>
        <w:pStyle w:val="Texto"/>
        <w:jc w:val="right"/>
      </w:pPr>
      <w:r>
        <w:t>(Ciudadano)</w:t>
      </w:r>
    </w:p>
    <w:p w14:paraId="57E50438" w14:textId="77777777" w:rsidR="00AA2BB0" w:rsidRDefault="00AA2BB0" w:rsidP="007815C0">
      <w:pPr>
        <w:pStyle w:val="Texto"/>
      </w:pPr>
      <w:r>
        <w:t xml:space="preserve">Sobre </w:t>
      </w:r>
      <w:r w:rsidR="006C3002">
        <w:t>cómo</w:t>
      </w:r>
      <w:r>
        <w:t xml:space="preserve"> se manejan ac</w:t>
      </w:r>
      <w:r w:rsidR="006C3002">
        <w:t xml:space="preserve">tualmente los reclamos, tanto personal de SUSALUD como gestores se señalaron principalmente las PAUS, Libro de Reclamaciones y el sistema Totem.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w:t>
      </w:r>
      <w:r w:rsidR="00110EAA">
        <w:t xml:space="preserve">Por último, el personal de SUSALUD mencionó que el Libro de Reclamaciones no se da abasto debido a que no tienen procesos claros para la interiorización de la información presentada por medio de este canal. </w:t>
      </w:r>
      <w:r w:rsidR="006C3002">
        <w:t>Los gestores mencionaron sus experiencias en el trato de forma directa y personal con los pacientes para resolver un reclamo y como luego realizan estadísticas de manera manual que les permita tomar decisiones</w:t>
      </w:r>
      <w:r w:rsidR="002C37DB">
        <w:t>;</w:t>
      </w:r>
      <w:r w:rsidR="00260EE3">
        <w:t xml:space="preserve"> pero al </w:t>
      </w:r>
      <w:r w:rsidR="009D110A">
        <w:t>tener que darle una respuesta pronta al ciudadano, hay deficiencias en hallar el problema en trasfondo</w:t>
      </w:r>
      <w:r w:rsidR="006C3002">
        <w:t xml:space="preserve">. Señalaron también que </w:t>
      </w:r>
      <w:r w:rsidR="00110EAA">
        <w:t>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14:paraId="07DFAEE4" w14:textId="77777777" w:rsidR="003B4DBC" w:rsidRDefault="00110EAA" w:rsidP="003B4DBC">
      <w:pPr>
        <w:pStyle w:val="Cita"/>
      </w:pPr>
      <w:r w:rsidRPr="008D23C7">
        <w:lastRenderedPageBreak/>
        <w:t xml:space="preserve"> </w:t>
      </w:r>
      <w:r w:rsidR="003B4DBC" w:rsidRPr="008D23C7">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2B450C70" w14:textId="77777777" w:rsidR="00452B7D" w:rsidRPr="00452B7D" w:rsidRDefault="00452B7D" w:rsidP="007815C0">
      <w:pPr>
        <w:pStyle w:val="Texto"/>
        <w:jc w:val="right"/>
      </w:pPr>
      <w:r>
        <w:t>(Personal de SUSALUD)</w:t>
      </w:r>
    </w:p>
    <w:p w14:paraId="12FAF397" w14:textId="77777777" w:rsidR="003B4DBC" w:rsidRDefault="003B4DBC" w:rsidP="007815C0">
      <w:pPr>
        <w:pStyle w:val="Texto"/>
      </w:pPr>
      <w:r w:rsidRPr="008017B3">
        <w:t xml:space="preserve">Sobre cómo deberían ser manejados los reclamos, personal de SUSALUD </w:t>
      </w:r>
      <w:r w:rsidR="00D841C5">
        <w:t xml:space="preserve">y los ciudadanos </w:t>
      </w:r>
      <w:r>
        <w:t>señalaron</w:t>
      </w:r>
      <w:r w:rsidR="00D841C5">
        <w:t xml:space="preserve"> que debería</w:t>
      </w:r>
      <w:r w:rsidRPr="008017B3">
        <w:t xml:space="preserve"> difundir</w:t>
      </w:r>
      <w:r w:rsidR="00D841C5">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rsidR="00D841C5">
        <w:t xml:space="preserve"> parte de</w:t>
      </w:r>
      <w:r w:rsidRPr="008017B3">
        <w:t xml:space="preserve"> los us</w:t>
      </w:r>
      <w:r w:rsidR="00D841C5">
        <w:t>uarios que utilizan el servicio y que por ello deberían tratarse los reclamos a más profundidad.</w:t>
      </w:r>
      <w:r w:rsidRPr="008017B3">
        <w:t xml:space="preserve"> </w:t>
      </w:r>
      <w:r w:rsidR="00D841C5">
        <w:t>Personal de SUSALUD aumento también que debería</w:t>
      </w:r>
      <w:r w:rsidRPr="008017B3">
        <w:t xml:space="preserve"> realizar</w:t>
      </w:r>
      <w:r w:rsidR="00D841C5">
        <w:t>se</w:t>
      </w:r>
      <w:r w:rsidRPr="008017B3">
        <w:t xml:space="preserve"> copia periódica de todos </w:t>
      </w:r>
      <w:r w:rsidR="00D841C5">
        <w:t>los reclamos</w:t>
      </w:r>
      <w:r w:rsidRPr="008017B3">
        <w:t xml:space="preserve"> para que no ocurran inconvenientes con dicha información</w:t>
      </w:r>
      <w:r w:rsidR="00D841C5">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14:paraId="405FA599" w14:textId="77777777" w:rsidR="003B4DBC" w:rsidRDefault="003B4DBC" w:rsidP="007815C0">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3060ABD6" w14:textId="77777777" w:rsidR="00651620" w:rsidRPr="00651620" w:rsidRDefault="00651620" w:rsidP="007815C0">
      <w:pPr>
        <w:pStyle w:val="Texto"/>
        <w:jc w:val="right"/>
      </w:pPr>
      <w:r>
        <w:t>(</w:t>
      </w:r>
      <w:r w:rsidR="00BC3DD9">
        <w:t>Personal SUSALUD</w:t>
      </w:r>
      <w:r>
        <w:t>)</w:t>
      </w:r>
    </w:p>
    <w:p w14:paraId="07ACEEA3" w14:textId="77777777" w:rsidR="003B4DBC" w:rsidRDefault="003B4DBC" w:rsidP="007815C0">
      <w:pPr>
        <w:pStyle w:val="Ttulo3"/>
      </w:pPr>
      <w:bookmarkStart w:id="469" w:name="_Toc520655673"/>
      <w:r>
        <w:t>Herramienta Informática</w:t>
      </w:r>
      <w:bookmarkEnd w:id="469"/>
    </w:p>
    <w:p w14:paraId="104B980B" w14:textId="77777777" w:rsidR="003B4DBC" w:rsidRDefault="003B4DBC" w:rsidP="007815C0">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14:paraId="3F1493A5" w14:textId="77777777" w:rsidR="003B4DBC" w:rsidRDefault="003B4DBC" w:rsidP="007815C0">
      <w:pPr>
        <w:pStyle w:val="Texto"/>
      </w:pPr>
      <w:r w:rsidRPr="00DF2384">
        <w:t>Todo</w:t>
      </w:r>
      <w:r w:rsidR="00D17D47">
        <w:t>s</w:t>
      </w:r>
      <w:r w:rsidRPr="00DF2384">
        <w:t xml:space="preserve"> los tipos de usuarios mencionaron que creían que la herramienta ser</w:t>
      </w:r>
      <w:r w:rsidR="00044D02">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14:paraId="1370FCE2" w14:textId="77777777" w:rsidR="003B4DBC" w:rsidRDefault="003B4DBC" w:rsidP="003B4DBC">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14:paraId="70A218B4" w14:textId="77777777" w:rsidR="00BC3DD9" w:rsidRPr="00BC3DD9" w:rsidRDefault="00BC3DD9" w:rsidP="007815C0">
      <w:pPr>
        <w:pStyle w:val="Texto"/>
        <w:jc w:val="right"/>
      </w:pPr>
      <w:r>
        <w:t>(Ciudadano)</w:t>
      </w:r>
    </w:p>
    <w:p w14:paraId="159AB0D9" w14:textId="77777777" w:rsidR="003B4DBC" w:rsidRDefault="003B4DBC" w:rsidP="007815C0">
      <w:pPr>
        <w:pStyle w:val="Texto"/>
      </w:pPr>
      <w:r w:rsidRPr="00DF2384">
        <w:t xml:space="preserve">Acerca de las características que les gustaría que tuviera la herramienta, </w:t>
      </w:r>
      <w:r w:rsidR="007D06DB">
        <w:t xml:space="preserve">todos los tipos de usuario mencionaron que </w:t>
      </w:r>
      <w:r w:rsidRPr="00DF2384">
        <w:t>le</w:t>
      </w:r>
      <w:r w:rsidR="007D06DB">
        <w:t>s</w:t>
      </w:r>
      <w:r w:rsidRPr="00DF2384">
        <w:t xml:space="preserve"> gustaría que</w:t>
      </w:r>
      <w:r w:rsidR="007D06DB">
        <w:t xml:space="preserve"> el aplicativo</w:t>
      </w:r>
      <w:r w:rsidRPr="00DF2384">
        <w:t xml:space="preserve"> fuera al</w:t>
      </w:r>
      <w:r>
        <w:t>tamente intuitivo, directo y grá</w:t>
      </w:r>
      <w:r w:rsidRPr="00DF2384">
        <w:t>fico</w:t>
      </w:r>
      <w:r>
        <w:t>,</w:t>
      </w:r>
      <w:r w:rsidRPr="00DF2384">
        <w:t xml:space="preserve"> que pudiera accederse desde un dispositivo móvil.</w:t>
      </w:r>
      <w:r w:rsidR="001D45D1">
        <w:t xml:space="preserve"> Todos estuvieron de acuerdo en que </w:t>
      </w:r>
      <w:r w:rsidR="001D45D1" w:rsidRPr="00DF2384">
        <w:t>esta herramienta serviría mucho para mejorar la comunicación entre paciente e IPRESS</w:t>
      </w:r>
      <w:r w:rsidR="001D45D1">
        <w:t>. El personal de SUSALUD mencionó, también,</w:t>
      </w:r>
      <w:r w:rsidRPr="00DF2384">
        <w:t xml:space="preserve"> que sería ideal que los ciudadanos recibieran una confirmación, sea por mensaje de texto o correo electrónico</w:t>
      </w:r>
      <w:r w:rsidR="001D45D1">
        <w:t>,</w:t>
      </w:r>
      <w:r>
        <w:t xml:space="preserve">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rsidR="001D45D1">
        <w:t>Añadieron q</w:t>
      </w:r>
      <w:r w:rsidRPr="00DF2384">
        <w:t>ue debería considerar</w:t>
      </w:r>
      <w:r w:rsidR="001D45D1">
        <w:t>se</w:t>
      </w:r>
      <w:r w:rsidRPr="00DF2384">
        <w:t xml:space="preserve"> idiomas nativos para personas que </w:t>
      </w:r>
      <w:r>
        <w:t>no entendieran español y que pudiera ser accedido</w:t>
      </w:r>
      <w:r w:rsidRPr="00DF2384">
        <w:t xml:space="preserve"> por personas discapacitadas. </w:t>
      </w:r>
      <w:r w:rsidR="00B82972">
        <w:t>Igual que los gestores, d</w:t>
      </w:r>
      <w:r w:rsidRPr="00DF2384">
        <w:t>ijeron que les gustaría poder visualizar estadísticas de reclamos de las IPRESS</w:t>
      </w:r>
      <w:r w:rsidR="001D45D1">
        <w:t>,</w:t>
      </w:r>
      <w:r w:rsidRPr="00DF2384">
        <w:t xml:space="preserve"> que muestre</w:t>
      </w:r>
      <w:r>
        <w:t>n</w:t>
      </w:r>
      <w:r w:rsidRPr="00DF2384">
        <w:t xml:space="preserve"> reportes consolidados aplicando filtros seleccionados</w:t>
      </w:r>
      <w:r w:rsidR="001D45D1">
        <w:t xml:space="preserve"> y datos de contacto en caso el ciudadano quisiera averiguar más sobre el estado de su reclamo</w:t>
      </w:r>
      <w:r w:rsidRPr="00DF2384">
        <w:t xml:space="preserve">. Los gestores de las IPRESS, </w:t>
      </w:r>
      <w:r w:rsidR="001D45D1">
        <w:t xml:space="preserve">a </w:t>
      </w:r>
      <w:r w:rsidR="00B82972">
        <w:t>todo lo mencionado</w:t>
      </w:r>
      <w:r w:rsidR="001D45D1">
        <w:t xml:space="preserve"> </w:t>
      </w:r>
      <w:r>
        <w:t xml:space="preserve">añadieron </w:t>
      </w:r>
      <w:r w:rsidRPr="00DF2384">
        <w:t xml:space="preserve">que les parece importante contar un formulario físico que permita acercarse </w:t>
      </w:r>
      <w:r>
        <w:t>a pe</w:t>
      </w:r>
      <w:r w:rsidR="001D45D1">
        <w:t>rsonas que no son digitales,</w:t>
      </w:r>
      <w:r w:rsidRPr="00DF2384">
        <w:t xml:space="preserve"> </w:t>
      </w:r>
      <w:r w:rsidR="001D45D1">
        <w:t>a</w:t>
      </w:r>
      <w:r w:rsidRPr="00DF2384">
        <w:t xml:space="preserve">demás </w:t>
      </w:r>
      <w:r w:rsidR="001D45D1">
        <w:t>de</w:t>
      </w:r>
      <w:r w:rsidRPr="00DF2384">
        <w:t xml:space="preserve"> una parte educativa en donde se dé a conocer los </w:t>
      </w:r>
      <w:r w:rsidRPr="00DF2384">
        <w:lastRenderedPageBreak/>
        <w:t>servicios de salud brindados para que los reclamos pr</w:t>
      </w:r>
      <w:r w:rsidR="00DF2387">
        <w:t>esentados sean valiosos y permitan</w:t>
      </w:r>
      <w:r w:rsidRPr="00DF2384">
        <w:t xml:space="preserve"> encontrar verdaderas fallas en sus procesos. </w:t>
      </w:r>
      <w:r w:rsidR="00DF2387">
        <w:t>Señalaron esto debido a que p</w:t>
      </w:r>
      <w:r w:rsidRPr="00DF2384">
        <w:t>ara ellos</w:t>
      </w:r>
      <w:r w:rsidR="00DF2387">
        <w:t>,</w:t>
      </w:r>
      <w:r w:rsidRPr="00DF2384">
        <w:t xml:space="preserve"> es </w:t>
      </w:r>
      <w:r w:rsidR="00DF2387">
        <w:t>de suma importancia</w:t>
      </w:r>
      <w:r w:rsidRPr="00DF2384">
        <w:t xml:space="preserve"> conocer que es lo que sucede en tiempo real en e</w:t>
      </w:r>
      <w:r>
        <w:t xml:space="preserve">l hospital y </w:t>
      </w:r>
      <w:r w:rsidR="00DF2387">
        <w:t>mencionaron</w:t>
      </w:r>
      <w:r>
        <w:t xml:space="preserve"> que no </w:t>
      </w:r>
      <w:r w:rsidR="00DF2387">
        <w:t>les sirve</w:t>
      </w:r>
      <w:r w:rsidRPr="00DF2384">
        <w:t xml:space="preserve"> información desactualizada</w:t>
      </w:r>
      <w:r w:rsidR="00DF2387">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14:paraId="6A7F2742" w14:textId="77777777" w:rsidR="003B4DBC" w:rsidRDefault="003B4DBC" w:rsidP="003B4DBC">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B11F22F" w14:textId="77777777" w:rsidR="00BC3DD9" w:rsidRPr="00BC3DD9" w:rsidRDefault="00BC3DD9" w:rsidP="00BC3DD9">
      <w:pPr>
        <w:pStyle w:val="Texto"/>
        <w:jc w:val="right"/>
      </w:pPr>
      <w:r>
        <w:t>(Gestor de IPRESS)</w:t>
      </w:r>
    </w:p>
    <w:p w14:paraId="6A84BB6E" w14:textId="77777777" w:rsidR="003B4DBC" w:rsidRDefault="003B4DBC" w:rsidP="007815C0">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rsidR="00044D02">
        <w:t>haya</w:t>
      </w:r>
      <w:r w:rsidRPr="00DF2384">
        <w:t xml:space="preserve"> estadísticas y gráficos sobre los reclamos para que los ciudadanos los tomen de referencia para poder tomar una decisión sobre dónde buscar </w:t>
      </w:r>
      <w:r w:rsidR="00655C3E">
        <w:t>atención médica</w:t>
      </w:r>
      <w:r w:rsidRPr="00DF2384">
        <w:t xml:space="preserve">. Dijeron que esta herramienta debería permitir la participación activa de los ciudadanos </w:t>
      </w:r>
      <w:r w:rsidR="00655C3E">
        <w:t xml:space="preserve">y personal prestador de salud ya que los últimos podrían brindar mejoras con una visión privilegiada del problema </w:t>
      </w:r>
      <w:r w:rsidRPr="00DF2384">
        <w:t xml:space="preserve">e incluso podría </w:t>
      </w:r>
      <w:r w:rsidR="00655C3E">
        <w:t>servir para empoderarlos.</w:t>
      </w:r>
      <w:r w:rsidRPr="00DF2384">
        <w:t xml:space="preserve"> Los gesto</w:t>
      </w:r>
      <w:r w:rsidR="006E78A0">
        <w:t xml:space="preserve">res </w:t>
      </w:r>
      <w:r w:rsidR="006E78A0">
        <w:lastRenderedPageBreak/>
        <w:t>de IPRESS mencionaron también</w:t>
      </w:r>
      <w:r w:rsidRPr="00DF2384">
        <w:t xml:space="preserve"> que necesitan identificar rápidamente en que parte del proceso fallan</w:t>
      </w:r>
      <w:r w:rsidR="00DB3109">
        <w:t xml:space="preserve">, </w:t>
      </w:r>
      <w:r w:rsidR="00DB3109" w:rsidRPr="00DF2384">
        <w:t>que debería</w:t>
      </w:r>
      <w:r w:rsidR="00DB3109">
        <w:t xml:space="preserve"> poder</w:t>
      </w:r>
      <w:r w:rsidR="00DB3109" w:rsidRPr="00DF2384">
        <w:t xml:space="preserve"> ver</w:t>
      </w:r>
      <w:r w:rsidR="00DB3109">
        <w:t>se</w:t>
      </w:r>
      <w:r w:rsidR="00DB3109" w:rsidRPr="00DF2384">
        <w:t xml:space="preserve"> los pasos hechos anteriormente </w:t>
      </w:r>
      <w:r w:rsidR="00DB3109">
        <w:t>para</w:t>
      </w:r>
      <w:r w:rsidR="00DB3109" w:rsidRPr="00DF2384">
        <w:t xml:space="preserve"> gestionar los reclamos de una manera uniforme</w:t>
      </w:r>
      <w:r w:rsidRPr="00DF2384">
        <w:t xml:space="preserv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rsidR="006E78A0">
        <w:t xml:space="preserve"> y</w:t>
      </w:r>
      <w:r w:rsidRPr="00DF2384">
        <w:t xml:space="preserve"> que si se pudiera incluir una parte donde los ciudadanos colocaran sugerencias, probablemente se mejoraría la comunicación entre ciudadanos y establecimientos de s</w:t>
      </w:r>
      <w:r w:rsidR="006E78A0">
        <w:t>alud. Los ciudadanos señalaron</w:t>
      </w:r>
      <w:r w:rsidRPr="00DF2384">
        <w:t xml:space="preserve"> que sus requerimientos más van por la autonomía de los procesos para resolución de reclamos y poder asegurarse que el reclamo llegue a alguien</w:t>
      </w:r>
      <w:r w:rsidR="006E78A0">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rsidR="00DB3109">
        <w:t xml:space="preserve"> informática en si es que pudieran</w:t>
      </w:r>
      <w:r w:rsidRPr="00DF2384">
        <w:t xml:space="preserve"> adjuntarse mate</w:t>
      </w:r>
      <w:r w:rsidR="00DB3109">
        <w:t>rial multimedia donde puedan demostrar</w:t>
      </w:r>
      <w:r w:rsidRPr="00DF2384">
        <w:t xml:space="preserve"> lo ocurrido.</w:t>
      </w:r>
    </w:p>
    <w:p w14:paraId="01175A4F" w14:textId="77777777" w:rsidR="003B4DBC" w:rsidRDefault="003B4DBC" w:rsidP="003B4DBC">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14:paraId="77F03906" w14:textId="77777777" w:rsidR="006121CA" w:rsidRPr="006121CA" w:rsidRDefault="006121CA" w:rsidP="007815C0">
      <w:pPr>
        <w:pStyle w:val="Texto"/>
        <w:jc w:val="right"/>
      </w:pPr>
      <w:r>
        <w:t>(Ciudadano)</w:t>
      </w:r>
    </w:p>
    <w:p w14:paraId="55C8A174" w14:textId="77777777" w:rsidR="003B4DBC" w:rsidRDefault="003B4DBC" w:rsidP="007815C0">
      <w:pPr>
        <w:pStyle w:val="Ttulo3"/>
      </w:pPr>
      <w:bookmarkStart w:id="470" w:name="_Toc520655674"/>
      <w:r>
        <w:t>Adicionales mencionados por los entrevistados</w:t>
      </w:r>
      <w:bookmarkEnd w:id="470"/>
    </w:p>
    <w:p w14:paraId="0CE6B157" w14:textId="4AE0DC2D" w:rsidR="003B4DBC" w:rsidRDefault="003B4DBC" w:rsidP="007815C0">
      <w:pPr>
        <w:pStyle w:val="Texto"/>
      </w:pPr>
      <w:r>
        <w:t>Adicionalmente a las preguntas efectuadas, los entrevistados mencionaron lo</w:t>
      </w:r>
      <w:r w:rsidR="00765F76">
        <w:t xml:space="preserve"> siguiente. E</w:t>
      </w:r>
      <w:r>
        <w:t>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w:t>
      </w:r>
      <w:ins w:id="471" w:author="Owner" w:date="2018-08-12T15:18:00Z">
        <w:r w:rsidR="00EC4FDC">
          <w:t>á</w:t>
        </w:r>
      </w:ins>
      <w:del w:id="472" w:author="Owner" w:date="2018-08-12T15:18:00Z">
        <w:r w:rsidDel="00EC4FDC">
          <w:delText>a</w:delText>
        </w:r>
      </w:del>
      <w:r>
        <w:t>lidas por parte de los ciudadanos.</w:t>
      </w:r>
    </w:p>
    <w:p w14:paraId="092E140D" w14:textId="77777777" w:rsidR="003B4DBC" w:rsidRDefault="003B4DBC" w:rsidP="003B4DBC">
      <w:pPr>
        <w:pStyle w:val="Cita"/>
      </w:pPr>
      <w:r w:rsidRPr="008D23C7">
        <w:t xml:space="preserve">“Entonces lo que se está haciendo es solamente atender a los que reclaman, pero el problema que es la oferta limitada no se </w:t>
      </w:r>
      <w:r w:rsidRPr="008D23C7">
        <w:lastRenderedPageBreak/>
        <w:t>está resolviendo, entonces eso es para mí lo más importante. Que haya cambios, no cosméticos, sino de fondo en la gestión de los establecimientos.”</w:t>
      </w:r>
    </w:p>
    <w:p w14:paraId="47C3E81A" w14:textId="77777777" w:rsidR="006121CA" w:rsidRPr="006121CA" w:rsidRDefault="006121CA" w:rsidP="007815C0">
      <w:pPr>
        <w:pStyle w:val="Texto"/>
        <w:jc w:val="right"/>
      </w:pPr>
      <w:r>
        <w:t>(Personal de SUSALUD)</w:t>
      </w:r>
    </w:p>
    <w:p w14:paraId="41ABFBD2" w14:textId="77777777" w:rsidR="003B4DBC" w:rsidRPr="009C3A61" w:rsidRDefault="003B4DBC" w:rsidP="007815C0">
      <w:pPr>
        <w:pStyle w:val="Texto"/>
      </w:pPr>
      <w:r>
        <w:t xml:space="preserve">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w:t>
      </w:r>
      <w:r w:rsidR="005A27E6">
        <w:t>sí</w:t>
      </w:r>
      <w:r>
        <w:t>, mientras que los ciudadanos mencionaron la importancia de reclamos, la educación que se le da a los ciudadanos sobre servicios y la informatización del proceso de gestión de reclamos con el uso de una herramienta informática.</w:t>
      </w:r>
    </w:p>
    <w:p w14:paraId="7DE880FA" w14:textId="77777777" w:rsidR="003B4DBC" w:rsidRDefault="003B4DBC" w:rsidP="003B4DBC">
      <w:pPr>
        <w:pStyle w:val="Cita"/>
      </w:pPr>
      <w:r w:rsidRPr="008D23C7">
        <w:t>“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Sería incongruente, entonces para mí es muy importante la resolución, o sea la solución de los reclamos.”</w:t>
      </w:r>
    </w:p>
    <w:p w14:paraId="5BA8E0EB" w14:textId="77777777" w:rsidR="006121CA" w:rsidRPr="006121CA" w:rsidRDefault="006121CA" w:rsidP="006121CA">
      <w:pPr>
        <w:pStyle w:val="Texto"/>
        <w:jc w:val="right"/>
      </w:pPr>
      <w:r>
        <w:lastRenderedPageBreak/>
        <w:t>(Personal de SUSALUD)</w:t>
      </w:r>
    </w:p>
    <w:p w14:paraId="78C97900" w14:textId="77777777" w:rsidR="00A0375B" w:rsidRPr="008D23C7" w:rsidRDefault="00A0375B" w:rsidP="008D23C7">
      <w:pPr>
        <w:pStyle w:val="Ttulo3"/>
      </w:pPr>
      <w:bookmarkStart w:id="473" w:name="_Toc520655317"/>
      <w:bookmarkStart w:id="474" w:name="_Toc520655675"/>
      <w:bookmarkStart w:id="475" w:name="_Toc520655318"/>
      <w:bookmarkStart w:id="476" w:name="_Toc520655676"/>
      <w:bookmarkStart w:id="477" w:name="_Toc520655319"/>
      <w:bookmarkStart w:id="478" w:name="_Toc520655677"/>
      <w:bookmarkStart w:id="479" w:name="_Toc520655320"/>
      <w:bookmarkStart w:id="480" w:name="_Toc520655678"/>
      <w:bookmarkStart w:id="481" w:name="_Toc520655321"/>
      <w:bookmarkStart w:id="482" w:name="_Toc520655679"/>
      <w:bookmarkStart w:id="483" w:name="_Toc520655322"/>
      <w:bookmarkStart w:id="484" w:name="_Toc520655680"/>
      <w:bookmarkStart w:id="485" w:name="_Toc520655323"/>
      <w:bookmarkStart w:id="486" w:name="_Toc520655681"/>
      <w:bookmarkStart w:id="487" w:name="_Toc520655324"/>
      <w:bookmarkStart w:id="488" w:name="_Toc520655682"/>
      <w:bookmarkStart w:id="489" w:name="_Toc520655325"/>
      <w:bookmarkStart w:id="490" w:name="_Toc520655683"/>
      <w:bookmarkStart w:id="491" w:name="_Toc520655326"/>
      <w:bookmarkStart w:id="492" w:name="_Toc520655684"/>
      <w:bookmarkStart w:id="493" w:name="_Toc520655327"/>
      <w:bookmarkStart w:id="494" w:name="_Toc520655685"/>
      <w:bookmarkStart w:id="495" w:name="_Toc520655328"/>
      <w:bookmarkStart w:id="496" w:name="_Toc520655686"/>
      <w:bookmarkStart w:id="497" w:name="_Toc520655329"/>
      <w:bookmarkStart w:id="498" w:name="_Toc520655687"/>
      <w:bookmarkStart w:id="499" w:name="_Toc520655330"/>
      <w:bookmarkStart w:id="500" w:name="_Toc520655688"/>
      <w:bookmarkStart w:id="501" w:name="_Toc520655331"/>
      <w:bookmarkStart w:id="502" w:name="_Toc520655689"/>
      <w:bookmarkStart w:id="503" w:name="_Toc520655332"/>
      <w:bookmarkStart w:id="504" w:name="_Toc520655690"/>
      <w:bookmarkStart w:id="505" w:name="_Toc520655333"/>
      <w:bookmarkStart w:id="506" w:name="_Toc520655691"/>
      <w:bookmarkStart w:id="507" w:name="_Toc520655334"/>
      <w:bookmarkStart w:id="508" w:name="_Toc520655692"/>
      <w:bookmarkStart w:id="509" w:name="_Toc520655335"/>
      <w:bookmarkStart w:id="510" w:name="_Toc520655693"/>
      <w:bookmarkStart w:id="511" w:name="_Toc520655336"/>
      <w:bookmarkStart w:id="512" w:name="_Toc520655694"/>
      <w:bookmarkStart w:id="513" w:name="_Toc520655337"/>
      <w:bookmarkStart w:id="514" w:name="_Toc520655695"/>
      <w:bookmarkStart w:id="515" w:name="_Toc520655338"/>
      <w:bookmarkStart w:id="516" w:name="_Toc520655696"/>
      <w:bookmarkStart w:id="517" w:name="_Toc520655339"/>
      <w:bookmarkStart w:id="518" w:name="_Toc520655697"/>
      <w:bookmarkStart w:id="519" w:name="_Toc520655340"/>
      <w:bookmarkStart w:id="520" w:name="_Toc520655698"/>
      <w:bookmarkStart w:id="521" w:name="_Toc520655341"/>
      <w:bookmarkStart w:id="522" w:name="_Toc520655699"/>
      <w:bookmarkStart w:id="523" w:name="_Toc520655342"/>
      <w:bookmarkStart w:id="524" w:name="_Toc520655700"/>
      <w:bookmarkStart w:id="525" w:name="_Toc520655343"/>
      <w:bookmarkStart w:id="526" w:name="_Toc520655701"/>
      <w:bookmarkStart w:id="527" w:name="_Toc520655344"/>
      <w:bookmarkStart w:id="528" w:name="_Toc520655702"/>
      <w:bookmarkStart w:id="529" w:name="_Toc520655345"/>
      <w:bookmarkStart w:id="530" w:name="_Toc520655703"/>
      <w:bookmarkStart w:id="531" w:name="_Toc520655346"/>
      <w:bookmarkStart w:id="532" w:name="_Toc520655704"/>
      <w:bookmarkStart w:id="533" w:name="_Toc520655347"/>
      <w:bookmarkStart w:id="534" w:name="_Toc520655705"/>
      <w:bookmarkStart w:id="535" w:name="_Toc520655348"/>
      <w:bookmarkStart w:id="536" w:name="_Toc520655706"/>
      <w:bookmarkStart w:id="537" w:name="_Toc520655349"/>
      <w:bookmarkStart w:id="538" w:name="_Toc520655707"/>
      <w:bookmarkStart w:id="539" w:name="_Toc520655350"/>
      <w:bookmarkStart w:id="540" w:name="_Toc520655708"/>
      <w:bookmarkStart w:id="541" w:name="_Toc520655351"/>
      <w:bookmarkStart w:id="542" w:name="_Toc520655709"/>
      <w:bookmarkStart w:id="543" w:name="_Toc520655352"/>
      <w:bookmarkStart w:id="544" w:name="_Toc520655710"/>
      <w:bookmarkStart w:id="545" w:name="_Toc520655353"/>
      <w:bookmarkStart w:id="546" w:name="_Toc520655711"/>
      <w:bookmarkStart w:id="547" w:name="_Toc520655354"/>
      <w:bookmarkStart w:id="548" w:name="_Toc520655712"/>
      <w:bookmarkStart w:id="549" w:name="_Toc520655355"/>
      <w:bookmarkStart w:id="550" w:name="_Toc520655713"/>
      <w:bookmarkStart w:id="551" w:name="_Toc520655356"/>
      <w:bookmarkStart w:id="552" w:name="_Toc520655714"/>
      <w:bookmarkStart w:id="553" w:name="_Toc520655357"/>
      <w:bookmarkStart w:id="554" w:name="_Toc520655715"/>
      <w:bookmarkStart w:id="555" w:name="_Toc520655358"/>
      <w:bookmarkStart w:id="556" w:name="_Toc520655716"/>
      <w:bookmarkStart w:id="557" w:name="_Toc520655359"/>
      <w:bookmarkStart w:id="558" w:name="_Toc520655717"/>
      <w:bookmarkStart w:id="559" w:name="_Toc520655360"/>
      <w:bookmarkStart w:id="560" w:name="_Toc520655718"/>
      <w:bookmarkStart w:id="561" w:name="_Toc520655361"/>
      <w:bookmarkStart w:id="562" w:name="_Toc520655719"/>
      <w:bookmarkStart w:id="563" w:name="_Toc520655362"/>
      <w:bookmarkStart w:id="564" w:name="_Toc520655720"/>
      <w:bookmarkStart w:id="565" w:name="_Toc520655363"/>
      <w:bookmarkStart w:id="566" w:name="_Toc520655721"/>
      <w:bookmarkStart w:id="567" w:name="_Toc520655364"/>
      <w:bookmarkStart w:id="568" w:name="_Toc520655722"/>
      <w:bookmarkStart w:id="569" w:name="_Toc520655365"/>
      <w:bookmarkStart w:id="570" w:name="_Toc520655723"/>
      <w:bookmarkStart w:id="571" w:name="_Toc520655366"/>
      <w:bookmarkStart w:id="572" w:name="_Toc520655724"/>
      <w:bookmarkStart w:id="573" w:name="_Toc520655367"/>
      <w:bookmarkStart w:id="574" w:name="_Toc520655725"/>
      <w:bookmarkStart w:id="575" w:name="_Toc520655726"/>
      <w:bookmarkEnd w:id="473"/>
      <w:bookmarkEnd w:id="474"/>
      <w:bookmarkEnd w:id="475"/>
      <w:bookmarkEnd w:id="476"/>
      <w:bookmarkEnd w:id="477"/>
      <w:bookmarkEnd w:id="478"/>
      <w:bookmarkEnd w:id="479"/>
      <w:bookmarkEnd w:id="480"/>
      <w:bookmarkEnd w:id="481"/>
      <w:bookmarkEnd w:id="482"/>
      <w:bookmarkEnd w:id="483"/>
      <w:bookmarkEnd w:id="484"/>
      <w:bookmarkEnd w:id="485"/>
      <w:bookmarkEnd w:id="486"/>
      <w:bookmarkEnd w:id="487"/>
      <w:bookmarkEnd w:id="488"/>
      <w:bookmarkEnd w:id="489"/>
      <w:bookmarkEnd w:id="490"/>
      <w:bookmarkEnd w:id="491"/>
      <w:bookmarkEnd w:id="492"/>
      <w:bookmarkEnd w:id="493"/>
      <w:bookmarkEnd w:id="494"/>
      <w:bookmarkEnd w:id="495"/>
      <w:bookmarkEnd w:id="496"/>
      <w:bookmarkEnd w:id="497"/>
      <w:bookmarkEnd w:id="498"/>
      <w:bookmarkEnd w:id="499"/>
      <w:bookmarkEnd w:id="500"/>
      <w:bookmarkEnd w:id="501"/>
      <w:bookmarkEnd w:id="502"/>
      <w:bookmarkEnd w:id="503"/>
      <w:bookmarkEnd w:id="504"/>
      <w:bookmarkEnd w:id="505"/>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r w:rsidRPr="008D23C7">
        <w:t>Tabla</w:t>
      </w:r>
      <w:r w:rsidR="005C0CEB">
        <w:t>s</w:t>
      </w:r>
      <w:r w:rsidRPr="008D23C7">
        <w:t xml:space="preserve"> de hallazgos resaltantes</w:t>
      </w:r>
      <w:r w:rsidR="001C33EF" w:rsidRPr="008D23C7">
        <w:t xml:space="preserve"> </w:t>
      </w:r>
      <w:bookmarkEnd w:id="575"/>
    </w:p>
    <w:p w14:paraId="6433E8D6" w14:textId="77777777" w:rsidR="00EA0533" w:rsidRDefault="00A0375B" w:rsidP="008D23C7">
      <w:pPr>
        <w:pStyle w:val="Texto"/>
      </w:pPr>
      <w:r w:rsidRPr="00BA156B">
        <w:t>Luego de realizar el análisis por tipo de usuario, se resumieron los hallazgos más resaltantes en la siguiente tabla.</w:t>
      </w:r>
    </w:p>
    <w:p w14:paraId="3678530D" w14:textId="77777777" w:rsidR="00F46AAA" w:rsidRDefault="00F46AAA" w:rsidP="007815C0">
      <w:pPr>
        <w:pStyle w:val="Ttulo4"/>
        <w:numPr>
          <w:ilvl w:val="0"/>
          <w:numId w:val="45"/>
        </w:numPr>
      </w:pPr>
      <w:r>
        <w:t xml:space="preserve">Objetivos a cumplir dentro del </w:t>
      </w:r>
      <w:r w:rsidR="00F95B03">
        <w:t>aplicativo informático</w:t>
      </w:r>
      <w:r>
        <w:t>:</w:t>
      </w:r>
    </w:p>
    <w:tbl>
      <w:tblPr>
        <w:tblStyle w:val="Tablaconcuadrcula"/>
        <w:tblW w:w="0" w:type="auto"/>
        <w:tblLook w:val="04A0" w:firstRow="1" w:lastRow="0" w:firstColumn="1" w:lastColumn="0" w:noHBand="0" w:noVBand="1"/>
        <w:tblPrChange w:id="576" w:author="Regina Casanova" w:date="2018-08-11T21:35:00Z">
          <w:tblPr>
            <w:tblStyle w:val="Tablaconcuadrcula"/>
            <w:tblW w:w="0" w:type="auto"/>
            <w:tblLook w:val="04A0" w:firstRow="1" w:lastRow="0" w:firstColumn="1" w:lastColumn="0" w:noHBand="0" w:noVBand="1"/>
          </w:tblPr>
        </w:tblPrChange>
      </w:tblPr>
      <w:tblGrid>
        <w:gridCol w:w="2547"/>
        <w:gridCol w:w="5374"/>
        <w:tblGridChange w:id="577">
          <w:tblGrid>
            <w:gridCol w:w="2547"/>
            <w:gridCol w:w="5374"/>
          </w:tblGrid>
        </w:tblGridChange>
      </w:tblGrid>
      <w:tr w:rsidR="00F46AAA" w14:paraId="37D53AAC" w14:textId="77777777" w:rsidTr="0092578F">
        <w:trPr>
          <w:trHeight w:val="456"/>
          <w:trPrChange w:id="578" w:author="Regina Casanova" w:date="2018-08-11T21:35:00Z">
            <w:trPr>
              <w:trHeight w:val="456"/>
            </w:trPr>
          </w:trPrChange>
        </w:trPr>
        <w:tc>
          <w:tcPr>
            <w:tcW w:w="2547" w:type="dxa"/>
            <w:vMerge w:val="restart"/>
            <w:tcPrChange w:id="579" w:author="Regina Casanova" w:date="2018-08-11T21:35:00Z">
              <w:tcPr>
                <w:tcW w:w="2547" w:type="dxa"/>
                <w:vMerge w:val="restart"/>
              </w:tcPr>
            </w:tcPrChange>
          </w:tcPr>
          <w:p w14:paraId="4116F67C" w14:textId="77777777" w:rsidR="00F46AAA" w:rsidRDefault="00F46AAA" w:rsidP="008D23C7">
            <w:pPr>
              <w:pStyle w:val="Texto"/>
            </w:pPr>
            <w:r>
              <w:t>Personal de SUSALUD</w:t>
            </w:r>
          </w:p>
        </w:tc>
        <w:tc>
          <w:tcPr>
            <w:tcW w:w="5374" w:type="dxa"/>
            <w:tcPrChange w:id="580" w:author="Regina Casanova" w:date="2018-08-11T21:35:00Z">
              <w:tcPr>
                <w:tcW w:w="5374" w:type="dxa"/>
              </w:tcPr>
            </w:tcPrChange>
          </w:tcPr>
          <w:p w14:paraId="28FAC7F1" w14:textId="77777777" w:rsidR="00F46AAA" w:rsidRDefault="00F46AAA" w:rsidP="00F46AAA">
            <w:pPr>
              <w:pStyle w:val="Texto"/>
            </w:pPr>
            <w:r>
              <w:t>Difundir la cultura de derechos en salud del ciudadano.</w:t>
            </w:r>
          </w:p>
        </w:tc>
      </w:tr>
      <w:tr w:rsidR="00F46AAA" w14:paraId="1DED62AC" w14:textId="77777777" w:rsidTr="0092578F">
        <w:trPr>
          <w:trHeight w:val="561"/>
          <w:trPrChange w:id="581" w:author="Regina Casanova" w:date="2018-08-11T21:35:00Z">
            <w:trPr>
              <w:trHeight w:val="561"/>
            </w:trPr>
          </w:trPrChange>
        </w:trPr>
        <w:tc>
          <w:tcPr>
            <w:tcW w:w="2547" w:type="dxa"/>
            <w:vMerge/>
            <w:tcPrChange w:id="582" w:author="Regina Casanova" w:date="2018-08-11T21:35:00Z">
              <w:tcPr>
                <w:tcW w:w="2547" w:type="dxa"/>
                <w:vMerge/>
              </w:tcPr>
            </w:tcPrChange>
          </w:tcPr>
          <w:p w14:paraId="0A38B553" w14:textId="77777777" w:rsidR="00F46AAA" w:rsidRDefault="00F46AAA" w:rsidP="008D23C7">
            <w:pPr>
              <w:pStyle w:val="Texto"/>
            </w:pPr>
          </w:p>
        </w:tc>
        <w:tc>
          <w:tcPr>
            <w:tcW w:w="5374" w:type="dxa"/>
            <w:tcPrChange w:id="583" w:author="Regina Casanova" w:date="2018-08-11T21:35:00Z">
              <w:tcPr>
                <w:tcW w:w="5374" w:type="dxa"/>
              </w:tcPr>
            </w:tcPrChange>
          </w:tcPr>
          <w:p w14:paraId="3C90E6A7" w14:textId="77777777" w:rsidR="00F46AAA" w:rsidRDefault="00F46AAA" w:rsidP="00F46AAA">
            <w:pPr>
              <w:pStyle w:val="Texto"/>
            </w:pPr>
            <w:r w:rsidRPr="00BA156B">
              <w:t>Desmitificar el reclamo</w:t>
            </w:r>
            <w:r>
              <w:t>.</w:t>
            </w:r>
          </w:p>
        </w:tc>
      </w:tr>
      <w:tr w:rsidR="00F46AAA" w14:paraId="0E32741B" w14:textId="77777777" w:rsidTr="0092578F">
        <w:trPr>
          <w:trHeight w:val="500"/>
          <w:trPrChange w:id="584" w:author="Regina Casanova" w:date="2018-08-11T21:35:00Z">
            <w:trPr>
              <w:trHeight w:val="500"/>
            </w:trPr>
          </w:trPrChange>
        </w:trPr>
        <w:tc>
          <w:tcPr>
            <w:tcW w:w="2547" w:type="dxa"/>
            <w:vMerge/>
            <w:tcPrChange w:id="585" w:author="Regina Casanova" w:date="2018-08-11T21:35:00Z">
              <w:tcPr>
                <w:tcW w:w="2547" w:type="dxa"/>
                <w:vMerge/>
              </w:tcPr>
            </w:tcPrChange>
          </w:tcPr>
          <w:p w14:paraId="36EF1755" w14:textId="77777777" w:rsidR="00F46AAA" w:rsidRDefault="00F46AAA" w:rsidP="008D23C7">
            <w:pPr>
              <w:pStyle w:val="Texto"/>
            </w:pPr>
          </w:p>
        </w:tc>
        <w:tc>
          <w:tcPr>
            <w:tcW w:w="5374" w:type="dxa"/>
            <w:tcPrChange w:id="586" w:author="Regina Casanova" w:date="2018-08-11T21:35:00Z">
              <w:tcPr>
                <w:tcW w:w="5374" w:type="dxa"/>
              </w:tcPr>
            </w:tcPrChange>
          </w:tcPr>
          <w:p w14:paraId="0D5EF039" w14:textId="77777777" w:rsidR="00F46AAA" w:rsidRDefault="00F46AAA" w:rsidP="008D23C7">
            <w:pPr>
              <w:pStyle w:val="Texto"/>
            </w:pPr>
            <w:r>
              <w:t>Brindar información fácil de entender por los ciudadanos y gestores.</w:t>
            </w:r>
          </w:p>
        </w:tc>
      </w:tr>
      <w:tr w:rsidR="00F46AAA" w14:paraId="0C87DA8A" w14:textId="77777777" w:rsidTr="0092578F">
        <w:trPr>
          <w:trHeight w:val="517"/>
          <w:trPrChange w:id="587" w:author="Regina Casanova" w:date="2018-08-11T21:35:00Z">
            <w:trPr>
              <w:trHeight w:val="517"/>
            </w:trPr>
          </w:trPrChange>
        </w:trPr>
        <w:tc>
          <w:tcPr>
            <w:tcW w:w="2547" w:type="dxa"/>
            <w:vMerge/>
            <w:tcPrChange w:id="588" w:author="Regina Casanova" w:date="2018-08-11T21:35:00Z">
              <w:tcPr>
                <w:tcW w:w="2547" w:type="dxa"/>
                <w:vMerge/>
              </w:tcPr>
            </w:tcPrChange>
          </w:tcPr>
          <w:p w14:paraId="409CE888" w14:textId="77777777" w:rsidR="00F46AAA" w:rsidRDefault="00F46AAA" w:rsidP="008D23C7">
            <w:pPr>
              <w:pStyle w:val="Texto"/>
            </w:pPr>
          </w:p>
        </w:tc>
        <w:tc>
          <w:tcPr>
            <w:tcW w:w="5374" w:type="dxa"/>
            <w:tcPrChange w:id="589" w:author="Regina Casanova" w:date="2018-08-11T21:35:00Z">
              <w:tcPr>
                <w:tcW w:w="5374" w:type="dxa"/>
              </w:tcPr>
            </w:tcPrChange>
          </w:tcPr>
          <w:p w14:paraId="5E917023" w14:textId="77777777" w:rsidR="00F46AAA" w:rsidRDefault="00F46AAA" w:rsidP="00F46AAA">
            <w:pPr>
              <w:pStyle w:val="Texto"/>
            </w:pPr>
            <w:r>
              <w:t>Acortar procesos de resolución de reclamos.</w:t>
            </w:r>
          </w:p>
        </w:tc>
      </w:tr>
      <w:tr w:rsidR="00F46AAA" w14:paraId="3618470A" w14:textId="77777777" w:rsidTr="0092578F">
        <w:trPr>
          <w:trHeight w:val="576"/>
          <w:trPrChange w:id="590" w:author="Regina Casanova" w:date="2018-08-11T21:35:00Z">
            <w:trPr>
              <w:trHeight w:val="576"/>
            </w:trPr>
          </w:trPrChange>
        </w:trPr>
        <w:tc>
          <w:tcPr>
            <w:tcW w:w="2547" w:type="dxa"/>
            <w:vMerge w:val="restart"/>
            <w:tcPrChange w:id="591" w:author="Regina Casanova" w:date="2018-08-11T21:35:00Z">
              <w:tcPr>
                <w:tcW w:w="2547" w:type="dxa"/>
                <w:vMerge w:val="restart"/>
              </w:tcPr>
            </w:tcPrChange>
          </w:tcPr>
          <w:p w14:paraId="52D7A238" w14:textId="77777777" w:rsidR="00F46AAA" w:rsidRDefault="00F46AAA" w:rsidP="00F46AAA">
            <w:pPr>
              <w:pStyle w:val="Texto"/>
            </w:pPr>
            <w:r>
              <w:t>Gestores de IPRESS</w:t>
            </w:r>
          </w:p>
        </w:tc>
        <w:tc>
          <w:tcPr>
            <w:tcW w:w="5374" w:type="dxa"/>
            <w:tcPrChange w:id="592" w:author="Regina Casanova" w:date="2018-08-11T21:35:00Z">
              <w:tcPr>
                <w:tcW w:w="5374" w:type="dxa"/>
              </w:tcPr>
            </w:tcPrChange>
          </w:tcPr>
          <w:p w14:paraId="35772020" w14:textId="77777777" w:rsidR="00F46AAA" w:rsidRDefault="00F46AAA" w:rsidP="00F46AAA">
            <w:pPr>
              <w:pStyle w:val="Texto"/>
            </w:pPr>
            <w:r>
              <w:t>Identificar sus fallas dentro de procesos internos.</w:t>
            </w:r>
          </w:p>
        </w:tc>
      </w:tr>
      <w:tr w:rsidR="00F46AAA" w14:paraId="7543232E" w14:textId="77777777" w:rsidTr="0092578F">
        <w:trPr>
          <w:trHeight w:val="455"/>
          <w:trPrChange w:id="593" w:author="Regina Casanova" w:date="2018-08-11T21:35:00Z">
            <w:trPr>
              <w:trHeight w:val="455"/>
            </w:trPr>
          </w:trPrChange>
        </w:trPr>
        <w:tc>
          <w:tcPr>
            <w:tcW w:w="2547" w:type="dxa"/>
            <w:vMerge/>
            <w:tcPrChange w:id="594" w:author="Regina Casanova" w:date="2018-08-11T21:35:00Z">
              <w:tcPr>
                <w:tcW w:w="2547" w:type="dxa"/>
                <w:vMerge/>
              </w:tcPr>
            </w:tcPrChange>
          </w:tcPr>
          <w:p w14:paraId="5C6A152F" w14:textId="77777777" w:rsidR="00F46AAA" w:rsidRDefault="00F46AAA" w:rsidP="00F46AAA">
            <w:pPr>
              <w:pStyle w:val="Texto"/>
            </w:pPr>
          </w:p>
        </w:tc>
        <w:tc>
          <w:tcPr>
            <w:tcW w:w="5374" w:type="dxa"/>
            <w:tcPrChange w:id="595" w:author="Regina Casanova" w:date="2018-08-11T21:35:00Z">
              <w:tcPr>
                <w:tcW w:w="5374" w:type="dxa"/>
              </w:tcPr>
            </w:tcPrChange>
          </w:tcPr>
          <w:p w14:paraId="6CBBA202" w14:textId="77777777" w:rsidR="00F46AAA" w:rsidRDefault="00F46AAA" w:rsidP="00F46AAA">
            <w:pPr>
              <w:pStyle w:val="Texto"/>
            </w:pPr>
            <w:r>
              <w:t>Contar con medios para dar seguimiento a reclamos</w:t>
            </w:r>
            <w:r w:rsidR="0092578F">
              <w:t xml:space="preserve"> y visualizar procedimientos hechos anteriormente para la resolución de reclamos</w:t>
            </w:r>
            <w:r>
              <w:t>.</w:t>
            </w:r>
          </w:p>
        </w:tc>
      </w:tr>
      <w:tr w:rsidR="00F46AAA" w14:paraId="1E728DE0" w14:textId="77777777" w:rsidTr="0092578F">
        <w:trPr>
          <w:trHeight w:val="622"/>
          <w:trPrChange w:id="596" w:author="Regina Casanova" w:date="2018-08-11T21:35:00Z">
            <w:trPr>
              <w:trHeight w:val="622"/>
            </w:trPr>
          </w:trPrChange>
        </w:trPr>
        <w:tc>
          <w:tcPr>
            <w:tcW w:w="2547" w:type="dxa"/>
            <w:vMerge/>
            <w:tcPrChange w:id="597" w:author="Regina Casanova" w:date="2018-08-11T21:35:00Z">
              <w:tcPr>
                <w:tcW w:w="2547" w:type="dxa"/>
                <w:vMerge/>
              </w:tcPr>
            </w:tcPrChange>
          </w:tcPr>
          <w:p w14:paraId="2BA990AD" w14:textId="77777777" w:rsidR="00F46AAA" w:rsidRDefault="00F46AAA" w:rsidP="00F46AAA">
            <w:pPr>
              <w:pStyle w:val="Texto"/>
            </w:pPr>
          </w:p>
        </w:tc>
        <w:tc>
          <w:tcPr>
            <w:tcW w:w="5374" w:type="dxa"/>
            <w:tcPrChange w:id="598" w:author="Regina Casanova" w:date="2018-08-11T21:35:00Z">
              <w:tcPr>
                <w:tcW w:w="5374" w:type="dxa"/>
              </w:tcPr>
            </w:tcPrChange>
          </w:tcPr>
          <w:p w14:paraId="23200528" w14:textId="77777777" w:rsidR="00F46AAA" w:rsidRDefault="00F46AAA" w:rsidP="00F46AAA">
            <w:pPr>
              <w:pStyle w:val="Texto"/>
            </w:pPr>
            <w:r>
              <w:t>Obtener de estadísticas y reportes precisos para toma de decisiones.</w:t>
            </w:r>
          </w:p>
        </w:tc>
      </w:tr>
      <w:tr w:rsidR="00F46AAA" w14:paraId="55A2C80A" w14:textId="77777777" w:rsidTr="0092578F">
        <w:trPr>
          <w:trHeight w:val="502"/>
          <w:trPrChange w:id="599" w:author="Regina Casanova" w:date="2018-08-11T21:35:00Z">
            <w:trPr>
              <w:trHeight w:val="502"/>
            </w:trPr>
          </w:trPrChange>
        </w:trPr>
        <w:tc>
          <w:tcPr>
            <w:tcW w:w="2547" w:type="dxa"/>
            <w:vMerge/>
            <w:tcPrChange w:id="600" w:author="Regina Casanova" w:date="2018-08-11T21:35:00Z">
              <w:tcPr>
                <w:tcW w:w="2547" w:type="dxa"/>
                <w:vMerge/>
              </w:tcPr>
            </w:tcPrChange>
          </w:tcPr>
          <w:p w14:paraId="2BB982A6" w14:textId="77777777" w:rsidR="00F46AAA" w:rsidRDefault="00F46AAA" w:rsidP="00F46AAA">
            <w:pPr>
              <w:pStyle w:val="Texto"/>
            </w:pPr>
          </w:p>
        </w:tc>
        <w:tc>
          <w:tcPr>
            <w:tcW w:w="5374" w:type="dxa"/>
            <w:tcPrChange w:id="601" w:author="Regina Casanova" w:date="2018-08-11T21:35:00Z">
              <w:tcPr>
                <w:tcW w:w="5374" w:type="dxa"/>
              </w:tcPr>
            </w:tcPrChange>
          </w:tcPr>
          <w:p w14:paraId="06D5DD98" w14:textId="77777777" w:rsidR="00F46AAA" w:rsidRDefault="00F46AAA" w:rsidP="00F46AAA">
            <w:pPr>
              <w:pStyle w:val="Texto"/>
            </w:pPr>
            <w:r>
              <w:t>Obtener recomendaciones de ciudadanos por medio de la participación activa de ellos.</w:t>
            </w:r>
          </w:p>
        </w:tc>
      </w:tr>
      <w:tr w:rsidR="00F46AAA" w14:paraId="0E3E49D7" w14:textId="77777777" w:rsidTr="0092578F">
        <w:trPr>
          <w:trHeight w:val="515"/>
          <w:trPrChange w:id="602" w:author="Regina Casanova" w:date="2018-08-11T21:35:00Z">
            <w:trPr>
              <w:trHeight w:val="515"/>
            </w:trPr>
          </w:trPrChange>
        </w:trPr>
        <w:tc>
          <w:tcPr>
            <w:tcW w:w="2547" w:type="dxa"/>
            <w:vMerge/>
            <w:tcPrChange w:id="603" w:author="Regina Casanova" w:date="2018-08-11T21:35:00Z">
              <w:tcPr>
                <w:tcW w:w="2547" w:type="dxa"/>
                <w:vMerge/>
              </w:tcPr>
            </w:tcPrChange>
          </w:tcPr>
          <w:p w14:paraId="60E10DD5" w14:textId="77777777" w:rsidR="00F46AAA" w:rsidRDefault="00F46AAA" w:rsidP="00F46AAA">
            <w:pPr>
              <w:pStyle w:val="Texto"/>
            </w:pPr>
          </w:p>
        </w:tc>
        <w:tc>
          <w:tcPr>
            <w:tcW w:w="5374" w:type="dxa"/>
            <w:tcPrChange w:id="604" w:author="Regina Casanova" w:date="2018-08-11T21:35:00Z">
              <w:tcPr>
                <w:tcW w:w="5374" w:type="dxa"/>
              </w:tcPr>
            </w:tcPrChange>
          </w:tcPr>
          <w:p w14:paraId="34DC9B4B" w14:textId="77777777" w:rsidR="00F46AAA" w:rsidRDefault="00F46AAA" w:rsidP="00F46AAA">
            <w:pPr>
              <w:pStyle w:val="Texto"/>
            </w:pPr>
            <w:r>
              <w:t>Educar a ciudadanos sobre servicios de salud brindados.</w:t>
            </w:r>
          </w:p>
        </w:tc>
      </w:tr>
      <w:tr w:rsidR="00797ADC" w14:paraId="2DE64D97" w14:textId="77777777" w:rsidTr="0092578F">
        <w:trPr>
          <w:trHeight w:val="516"/>
          <w:trPrChange w:id="605" w:author="Regina Casanova" w:date="2018-08-11T21:35:00Z">
            <w:trPr>
              <w:trHeight w:val="516"/>
            </w:trPr>
          </w:trPrChange>
        </w:trPr>
        <w:tc>
          <w:tcPr>
            <w:tcW w:w="2547" w:type="dxa"/>
            <w:vMerge w:val="restart"/>
            <w:tcPrChange w:id="606" w:author="Regina Casanova" w:date="2018-08-11T21:35:00Z">
              <w:tcPr>
                <w:tcW w:w="2547" w:type="dxa"/>
                <w:vMerge w:val="restart"/>
              </w:tcPr>
            </w:tcPrChange>
          </w:tcPr>
          <w:p w14:paraId="06A37C6C" w14:textId="77777777" w:rsidR="00797ADC" w:rsidRDefault="00797ADC" w:rsidP="00F46AAA">
            <w:pPr>
              <w:pStyle w:val="Texto"/>
            </w:pPr>
            <w:r>
              <w:t>Ciudadanos</w:t>
            </w:r>
          </w:p>
        </w:tc>
        <w:tc>
          <w:tcPr>
            <w:tcW w:w="5374" w:type="dxa"/>
            <w:tcPrChange w:id="607" w:author="Regina Casanova" w:date="2018-08-11T21:35:00Z">
              <w:tcPr>
                <w:tcW w:w="5374" w:type="dxa"/>
              </w:tcPr>
            </w:tcPrChange>
          </w:tcPr>
          <w:p w14:paraId="48E9015E" w14:textId="77777777" w:rsidR="00797ADC" w:rsidRDefault="0015231C" w:rsidP="00F46AAA">
            <w:pPr>
              <w:pStyle w:val="Texto"/>
            </w:pPr>
            <w:r>
              <w:t>Colocar un reclamo de forma simple y con posibilidad de subir material multimedia.</w:t>
            </w:r>
          </w:p>
        </w:tc>
      </w:tr>
      <w:tr w:rsidR="00797ADC" w14:paraId="12BBE63E" w14:textId="77777777" w:rsidTr="0092578F">
        <w:trPr>
          <w:trHeight w:val="441"/>
          <w:trPrChange w:id="608" w:author="Regina Casanova" w:date="2018-08-11T21:35:00Z">
            <w:trPr>
              <w:trHeight w:val="441"/>
            </w:trPr>
          </w:trPrChange>
        </w:trPr>
        <w:tc>
          <w:tcPr>
            <w:tcW w:w="2547" w:type="dxa"/>
            <w:vMerge/>
            <w:tcPrChange w:id="609" w:author="Regina Casanova" w:date="2018-08-11T21:35:00Z">
              <w:tcPr>
                <w:tcW w:w="2547" w:type="dxa"/>
                <w:vMerge/>
              </w:tcPr>
            </w:tcPrChange>
          </w:tcPr>
          <w:p w14:paraId="773B568B" w14:textId="77777777" w:rsidR="00797ADC" w:rsidRDefault="00797ADC" w:rsidP="00F46AAA">
            <w:pPr>
              <w:pStyle w:val="Texto"/>
            </w:pPr>
          </w:p>
        </w:tc>
        <w:tc>
          <w:tcPr>
            <w:tcW w:w="5374" w:type="dxa"/>
            <w:tcPrChange w:id="610" w:author="Regina Casanova" w:date="2018-08-11T21:35:00Z">
              <w:tcPr>
                <w:tcW w:w="5374" w:type="dxa"/>
              </w:tcPr>
            </w:tcPrChange>
          </w:tcPr>
          <w:p w14:paraId="3A7417A5" w14:textId="77777777" w:rsidR="00797ADC" w:rsidRDefault="0015231C" w:rsidP="00F46AAA">
            <w:pPr>
              <w:pStyle w:val="Texto"/>
            </w:pPr>
            <w:r>
              <w:t>Saber quién está gestionando la resolución del reclamo.</w:t>
            </w:r>
          </w:p>
        </w:tc>
      </w:tr>
      <w:tr w:rsidR="0015231C" w14:paraId="3D416E64" w14:textId="77777777" w:rsidTr="0092578F">
        <w:trPr>
          <w:trHeight w:val="515"/>
          <w:trPrChange w:id="611" w:author="Regina Casanova" w:date="2018-08-11T21:35:00Z">
            <w:trPr>
              <w:trHeight w:val="515"/>
            </w:trPr>
          </w:trPrChange>
        </w:trPr>
        <w:tc>
          <w:tcPr>
            <w:tcW w:w="2547" w:type="dxa"/>
            <w:vMerge/>
            <w:tcPrChange w:id="612" w:author="Regina Casanova" w:date="2018-08-11T21:35:00Z">
              <w:tcPr>
                <w:tcW w:w="2547" w:type="dxa"/>
                <w:vMerge/>
              </w:tcPr>
            </w:tcPrChange>
          </w:tcPr>
          <w:p w14:paraId="4D7C8F12" w14:textId="77777777" w:rsidR="0015231C" w:rsidRDefault="0015231C" w:rsidP="00F46AAA">
            <w:pPr>
              <w:pStyle w:val="Texto"/>
            </w:pPr>
          </w:p>
        </w:tc>
        <w:tc>
          <w:tcPr>
            <w:tcW w:w="5374" w:type="dxa"/>
            <w:tcPrChange w:id="613" w:author="Regina Casanova" w:date="2018-08-11T21:35:00Z">
              <w:tcPr>
                <w:tcW w:w="5374" w:type="dxa"/>
              </w:tcPr>
            </w:tcPrChange>
          </w:tcPr>
          <w:p w14:paraId="3E89885F" w14:textId="77777777" w:rsidR="0015231C" w:rsidRDefault="0015231C" w:rsidP="00F46AAA">
            <w:pPr>
              <w:pStyle w:val="Texto"/>
            </w:pPr>
            <w:r>
              <w:t xml:space="preserve">Visualizar </w:t>
            </w:r>
            <w:r w:rsidR="0092578F">
              <w:t xml:space="preserve">comentarios de otros pacientes sobre temáticas similares a su reclamo. </w:t>
            </w:r>
          </w:p>
        </w:tc>
      </w:tr>
      <w:tr w:rsidR="00797ADC" w14:paraId="50DA482B" w14:textId="77777777" w:rsidTr="0092578F">
        <w:trPr>
          <w:trHeight w:val="426"/>
          <w:trPrChange w:id="614" w:author="Regina Casanova" w:date="2018-08-11T21:35:00Z">
            <w:trPr>
              <w:trHeight w:val="426"/>
            </w:trPr>
          </w:trPrChange>
        </w:trPr>
        <w:tc>
          <w:tcPr>
            <w:tcW w:w="2547" w:type="dxa"/>
            <w:vMerge/>
            <w:tcPrChange w:id="615" w:author="Regina Casanova" w:date="2018-08-11T21:35:00Z">
              <w:tcPr>
                <w:tcW w:w="2547" w:type="dxa"/>
                <w:vMerge/>
              </w:tcPr>
            </w:tcPrChange>
          </w:tcPr>
          <w:p w14:paraId="1234CFEB" w14:textId="77777777" w:rsidR="00797ADC" w:rsidRDefault="00797ADC" w:rsidP="00F46AAA">
            <w:pPr>
              <w:pStyle w:val="Texto"/>
            </w:pPr>
          </w:p>
        </w:tc>
        <w:tc>
          <w:tcPr>
            <w:tcW w:w="5374" w:type="dxa"/>
            <w:tcPrChange w:id="616" w:author="Regina Casanova" w:date="2018-08-11T21:35:00Z">
              <w:tcPr>
                <w:tcW w:w="5374" w:type="dxa"/>
              </w:tcPr>
            </w:tcPrChange>
          </w:tcPr>
          <w:p w14:paraId="0F1918D4" w14:textId="77777777" w:rsidR="00797ADC" w:rsidRDefault="0015231C" w:rsidP="00F46AAA">
            <w:pPr>
              <w:pStyle w:val="Texto"/>
            </w:pPr>
            <w:r>
              <w:t>Mejorar la comunicación con personal de la IPRESS.</w:t>
            </w:r>
          </w:p>
        </w:tc>
      </w:tr>
      <w:tr w:rsidR="0092578F" w14:paraId="525F9E22" w14:textId="77777777" w:rsidTr="0092578F">
        <w:trPr>
          <w:trHeight w:val="591"/>
          <w:trPrChange w:id="617" w:author="Regina Casanova" w:date="2018-08-11T21:35:00Z">
            <w:trPr>
              <w:trHeight w:val="591"/>
            </w:trPr>
          </w:trPrChange>
        </w:trPr>
        <w:tc>
          <w:tcPr>
            <w:tcW w:w="2547" w:type="dxa"/>
            <w:vMerge/>
            <w:tcPrChange w:id="618" w:author="Regina Casanova" w:date="2018-08-11T21:35:00Z">
              <w:tcPr>
                <w:tcW w:w="2547" w:type="dxa"/>
                <w:vMerge/>
              </w:tcPr>
            </w:tcPrChange>
          </w:tcPr>
          <w:p w14:paraId="610F7A94" w14:textId="77777777" w:rsidR="0092578F" w:rsidRDefault="0092578F" w:rsidP="00F46AAA">
            <w:pPr>
              <w:pStyle w:val="Texto"/>
            </w:pPr>
          </w:p>
        </w:tc>
        <w:tc>
          <w:tcPr>
            <w:tcW w:w="5374" w:type="dxa"/>
            <w:tcPrChange w:id="619" w:author="Regina Casanova" w:date="2018-08-11T21:35:00Z">
              <w:tcPr>
                <w:tcW w:w="5374" w:type="dxa"/>
              </w:tcPr>
            </w:tcPrChange>
          </w:tcPr>
          <w:p w14:paraId="29DE5B41" w14:textId="77777777" w:rsidR="0092578F" w:rsidRDefault="0092578F" w:rsidP="00F46AAA">
            <w:pPr>
              <w:pStyle w:val="Texto"/>
            </w:pPr>
            <w:r>
              <w:t>Hacer saber a la IPRESS sus fallas en atención.</w:t>
            </w:r>
          </w:p>
        </w:tc>
      </w:tr>
    </w:tbl>
    <w:p w14:paraId="3942702B" w14:textId="77777777" w:rsidR="005C0CEB" w:rsidRPr="0051206E" w:rsidRDefault="00F305B6" w:rsidP="005C0CEB">
      <w:pPr>
        <w:pStyle w:val="Texto"/>
        <w:jc w:val="center"/>
        <w:rPr>
          <w:sz w:val="22"/>
        </w:rPr>
      </w:pPr>
      <w:r w:rsidRPr="00F305B6">
        <w:rPr>
          <w:sz w:val="22"/>
        </w:rPr>
        <w:t xml:space="preserve">Tabla Nº </w:t>
      </w:r>
      <w:r>
        <w:rPr>
          <w:sz w:val="22"/>
        </w:rPr>
        <w:t>2</w:t>
      </w:r>
      <w:r w:rsidR="005C0CEB" w:rsidRPr="0051206E">
        <w:rPr>
          <w:sz w:val="22"/>
        </w:rPr>
        <w:t xml:space="preserve">. Tabla de hallazgos </w:t>
      </w:r>
      <w:r w:rsidR="005C0CEB">
        <w:rPr>
          <w:sz w:val="22"/>
        </w:rPr>
        <w:t>objetivos</w:t>
      </w:r>
      <w:r w:rsidR="005C0CEB" w:rsidRPr="005C0CEB">
        <w:rPr>
          <w:sz w:val="22"/>
        </w:rPr>
        <w:t xml:space="preserve"> encontrad</w:t>
      </w:r>
      <w:r w:rsidR="005C0CEB">
        <w:rPr>
          <w:sz w:val="22"/>
        </w:rPr>
        <w:t>o</w:t>
      </w:r>
      <w:r w:rsidR="005C0CEB" w:rsidRPr="0051206E">
        <w:rPr>
          <w:sz w:val="22"/>
        </w:rPr>
        <w:t>s por tipo de usuario.</w:t>
      </w:r>
    </w:p>
    <w:p w14:paraId="44D5F817" w14:textId="77777777" w:rsidR="00F46AAA" w:rsidRDefault="0015231C" w:rsidP="0051206E">
      <w:pPr>
        <w:pStyle w:val="Ttulo4"/>
      </w:pPr>
      <w:r>
        <w:lastRenderedPageBreak/>
        <w:t>Desafíos</w:t>
      </w:r>
      <w:r w:rsidR="00F46AAA">
        <w:t xml:space="preserve"> y Limitaciones</w:t>
      </w:r>
    </w:p>
    <w:tbl>
      <w:tblPr>
        <w:tblStyle w:val="Tablaconcuadrcula"/>
        <w:tblW w:w="0" w:type="auto"/>
        <w:tblLook w:val="04A0" w:firstRow="1" w:lastRow="0" w:firstColumn="1" w:lastColumn="0" w:noHBand="0" w:noVBand="1"/>
        <w:tblPrChange w:id="620" w:author="Regina Casanova" w:date="2018-08-11T21:35:00Z">
          <w:tblPr>
            <w:tblStyle w:val="Tablaconcuadrcula"/>
            <w:tblW w:w="0" w:type="auto"/>
            <w:tblLook w:val="04A0" w:firstRow="1" w:lastRow="0" w:firstColumn="1" w:lastColumn="0" w:noHBand="0" w:noVBand="1"/>
          </w:tblPr>
        </w:tblPrChange>
      </w:tblPr>
      <w:tblGrid>
        <w:gridCol w:w="2547"/>
        <w:gridCol w:w="5374"/>
        <w:tblGridChange w:id="621">
          <w:tblGrid>
            <w:gridCol w:w="2547"/>
            <w:gridCol w:w="5374"/>
          </w:tblGrid>
        </w:tblGridChange>
      </w:tblGrid>
      <w:tr w:rsidR="00F46AAA" w14:paraId="10A73BC9" w14:textId="77777777" w:rsidTr="003117EF">
        <w:trPr>
          <w:trHeight w:val="531"/>
          <w:trPrChange w:id="622" w:author="Regina Casanova" w:date="2018-08-11T21:35:00Z">
            <w:trPr>
              <w:trHeight w:val="531"/>
            </w:trPr>
          </w:trPrChange>
        </w:trPr>
        <w:tc>
          <w:tcPr>
            <w:tcW w:w="2547" w:type="dxa"/>
            <w:vMerge w:val="restart"/>
            <w:tcPrChange w:id="623" w:author="Regina Casanova" w:date="2018-08-11T21:35:00Z">
              <w:tcPr>
                <w:tcW w:w="2547" w:type="dxa"/>
                <w:vMerge w:val="restart"/>
              </w:tcPr>
            </w:tcPrChange>
          </w:tcPr>
          <w:p w14:paraId="5F9B555B" w14:textId="77777777" w:rsidR="00F46AAA" w:rsidRDefault="00F46AAA" w:rsidP="008D23C7">
            <w:pPr>
              <w:pStyle w:val="Texto"/>
            </w:pPr>
            <w:r>
              <w:t>Personal de SUSALUD</w:t>
            </w:r>
          </w:p>
        </w:tc>
        <w:tc>
          <w:tcPr>
            <w:tcW w:w="5374" w:type="dxa"/>
            <w:tcPrChange w:id="624" w:author="Regina Casanova" w:date="2018-08-11T21:35:00Z">
              <w:tcPr>
                <w:tcW w:w="5374" w:type="dxa"/>
              </w:tcPr>
            </w:tcPrChange>
          </w:tcPr>
          <w:p w14:paraId="65267D71" w14:textId="77777777" w:rsidR="00F46AAA" w:rsidRDefault="00F46AAA" w:rsidP="008D23C7">
            <w:pPr>
              <w:pStyle w:val="Texto"/>
            </w:pPr>
            <w:r>
              <w:t>Poblaciones lejanas con poca o nula conectividad.</w:t>
            </w:r>
          </w:p>
        </w:tc>
      </w:tr>
      <w:tr w:rsidR="00F46AAA" w14:paraId="4AB0AFE5" w14:textId="77777777" w:rsidTr="003117EF">
        <w:trPr>
          <w:trHeight w:val="486"/>
          <w:trPrChange w:id="625" w:author="Regina Casanova" w:date="2018-08-11T21:35:00Z">
            <w:trPr>
              <w:trHeight w:val="486"/>
            </w:trPr>
          </w:trPrChange>
        </w:trPr>
        <w:tc>
          <w:tcPr>
            <w:tcW w:w="2547" w:type="dxa"/>
            <w:vMerge/>
            <w:tcPrChange w:id="626" w:author="Regina Casanova" w:date="2018-08-11T21:35:00Z">
              <w:tcPr>
                <w:tcW w:w="2547" w:type="dxa"/>
                <w:vMerge/>
              </w:tcPr>
            </w:tcPrChange>
          </w:tcPr>
          <w:p w14:paraId="7AAD386D" w14:textId="77777777" w:rsidR="00F46AAA" w:rsidRDefault="00F46AAA" w:rsidP="008D23C7">
            <w:pPr>
              <w:pStyle w:val="Texto"/>
            </w:pPr>
          </w:p>
        </w:tc>
        <w:tc>
          <w:tcPr>
            <w:tcW w:w="5374" w:type="dxa"/>
            <w:tcPrChange w:id="627" w:author="Regina Casanova" w:date="2018-08-11T21:35:00Z">
              <w:tcPr>
                <w:tcW w:w="5374" w:type="dxa"/>
              </w:tcPr>
            </w:tcPrChange>
          </w:tcPr>
          <w:p w14:paraId="625AA675" w14:textId="77777777" w:rsidR="00F46AAA" w:rsidRDefault="00F46AAA" w:rsidP="008D23C7">
            <w:pPr>
              <w:pStyle w:val="Texto"/>
            </w:pPr>
            <w:r>
              <w:t>Mala gestión de recursos económicos por parte de IPRESS.</w:t>
            </w:r>
          </w:p>
        </w:tc>
      </w:tr>
      <w:tr w:rsidR="00F46AAA" w14:paraId="3A238C2E" w14:textId="77777777" w:rsidTr="003117EF">
        <w:trPr>
          <w:trHeight w:val="576"/>
          <w:trPrChange w:id="628" w:author="Regina Casanova" w:date="2018-08-11T21:35:00Z">
            <w:trPr>
              <w:trHeight w:val="576"/>
            </w:trPr>
          </w:trPrChange>
        </w:trPr>
        <w:tc>
          <w:tcPr>
            <w:tcW w:w="2547" w:type="dxa"/>
            <w:vMerge/>
            <w:tcPrChange w:id="629" w:author="Regina Casanova" w:date="2018-08-11T21:35:00Z">
              <w:tcPr>
                <w:tcW w:w="2547" w:type="dxa"/>
                <w:vMerge/>
              </w:tcPr>
            </w:tcPrChange>
          </w:tcPr>
          <w:p w14:paraId="7758B26A" w14:textId="77777777" w:rsidR="00F46AAA" w:rsidRDefault="00F46AAA" w:rsidP="008D23C7">
            <w:pPr>
              <w:pStyle w:val="Texto"/>
            </w:pPr>
          </w:p>
        </w:tc>
        <w:tc>
          <w:tcPr>
            <w:tcW w:w="5374" w:type="dxa"/>
            <w:tcPrChange w:id="630" w:author="Regina Casanova" w:date="2018-08-11T21:35:00Z">
              <w:tcPr>
                <w:tcW w:w="5374" w:type="dxa"/>
              </w:tcPr>
            </w:tcPrChange>
          </w:tcPr>
          <w:p w14:paraId="20C17EA0" w14:textId="77777777" w:rsidR="00F46AAA" w:rsidRDefault="00F46AAA" w:rsidP="008D23C7">
            <w:pPr>
              <w:pStyle w:val="Texto"/>
            </w:pPr>
            <w:r>
              <w:t>No hay procedimientos claros sobre cómo reaccionar para resolver reclamos.</w:t>
            </w:r>
          </w:p>
        </w:tc>
      </w:tr>
      <w:tr w:rsidR="00F46AAA" w14:paraId="64E3901D" w14:textId="77777777" w:rsidTr="003117EF">
        <w:trPr>
          <w:trHeight w:val="515"/>
          <w:trPrChange w:id="631" w:author="Regina Casanova" w:date="2018-08-11T21:35:00Z">
            <w:trPr>
              <w:trHeight w:val="515"/>
            </w:trPr>
          </w:trPrChange>
        </w:trPr>
        <w:tc>
          <w:tcPr>
            <w:tcW w:w="2547" w:type="dxa"/>
            <w:vMerge/>
            <w:tcPrChange w:id="632" w:author="Regina Casanova" w:date="2018-08-11T21:35:00Z">
              <w:tcPr>
                <w:tcW w:w="2547" w:type="dxa"/>
                <w:vMerge/>
              </w:tcPr>
            </w:tcPrChange>
          </w:tcPr>
          <w:p w14:paraId="00C58234" w14:textId="77777777" w:rsidR="00F46AAA" w:rsidRDefault="00F46AAA" w:rsidP="008D23C7">
            <w:pPr>
              <w:pStyle w:val="Texto"/>
            </w:pPr>
          </w:p>
        </w:tc>
        <w:tc>
          <w:tcPr>
            <w:tcW w:w="5374" w:type="dxa"/>
            <w:tcPrChange w:id="633" w:author="Regina Casanova" w:date="2018-08-11T21:35:00Z">
              <w:tcPr>
                <w:tcW w:w="5374" w:type="dxa"/>
              </w:tcPr>
            </w:tcPrChange>
          </w:tcPr>
          <w:p w14:paraId="3420AEED" w14:textId="77777777" w:rsidR="00F46AAA" w:rsidRDefault="000E7F05" w:rsidP="008D23C7">
            <w:pPr>
              <w:pStyle w:val="Texto"/>
            </w:pPr>
            <w:r>
              <w:t>Reclamos son vistos como trabas u ofensas hacia el personal prestador de salud.</w:t>
            </w:r>
          </w:p>
        </w:tc>
      </w:tr>
      <w:tr w:rsidR="000E7F05" w14:paraId="40089319" w14:textId="77777777" w:rsidTr="003117EF">
        <w:trPr>
          <w:trHeight w:val="576"/>
          <w:trPrChange w:id="634" w:author="Regina Casanova" w:date="2018-08-11T21:35:00Z">
            <w:trPr>
              <w:trHeight w:val="576"/>
            </w:trPr>
          </w:trPrChange>
        </w:trPr>
        <w:tc>
          <w:tcPr>
            <w:tcW w:w="2547" w:type="dxa"/>
            <w:vMerge w:val="restart"/>
            <w:tcPrChange w:id="635" w:author="Regina Casanova" w:date="2018-08-11T21:35:00Z">
              <w:tcPr>
                <w:tcW w:w="2547" w:type="dxa"/>
                <w:vMerge w:val="restart"/>
              </w:tcPr>
            </w:tcPrChange>
          </w:tcPr>
          <w:p w14:paraId="091CA1F6" w14:textId="77777777" w:rsidR="000E7F05" w:rsidRDefault="000E7F05" w:rsidP="008D23C7">
            <w:pPr>
              <w:pStyle w:val="Texto"/>
            </w:pPr>
            <w:r>
              <w:t>Gestores de IPRESS</w:t>
            </w:r>
          </w:p>
        </w:tc>
        <w:tc>
          <w:tcPr>
            <w:tcW w:w="5374" w:type="dxa"/>
            <w:tcPrChange w:id="636" w:author="Regina Casanova" w:date="2018-08-11T21:35:00Z">
              <w:tcPr>
                <w:tcW w:w="5374" w:type="dxa"/>
              </w:tcPr>
            </w:tcPrChange>
          </w:tcPr>
          <w:p w14:paraId="2A7E0813" w14:textId="77777777" w:rsidR="000E7F05" w:rsidRDefault="000E7F05" w:rsidP="008D23C7">
            <w:pPr>
              <w:pStyle w:val="Texto"/>
            </w:pPr>
            <w:r>
              <w:t>Reclamos son vistos de manera negativa</w:t>
            </w:r>
            <w:r w:rsidR="003117EF">
              <w:t xml:space="preserve"> por parte del personal prestador de salud</w:t>
            </w:r>
            <w:r>
              <w:t>.</w:t>
            </w:r>
          </w:p>
        </w:tc>
      </w:tr>
      <w:tr w:rsidR="000E7F05" w14:paraId="716EBCA0" w14:textId="77777777" w:rsidTr="003117EF">
        <w:trPr>
          <w:trHeight w:val="441"/>
          <w:trPrChange w:id="637" w:author="Regina Casanova" w:date="2018-08-11T21:35:00Z">
            <w:trPr>
              <w:trHeight w:val="441"/>
            </w:trPr>
          </w:trPrChange>
        </w:trPr>
        <w:tc>
          <w:tcPr>
            <w:tcW w:w="2547" w:type="dxa"/>
            <w:vMerge/>
            <w:tcPrChange w:id="638" w:author="Regina Casanova" w:date="2018-08-11T21:35:00Z">
              <w:tcPr>
                <w:tcW w:w="2547" w:type="dxa"/>
                <w:vMerge/>
              </w:tcPr>
            </w:tcPrChange>
          </w:tcPr>
          <w:p w14:paraId="240009E3" w14:textId="77777777" w:rsidR="000E7F05" w:rsidRDefault="000E7F05" w:rsidP="008D23C7">
            <w:pPr>
              <w:pStyle w:val="Texto"/>
            </w:pPr>
          </w:p>
        </w:tc>
        <w:tc>
          <w:tcPr>
            <w:tcW w:w="5374" w:type="dxa"/>
            <w:tcPrChange w:id="639" w:author="Regina Casanova" w:date="2018-08-11T21:35:00Z">
              <w:tcPr>
                <w:tcW w:w="5374" w:type="dxa"/>
              </w:tcPr>
            </w:tcPrChange>
          </w:tcPr>
          <w:p w14:paraId="30882135" w14:textId="77777777" w:rsidR="000E7F05" w:rsidRDefault="000E7F05" w:rsidP="008D23C7">
            <w:pPr>
              <w:pStyle w:val="Texto"/>
            </w:pPr>
            <w:r>
              <w:t>Falta de comunicación con SUSALUD.</w:t>
            </w:r>
          </w:p>
        </w:tc>
      </w:tr>
      <w:tr w:rsidR="000E7F05" w14:paraId="2CD8D4EB" w14:textId="77777777" w:rsidTr="003117EF">
        <w:trPr>
          <w:trHeight w:val="471"/>
          <w:trPrChange w:id="640" w:author="Regina Casanova" w:date="2018-08-11T21:35:00Z">
            <w:trPr>
              <w:trHeight w:val="471"/>
            </w:trPr>
          </w:trPrChange>
        </w:trPr>
        <w:tc>
          <w:tcPr>
            <w:tcW w:w="2547" w:type="dxa"/>
            <w:vMerge/>
            <w:tcPrChange w:id="641" w:author="Regina Casanova" w:date="2018-08-11T21:35:00Z">
              <w:tcPr>
                <w:tcW w:w="2547" w:type="dxa"/>
                <w:vMerge/>
              </w:tcPr>
            </w:tcPrChange>
          </w:tcPr>
          <w:p w14:paraId="4047462E" w14:textId="77777777" w:rsidR="000E7F05" w:rsidRDefault="000E7F05" w:rsidP="008D23C7">
            <w:pPr>
              <w:pStyle w:val="Texto"/>
            </w:pPr>
          </w:p>
        </w:tc>
        <w:tc>
          <w:tcPr>
            <w:tcW w:w="5374" w:type="dxa"/>
            <w:tcPrChange w:id="642" w:author="Regina Casanova" w:date="2018-08-11T21:35:00Z">
              <w:tcPr>
                <w:tcW w:w="5374" w:type="dxa"/>
              </w:tcPr>
            </w:tcPrChange>
          </w:tcPr>
          <w:p w14:paraId="095C1686" w14:textId="77777777" w:rsidR="000E7F05" w:rsidRDefault="003117EF" w:rsidP="008D23C7">
            <w:pPr>
              <w:pStyle w:val="Texto"/>
            </w:pPr>
            <w:r>
              <w:t>Personas no proclives al uso de tecnología.</w:t>
            </w:r>
          </w:p>
        </w:tc>
      </w:tr>
      <w:tr w:rsidR="000E7F05" w14:paraId="4DEA1253" w14:textId="77777777" w:rsidTr="003117EF">
        <w:trPr>
          <w:trHeight w:val="561"/>
          <w:trPrChange w:id="643" w:author="Regina Casanova" w:date="2018-08-11T21:35:00Z">
            <w:trPr>
              <w:trHeight w:val="561"/>
            </w:trPr>
          </w:trPrChange>
        </w:trPr>
        <w:tc>
          <w:tcPr>
            <w:tcW w:w="2547" w:type="dxa"/>
            <w:vMerge/>
            <w:tcPrChange w:id="644" w:author="Regina Casanova" w:date="2018-08-11T21:35:00Z">
              <w:tcPr>
                <w:tcW w:w="2547" w:type="dxa"/>
                <w:vMerge/>
              </w:tcPr>
            </w:tcPrChange>
          </w:tcPr>
          <w:p w14:paraId="156D04BB" w14:textId="77777777" w:rsidR="000E7F05" w:rsidRDefault="000E7F05" w:rsidP="008D23C7">
            <w:pPr>
              <w:pStyle w:val="Texto"/>
            </w:pPr>
          </w:p>
        </w:tc>
        <w:tc>
          <w:tcPr>
            <w:tcW w:w="5374" w:type="dxa"/>
            <w:tcPrChange w:id="645" w:author="Regina Casanova" w:date="2018-08-11T21:35:00Z">
              <w:tcPr>
                <w:tcW w:w="5374" w:type="dxa"/>
              </w:tcPr>
            </w:tcPrChange>
          </w:tcPr>
          <w:p w14:paraId="125B26BE" w14:textId="77777777" w:rsidR="000E7F05" w:rsidRDefault="000E7F05" w:rsidP="008D23C7">
            <w:pPr>
              <w:pStyle w:val="Texto"/>
            </w:pPr>
            <w:r>
              <w:t>Procesos largos para resolución de reclamos</w:t>
            </w:r>
            <w:r w:rsidR="003117EF">
              <w:t xml:space="preserve"> y con excesiva delegación</w:t>
            </w:r>
            <w:r>
              <w:t>.</w:t>
            </w:r>
          </w:p>
        </w:tc>
      </w:tr>
      <w:tr w:rsidR="000E7F05" w14:paraId="37BEC095" w14:textId="77777777" w:rsidTr="003117EF">
        <w:trPr>
          <w:trHeight w:val="546"/>
          <w:trPrChange w:id="646" w:author="Regina Casanova" w:date="2018-08-11T21:35:00Z">
            <w:trPr>
              <w:trHeight w:val="546"/>
            </w:trPr>
          </w:trPrChange>
        </w:trPr>
        <w:tc>
          <w:tcPr>
            <w:tcW w:w="2547" w:type="dxa"/>
            <w:vMerge/>
            <w:tcPrChange w:id="647" w:author="Regina Casanova" w:date="2018-08-11T21:35:00Z">
              <w:tcPr>
                <w:tcW w:w="2547" w:type="dxa"/>
                <w:vMerge/>
              </w:tcPr>
            </w:tcPrChange>
          </w:tcPr>
          <w:p w14:paraId="27CDE90C" w14:textId="77777777" w:rsidR="000E7F05" w:rsidRDefault="000E7F05" w:rsidP="008D23C7">
            <w:pPr>
              <w:pStyle w:val="Texto"/>
            </w:pPr>
          </w:p>
        </w:tc>
        <w:tc>
          <w:tcPr>
            <w:tcW w:w="5374" w:type="dxa"/>
            <w:tcPrChange w:id="648" w:author="Regina Casanova" w:date="2018-08-11T21:35:00Z">
              <w:tcPr>
                <w:tcW w:w="5374" w:type="dxa"/>
              </w:tcPr>
            </w:tcPrChange>
          </w:tcPr>
          <w:p w14:paraId="2172449B" w14:textId="77777777" w:rsidR="000E7F05" w:rsidRDefault="000E7F05" w:rsidP="008D23C7">
            <w:pPr>
              <w:pStyle w:val="Texto"/>
            </w:pPr>
            <w:r>
              <w:t>Ciudadanos que reclaman con frecuencia sin sustento.</w:t>
            </w:r>
          </w:p>
        </w:tc>
      </w:tr>
      <w:tr w:rsidR="000E7F05" w14:paraId="6B7B2FDC" w14:textId="77777777" w:rsidTr="003117EF">
        <w:trPr>
          <w:trHeight w:val="470"/>
          <w:trPrChange w:id="649" w:author="Regina Casanova" w:date="2018-08-11T21:35:00Z">
            <w:trPr>
              <w:trHeight w:val="470"/>
            </w:trPr>
          </w:trPrChange>
        </w:trPr>
        <w:tc>
          <w:tcPr>
            <w:tcW w:w="2547" w:type="dxa"/>
            <w:vMerge/>
            <w:tcPrChange w:id="650" w:author="Regina Casanova" w:date="2018-08-11T21:35:00Z">
              <w:tcPr>
                <w:tcW w:w="2547" w:type="dxa"/>
                <w:vMerge/>
              </w:tcPr>
            </w:tcPrChange>
          </w:tcPr>
          <w:p w14:paraId="2BEED88A" w14:textId="77777777" w:rsidR="000E7F05" w:rsidRDefault="000E7F05" w:rsidP="008D23C7">
            <w:pPr>
              <w:pStyle w:val="Texto"/>
            </w:pPr>
          </w:p>
        </w:tc>
        <w:tc>
          <w:tcPr>
            <w:tcW w:w="5374" w:type="dxa"/>
            <w:tcPrChange w:id="651" w:author="Regina Casanova" w:date="2018-08-11T21:35:00Z">
              <w:tcPr>
                <w:tcW w:w="5374" w:type="dxa"/>
              </w:tcPr>
            </w:tcPrChange>
          </w:tcPr>
          <w:p w14:paraId="04F5F9C2" w14:textId="77777777" w:rsidR="000E7F05" w:rsidRDefault="000E7F05" w:rsidP="008D23C7">
            <w:pPr>
              <w:pStyle w:val="Texto"/>
            </w:pPr>
            <w:r>
              <w:t>Resolución de reclamos de manera aislada y sin identificación del problema en trasfondo.</w:t>
            </w:r>
          </w:p>
        </w:tc>
      </w:tr>
      <w:tr w:rsidR="003117EF" w14:paraId="54A7642C" w14:textId="77777777" w:rsidTr="003117EF">
        <w:trPr>
          <w:trHeight w:val="531"/>
          <w:trPrChange w:id="652" w:author="Regina Casanova" w:date="2018-08-11T21:35:00Z">
            <w:trPr>
              <w:trHeight w:val="531"/>
            </w:trPr>
          </w:trPrChange>
        </w:trPr>
        <w:tc>
          <w:tcPr>
            <w:tcW w:w="2547" w:type="dxa"/>
            <w:vMerge w:val="restart"/>
            <w:tcPrChange w:id="653" w:author="Regina Casanova" w:date="2018-08-11T21:35:00Z">
              <w:tcPr>
                <w:tcW w:w="2547" w:type="dxa"/>
                <w:vMerge w:val="restart"/>
              </w:tcPr>
            </w:tcPrChange>
          </w:tcPr>
          <w:p w14:paraId="6FE80773" w14:textId="77777777" w:rsidR="003117EF" w:rsidRDefault="003117EF" w:rsidP="008D23C7">
            <w:pPr>
              <w:pStyle w:val="Texto"/>
            </w:pPr>
            <w:r>
              <w:t>Ciudadanos</w:t>
            </w:r>
          </w:p>
        </w:tc>
        <w:tc>
          <w:tcPr>
            <w:tcW w:w="5374" w:type="dxa"/>
            <w:tcPrChange w:id="654" w:author="Regina Casanova" w:date="2018-08-11T21:35:00Z">
              <w:tcPr>
                <w:tcW w:w="5374" w:type="dxa"/>
              </w:tcPr>
            </w:tcPrChange>
          </w:tcPr>
          <w:p w14:paraId="3372C2C9" w14:textId="77777777" w:rsidR="003117EF" w:rsidRDefault="003117EF" w:rsidP="008D23C7">
            <w:pPr>
              <w:pStyle w:val="Texto"/>
            </w:pPr>
            <w:r>
              <w:t>Poco contacto de las autoridades con reclamos presentados por ciudadanos.</w:t>
            </w:r>
          </w:p>
        </w:tc>
      </w:tr>
      <w:tr w:rsidR="003117EF" w14:paraId="4414F228" w14:textId="77777777" w:rsidTr="003117EF">
        <w:trPr>
          <w:trHeight w:val="426"/>
          <w:trPrChange w:id="655" w:author="Regina Casanova" w:date="2018-08-11T21:35:00Z">
            <w:trPr>
              <w:trHeight w:val="426"/>
            </w:trPr>
          </w:trPrChange>
        </w:trPr>
        <w:tc>
          <w:tcPr>
            <w:tcW w:w="2547" w:type="dxa"/>
            <w:vMerge/>
            <w:tcPrChange w:id="656" w:author="Regina Casanova" w:date="2018-08-11T21:35:00Z">
              <w:tcPr>
                <w:tcW w:w="2547" w:type="dxa"/>
                <w:vMerge/>
              </w:tcPr>
            </w:tcPrChange>
          </w:tcPr>
          <w:p w14:paraId="34BACCF1" w14:textId="77777777" w:rsidR="003117EF" w:rsidRDefault="003117EF" w:rsidP="008D23C7">
            <w:pPr>
              <w:pStyle w:val="Texto"/>
            </w:pPr>
          </w:p>
        </w:tc>
        <w:tc>
          <w:tcPr>
            <w:tcW w:w="5374" w:type="dxa"/>
            <w:tcPrChange w:id="657" w:author="Regina Casanova" w:date="2018-08-11T21:35:00Z">
              <w:tcPr>
                <w:tcW w:w="5374" w:type="dxa"/>
              </w:tcPr>
            </w:tcPrChange>
          </w:tcPr>
          <w:p w14:paraId="7D551509" w14:textId="77777777" w:rsidR="003117EF" w:rsidRDefault="003117EF" w:rsidP="008D23C7">
            <w:pPr>
              <w:pStyle w:val="Texto"/>
            </w:pPr>
            <w:r>
              <w:t>Falta de capacidad de decisión y de autonomía para resolución de reclamos en niveles bajos de atención.</w:t>
            </w:r>
          </w:p>
        </w:tc>
      </w:tr>
      <w:tr w:rsidR="003117EF" w14:paraId="3DE8E19B" w14:textId="77777777" w:rsidTr="003117EF">
        <w:trPr>
          <w:trHeight w:val="471"/>
          <w:trPrChange w:id="658" w:author="Regina Casanova" w:date="2018-08-11T21:35:00Z">
            <w:trPr>
              <w:trHeight w:val="471"/>
            </w:trPr>
          </w:trPrChange>
        </w:trPr>
        <w:tc>
          <w:tcPr>
            <w:tcW w:w="2547" w:type="dxa"/>
            <w:vMerge/>
            <w:tcPrChange w:id="659" w:author="Regina Casanova" w:date="2018-08-11T21:35:00Z">
              <w:tcPr>
                <w:tcW w:w="2547" w:type="dxa"/>
                <w:vMerge/>
              </w:tcPr>
            </w:tcPrChange>
          </w:tcPr>
          <w:p w14:paraId="729AB3FB" w14:textId="77777777" w:rsidR="003117EF" w:rsidRDefault="003117EF" w:rsidP="008D23C7">
            <w:pPr>
              <w:pStyle w:val="Texto"/>
            </w:pPr>
          </w:p>
        </w:tc>
        <w:tc>
          <w:tcPr>
            <w:tcW w:w="5374" w:type="dxa"/>
            <w:tcPrChange w:id="660" w:author="Regina Casanova" w:date="2018-08-11T21:35:00Z">
              <w:tcPr>
                <w:tcW w:w="5374" w:type="dxa"/>
              </w:tcPr>
            </w:tcPrChange>
          </w:tcPr>
          <w:p w14:paraId="33F7A104" w14:textId="77777777" w:rsidR="003117EF" w:rsidRDefault="003117EF" w:rsidP="008D23C7">
            <w:pPr>
              <w:pStyle w:val="Texto"/>
            </w:pPr>
            <w:r>
              <w:t>Tiempos largos para resolución de reclamos.</w:t>
            </w:r>
          </w:p>
        </w:tc>
      </w:tr>
    </w:tbl>
    <w:p w14:paraId="2A23D844" w14:textId="77777777" w:rsidR="00A0375B" w:rsidRPr="0051206E" w:rsidRDefault="000E179A" w:rsidP="008D23C7">
      <w:pPr>
        <w:pStyle w:val="Texto"/>
        <w:jc w:val="center"/>
        <w:rPr>
          <w:sz w:val="22"/>
        </w:rPr>
      </w:pPr>
      <w:r w:rsidRPr="0051206E">
        <w:rPr>
          <w:sz w:val="22"/>
        </w:rPr>
        <w:t xml:space="preserve">Tabla Nº </w:t>
      </w:r>
      <w:r w:rsidR="00F305B6">
        <w:rPr>
          <w:sz w:val="22"/>
        </w:rPr>
        <w:t>3</w:t>
      </w:r>
      <w:r w:rsidRPr="0051206E">
        <w:rPr>
          <w:sz w:val="22"/>
        </w:rPr>
        <w:t xml:space="preserve">. Tabla de </w:t>
      </w:r>
      <w:r w:rsidR="00A0375B" w:rsidRPr="0051206E">
        <w:rPr>
          <w:sz w:val="22"/>
        </w:rPr>
        <w:t xml:space="preserve">hallazgos </w:t>
      </w:r>
      <w:r w:rsidR="005C0CEB" w:rsidRPr="0051206E">
        <w:rPr>
          <w:sz w:val="22"/>
        </w:rPr>
        <w:t>desafíos y limitaciones encontradas</w:t>
      </w:r>
      <w:r w:rsidR="00A0375B" w:rsidRPr="0051206E">
        <w:rPr>
          <w:sz w:val="22"/>
        </w:rPr>
        <w:t xml:space="preserve"> </w:t>
      </w:r>
      <w:r w:rsidRPr="0051206E">
        <w:rPr>
          <w:sz w:val="22"/>
        </w:rPr>
        <w:t>por tipo de usuario.</w:t>
      </w:r>
    </w:p>
    <w:p w14:paraId="3C2C8431" w14:textId="77777777" w:rsidR="00A04522" w:rsidRPr="00842BF2" w:rsidRDefault="00A04522" w:rsidP="00842BF2">
      <w:pPr>
        <w:pStyle w:val="Ttulo2"/>
      </w:pPr>
      <w:bookmarkStart w:id="661" w:name="_Toc520655727"/>
      <w:r w:rsidRPr="00D756B8">
        <w:t>Fase de Diseño</w:t>
      </w:r>
      <w:bookmarkEnd w:id="661"/>
    </w:p>
    <w:p w14:paraId="12D81D53" w14:textId="77777777" w:rsidR="00BA63BC" w:rsidRPr="008D23C7" w:rsidRDefault="00BA63BC" w:rsidP="00BA63BC">
      <w:pPr>
        <w:pStyle w:val="Ttulo3"/>
      </w:pPr>
      <w:bookmarkStart w:id="662" w:name="_Toc520655728"/>
      <w:r w:rsidRPr="008D23C7">
        <w:t>Tabla de requerimientos</w:t>
      </w:r>
      <w:bookmarkEnd w:id="662"/>
    </w:p>
    <w:p w14:paraId="07E9C49C" w14:textId="77777777" w:rsidR="00BA63BC" w:rsidRPr="008D23C7" w:rsidRDefault="00BA63BC" w:rsidP="00BA63BC">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35 necesidades que se repetían entre los distintos tipos de usuario. De ellas, se identificaron 11 requerimientos del </w:t>
      </w:r>
      <w:r w:rsidR="00F95B03">
        <w:t>aplicativo informático</w:t>
      </w:r>
      <w:r>
        <w:t xml:space="preserve"> </w:t>
      </w:r>
      <w:r w:rsidRPr="00BA156B">
        <w:t xml:space="preserve">que podían resolver las 35 necesidades y se identificó 1 requerimiento por cada una de las 20 necesidades restantes. Se obtuvo una tabla con un total de 31 requerimientos, a los cuales se les </w:t>
      </w:r>
      <w:r w:rsidRPr="00BA156B">
        <w:lastRenderedPageBreak/>
        <w:t>dio un valor de prioridad a cada uno, siendo “1” por prioridad baja, “2” por prioridad media y “3” por prioridad alta.</w:t>
      </w:r>
    </w:p>
    <w:p w14:paraId="2E2844C7" w14:textId="77777777" w:rsidR="00BA63BC" w:rsidRPr="008D23C7" w:rsidRDefault="00BA63BC" w:rsidP="00BA63BC">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rsidR="00F95B03">
        <w:t>aplicativo informático</w:t>
      </w:r>
      <w:r w:rsidRPr="00BA156B">
        <w:t xml:space="preserve"> sin tener que realizar un </w:t>
      </w:r>
      <w:r w:rsidR="00F95B03">
        <w:t>aplicativo informático</w:t>
      </w:r>
      <w:r w:rsidRPr="00BA156B">
        <w:t xml:space="preserve"> diferente para cada uno de ellos. Lo único que agregaría a la idea original sería una opción donde se tiene que elegir el tipo de solicitud se desea presentar.</w:t>
      </w:r>
    </w:p>
    <w:p w14:paraId="59E3514C" w14:textId="77777777" w:rsidR="00BA63BC" w:rsidRPr="00BA156B" w:rsidRDefault="00BA63BC" w:rsidP="00BA63BC">
      <w:pPr>
        <w:spacing w:line="360" w:lineRule="auto"/>
        <w:jc w:val="both"/>
      </w:pPr>
      <w:r w:rsidRPr="00BA156B">
        <w:t>La tabla de requerimientos se presenta a continuación.</w:t>
      </w:r>
    </w:p>
    <w:p w14:paraId="00B2A3A2" w14:textId="77777777" w:rsidR="00BA63BC" w:rsidRPr="00BA156B" w:rsidRDefault="00BA63BC" w:rsidP="00BA63BC">
      <w:pPr>
        <w:spacing w:line="360" w:lineRule="auto"/>
        <w:jc w:val="both"/>
        <w:sectPr w:rsidR="00BA63BC" w:rsidRPr="00BA156B" w:rsidSect="00D45FC4">
          <w:headerReference w:type="default" r:id="rId14"/>
          <w:footerReference w:type="even" r:id="rId15"/>
          <w:footerReference w:type="default" r:id="rId16"/>
          <w:footerReference w:type="first" r:id="rId17"/>
          <w:pgSz w:w="11900" w:h="16840"/>
          <w:pgMar w:top="1701" w:right="1701" w:bottom="1701" w:left="2268" w:header="708" w:footer="708" w:gutter="0"/>
          <w:pgNumType w:start="1"/>
          <w:cols w:space="708"/>
          <w:titlePg/>
          <w:docGrid w:linePitch="360"/>
        </w:sectPr>
      </w:pPr>
    </w:p>
    <w:p w14:paraId="603C3B37" w14:textId="77777777" w:rsidR="00BA63BC" w:rsidRPr="00BA156B" w:rsidRDefault="00BA63BC" w:rsidP="00BA63BC">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Change w:id="663">
          <w:tblGrid>
            <w:gridCol w:w="432"/>
            <w:gridCol w:w="72"/>
            <w:gridCol w:w="432"/>
            <w:gridCol w:w="1283"/>
            <w:gridCol w:w="432"/>
            <w:gridCol w:w="2069"/>
            <w:gridCol w:w="432"/>
            <w:gridCol w:w="4948"/>
            <w:gridCol w:w="432"/>
            <w:gridCol w:w="1909"/>
            <w:gridCol w:w="432"/>
            <w:gridCol w:w="1127"/>
            <w:gridCol w:w="432"/>
          </w:tblGrid>
        </w:tblGridChange>
      </w:tblGrid>
      <w:tr w:rsidR="00B874DF" w:rsidRPr="00BA156B" w14:paraId="5DD639D2" w14:textId="77777777" w:rsidTr="007815C0">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01B8A41F"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237CF0DC"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0B30F93A"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70D5CD41"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553036BD" w14:textId="77777777" w:rsidR="00BA63BC" w:rsidRPr="00BA156B" w:rsidRDefault="00BA63BC" w:rsidP="004105E1">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5B0E1E1" w14:textId="77777777" w:rsidR="00BA63BC" w:rsidRPr="00BA156B" w:rsidRDefault="00BA63BC" w:rsidP="004105E1">
            <w:pPr>
              <w:autoSpaceDE w:val="0"/>
              <w:autoSpaceDN w:val="0"/>
              <w:adjustRightInd w:val="0"/>
              <w:spacing w:line="360" w:lineRule="atLeast"/>
              <w:ind w:right="395"/>
              <w:rPr>
                <w:b/>
                <w:bCs/>
                <w:color w:val="000000"/>
              </w:rPr>
            </w:pPr>
            <w:r w:rsidRPr="00BA156B">
              <w:rPr>
                <w:b/>
                <w:bCs/>
                <w:color w:val="000000"/>
              </w:rPr>
              <w:t>Prioridad</w:t>
            </w:r>
          </w:p>
        </w:tc>
      </w:tr>
      <w:tr w:rsidR="00BA63BC" w:rsidRPr="00BA156B" w14:paraId="781A800C"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6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6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6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E7519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Change w:id="667" w:author="Regina Casanova" w:date="2018-08-11T21:35:00Z">
              <w:tcPr>
                <w:tcW w:w="1715" w:type="dxa"/>
                <w:gridSpan w:val="2"/>
                <w:tcBorders>
                  <w:bottom w:val="single" w:sz="8" w:space="0" w:color="000000"/>
                  <w:right w:val="single" w:sz="8" w:space="0" w:color="000000"/>
                </w:tcBorders>
                <w:vAlign w:val="bottom"/>
              </w:tcPr>
            </w:tcPrChange>
          </w:tcPr>
          <w:p w14:paraId="6D56EF5C"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68" w:author="Regina Casanova" w:date="2018-08-11T21:35:00Z">
              <w:tcPr>
                <w:tcW w:w="2501" w:type="dxa"/>
                <w:gridSpan w:val="2"/>
                <w:tcBorders>
                  <w:bottom w:val="single" w:sz="8" w:space="0" w:color="000000"/>
                  <w:right w:val="single" w:sz="8" w:space="0" w:color="000000"/>
                </w:tcBorders>
                <w:vAlign w:val="bottom"/>
              </w:tcPr>
            </w:tcPrChange>
          </w:tcPr>
          <w:p w14:paraId="3B299C53" w14:textId="77777777" w:rsidR="00BA63BC" w:rsidRPr="00BA156B" w:rsidRDefault="00BA63BC" w:rsidP="004105E1">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Change w:id="669" w:author="Regina Casanova" w:date="2018-08-11T21:35:00Z">
              <w:tcPr>
                <w:tcW w:w="5380" w:type="dxa"/>
                <w:gridSpan w:val="2"/>
                <w:tcBorders>
                  <w:bottom w:val="single" w:sz="8" w:space="0" w:color="000000"/>
                  <w:right w:val="single" w:sz="8" w:space="0" w:color="000000"/>
                </w:tcBorders>
                <w:vAlign w:val="bottom"/>
              </w:tcPr>
            </w:tcPrChange>
          </w:tcPr>
          <w:p w14:paraId="465EF86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Change w:id="670" w:author="Regina Casanova" w:date="2018-08-11T21:35:00Z">
              <w:tcPr>
                <w:tcW w:w="2341" w:type="dxa"/>
                <w:gridSpan w:val="2"/>
                <w:tcBorders>
                  <w:bottom w:val="single" w:sz="8" w:space="0" w:color="000000"/>
                  <w:right w:val="single" w:sz="8" w:space="0" w:color="000000"/>
                </w:tcBorders>
                <w:vAlign w:val="bottom"/>
              </w:tcPr>
            </w:tcPrChange>
          </w:tcPr>
          <w:p w14:paraId="446BDECF" w14:textId="77777777" w:rsidR="00BA63BC" w:rsidRPr="00BA156B" w:rsidRDefault="00BA63BC" w:rsidP="004105E1">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Change w:id="671" w:author="Regina Casanova" w:date="2018-08-11T21:35:00Z">
              <w:tcPr>
                <w:tcW w:w="1559" w:type="dxa"/>
                <w:gridSpan w:val="2"/>
                <w:tcBorders>
                  <w:bottom w:val="single" w:sz="8" w:space="0" w:color="000000"/>
                  <w:right w:val="single" w:sz="8" w:space="0" w:color="000000"/>
                </w:tcBorders>
                <w:vAlign w:val="bottom"/>
              </w:tcPr>
            </w:tcPrChange>
          </w:tcPr>
          <w:p w14:paraId="794F73CD"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3560D4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BAF40E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14:paraId="7D58963B"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4A8852DD" w14:textId="77777777" w:rsidR="00BA63BC" w:rsidRPr="00BA156B" w:rsidRDefault="00BA63BC" w:rsidP="004105E1">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6ADFC4D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sidR="00F95B03">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258E92A5" w14:textId="77777777" w:rsidR="00BA63BC" w:rsidRPr="00BA156B" w:rsidRDefault="00BA63BC" w:rsidP="004105E1">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699C7C3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EA379A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7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7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7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0747C7E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Change w:id="675" w:author="Regina Casanova" w:date="2018-08-11T21:35:00Z">
              <w:tcPr>
                <w:tcW w:w="1715" w:type="dxa"/>
                <w:gridSpan w:val="2"/>
                <w:tcBorders>
                  <w:bottom w:val="single" w:sz="8" w:space="0" w:color="000000"/>
                  <w:right w:val="single" w:sz="8" w:space="0" w:color="000000"/>
                </w:tcBorders>
                <w:vAlign w:val="bottom"/>
              </w:tcPr>
            </w:tcPrChange>
          </w:tcPr>
          <w:p w14:paraId="67CC35AA"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76" w:author="Regina Casanova" w:date="2018-08-11T21:35:00Z">
              <w:tcPr>
                <w:tcW w:w="2501" w:type="dxa"/>
                <w:gridSpan w:val="2"/>
                <w:tcBorders>
                  <w:bottom w:val="single" w:sz="8" w:space="0" w:color="000000"/>
                  <w:right w:val="single" w:sz="8" w:space="0" w:color="000000"/>
                </w:tcBorders>
                <w:vAlign w:val="bottom"/>
              </w:tcPr>
            </w:tcPrChange>
          </w:tcPr>
          <w:p w14:paraId="2033B1AC" w14:textId="77777777" w:rsidR="00BA63BC" w:rsidRPr="00BA156B" w:rsidRDefault="00BA63BC" w:rsidP="004105E1">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Change w:id="677" w:author="Regina Casanova" w:date="2018-08-11T21:35:00Z">
              <w:tcPr>
                <w:tcW w:w="5380" w:type="dxa"/>
                <w:gridSpan w:val="2"/>
                <w:tcBorders>
                  <w:bottom w:val="single" w:sz="8" w:space="0" w:color="000000"/>
                  <w:right w:val="single" w:sz="8" w:space="0" w:color="000000"/>
                </w:tcBorders>
                <w:vAlign w:val="bottom"/>
              </w:tcPr>
            </w:tcPrChange>
          </w:tcPr>
          <w:p w14:paraId="7A33D11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Change w:id="678" w:author="Regina Casanova" w:date="2018-08-11T21:35:00Z">
              <w:tcPr>
                <w:tcW w:w="2341" w:type="dxa"/>
                <w:gridSpan w:val="2"/>
                <w:tcBorders>
                  <w:bottom w:val="single" w:sz="8" w:space="0" w:color="000000"/>
                  <w:right w:val="single" w:sz="8" w:space="0" w:color="000000"/>
                </w:tcBorders>
                <w:vAlign w:val="bottom"/>
              </w:tcPr>
            </w:tcPrChange>
          </w:tcPr>
          <w:p w14:paraId="30E8AB95" w14:textId="77777777" w:rsidR="00BA63BC" w:rsidRPr="00BA156B" w:rsidRDefault="00BA63BC" w:rsidP="004105E1">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Change w:id="679" w:author="Regina Casanova" w:date="2018-08-11T21:35:00Z">
              <w:tcPr>
                <w:tcW w:w="1559" w:type="dxa"/>
                <w:gridSpan w:val="2"/>
                <w:tcBorders>
                  <w:bottom w:val="single" w:sz="8" w:space="0" w:color="000000"/>
                  <w:right w:val="single" w:sz="8" w:space="0" w:color="000000"/>
                </w:tcBorders>
                <w:vAlign w:val="bottom"/>
              </w:tcPr>
            </w:tcPrChange>
          </w:tcPr>
          <w:p w14:paraId="690B3956"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C5BBC75"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07EB43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14:paraId="67D56764"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00EC625D" w14:textId="77777777" w:rsidR="00BA63BC" w:rsidRPr="00BA156B" w:rsidRDefault="00BA63BC" w:rsidP="004105E1">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14:paraId="0786470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sidR="00F95B03">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55EB433" w14:textId="77777777" w:rsidR="00BA63BC" w:rsidRPr="00BA156B" w:rsidRDefault="00BA63BC" w:rsidP="004105E1">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14:paraId="5D33EE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697CAB5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8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8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8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659938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Change w:id="683" w:author="Regina Casanova" w:date="2018-08-11T21:35:00Z">
              <w:tcPr>
                <w:tcW w:w="1715" w:type="dxa"/>
                <w:gridSpan w:val="2"/>
                <w:tcBorders>
                  <w:bottom w:val="single" w:sz="8" w:space="0" w:color="000000"/>
                  <w:right w:val="single" w:sz="8" w:space="0" w:color="000000"/>
                </w:tcBorders>
                <w:vAlign w:val="bottom"/>
              </w:tcPr>
            </w:tcPrChange>
          </w:tcPr>
          <w:p w14:paraId="457D25F0"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84" w:author="Regina Casanova" w:date="2018-08-11T21:35:00Z">
              <w:tcPr>
                <w:tcW w:w="2501" w:type="dxa"/>
                <w:gridSpan w:val="2"/>
                <w:tcBorders>
                  <w:bottom w:val="single" w:sz="8" w:space="0" w:color="000000"/>
                  <w:right w:val="single" w:sz="8" w:space="0" w:color="000000"/>
                </w:tcBorders>
                <w:vAlign w:val="bottom"/>
              </w:tcPr>
            </w:tcPrChange>
          </w:tcPr>
          <w:p w14:paraId="6D25531C" w14:textId="77777777" w:rsidR="00BA63BC" w:rsidRPr="00BA156B" w:rsidRDefault="00BA63BC" w:rsidP="004105E1">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Change w:id="685" w:author="Regina Casanova" w:date="2018-08-11T21:35:00Z">
              <w:tcPr>
                <w:tcW w:w="5380" w:type="dxa"/>
                <w:gridSpan w:val="2"/>
                <w:tcBorders>
                  <w:bottom w:val="single" w:sz="8" w:space="0" w:color="000000"/>
                  <w:right w:val="single" w:sz="8" w:space="0" w:color="000000"/>
                </w:tcBorders>
                <w:vAlign w:val="bottom"/>
              </w:tcPr>
            </w:tcPrChange>
          </w:tcPr>
          <w:p w14:paraId="4BF23AB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Change w:id="686" w:author="Regina Casanova" w:date="2018-08-11T21:35:00Z">
              <w:tcPr>
                <w:tcW w:w="2341" w:type="dxa"/>
                <w:gridSpan w:val="2"/>
                <w:tcBorders>
                  <w:bottom w:val="single" w:sz="8" w:space="0" w:color="000000"/>
                  <w:right w:val="single" w:sz="8" w:space="0" w:color="000000"/>
                </w:tcBorders>
                <w:vAlign w:val="bottom"/>
              </w:tcPr>
            </w:tcPrChange>
          </w:tcPr>
          <w:p w14:paraId="26C3DE98"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Change w:id="687" w:author="Regina Casanova" w:date="2018-08-11T21:35:00Z">
              <w:tcPr>
                <w:tcW w:w="1559" w:type="dxa"/>
                <w:gridSpan w:val="2"/>
                <w:tcBorders>
                  <w:bottom w:val="single" w:sz="8" w:space="0" w:color="000000"/>
                  <w:right w:val="single" w:sz="8" w:space="0" w:color="000000"/>
                </w:tcBorders>
                <w:vAlign w:val="bottom"/>
              </w:tcPr>
            </w:tcPrChange>
          </w:tcPr>
          <w:p w14:paraId="433F2BB6"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6C322FF6"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EC5708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6</w:t>
            </w:r>
          </w:p>
        </w:tc>
        <w:tc>
          <w:tcPr>
            <w:tcW w:w="1715" w:type="dxa"/>
            <w:tcBorders>
              <w:bottom w:val="single" w:sz="8" w:space="0" w:color="000000"/>
              <w:right w:val="single" w:sz="8" w:space="0" w:color="000000"/>
            </w:tcBorders>
            <w:shd w:val="clear" w:color="auto" w:fill="E1E0E0"/>
            <w:vAlign w:val="bottom"/>
          </w:tcPr>
          <w:p w14:paraId="277BFCE3"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5AA14956" w14:textId="77777777" w:rsidR="00BA63BC" w:rsidRPr="00BA156B" w:rsidRDefault="00BA63BC" w:rsidP="004105E1">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14:paraId="78873CE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ver los pasos seguidos por la IPRESS para dar </w:t>
            </w:r>
            <w:r w:rsidRPr="00BA156B">
              <w:rPr>
                <w:color w:val="000000"/>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77389A39"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Mostrar dentro de la tabla de reclamos un desplegable donde se </w:t>
            </w:r>
            <w:r w:rsidRPr="00BA156B">
              <w:rPr>
                <w:color w:val="000000"/>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518165FB"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488349E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8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8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9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C66F22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Change w:id="691" w:author="Regina Casanova" w:date="2018-08-11T21:35:00Z">
              <w:tcPr>
                <w:tcW w:w="1715" w:type="dxa"/>
                <w:gridSpan w:val="2"/>
                <w:tcBorders>
                  <w:bottom w:val="single" w:sz="8" w:space="0" w:color="000000"/>
                  <w:right w:val="single" w:sz="8" w:space="0" w:color="000000"/>
                </w:tcBorders>
                <w:vAlign w:val="bottom"/>
              </w:tcPr>
            </w:tcPrChange>
          </w:tcPr>
          <w:p w14:paraId="74643FFE"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692" w:author="Regina Casanova" w:date="2018-08-11T21:35:00Z">
              <w:tcPr>
                <w:tcW w:w="2501" w:type="dxa"/>
                <w:gridSpan w:val="2"/>
                <w:tcBorders>
                  <w:bottom w:val="single" w:sz="8" w:space="0" w:color="000000"/>
                  <w:right w:val="single" w:sz="8" w:space="0" w:color="000000"/>
                </w:tcBorders>
                <w:vAlign w:val="bottom"/>
              </w:tcPr>
            </w:tcPrChange>
          </w:tcPr>
          <w:p w14:paraId="44F7E936" w14:textId="77777777" w:rsidR="00BA63BC" w:rsidRPr="00BA156B" w:rsidRDefault="00BA63BC" w:rsidP="004105E1">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Change w:id="693" w:author="Regina Casanova" w:date="2018-08-11T21:35:00Z">
              <w:tcPr>
                <w:tcW w:w="5380" w:type="dxa"/>
                <w:gridSpan w:val="2"/>
                <w:tcBorders>
                  <w:bottom w:val="single" w:sz="8" w:space="0" w:color="000000"/>
                  <w:right w:val="single" w:sz="8" w:space="0" w:color="000000"/>
                </w:tcBorders>
                <w:vAlign w:val="bottom"/>
              </w:tcPr>
            </w:tcPrChange>
          </w:tcPr>
          <w:p w14:paraId="75BA92D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Change w:id="694" w:author="Regina Casanova" w:date="2018-08-11T21:35:00Z">
              <w:tcPr>
                <w:tcW w:w="2341" w:type="dxa"/>
                <w:gridSpan w:val="2"/>
                <w:tcBorders>
                  <w:bottom w:val="single" w:sz="8" w:space="0" w:color="000000"/>
                  <w:right w:val="single" w:sz="8" w:space="0" w:color="000000"/>
                </w:tcBorders>
                <w:vAlign w:val="bottom"/>
              </w:tcPr>
            </w:tcPrChange>
          </w:tcPr>
          <w:p w14:paraId="11A0DE63" w14:textId="77777777" w:rsidR="00BA63BC" w:rsidRPr="00BA156B" w:rsidRDefault="00BA63BC" w:rsidP="004105E1">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Change w:id="695" w:author="Regina Casanova" w:date="2018-08-11T21:35:00Z">
              <w:tcPr>
                <w:tcW w:w="1559" w:type="dxa"/>
                <w:gridSpan w:val="2"/>
                <w:tcBorders>
                  <w:bottom w:val="single" w:sz="8" w:space="0" w:color="000000"/>
                  <w:right w:val="single" w:sz="8" w:space="0" w:color="000000"/>
                </w:tcBorders>
                <w:vAlign w:val="bottom"/>
              </w:tcPr>
            </w:tcPrChange>
          </w:tcPr>
          <w:p w14:paraId="63803522"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128D2B21"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FB6A949"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14:paraId="4D894038"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14:paraId="257170FF"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14:paraId="0C08B98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45C18605" w14:textId="77777777" w:rsidR="00BA63BC" w:rsidRPr="00BA156B" w:rsidRDefault="00BA63BC" w:rsidP="004105E1">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14:paraId="2C3F4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9FD1F32"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69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69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69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CBC4AFB"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Change w:id="699" w:author="Regina Casanova" w:date="2018-08-11T21:35:00Z">
              <w:tcPr>
                <w:tcW w:w="1715" w:type="dxa"/>
                <w:gridSpan w:val="2"/>
                <w:tcBorders>
                  <w:bottom w:val="single" w:sz="8" w:space="0" w:color="000000"/>
                  <w:right w:val="single" w:sz="8" w:space="0" w:color="000000"/>
                </w:tcBorders>
                <w:vAlign w:val="bottom"/>
              </w:tcPr>
            </w:tcPrChange>
          </w:tcPr>
          <w:p w14:paraId="6E956FA6" w14:textId="77777777" w:rsidR="00BA63BC" w:rsidRPr="00BA156B" w:rsidRDefault="00BA63BC" w:rsidP="004105E1">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Change w:id="700" w:author="Regina Casanova" w:date="2018-08-11T21:35:00Z">
              <w:tcPr>
                <w:tcW w:w="2501" w:type="dxa"/>
                <w:gridSpan w:val="2"/>
                <w:tcBorders>
                  <w:bottom w:val="single" w:sz="8" w:space="0" w:color="000000"/>
                  <w:right w:val="single" w:sz="8" w:space="0" w:color="000000"/>
                </w:tcBorders>
                <w:vAlign w:val="bottom"/>
              </w:tcPr>
            </w:tcPrChange>
          </w:tcPr>
          <w:p w14:paraId="75E925CB" w14:textId="77777777" w:rsidR="00BA63BC" w:rsidRPr="00BA156B" w:rsidRDefault="00BA63BC" w:rsidP="004105E1">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Change w:id="701" w:author="Regina Casanova" w:date="2018-08-11T21:35:00Z">
              <w:tcPr>
                <w:tcW w:w="5380" w:type="dxa"/>
                <w:gridSpan w:val="2"/>
                <w:tcBorders>
                  <w:bottom w:val="single" w:sz="8" w:space="0" w:color="000000"/>
                  <w:right w:val="single" w:sz="8" w:space="0" w:color="000000"/>
                </w:tcBorders>
                <w:vAlign w:val="bottom"/>
              </w:tcPr>
            </w:tcPrChange>
          </w:tcPr>
          <w:p w14:paraId="0C5BCB9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Change w:id="702" w:author="Regina Casanova" w:date="2018-08-11T21:35:00Z">
              <w:tcPr>
                <w:tcW w:w="2341" w:type="dxa"/>
                <w:gridSpan w:val="2"/>
                <w:tcBorders>
                  <w:bottom w:val="single" w:sz="8" w:space="0" w:color="000000"/>
                  <w:right w:val="single" w:sz="8" w:space="0" w:color="000000"/>
                </w:tcBorders>
                <w:vAlign w:val="bottom"/>
              </w:tcPr>
            </w:tcPrChange>
          </w:tcPr>
          <w:p w14:paraId="389D4607" w14:textId="77777777" w:rsidR="00BA63BC" w:rsidRPr="00BA156B" w:rsidRDefault="00BA63BC" w:rsidP="004105E1">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Change w:id="703" w:author="Regina Casanova" w:date="2018-08-11T21:35:00Z">
              <w:tcPr>
                <w:tcW w:w="1559" w:type="dxa"/>
                <w:gridSpan w:val="2"/>
                <w:tcBorders>
                  <w:bottom w:val="single" w:sz="8" w:space="0" w:color="000000"/>
                  <w:right w:val="single" w:sz="8" w:space="0" w:color="000000"/>
                </w:tcBorders>
                <w:vAlign w:val="bottom"/>
              </w:tcPr>
            </w:tcPrChange>
          </w:tcPr>
          <w:p w14:paraId="049457E8"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23A6B68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0EA298A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0</w:t>
            </w:r>
          </w:p>
        </w:tc>
        <w:tc>
          <w:tcPr>
            <w:tcW w:w="1715" w:type="dxa"/>
            <w:tcBorders>
              <w:bottom w:val="single" w:sz="8" w:space="0" w:color="000000"/>
              <w:right w:val="single" w:sz="8" w:space="0" w:color="000000"/>
            </w:tcBorders>
            <w:shd w:val="clear" w:color="auto" w:fill="E1E0E0"/>
            <w:vAlign w:val="bottom"/>
          </w:tcPr>
          <w:p w14:paraId="0EC82B0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0282B0D" w14:textId="77777777" w:rsidR="00BA63BC" w:rsidRPr="00BA156B" w:rsidRDefault="00BA63BC" w:rsidP="004105E1">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14:paraId="10085456"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2A982D14"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14:paraId="2B0616D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38350FF"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0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0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0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DB642D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Change w:id="707" w:author="Regina Casanova" w:date="2018-08-11T21:35:00Z">
              <w:tcPr>
                <w:tcW w:w="1715" w:type="dxa"/>
                <w:gridSpan w:val="2"/>
                <w:tcBorders>
                  <w:bottom w:val="single" w:sz="8" w:space="0" w:color="000000"/>
                  <w:right w:val="single" w:sz="8" w:space="0" w:color="000000"/>
                </w:tcBorders>
                <w:vAlign w:val="bottom"/>
              </w:tcPr>
            </w:tcPrChange>
          </w:tcPr>
          <w:p w14:paraId="64304452"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08" w:author="Regina Casanova" w:date="2018-08-11T21:35:00Z">
              <w:tcPr>
                <w:tcW w:w="2501" w:type="dxa"/>
                <w:gridSpan w:val="2"/>
                <w:tcBorders>
                  <w:bottom w:val="single" w:sz="8" w:space="0" w:color="000000"/>
                  <w:right w:val="single" w:sz="8" w:space="0" w:color="000000"/>
                </w:tcBorders>
                <w:vAlign w:val="bottom"/>
              </w:tcPr>
            </w:tcPrChange>
          </w:tcPr>
          <w:p w14:paraId="2AB9D96E"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Change w:id="709" w:author="Regina Casanova" w:date="2018-08-11T21:35:00Z">
              <w:tcPr>
                <w:tcW w:w="5380" w:type="dxa"/>
                <w:gridSpan w:val="2"/>
                <w:tcBorders>
                  <w:bottom w:val="single" w:sz="8" w:space="0" w:color="000000"/>
                  <w:right w:val="single" w:sz="8" w:space="0" w:color="000000"/>
                </w:tcBorders>
                <w:vAlign w:val="bottom"/>
              </w:tcPr>
            </w:tcPrChange>
          </w:tcPr>
          <w:p w14:paraId="36D70A0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Change w:id="710" w:author="Regina Casanova" w:date="2018-08-11T21:35:00Z">
              <w:tcPr>
                <w:tcW w:w="2341" w:type="dxa"/>
                <w:gridSpan w:val="2"/>
                <w:tcBorders>
                  <w:bottom w:val="single" w:sz="8" w:space="0" w:color="000000"/>
                  <w:right w:val="single" w:sz="8" w:space="0" w:color="000000"/>
                </w:tcBorders>
                <w:vAlign w:val="bottom"/>
              </w:tcPr>
            </w:tcPrChange>
          </w:tcPr>
          <w:p w14:paraId="72A9A4A8" w14:textId="77777777" w:rsidR="00BA63BC" w:rsidRPr="00BA156B" w:rsidRDefault="00BA63BC" w:rsidP="004105E1">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Change w:id="711" w:author="Regina Casanova" w:date="2018-08-11T21:35:00Z">
              <w:tcPr>
                <w:tcW w:w="1559" w:type="dxa"/>
                <w:gridSpan w:val="2"/>
                <w:tcBorders>
                  <w:bottom w:val="single" w:sz="8" w:space="0" w:color="000000"/>
                  <w:right w:val="single" w:sz="8" w:space="0" w:color="000000"/>
                </w:tcBorders>
                <w:vAlign w:val="bottom"/>
              </w:tcPr>
            </w:tcPrChange>
          </w:tcPr>
          <w:p w14:paraId="711EBE9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1DAA4064"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FC716E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2</w:t>
            </w:r>
          </w:p>
        </w:tc>
        <w:tc>
          <w:tcPr>
            <w:tcW w:w="1715" w:type="dxa"/>
            <w:tcBorders>
              <w:bottom w:val="single" w:sz="8" w:space="0" w:color="000000"/>
              <w:right w:val="single" w:sz="8" w:space="0" w:color="000000"/>
            </w:tcBorders>
            <w:shd w:val="clear" w:color="auto" w:fill="E1E0E0"/>
            <w:vAlign w:val="bottom"/>
          </w:tcPr>
          <w:p w14:paraId="33C5CA8C"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45F82CA8" w14:textId="77777777" w:rsidR="00BA63BC" w:rsidRPr="00BA156B" w:rsidRDefault="00BA63BC" w:rsidP="004105E1">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14:paraId="5CD6140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BCB3912" w14:textId="77777777" w:rsidR="00BA63BC" w:rsidRPr="00BA156B" w:rsidRDefault="00BA63BC" w:rsidP="004105E1">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5E5929ED"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A63BC" w:rsidRPr="00BA156B" w14:paraId="437AC3B5"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1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1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1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2775074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Change w:id="715" w:author="Regina Casanova" w:date="2018-08-11T21:35:00Z">
              <w:tcPr>
                <w:tcW w:w="1715" w:type="dxa"/>
                <w:gridSpan w:val="2"/>
                <w:tcBorders>
                  <w:bottom w:val="single" w:sz="8" w:space="0" w:color="000000"/>
                  <w:right w:val="single" w:sz="8" w:space="0" w:color="000000"/>
                </w:tcBorders>
                <w:vAlign w:val="bottom"/>
              </w:tcPr>
            </w:tcPrChange>
          </w:tcPr>
          <w:p w14:paraId="4FA43B07"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16" w:author="Regina Casanova" w:date="2018-08-11T21:35:00Z">
              <w:tcPr>
                <w:tcW w:w="2501" w:type="dxa"/>
                <w:gridSpan w:val="2"/>
                <w:tcBorders>
                  <w:bottom w:val="single" w:sz="8" w:space="0" w:color="000000"/>
                  <w:right w:val="single" w:sz="8" w:space="0" w:color="000000"/>
                </w:tcBorders>
                <w:vAlign w:val="bottom"/>
              </w:tcPr>
            </w:tcPrChange>
          </w:tcPr>
          <w:p w14:paraId="6A796364" w14:textId="77777777" w:rsidR="00BA63BC" w:rsidRPr="00BA156B" w:rsidRDefault="00BA63BC" w:rsidP="004105E1">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Change w:id="717" w:author="Regina Casanova" w:date="2018-08-11T21:35:00Z">
              <w:tcPr>
                <w:tcW w:w="5380" w:type="dxa"/>
                <w:gridSpan w:val="2"/>
                <w:tcBorders>
                  <w:bottom w:val="single" w:sz="8" w:space="0" w:color="000000"/>
                  <w:right w:val="single" w:sz="8" w:space="0" w:color="000000"/>
                </w:tcBorders>
                <w:vAlign w:val="bottom"/>
              </w:tcPr>
            </w:tcPrChange>
          </w:tcPr>
          <w:p w14:paraId="4DE6EA1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Change w:id="718" w:author="Regina Casanova" w:date="2018-08-11T21:35:00Z">
              <w:tcPr>
                <w:tcW w:w="2341" w:type="dxa"/>
                <w:gridSpan w:val="2"/>
                <w:tcBorders>
                  <w:bottom w:val="single" w:sz="8" w:space="0" w:color="000000"/>
                  <w:right w:val="single" w:sz="8" w:space="0" w:color="000000"/>
                </w:tcBorders>
                <w:vAlign w:val="bottom"/>
              </w:tcPr>
            </w:tcPrChange>
          </w:tcPr>
          <w:p w14:paraId="2EAF4A60" w14:textId="77777777" w:rsidR="00BA63BC" w:rsidRPr="00BA156B" w:rsidRDefault="00BA63BC" w:rsidP="004105E1">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Change w:id="719" w:author="Regina Casanova" w:date="2018-08-11T21:35:00Z">
              <w:tcPr>
                <w:tcW w:w="1559" w:type="dxa"/>
                <w:gridSpan w:val="2"/>
                <w:tcBorders>
                  <w:bottom w:val="single" w:sz="8" w:space="0" w:color="000000"/>
                  <w:right w:val="single" w:sz="8" w:space="0" w:color="000000"/>
                </w:tcBorders>
                <w:vAlign w:val="bottom"/>
              </w:tcPr>
            </w:tcPrChange>
          </w:tcPr>
          <w:p w14:paraId="15C50C6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4D72735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57B2D83C"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14:paraId="031E5BB4"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3EB0BD11" w14:textId="77777777" w:rsidR="00BA63BC" w:rsidRPr="00BA156B" w:rsidRDefault="00BA63BC" w:rsidP="004105E1">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14:paraId="1D520341"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6E53A96E" w14:textId="77777777" w:rsidR="00BA63BC" w:rsidRPr="00BA156B" w:rsidRDefault="00BA63BC" w:rsidP="004105E1">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1A97D27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F148C6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2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2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2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3AC0262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5</w:t>
            </w:r>
          </w:p>
        </w:tc>
        <w:tc>
          <w:tcPr>
            <w:tcW w:w="1715" w:type="dxa"/>
            <w:tcBorders>
              <w:bottom w:val="single" w:sz="8" w:space="0" w:color="000000"/>
              <w:right w:val="single" w:sz="8" w:space="0" w:color="000000"/>
            </w:tcBorders>
            <w:vAlign w:val="bottom"/>
            <w:tcPrChange w:id="723" w:author="Regina Casanova" w:date="2018-08-11T21:35:00Z">
              <w:tcPr>
                <w:tcW w:w="1715" w:type="dxa"/>
                <w:gridSpan w:val="2"/>
                <w:tcBorders>
                  <w:bottom w:val="single" w:sz="8" w:space="0" w:color="000000"/>
                  <w:right w:val="single" w:sz="8" w:space="0" w:color="000000"/>
                </w:tcBorders>
                <w:vAlign w:val="bottom"/>
              </w:tcPr>
            </w:tcPrChange>
          </w:tcPr>
          <w:p w14:paraId="78847391"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24" w:author="Regina Casanova" w:date="2018-08-11T21:35:00Z">
              <w:tcPr>
                <w:tcW w:w="2501" w:type="dxa"/>
                <w:gridSpan w:val="2"/>
                <w:tcBorders>
                  <w:bottom w:val="single" w:sz="8" w:space="0" w:color="000000"/>
                  <w:right w:val="single" w:sz="8" w:space="0" w:color="000000"/>
                </w:tcBorders>
                <w:vAlign w:val="bottom"/>
              </w:tcPr>
            </w:tcPrChange>
          </w:tcPr>
          <w:p w14:paraId="0C5273DF" w14:textId="77777777" w:rsidR="00BA63BC" w:rsidRPr="00BA156B" w:rsidRDefault="00BA63BC" w:rsidP="004105E1">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Change w:id="725" w:author="Regina Casanova" w:date="2018-08-11T21:35:00Z">
              <w:tcPr>
                <w:tcW w:w="5380" w:type="dxa"/>
                <w:gridSpan w:val="2"/>
                <w:tcBorders>
                  <w:bottom w:val="single" w:sz="8" w:space="0" w:color="000000"/>
                  <w:right w:val="single" w:sz="8" w:space="0" w:color="000000"/>
                </w:tcBorders>
                <w:vAlign w:val="bottom"/>
              </w:tcPr>
            </w:tcPrChange>
          </w:tcPr>
          <w:p w14:paraId="5233DE98"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Change w:id="726" w:author="Regina Casanova" w:date="2018-08-11T21:35:00Z">
              <w:tcPr>
                <w:tcW w:w="2341" w:type="dxa"/>
                <w:gridSpan w:val="2"/>
                <w:tcBorders>
                  <w:bottom w:val="single" w:sz="8" w:space="0" w:color="000000"/>
                  <w:right w:val="single" w:sz="8" w:space="0" w:color="000000"/>
                </w:tcBorders>
                <w:vAlign w:val="bottom"/>
              </w:tcPr>
            </w:tcPrChange>
          </w:tcPr>
          <w:p w14:paraId="2AEF49FB"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Change w:id="727" w:author="Regina Casanova" w:date="2018-08-11T21:35:00Z">
              <w:tcPr>
                <w:tcW w:w="1559" w:type="dxa"/>
                <w:gridSpan w:val="2"/>
                <w:tcBorders>
                  <w:bottom w:val="single" w:sz="8" w:space="0" w:color="000000"/>
                  <w:right w:val="single" w:sz="8" w:space="0" w:color="000000"/>
                </w:tcBorders>
                <w:vAlign w:val="bottom"/>
              </w:tcPr>
            </w:tcPrChange>
          </w:tcPr>
          <w:p w14:paraId="38F5F714" w14:textId="77777777" w:rsidR="00BA63BC" w:rsidRPr="00BA156B" w:rsidRDefault="00BA63BC" w:rsidP="004105E1">
            <w:pPr>
              <w:autoSpaceDE w:val="0"/>
              <w:autoSpaceDN w:val="0"/>
              <w:adjustRightInd w:val="0"/>
              <w:spacing w:line="360" w:lineRule="atLeast"/>
              <w:rPr>
                <w:color w:val="000000"/>
              </w:rPr>
            </w:pPr>
            <w:r w:rsidRPr="00BA156B">
              <w:rPr>
                <w:color w:val="000000"/>
              </w:rPr>
              <w:t>Bajo - 1</w:t>
            </w:r>
          </w:p>
        </w:tc>
      </w:tr>
      <w:tr w:rsidR="00B874DF" w:rsidRPr="00BA156B" w14:paraId="5D86158A"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25A8EC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14:paraId="47252A56"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14:paraId="77D5F33D" w14:textId="77777777" w:rsidR="00BA63BC" w:rsidRPr="00BA156B" w:rsidRDefault="00BA63BC" w:rsidP="004105E1">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14:paraId="65E16EBB"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1461FAA4" w14:textId="77777777" w:rsidR="00BA63BC" w:rsidRPr="00BA156B" w:rsidRDefault="00BA63BC" w:rsidP="004105E1">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0DD91EF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43E117A1"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2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2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3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BF53C3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17</w:t>
            </w:r>
          </w:p>
        </w:tc>
        <w:tc>
          <w:tcPr>
            <w:tcW w:w="1715" w:type="dxa"/>
            <w:tcBorders>
              <w:bottom w:val="single" w:sz="8" w:space="0" w:color="000000"/>
              <w:right w:val="single" w:sz="8" w:space="0" w:color="000000"/>
            </w:tcBorders>
            <w:vAlign w:val="bottom"/>
            <w:tcPrChange w:id="731" w:author="Regina Casanova" w:date="2018-08-11T21:35:00Z">
              <w:tcPr>
                <w:tcW w:w="1715" w:type="dxa"/>
                <w:gridSpan w:val="2"/>
                <w:tcBorders>
                  <w:bottom w:val="single" w:sz="8" w:space="0" w:color="000000"/>
                  <w:right w:val="single" w:sz="8" w:space="0" w:color="000000"/>
                </w:tcBorders>
                <w:vAlign w:val="bottom"/>
              </w:tcPr>
            </w:tcPrChange>
          </w:tcPr>
          <w:p w14:paraId="0A1468E5" w14:textId="77777777" w:rsidR="00BA63BC" w:rsidRPr="00BA156B" w:rsidRDefault="00BA63BC" w:rsidP="004105E1">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Change w:id="732" w:author="Regina Casanova" w:date="2018-08-11T21:35:00Z">
              <w:tcPr>
                <w:tcW w:w="2501" w:type="dxa"/>
                <w:gridSpan w:val="2"/>
                <w:tcBorders>
                  <w:bottom w:val="single" w:sz="8" w:space="0" w:color="000000"/>
                  <w:right w:val="single" w:sz="8" w:space="0" w:color="000000"/>
                </w:tcBorders>
                <w:vAlign w:val="bottom"/>
              </w:tcPr>
            </w:tcPrChange>
          </w:tcPr>
          <w:p w14:paraId="4C08DB5A" w14:textId="77777777" w:rsidR="00BA63BC" w:rsidRPr="00BA156B" w:rsidRDefault="00BA63BC" w:rsidP="004105E1">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Change w:id="733" w:author="Regina Casanova" w:date="2018-08-11T21:35:00Z">
              <w:tcPr>
                <w:tcW w:w="5380" w:type="dxa"/>
                <w:gridSpan w:val="2"/>
                <w:tcBorders>
                  <w:bottom w:val="single" w:sz="8" w:space="0" w:color="000000"/>
                  <w:right w:val="single" w:sz="8" w:space="0" w:color="000000"/>
                </w:tcBorders>
                <w:vAlign w:val="bottom"/>
              </w:tcPr>
            </w:tcPrChange>
          </w:tcPr>
          <w:p w14:paraId="0AD3F47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Change w:id="734" w:author="Regina Casanova" w:date="2018-08-11T21:35:00Z">
              <w:tcPr>
                <w:tcW w:w="2341" w:type="dxa"/>
                <w:gridSpan w:val="2"/>
                <w:tcBorders>
                  <w:bottom w:val="single" w:sz="8" w:space="0" w:color="000000"/>
                  <w:right w:val="single" w:sz="8" w:space="0" w:color="000000"/>
                </w:tcBorders>
                <w:vAlign w:val="bottom"/>
              </w:tcPr>
            </w:tcPrChange>
          </w:tcPr>
          <w:p w14:paraId="005590B6"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sidR="00F95B03">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Change w:id="735" w:author="Regina Casanova" w:date="2018-08-11T21:35:00Z">
              <w:tcPr>
                <w:tcW w:w="1559" w:type="dxa"/>
                <w:gridSpan w:val="2"/>
                <w:tcBorders>
                  <w:bottom w:val="single" w:sz="8" w:space="0" w:color="000000"/>
                  <w:right w:val="single" w:sz="8" w:space="0" w:color="000000"/>
                </w:tcBorders>
                <w:vAlign w:val="bottom"/>
              </w:tcPr>
            </w:tcPrChange>
          </w:tcPr>
          <w:p w14:paraId="6D9D3AA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C54890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2D544B70"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14:paraId="15DEDA43"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2167F643" w14:textId="77777777" w:rsidR="00BA63BC" w:rsidRPr="00BA156B" w:rsidRDefault="00BA63BC" w:rsidP="004105E1">
            <w:pPr>
              <w:autoSpaceDE w:val="0"/>
              <w:autoSpaceDN w:val="0"/>
              <w:adjustRightInd w:val="0"/>
              <w:spacing w:line="360" w:lineRule="atLeast"/>
              <w:rPr>
                <w:color w:val="000000"/>
              </w:rPr>
            </w:pPr>
            <w:r w:rsidRPr="00BA156B">
              <w:rPr>
                <w:color w:val="000000"/>
              </w:rPr>
              <w:t>Identificar ciudadano</w:t>
            </w:r>
            <w:r w:rsidR="006B071F">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14:paraId="2C5F2B7A"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5A13B791" w14:textId="77777777" w:rsidR="00BA63BC" w:rsidRPr="00BA156B" w:rsidRDefault="00BA63BC" w:rsidP="004105E1">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4176241F"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3794FAA2"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3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3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3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021AEF7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19</w:t>
            </w:r>
          </w:p>
        </w:tc>
        <w:tc>
          <w:tcPr>
            <w:tcW w:w="1715" w:type="dxa"/>
            <w:tcBorders>
              <w:bottom w:val="single" w:sz="8" w:space="0" w:color="000000"/>
              <w:right w:val="single" w:sz="8" w:space="0" w:color="000000"/>
            </w:tcBorders>
            <w:vAlign w:val="bottom"/>
            <w:tcPrChange w:id="739" w:author="Regina Casanova" w:date="2018-08-11T21:35:00Z">
              <w:tcPr>
                <w:tcW w:w="1715" w:type="dxa"/>
                <w:gridSpan w:val="2"/>
                <w:tcBorders>
                  <w:bottom w:val="single" w:sz="8" w:space="0" w:color="000000"/>
                  <w:right w:val="single" w:sz="8" w:space="0" w:color="000000"/>
                </w:tcBorders>
                <w:vAlign w:val="bottom"/>
              </w:tcPr>
            </w:tcPrChange>
          </w:tcPr>
          <w:p w14:paraId="5E60D0F0"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Change w:id="740" w:author="Regina Casanova" w:date="2018-08-11T21:35:00Z">
              <w:tcPr>
                <w:tcW w:w="2501" w:type="dxa"/>
                <w:gridSpan w:val="2"/>
                <w:tcBorders>
                  <w:bottom w:val="single" w:sz="8" w:space="0" w:color="000000"/>
                  <w:right w:val="single" w:sz="8" w:space="0" w:color="000000"/>
                </w:tcBorders>
                <w:vAlign w:val="bottom"/>
              </w:tcPr>
            </w:tcPrChange>
          </w:tcPr>
          <w:p w14:paraId="433C6FF1" w14:textId="77777777" w:rsidR="00BA63BC" w:rsidRPr="00BA156B" w:rsidRDefault="00BA63BC" w:rsidP="004105E1">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Change w:id="741" w:author="Regina Casanova" w:date="2018-08-11T21:35:00Z">
              <w:tcPr>
                <w:tcW w:w="5380" w:type="dxa"/>
                <w:gridSpan w:val="2"/>
                <w:tcBorders>
                  <w:bottom w:val="single" w:sz="8" w:space="0" w:color="000000"/>
                  <w:right w:val="single" w:sz="8" w:space="0" w:color="000000"/>
                </w:tcBorders>
                <w:vAlign w:val="bottom"/>
              </w:tcPr>
            </w:tcPrChange>
          </w:tcPr>
          <w:p w14:paraId="009F387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Change w:id="742" w:author="Regina Casanova" w:date="2018-08-11T21:35:00Z">
              <w:tcPr>
                <w:tcW w:w="2341" w:type="dxa"/>
                <w:gridSpan w:val="2"/>
                <w:tcBorders>
                  <w:bottom w:val="single" w:sz="8" w:space="0" w:color="000000"/>
                  <w:right w:val="single" w:sz="8" w:space="0" w:color="000000"/>
                </w:tcBorders>
                <w:vAlign w:val="bottom"/>
              </w:tcPr>
            </w:tcPrChange>
          </w:tcPr>
          <w:p w14:paraId="7746AEE8" w14:textId="77777777" w:rsidR="00BA63BC" w:rsidRPr="00BA156B" w:rsidRDefault="00BA63BC" w:rsidP="004105E1">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Change w:id="743" w:author="Regina Casanova" w:date="2018-08-11T21:35:00Z">
              <w:tcPr>
                <w:tcW w:w="1559" w:type="dxa"/>
                <w:gridSpan w:val="2"/>
                <w:tcBorders>
                  <w:bottom w:val="single" w:sz="8" w:space="0" w:color="000000"/>
                  <w:right w:val="single" w:sz="8" w:space="0" w:color="000000"/>
                </w:tcBorders>
                <w:vAlign w:val="bottom"/>
              </w:tcPr>
            </w:tcPrChange>
          </w:tcPr>
          <w:p w14:paraId="6DB0ED85"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028867B3"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95FE14E"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14:paraId="1E535FFB" w14:textId="77777777" w:rsidR="00BA63BC" w:rsidRPr="00BA156B" w:rsidRDefault="00BA63BC" w:rsidP="004105E1">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14:paraId="7F95D036" w14:textId="77777777" w:rsidR="00BA63BC" w:rsidRPr="00BA156B" w:rsidRDefault="00BA63BC" w:rsidP="004105E1">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31619204"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072B7A99" w14:textId="77777777" w:rsidR="00BA63BC" w:rsidRPr="00BA156B" w:rsidRDefault="00BA63BC" w:rsidP="004105E1">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2A0AFC93"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76318F76"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4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4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4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45FEFEC4"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Change w:id="747" w:author="Regina Casanova" w:date="2018-08-11T21:35:00Z">
              <w:tcPr>
                <w:tcW w:w="1715" w:type="dxa"/>
                <w:gridSpan w:val="2"/>
                <w:tcBorders>
                  <w:bottom w:val="single" w:sz="8" w:space="0" w:color="000000"/>
                  <w:right w:val="single" w:sz="8" w:space="0" w:color="000000"/>
                </w:tcBorders>
                <w:vAlign w:val="bottom"/>
              </w:tcPr>
            </w:tcPrChange>
          </w:tcPr>
          <w:p w14:paraId="62807CA5"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48" w:author="Regina Casanova" w:date="2018-08-11T21:35:00Z">
              <w:tcPr>
                <w:tcW w:w="2501" w:type="dxa"/>
                <w:gridSpan w:val="2"/>
                <w:tcBorders>
                  <w:bottom w:val="single" w:sz="8" w:space="0" w:color="000000"/>
                  <w:right w:val="single" w:sz="8" w:space="0" w:color="000000"/>
                </w:tcBorders>
                <w:vAlign w:val="bottom"/>
              </w:tcPr>
            </w:tcPrChange>
          </w:tcPr>
          <w:p w14:paraId="763AB5CE" w14:textId="77777777" w:rsidR="00BA63BC" w:rsidRPr="00BA156B" w:rsidRDefault="00BA63BC" w:rsidP="004105E1">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Change w:id="749" w:author="Regina Casanova" w:date="2018-08-11T21:35:00Z">
              <w:tcPr>
                <w:tcW w:w="5380" w:type="dxa"/>
                <w:gridSpan w:val="2"/>
                <w:tcBorders>
                  <w:bottom w:val="single" w:sz="8" w:space="0" w:color="000000"/>
                  <w:right w:val="single" w:sz="8" w:space="0" w:color="000000"/>
                </w:tcBorders>
                <w:vAlign w:val="bottom"/>
              </w:tcPr>
            </w:tcPrChange>
          </w:tcPr>
          <w:p w14:paraId="455DA74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Change w:id="750" w:author="Regina Casanova" w:date="2018-08-11T21:35:00Z">
              <w:tcPr>
                <w:tcW w:w="2341" w:type="dxa"/>
                <w:gridSpan w:val="2"/>
                <w:tcBorders>
                  <w:bottom w:val="single" w:sz="8" w:space="0" w:color="000000"/>
                  <w:right w:val="single" w:sz="8" w:space="0" w:color="000000"/>
                </w:tcBorders>
                <w:vAlign w:val="bottom"/>
              </w:tcPr>
            </w:tcPrChange>
          </w:tcPr>
          <w:p w14:paraId="34E844C3" w14:textId="77777777" w:rsidR="00BA63BC" w:rsidRPr="00BA156B" w:rsidRDefault="00BA63BC" w:rsidP="004105E1">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Change w:id="751" w:author="Regina Casanova" w:date="2018-08-11T21:35:00Z">
              <w:tcPr>
                <w:tcW w:w="1559" w:type="dxa"/>
                <w:gridSpan w:val="2"/>
                <w:tcBorders>
                  <w:bottom w:val="single" w:sz="8" w:space="0" w:color="000000"/>
                  <w:right w:val="single" w:sz="8" w:space="0" w:color="000000"/>
                </w:tcBorders>
                <w:vAlign w:val="bottom"/>
              </w:tcPr>
            </w:tcPrChange>
          </w:tcPr>
          <w:p w14:paraId="4DA2B61F"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355826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665997A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22</w:t>
            </w:r>
          </w:p>
        </w:tc>
        <w:tc>
          <w:tcPr>
            <w:tcW w:w="1715" w:type="dxa"/>
            <w:tcBorders>
              <w:bottom w:val="single" w:sz="8" w:space="0" w:color="000000"/>
              <w:right w:val="single" w:sz="8" w:space="0" w:color="000000"/>
            </w:tcBorders>
            <w:shd w:val="clear" w:color="auto" w:fill="E1E0E0"/>
            <w:vAlign w:val="bottom"/>
          </w:tcPr>
          <w:p w14:paraId="161BD03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440E9834" w14:textId="77777777" w:rsidR="00BA63BC" w:rsidRPr="00BA156B" w:rsidRDefault="00BA63BC" w:rsidP="004105E1">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14:paraId="7EF1E9C3"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14:paraId="21A1ED1B" w14:textId="77777777" w:rsidR="00BA63BC" w:rsidRPr="00BA156B" w:rsidRDefault="00BA63BC" w:rsidP="004105E1">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5C11E3AC"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3FD7A763"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52"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53"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54"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11CB2293"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3</w:t>
            </w:r>
          </w:p>
        </w:tc>
        <w:tc>
          <w:tcPr>
            <w:tcW w:w="1715" w:type="dxa"/>
            <w:tcBorders>
              <w:bottom w:val="single" w:sz="8" w:space="0" w:color="000000"/>
              <w:right w:val="single" w:sz="8" w:space="0" w:color="000000"/>
            </w:tcBorders>
            <w:vAlign w:val="bottom"/>
            <w:tcPrChange w:id="755" w:author="Regina Casanova" w:date="2018-08-11T21:35:00Z">
              <w:tcPr>
                <w:tcW w:w="1715" w:type="dxa"/>
                <w:gridSpan w:val="2"/>
                <w:tcBorders>
                  <w:bottom w:val="single" w:sz="8" w:space="0" w:color="000000"/>
                  <w:right w:val="single" w:sz="8" w:space="0" w:color="000000"/>
                </w:tcBorders>
                <w:vAlign w:val="bottom"/>
              </w:tcPr>
            </w:tcPrChange>
          </w:tcPr>
          <w:p w14:paraId="38FA1BD9"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56" w:author="Regina Casanova" w:date="2018-08-11T21:35:00Z">
              <w:tcPr>
                <w:tcW w:w="2501" w:type="dxa"/>
                <w:gridSpan w:val="2"/>
                <w:tcBorders>
                  <w:bottom w:val="single" w:sz="8" w:space="0" w:color="000000"/>
                  <w:right w:val="single" w:sz="8" w:space="0" w:color="000000"/>
                </w:tcBorders>
                <w:vAlign w:val="bottom"/>
              </w:tcPr>
            </w:tcPrChange>
          </w:tcPr>
          <w:p w14:paraId="6E0B2161" w14:textId="77777777" w:rsidR="00BA63BC" w:rsidRPr="00BA156B" w:rsidRDefault="00BA63BC" w:rsidP="004105E1">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Change w:id="757" w:author="Regina Casanova" w:date="2018-08-11T21:35:00Z">
              <w:tcPr>
                <w:tcW w:w="5380" w:type="dxa"/>
                <w:gridSpan w:val="2"/>
                <w:tcBorders>
                  <w:bottom w:val="single" w:sz="8" w:space="0" w:color="000000"/>
                  <w:right w:val="single" w:sz="8" w:space="0" w:color="000000"/>
                </w:tcBorders>
                <w:vAlign w:val="bottom"/>
              </w:tcPr>
            </w:tcPrChange>
          </w:tcPr>
          <w:p w14:paraId="3C0C86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Change w:id="758" w:author="Regina Casanova" w:date="2018-08-11T21:35:00Z">
              <w:tcPr>
                <w:tcW w:w="2341" w:type="dxa"/>
                <w:gridSpan w:val="2"/>
                <w:tcBorders>
                  <w:bottom w:val="single" w:sz="8" w:space="0" w:color="000000"/>
                  <w:right w:val="single" w:sz="8" w:space="0" w:color="000000"/>
                </w:tcBorders>
                <w:vAlign w:val="bottom"/>
              </w:tcPr>
            </w:tcPrChange>
          </w:tcPr>
          <w:p w14:paraId="478B8F00" w14:textId="77777777" w:rsidR="00BA63BC" w:rsidRPr="00BA156B" w:rsidRDefault="00BA63BC" w:rsidP="004105E1">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Change w:id="759" w:author="Regina Casanova" w:date="2018-08-11T21:35:00Z">
              <w:tcPr>
                <w:tcW w:w="1559" w:type="dxa"/>
                <w:gridSpan w:val="2"/>
                <w:tcBorders>
                  <w:bottom w:val="single" w:sz="8" w:space="0" w:color="000000"/>
                  <w:right w:val="single" w:sz="8" w:space="0" w:color="000000"/>
                </w:tcBorders>
                <w:vAlign w:val="bottom"/>
              </w:tcPr>
            </w:tcPrChange>
          </w:tcPr>
          <w:p w14:paraId="4FF9DE72"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22989289"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F3D50F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14:paraId="7E58D372"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30B4BEF1" w14:textId="77777777" w:rsidR="00BA63BC" w:rsidRPr="00BA156B" w:rsidRDefault="00BA63BC" w:rsidP="004105E1">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210DE737"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2D6BDD48" w14:textId="77777777" w:rsidR="00BA63BC" w:rsidRPr="00BA156B" w:rsidRDefault="00BA63BC" w:rsidP="004105E1">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1E14E4C1"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A63BC" w:rsidRPr="00BA156B" w14:paraId="4EE73B09"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60"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61"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62"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523A641D"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Change w:id="763" w:author="Regina Casanova" w:date="2018-08-11T21:35:00Z">
              <w:tcPr>
                <w:tcW w:w="1715" w:type="dxa"/>
                <w:gridSpan w:val="2"/>
                <w:tcBorders>
                  <w:bottom w:val="single" w:sz="8" w:space="0" w:color="000000"/>
                  <w:right w:val="single" w:sz="8" w:space="0" w:color="000000"/>
                </w:tcBorders>
                <w:vAlign w:val="bottom"/>
              </w:tcPr>
            </w:tcPrChange>
          </w:tcPr>
          <w:p w14:paraId="251F9E47"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64" w:author="Regina Casanova" w:date="2018-08-11T21:35:00Z">
              <w:tcPr>
                <w:tcW w:w="2501" w:type="dxa"/>
                <w:gridSpan w:val="2"/>
                <w:tcBorders>
                  <w:bottom w:val="single" w:sz="8" w:space="0" w:color="000000"/>
                  <w:right w:val="single" w:sz="8" w:space="0" w:color="000000"/>
                </w:tcBorders>
                <w:vAlign w:val="bottom"/>
              </w:tcPr>
            </w:tcPrChange>
          </w:tcPr>
          <w:p w14:paraId="4907D94B" w14:textId="77777777" w:rsidR="00BA63BC" w:rsidRPr="00BA156B" w:rsidRDefault="00BA63BC" w:rsidP="004105E1">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Change w:id="765" w:author="Regina Casanova" w:date="2018-08-11T21:35:00Z">
              <w:tcPr>
                <w:tcW w:w="5380" w:type="dxa"/>
                <w:gridSpan w:val="2"/>
                <w:tcBorders>
                  <w:bottom w:val="single" w:sz="8" w:space="0" w:color="000000"/>
                  <w:right w:val="single" w:sz="8" w:space="0" w:color="000000"/>
                </w:tcBorders>
                <w:vAlign w:val="bottom"/>
              </w:tcPr>
            </w:tcPrChange>
          </w:tcPr>
          <w:p w14:paraId="4D27E15F"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Change w:id="766" w:author="Regina Casanova" w:date="2018-08-11T21:35:00Z">
              <w:tcPr>
                <w:tcW w:w="2341" w:type="dxa"/>
                <w:gridSpan w:val="2"/>
                <w:tcBorders>
                  <w:bottom w:val="single" w:sz="8" w:space="0" w:color="000000"/>
                  <w:right w:val="single" w:sz="8" w:space="0" w:color="000000"/>
                </w:tcBorders>
                <w:vAlign w:val="bottom"/>
              </w:tcPr>
            </w:tcPrChange>
          </w:tcPr>
          <w:p w14:paraId="0DFDCC29" w14:textId="77777777" w:rsidR="00BA63BC" w:rsidRPr="00BA156B" w:rsidRDefault="00BA63BC" w:rsidP="004105E1">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Change w:id="767" w:author="Regina Casanova" w:date="2018-08-11T21:35:00Z">
              <w:tcPr>
                <w:tcW w:w="1559" w:type="dxa"/>
                <w:gridSpan w:val="2"/>
                <w:tcBorders>
                  <w:bottom w:val="single" w:sz="8" w:space="0" w:color="000000"/>
                  <w:right w:val="single" w:sz="8" w:space="0" w:color="000000"/>
                </w:tcBorders>
                <w:vAlign w:val="bottom"/>
              </w:tcPr>
            </w:tcPrChange>
          </w:tcPr>
          <w:p w14:paraId="5C8E01C8"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687D49FB"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17D098E5"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14:paraId="38864DC0"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1361A04F" w14:textId="77777777" w:rsidR="00BA63BC" w:rsidRPr="00BA156B" w:rsidRDefault="00BA63BC" w:rsidP="004105E1">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14:paraId="234FBD3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 xml:space="preserve">quiero poder inculcar la cultura de los reclamos a los </w:t>
            </w:r>
            <w:r w:rsidRPr="00BA156B">
              <w:rPr>
                <w:color w:val="000000"/>
              </w:rPr>
              <w:lastRenderedPageBreak/>
              <w:t>ciudadano</w:t>
            </w:r>
            <w:r w:rsidR="00730A2F">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451A712C"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 xml:space="preserve">Pequeño tutorial para poder explicar cómo funciona el </w:t>
            </w:r>
            <w:r w:rsidR="00F95B03">
              <w:rPr>
                <w:color w:val="000000"/>
              </w:rPr>
              <w:t xml:space="preserve">aplicativo </w:t>
            </w:r>
            <w:r w:rsidR="00F95B03">
              <w:rPr>
                <w:color w:val="000000"/>
              </w:rPr>
              <w:lastRenderedPageBreak/>
              <w:t>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22747370" w14:textId="77777777" w:rsidR="00BA63BC" w:rsidRPr="00BA156B" w:rsidRDefault="00BA63BC" w:rsidP="004105E1">
            <w:pPr>
              <w:autoSpaceDE w:val="0"/>
              <w:autoSpaceDN w:val="0"/>
              <w:adjustRightInd w:val="0"/>
              <w:spacing w:line="360" w:lineRule="atLeast"/>
              <w:rPr>
                <w:color w:val="000000"/>
              </w:rPr>
            </w:pPr>
            <w:r w:rsidRPr="00BA156B">
              <w:rPr>
                <w:color w:val="000000"/>
              </w:rPr>
              <w:lastRenderedPageBreak/>
              <w:t>Medio - 2</w:t>
            </w:r>
          </w:p>
        </w:tc>
      </w:tr>
      <w:tr w:rsidR="00BA63BC" w:rsidRPr="00BA156B" w14:paraId="14CF6E0F"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68"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69"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70"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298C082A"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7</w:t>
            </w:r>
          </w:p>
        </w:tc>
        <w:tc>
          <w:tcPr>
            <w:tcW w:w="1715" w:type="dxa"/>
            <w:tcBorders>
              <w:bottom w:val="single" w:sz="8" w:space="0" w:color="000000"/>
              <w:right w:val="single" w:sz="8" w:space="0" w:color="000000"/>
            </w:tcBorders>
            <w:vAlign w:val="bottom"/>
            <w:tcPrChange w:id="771" w:author="Regina Casanova" w:date="2018-08-11T21:35:00Z">
              <w:tcPr>
                <w:tcW w:w="1715" w:type="dxa"/>
                <w:gridSpan w:val="2"/>
                <w:tcBorders>
                  <w:bottom w:val="single" w:sz="8" w:space="0" w:color="000000"/>
                  <w:right w:val="single" w:sz="8" w:space="0" w:color="000000"/>
                </w:tcBorders>
                <w:vAlign w:val="bottom"/>
              </w:tcPr>
            </w:tcPrChange>
          </w:tcPr>
          <w:p w14:paraId="7C21EEE6"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72" w:author="Regina Casanova" w:date="2018-08-11T21:35:00Z">
              <w:tcPr>
                <w:tcW w:w="2501" w:type="dxa"/>
                <w:gridSpan w:val="2"/>
                <w:tcBorders>
                  <w:bottom w:val="single" w:sz="8" w:space="0" w:color="000000"/>
                  <w:right w:val="single" w:sz="8" w:space="0" w:color="000000"/>
                </w:tcBorders>
                <w:vAlign w:val="bottom"/>
              </w:tcPr>
            </w:tcPrChange>
          </w:tcPr>
          <w:p w14:paraId="3CD6DDDF" w14:textId="77777777" w:rsidR="00BA63BC" w:rsidRPr="00BA156B" w:rsidRDefault="00BA63BC" w:rsidP="004105E1">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Change w:id="773" w:author="Regina Casanova" w:date="2018-08-11T21:35:00Z">
              <w:tcPr>
                <w:tcW w:w="5380" w:type="dxa"/>
                <w:gridSpan w:val="2"/>
                <w:tcBorders>
                  <w:bottom w:val="single" w:sz="8" w:space="0" w:color="000000"/>
                  <w:right w:val="single" w:sz="8" w:space="0" w:color="000000"/>
                </w:tcBorders>
                <w:vAlign w:val="bottom"/>
              </w:tcPr>
            </w:tcPrChange>
          </w:tcPr>
          <w:p w14:paraId="1A0A98A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Change w:id="774" w:author="Regina Casanova" w:date="2018-08-11T21:35:00Z">
              <w:tcPr>
                <w:tcW w:w="2341" w:type="dxa"/>
                <w:gridSpan w:val="2"/>
                <w:tcBorders>
                  <w:bottom w:val="single" w:sz="8" w:space="0" w:color="000000"/>
                  <w:right w:val="single" w:sz="8" w:space="0" w:color="000000"/>
                </w:tcBorders>
                <w:vAlign w:val="bottom"/>
              </w:tcPr>
            </w:tcPrChange>
          </w:tcPr>
          <w:p w14:paraId="238EA33F" w14:textId="77777777" w:rsidR="00BA63BC" w:rsidRPr="00BA156B" w:rsidRDefault="00BA63BC" w:rsidP="004105E1">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Change w:id="775" w:author="Regina Casanova" w:date="2018-08-11T21:35:00Z">
              <w:tcPr>
                <w:tcW w:w="1559" w:type="dxa"/>
                <w:gridSpan w:val="2"/>
                <w:tcBorders>
                  <w:bottom w:val="single" w:sz="8" w:space="0" w:color="000000"/>
                  <w:right w:val="single" w:sz="8" w:space="0" w:color="000000"/>
                </w:tcBorders>
                <w:vAlign w:val="bottom"/>
              </w:tcPr>
            </w:tcPrChange>
          </w:tcPr>
          <w:p w14:paraId="32196F4B"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874DF" w:rsidRPr="00BA156B" w14:paraId="15BDFACF"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74BDF8C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14:paraId="36FF025A"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700A18EC" w14:textId="77777777" w:rsidR="00BA63BC" w:rsidRPr="00BA156B" w:rsidRDefault="00BA63BC" w:rsidP="004105E1">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4E6B1AF5"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7DF60157" w14:textId="77777777" w:rsidR="00BA63BC" w:rsidRPr="00BA156B" w:rsidRDefault="00BA63BC" w:rsidP="004105E1">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619E6CBA"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329587B"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76"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77"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78"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344B8582"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Change w:id="779" w:author="Regina Casanova" w:date="2018-08-11T21:35:00Z">
              <w:tcPr>
                <w:tcW w:w="1715" w:type="dxa"/>
                <w:gridSpan w:val="2"/>
                <w:tcBorders>
                  <w:bottom w:val="single" w:sz="8" w:space="0" w:color="000000"/>
                  <w:right w:val="single" w:sz="8" w:space="0" w:color="000000"/>
                </w:tcBorders>
                <w:vAlign w:val="bottom"/>
              </w:tcPr>
            </w:tcPrChange>
          </w:tcPr>
          <w:p w14:paraId="504D8971"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80" w:author="Regina Casanova" w:date="2018-08-11T21:35:00Z">
              <w:tcPr>
                <w:tcW w:w="2501" w:type="dxa"/>
                <w:gridSpan w:val="2"/>
                <w:tcBorders>
                  <w:bottom w:val="single" w:sz="8" w:space="0" w:color="000000"/>
                  <w:right w:val="single" w:sz="8" w:space="0" w:color="000000"/>
                </w:tcBorders>
                <w:vAlign w:val="bottom"/>
              </w:tcPr>
            </w:tcPrChange>
          </w:tcPr>
          <w:p w14:paraId="499E9D40" w14:textId="77777777" w:rsidR="00BA63BC" w:rsidRPr="00BA156B" w:rsidRDefault="00BA63BC" w:rsidP="004105E1">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Change w:id="781" w:author="Regina Casanova" w:date="2018-08-11T21:35:00Z">
              <w:tcPr>
                <w:tcW w:w="5380" w:type="dxa"/>
                <w:gridSpan w:val="2"/>
                <w:tcBorders>
                  <w:bottom w:val="single" w:sz="8" w:space="0" w:color="000000"/>
                  <w:right w:val="single" w:sz="8" w:space="0" w:color="000000"/>
                </w:tcBorders>
                <w:vAlign w:val="bottom"/>
              </w:tcPr>
            </w:tcPrChange>
          </w:tcPr>
          <w:p w14:paraId="65037AFC"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Change w:id="782" w:author="Regina Casanova" w:date="2018-08-11T21:35:00Z">
              <w:tcPr>
                <w:tcW w:w="2341" w:type="dxa"/>
                <w:gridSpan w:val="2"/>
                <w:tcBorders>
                  <w:bottom w:val="single" w:sz="8" w:space="0" w:color="000000"/>
                  <w:right w:val="single" w:sz="8" w:space="0" w:color="000000"/>
                </w:tcBorders>
                <w:vAlign w:val="bottom"/>
              </w:tcPr>
            </w:tcPrChange>
          </w:tcPr>
          <w:p w14:paraId="5192147A" w14:textId="77777777" w:rsidR="00BA63BC" w:rsidRPr="00BA156B" w:rsidRDefault="00BA63BC" w:rsidP="004105E1">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Change w:id="783" w:author="Regina Casanova" w:date="2018-08-11T21:35:00Z">
              <w:tcPr>
                <w:tcW w:w="1559" w:type="dxa"/>
                <w:gridSpan w:val="2"/>
                <w:tcBorders>
                  <w:bottom w:val="single" w:sz="8" w:space="0" w:color="000000"/>
                  <w:right w:val="single" w:sz="8" w:space="0" w:color="000000"/>
                </w:tcBorders>
                <w:vAlign w:val="bottom"/>
              </w:tcPr>
            </w:tcPrChange>
          </w:tcPr>
          <w:p w14:paraId="6C285A9E"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r w:rsidR="00B874DF" w:rsidRPr="00BA156B" w14:paraId="5D073F37" w14:textId="77777777" w:rsidTr="004105E1">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14:paraId="443454E7"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14:paraId="26AA032D"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14:paraId="6348A658" w14:textId="77777777" w:rsidR="00BA63BC" w:rsidRPr="00BA156B" w:rsidRDefault="00BA63BC" w:rsidP="004105E1">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14:paraId="7522655E"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4397BA77" w14:textId="77777777" w:rsidR="00BA63BC" w:rsidRPr="00BA156B" w:rsidRDefault="00BA63BC" w:rsidP="004105E1">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2ED92FB0" w14:textId="77777777" w:rsidR="00BA63BC" w:rsidRPr="00BA156B" w:rsidRDefault="00BA63BC" w:rsidP="004105E1">
            <w:pPr>
              <w:autoSpaceDE w:val="0"/>
              <w:autoSpaceDN w:val="0"/>
              <w:adjustRightInd w:val="0"/>
              <w:spacing w:line="360" w:lineRule="atLeast"/>
              <w:rPr>
                <w:color w:val="000000"/>
              </w:rPr>
            </w:pPr>
            <w:r w:rsidRPr="00BA156B">
              <w:rPr>
                <w:color w:val="000000"/>
              </w:rPr>
              <w:t>Medio - 2</w:t>
            </w:r>
          </w:p>
        </w:tc>
      </w:tr>
      <w:tr w:rsidR="00BA63BC" w:rsidRPr="00BA156B" w14:paraId="6FF7AF97" w14:textId="77777777" w:rsidTr="004105E1">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Change w:id="784" w:author="Regina Casanova" w:date="2018-08-11T21:35:00Z">
            <w:tblPrEx>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Ex>
          </w:tblPrExChange>
        </w:tblPrEx>
        <w:trPr>
          <w:trPrChange w:id="785" w:author="Regina Casanova" w:date="2018-08-11T21:35:00Z">
            <w:trPr>
              <w:gridBefore w:val="1"/>
            </w:trPr>
          </w:trPrChange>
        </w:trPr>
        <w:tc>
          <w:tcPr>
            <w:tcW w:w="504" w:type="dxa"/>
            <w:tcBorders>
              <w:left w:val="single" w:sz="8" w:space="0" w:color="000000"/>
              <w:bottom w:val="single" w:sz="8" w:space="0" w:color="000000"/>
              <w:right w:val="single" w:sz="8" w:space="0" w:color="000000"/>
            </w:tcBorders>
            <w:vAlign w:val="bottom"/>
            <w:tcPrChange w:id="786" w:author="Regina Casanova" w:date="2018-08-11T21:35:00Z">
              <w:tcPr>
                <w:tcW w:w="504" w:type="dxa"/>
                <w:gridSpan w:val="2"/>
                <w:tcBorders>
                  <w:left w:val="single" w:sz="8" w:space="0" w:color="000000"/>
                  <w:bottom w:val="single" w:sz="8" w:space="0" w:color="000000"/>
                  <w:right w:val="single" w:sz="8" w:space="0" w:color="000000"/>
                </w:tcBorders>
                <w:vAlign w:val="bottom"/>
              </w:tcPr>
            </w:tcPrChange>
          </w:tcPr>
          <w:p w14:paraId="7A10F75F" w14:textId="77777777" w:rsidR="00BA63BC" w:rsidRPr="00BA156B" w:rsidRDefault="00BA63BC" w:rsidP="004105E1">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Change w:id="787" w:author="Regina Casanova" w:date="2018-08-11T21:35:00Z">
              <w:tcPr>
                <w:tcW w:w="1715" w:type="dxa"/>
                <w:gridSpan w:val="2"/>
                <w:tcBorders>
                  <w:bottom w:val="single" w:sz="8" w:space="0" w:color="000000"/>
                  <w:right w:val="single" w:sz="8" w:space="0" w:color="000000"/>
                </w:tcBorders>
                <w:vAlign w:val="bottom"/>
              </w:tcPr>
            </w:tcPrChange>
          </w:tcPr>
          <w:p w14:paraId="77EEE1E8" w14:textId="77777777" w:rsidR="00BA63BC" w:rsidRPr="00BA156B" w:rsidRDefault="00BA63BC" w:rsidP="004105E1">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Change w:id="788" w:author="Regina Casanova" w:date="2018-08-11T21:35:00Z">
              <w:tcPr>
                <w:tcW w:w="2501" w:type="dxa"/>
                <w:gridSpan w:val="2"/>
                <w:tcBorders>
                  <w:bottom w:val="single" w:sz="8" w:space="0" w:color="000000"/>
                  <w:right w:val="single" w:sz="8" w:space="0" w:color="000000"/>
                </w:tcBorders>
                <w:vAlign w:val="bottom"/>
              </w:tcPr>
            </w:tcPrChange>
          </w:tcPr>
          <w:p w14:paraId="225D7ECA" w14:textId="77777777" w:rsidR="00BA63BC" w:rsidRPr="00BA156B" w:rsidRDefault="00BA63BC" w:rsidP="004105E1">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Change w:id="789" w:author="Regina Casanova" w:date="2018-08-11T21:35:00Z">
              <w:tcPr>
                <w:tcW w:w="5380" w:type="dxa"/>
                <w:gridSpan w:val="2"/>
                <w:tcBorders>
                  <w:bottom w:val="single" w:sz="8" w:space="0" w:color="000000"/>
                  <w:right w:val="single" w:sz="8" w:space="0" w:color="000000"/>
                </w:tcBorders>
                <w:vAlign w:val="bottom"/>
              </w:tcPr>
            </w:tcPrChange>
          </w:tcPr>
          <w:p w14:paraId="77D5C872" w14:textId="77777777" w:rsidR="00BA63BC" w:rsidRPr="00BA156B" w:rsidRDefault="00BA63BC" w:rsidP="004105E1">
            <w:pPr>
              <w:autoSpaceDE w:val="0"/>
              <w:autoSpaceDN w:val="0"/>
              <w:adjustRightInd w:val="0"/>
              <w:spacing w:line="360" w:lineRule="atLeast"/>
              <w:rPr>
                <w:color w:val="000000"/>
              </w:rPr>
            </w:pPr>
            <w:r>
              <w:rPr>
                <w:color w:val="000000"/>
              </w:rPr>
              <w:t>Co</w:t>
            </w:r>
            <w:r w:rsidRPr="00BA156B">
              <w:rPr>
                <w:color w:val="000000"/>
              </w:rPr>
              <w:t xml:space="preserve">mo diversos usuarios del </w:t>
            </w:r>
            <w:r w:rsidR="00F95B03">
              <w:rPr>
                <w:color w:val="000000"/>
              </w:rPr>
              <w:t>aplicativo informático</w:t>
            </w:r>
            <w:r>
              <w:rPr>
                <w:color w:val="000000"/>
              </w:rPr>
              <w:t xml:space="preserve">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Change w:id="790" w:author="Regina Casanova" w:date="2018-08-11T21:35:00Z">
              <w:tcPr>
                <w:tcW w:w="2341" w:type="dxa"/>
                <w:gridSpan w:val="2"/>
                <w:tcBorders>
                  <w:bottom w:val="single" w:sz="8" w:space="0" w:color="000000"/>
                  <w:right w:val="single" w:sz="8" w:space="0" w:color="000000"/>
                </w:tcBorders>
                <w:vAlign w:val="bottom"/>
              </w:tcPr>
            </w:tcPrChange>
          </w:tcPr>
          <w:p w14:paraId="5F77BF0A" w14:textId="77777777" w:rsidR="00BA63BC" w:rsidRPr="00BA156B" w:rsidRDefault="00BA63BC" w:rsidP="004105E1">
            <w:pPr>
              <w:autoSpaceDE w:val="0"/>
              <w:autoSpaceDN w:val="0"/>
              <w:adjustRightInd w:val="0"/>
              <w:spacing w:line="360" w:lineRule="atLeast"/>
              <w:rPr>
                <w:color w:val="000000"/>
              </w:rPr>
            </w:pPr>
            <w:r w:rsidRPr="00BA156B">
              <w:rPr>
                <w:color w:val="000000"/>
              </w:rPr>
              <w:t xml:space="preserve">Hacer el </w:t>
            </w:r>
            <w:r w:rsidR="00F95B03">
              <w:rPr>
                <w:color w:val="000000"/>
              </w:rPr>
              <w:t>aplicativo informático</w:t>
            </w:r>
            <w:r>
              <w:rPr>
                <w:color w:val="000000"/>
              </w:rPr>
              <w:t xml:space="preserve"> </w:t>
            </w:r>
            <w:r w:rsidRPr="00BA156B">
              <w:rPr>
                <w:color w:val="000000"/>
              </w:rPr>
              <w:t>de gestión de reclamos</w:t>
            </w:r>
          </w:p>
        </w:tc>
        <w:tc>
          <w:tcPr>
            <w:tcW w:w="1559" w:type="dxa"/>
            <w:tcBorders>
              <w:bottom w:val="single" w:sz="8" w:space="0" w:color="000000"/>
              <w:right w:val="single" w:sz="8" w:space="0" w:color="000000"/>
            </w:tcBorders>
            <w:vAlign w:val="bottom"/>
            <w:tcPrChange w:id="791" w:author="Regina Casanova" w:date="2018-08-11T21:35:00Z">
              <w:tcPr>
                <w:tcW w:w="1559" w:type="dxa"/>
                <w:gridSpan w:val="2"/>
                <w:tcBorders>
                  <w:bottom w:val="single" w:sz="8" w:space="0" w:color="000000"/>
                  <w:right w:val="single" w:sz="8" w:space="0" w:color="000000"/>
                </w:tcBorders>
                <w:vAlign w:val="bottom"/>
              </w:tcPr>
            </w:tcPrChange>
          </w:tcPr>
          <w:p w14:paraId="0FE8C5C4" w14:textId="77777777" w:rsidR="00BA63BC" w:rsidRPr="00BA156B" w:rsidRDefault="00BA63BC" w:rsidP="004105E1">
            <w:pPr>
              <w:autoSpaceDE w:val="0"/>
              <w:autoSpaceDN w:val="0"/>
              <w:adjustRightInd w:val="0"/>
              <w:spacing w:line="360" w:lineRule="atLeast"/>
              <w:rPr>
                <w:color w:val="000000"/>
              </w:rPr>
            </w:pPr>
            <w:r w:rsidRPr="00BA156B">
              <w:rPr>
                <w:color w:val="000000"/>
              </w:rPr>
              <w:t>Alto - 3</w:t>
            </w:r>
          </w:p>
        </w:tc>
      </w:tr>
    </w:tbl>
    <w:p w14:paraId="0C182753" w14:textId="77777777" w:rsidR="00BA63BC" w:rsidRPr="00BA156B" w:rsidRDefault="00BA63BC" w:rsidP="00BA63BC">
      <w:pPr>
        <w:spacing w:line="360" w:lineRule="auto"/>
        <w:jc w:val="both"/>
        <w:sectPr w:rsidR="00BA63BC" w:rsidRPr="00BA156B" w:rsidSect="00C271AB">
          <w:pgSz w:w="16840" w:h="11900" w:orient="landscape"/>
          <w:pgMar w:top="1701" w:right="1418" w:bottom="1701" w:left="2268" w:header="709" w:footer="709" w:gutter="0"/>
          <w:cols w:space="708"/>
          <w:titlePg/>
          <w:docGrid w:linePitch="360"/>
        </w:sectPr>
      </w:pPr>
    </w:p>
    <w:p w14:paraId="15A94B2F" w14:textId="77777777" w:rsidR="008E0B0A" w:rsidRDefault="008E0B0A" w:rsidP="00842BF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14:paraId="1AB60E1D" w14:textId="77777777" w:rsidR="00BA63BC" w:rsidRDefault="00BA63BC" w:rsidP="007815C0">
      <w:pPr>
        <w:pStyle w:val="Ttulo3"/>
      </w:pPr>
      <w:bookmarkStart w:id="792" w:name="_Toc520655729"/>
      <w:r>
        <w:t>Diseño y Prototipado</w:t>
      </w:r>
      <w:bookmarkEnd w:id="792"/>
    </w:p>
    <w:p w14:paraId="55481F50" w14:textId="77777777" w:rsidR="007D7316" w:rsidRDefault="003E111A" w:rsidP="00842BF2">
      <w:pPr>
        <w:pStyle w:val="Texto"/>
      </w:pPr>
      <w:r w:rsidRPr="00BA156B">
        <w:t xml:space="preserve">Con los requerimientos </w:t>
      </w:r>
      <w:r w:rsidR="006B071F" w:rsidRPr="00BA156B">
        <w:t xml:space="preserve">identificados </w:t>
      </w:r>
      <w:r w:rsidRPr="00BA156B">
        <w:t xml:space="preserve">del </w:t>
      </w:r>
      <w:r w:rsidR="00F95B03">
        <w:t>aplicativo informático</w:t>
      </w:r>
      <w:r w:rsidRPr="00BA156B">
        <w:t xml:space="preserve">, se </w:t>
      </w:r>
      <w:r w:rsidR="00F931EE" w:rsidRPr="00BA156B">
        <w:t>pasó</w:t>
      </w:r>
      <w:r w:rsidRPr="00BA156B">
        <w:t xml:space="preserve"> a la fase de diseño</w:t>
      </w:r>
      <w:r w:rsidR="008B5507" w:rsidRPr="00BA156B">
        <w:t xml:space="preserve">. </w:t>
      </w:r>
      <w:r w:rsidR="008E0B0A">
        <w:t xml:space="preserve">En primer lugar, considerando características de diseño especifico por cada tipo de usuario, se </w:t>
      </w:r>
      <w:r w:rsidR="00CF573B">
        <w:t xml:space="preserve">delimitó que características de diseño implicaban varias pantallas dentro del </w:t>
      </w:r>
      <w:r w:rsidR="00F95B03">
        <w:t>aplicativo informático</w:t>
      </w:r>
      <w:r w:rsidR="00CF573B">
        <w:t xml:space="preserve"> planteado. Se consideró la información solicitada por normativa para </w:t>
      </w:r>
      <w:r w:rsidR="007D7316">
        <w:t>el formulario de</w:t>
      </w:r>
      <w:r w:rsidR="00CF573B">
        <w:t xml:space="preserve"> un</w:t>
      </w:r>
      <w:r w:rsidR="007D7316">
        <w:t>a</w:t>
      </w:r>
      <w:r w:rsidR="00CF573B">
        <w:t xml:space="preserve"> </w:t>
      </w:r>
      <w:r w:rsidR="007D7316">
        <w:t>solicitud</w:t>
      </w:r>
      <w:r w:rsidR="00CF573B">
        <w:t xml:space="preserve"> y se dividió el tipo de información solicitada para poder tener un formulario con </w:t>
      </w:r>
      <w:r w:rsidR="005E12DB">
        <w:t>3 pasos donde cada paso pidiera información específica</w:t>
      </w:r>
      <w:r w:rsidR="007D7316">
        <w:t xml:space="preserve"> sobre lo ocurrido</w:t>
      </w:r>
      <w:r w:rsidR="005E12DB">
        <w:t>.</w:t>
      </w:r>
      <w:r w:rsidR="007D7316">
        <w:t xml:space="preserve"> </w:t>
      </w:r>
      <w:r w:rsidR="00F61885">
        <w:t xml:space="preserve">Esta vista iba a encontrarse disponible para gestores de IPRESS y ciudadanos, solo diferenciándose que los gestores de IPRESS no iban a poder seleccionar un establecimiento de salud diferente al que tuvieran asignados a su usuario. </w:t>
      </w:r>
      <w:r w:rsidR="007D7316">
        <w:t xml:space="preserve">Se delimitó de esta manera ya que se pensó que representaría una forma fluida en la que el ciudadano solicitante pudiera colocar tanto información del suceso como suya para identificación. </w:t>
      </w:r>
      <w:r w:rsidR="005E12DB">
        <w:t xml:space="preserve"> La primera parte pedía que tipo de solitud (consulta, reclamos o sugerencia) se iba a colocar así como información del establecimiento de salud en que ocurrió el hecho.</w:t>
      </w:r>
      <w:r w:rsidR="005E12DB" w:rsidRPr="005E12DB">
        <w:t xml:space="preserve"> </w:t>
      </w:r>
      <w:r w:rsidR="005E12DB">
        <w:t xml:space="preserve">El segundo paso pedía información personal sobre la persona que estaba interponiendo la solicitud </w:t>
      </w:r>
      <w:r w:rsidR="005E12DB">
        <w:lastRenderedPageBreak/>
        <w:t xml:space="preserve">y, en caso ser necesario, la información de la persona afectada </w:t>
      </w:r>
      <w:r w:rsidR="007D7316">
        <w:t>e</w:t>
      </w:r>
      <w:r w:rsidR="005E12DB">
        <w:t xml:space="preserve"> información acerca del hecho ocurrido. </w:t>
      </w:r>
      <w:r w:rsidR="007D7316">
        <w:t xml:space="preserve">El tercer paso solo pedía información sobre como contactar a la persona que estaba interponiendo la solicitud.   </w:t>
      </w:r>
      <w:r w:rsidR="005E12DB">
        <w:t>Posteriormente, se delimito que era necesario añadir 2 pasos adicionales, uno de resumen de lo interpuesto por el usuario para que pueda ser revisada y corregida en caso hubiera ocurrido un error y un paso de confirmación del envió de la solicitud  con un numero de confirmación</w:t>
      </w:r>
      <w:r w:rsidR="007D7316">
        <w:t xml:space="preserve"> y el anuncio que se envió una copia de la solicitud al correo electrónico</w:t>
      </w:r>
      <w:r w:rsidR="005E12DB">
        <w:t>.</w:t>
      </w:r>
      <w:r w:rsidR="007D7316">
        <w:t xml:space="preserve"> </w:t>
      </w:r>
      <w:r w:rsidR="005E12DB">
        <w:t xml:space="preserve"> </w:t>
      </w:r>
      <w:r w:rsidR="007D7316">
        <w:t xml:space="preserve">Ya que el componente principal de este </w:t>
      </w:r>
      <w:r w:rsidR="00F95B03">
        <w:t>aplicativo informático</w:t>
      </w:r>
      <w:r w:rsidR="007D7316">
        <w:t xml:space="preserve"> seria el formulario para colocar una solicitud, fue la característica de diseño m</w:t>
      </w:r>
      <w:r w:rsidR="001144DA">
        <w:t xml:space="preserve">ás elaborada y detallada. </w:t>
      </w:r>
    </w:p>
    <w:p w14:paraId="4AE6236B" w14:textId="77777777" w:rsidR="001144DA" w:rsidRDefault="001144DA" w:rsidP="00842BF2">
      <w:pPr>
        <w:pStyle w:val="Texto"/>
      </w:pPr>
      <w:r>
        <w:t xml:space="preserve">Adicionalmente, el </w:t>
      </w:r>
      <w:r w:rsidR="00F95B03">
        <w:t>aplicativo informático</w:t>
      </w:r>
      <w:r>
        <w:t xml:space="preserve">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14:paraId="79E9942A" w14:textId="77777777" w:rsidR="001144DA" w:rsidRDefault="001144DA" w:rsidP="00842BF2">
      <w:pPr>
        <w:pStyle w:val="Texto"/>
      </w:pPr>
      <w:r>
        <w:lastRenderedPageBreak/>
        <w:t>Otras pantallas planteadas fueron las de ‘Solicitudes Vigentes’ e ‘Histórico de Solicitudes’</w:t>
      </w:r>
      <w:r w:rsidR="00F61885">
        <w:t>. Estas pantallas solo iban a encontrarse disponibles para gestores de IPRESS y personal de SUSALUD y</w:t>
      </w:r>
      <w:r>
        <w:t xml:space="preserve"> en ellas se podían exclusivamente visualizar los reclamos vigentes que no habían sido resueltos todavía y los que ya habían sido resueltos respectivamente. En ambas pantallas se podría visualizar </w:t>
      </w:r>
      <w:r w:rsidR="00F61885">
        <w:t xml:space="preserve">cuando y cuáles fueron </w:t>
      </w:r>
      <w:r>
        <w:t>los pasos realizados para encontrar una soluci</w:t>
      </w:r>
      <w:r w:rsidR="00F61885">
        <w:t>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14:paraId="10E5F65D" w14:textId="77777777" w:rsidR="007D7316" w:rsidRDefault="00F61885" w:rsidP="00842BF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w:t>
      </w:r>
      <w:r w:rsidR="00F37427">
        <w:t>médica</w:t>
      </w:r>
      <w:r>
        <w:t xml:space="preserve"> y para el personal de SUSALUD, poder decidir donde era necesaria una fiscalización. En el caso de los gestores de IPRESS, </w:t>
      </w:r>
      <w:r w:rsidR="00F37427">
        <w:t xml:space="preserve">solo iban a poder visualizar estadísticas de la misma IPRESS para poder encontrar en qué áreas era prioritario realizar proyectos de mejora. </w:t>
      </w:r>
    </w:p>
    <w:p w14:paraId="6128FEDD" w14:textId="77777777" w:rsidR="00F61885" w:rsidRDefault="00F61885" w:rsidP="00842BF2">
      <w:pPr>
        <w:pStyle w:val="Texto"/>
      </w:pPr>
      <w:r>
        <w:t xml:space="preserve">Finalmente, </w:t>
      </w:r>
      <w:r w:rsidR="00F37427">
        <w:t xml:space="preserve">se vio necesaria la creación de dos tipos de páginas de ingreso, una para los ciudadanos donde se tenían que identificar con su número de Documento </w:t>
      </w:r>
      <w:r w:rsidR="00F37427">
        <w:lastRenderedPageBreak/>
        <w:t xml:space="preserve">Nacional de Identidad (DNI) y se iba a validar dicho numero colocando la fecha de su nacimiento. Esto se hizo como una forma de protección para evitar que un ciudadano pueda anteponer varias solicitudes pidiendo lo mismo utilizando diferentes DNIs. En el caso de gestores de IPRESS y personal de SUSALUD, se hizo una página de inicio en donde iban a poder ingresar con un usuario y contraseña que hubiera sido creado por el administrador del </w:t>
      </w:r>
      <w:r w:rsidR="00F95B03">
        <w:t>aplicativo informático</w:t>
      </w:r>
      <w:r w:rsidR="00F37427">
        <w:t>.</w:t>
      </w:r>
    </w:p>
    <w:p w14:paraId="7CC63D26" w14:textId="77777777" w:rsidR="009D6532" w:rsidRDefault="009D6532" w:rsidP="00842BF2">
      <w:pPr>
        <w:pStyle w:val="Texto"/>
      </w:pPr>
      <w:r>
        <w:t xml:space="preserve">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w:t>
      </w:r>
      <w:r w:rsidR="00F95B03">
        <w:t>aplicativo informático</w:t>
      </w:r>
      <w:r>
        <w:t xml:space="preserve"> o periodicidad de un respaldo de la información almacenada dentro del </w:t>
      </w:r>
      <w:r w:rsidR="00F95B03">
        <w:t>aplicativo informático</w:t>
      </w:r>
      <w:r>
        <w:t xml:space="preserve">. Ellos no fueron considerados ya que el alcance de este proyecto era menor a esos detalles que son de importancia para la implementación del </w:t>
      </w:r>
      <w:r w:rsidR="00F95B03">
        <w:t>aplicativo informático</w:t>
      </w:r>
      <w:r>
        <w:t xml:space="preserve"> mas no para la ideación del diseño del mismo.</w:t>
      </w:r>
    </w:p>
    <w:p w14:paraId="5C24C4FA" w14:textId="77777777" w:rsidR="007A411A" w:rsidRPr="00BA156B" w:rsidRDefault="00331B1D" w:rsidP="00842BF2">
      <w:pPr>
        <w:pStyle w:val="Texto"/>
      </w:pPr>
      <w:r>
        <w:t xml:space="preserve">Con estas características de diseño </w:t>
      </w:r>
      <w:r w:rsidR="009D6532">
        <w:t xml:space="preserve">definidas en pantallas a diseñarse, se </w:t>
      </w:r>
      <w:r w:rsidR="00B561E1" w:rsidRPr="00BA156B">
        <w:t xml:space="preserve">plantearon diversos </w:t>
      </w:r>
      <w:r w:rsidR="008D3E42" w:rsidRPr="00BA156B">
        <w:t>flujo</w:t>
      </w:r>
      <w:r w:rsidR="00B561E1" w:rsidRPr="00BA156B">
        <w:t>s</w:t>
      </w:r>
      <w:r w:rsidR="008D3E42" w:rsidRPr="00BA156B">
        <w:t xml:space="preserve"> que</w:t>
      </w:r>
      <w:r w:rsidR="00B561E1" w:rsidRPr="00BA156B">
        <w:t xml:space="preserve"> podría seguir cada tipo de usuario cuando usara el </w:t>
      </w:r>
      <w:r w:rsidR="00F95B03">
        <w:t>aplicativo informático</w:t>
      </w:r>
      <w:r w:rsidR="00B561E1" w:rsidRPr="00BA156B">
        <w:t xml:space="preserve">, se realizaron varios </w:t>
      </w:r>
      <w:r w:rsidR="003E111A" w:rsidRPr="00BA156B">
        <w:t>para encontrar un</w:t>
      </w:r>
      <w:r w:rsidR="00C016D8" w:rsidRPr="00BA156B">
        <w:t xml:space="preserve"> </w:t>
      </w:r>
      <w:r w:rsidR="007A411A" w:rsidRPr="00BA156B">
        <w:t>f</w:t>
      </w:r>
      <w:r w:rsidR="003E111A" w:rsidRPr="00BA156B">
        <w:t>lujo que se adaptara a lo</w:t>
      </w:r>
      <w:r w:rsidR="00362A81" w:rsidRPr="00BA156B">
        <w:t>s</w:t>
      </w:r>
      <w:r w:rsidR="003E111A" w:rsidRPr="00BA156B">
        <w:t xml:space="preserve"> requerimientos</w:t>
      </w:r>
      <w:r w:rsidR="00362A81" w:rsidRPr="00BA156B">
        <w:t xml:space="preserve"> </w:t>
      </w:r>
      <w:r w:rsidR="003E111A" w:rsidRPr="00BA156B">
        <w:t>encontrado</w:t>
      </w:r>
      <w:r w:rsidR="00362A81" w:rsidRPr="00BA156B">
        <w:t xml:space="preserve">s por el investigador </w:t>
      </w:r>
      <w:r w:rsidR="003E111A" w:rsidRPr="00BA156B">
        <w:t>en</w:t>
      </w:r>
      <w:r w:rsidR="002F25C8" w:rsidRPr="00BA156B">
        <w:t xml:space="preserve"> cada tipo de usuario. Estos flujos se </w:t>
      </w:r>
      <w:r w:rsidR="00F855AA" w:rsidRPr="00BA156B">
        <w:t xml:space="preserve">utilizaron para saber cuáles </w:t>
      </w:r>
      <w:r w:rsidR="00D00DDC">
        <w:t>y cuá</w:t>
      </w:r>
      <w:r w:rsidR="00CC4980" w:rsidRPr="00BA156B">
        <w:t xml:space="preserve">ntas </w:t>
      </w:r>
      <w:r w:rsidR="00F855AA" w:rsidRPr="00BA156B">
        <w:t xml:space="preserve">eran las pantallas necesarias </w:t>
      </w:r>
      <w:r w:rsidR="00CC4980" w:rsidRPr="00BA156B">
        <w:t>a diseñar</w:t>
      </w:r>
      <w:r w:rsidR="00AD77F1" w:rsidRPr="00BA156B">
        <w:t xml:space="preserve"> en esta etapa. Una v</w:t>
      </w:r>
      <w:r w:rsidR="00766B86" w:rsidRPr="00BA156B">
        <w:t>ez</w:t>
      </w:r>
      <w:r w:rsidR="00B92B5C" w:rsidRPr="00BA156B">
        <w:t xml:space="preserve"> se tuvo </w:t>
      </w:r>
      <w:r w:rsidR="00766B86" w:rsidRPr="00BA156B">
        <w:t>delimitado</w:t>
      </w:r>
      <w:r w:rsidR="009D6532">
        <w:t>s los</w:t>
      </w:r>
      <w:r w:rsidR="00766B86" w:rsidRPr="00BA156B">
        <w:t xml:space="preserve"> flujo</w:t>
      </w:r>
      <w:r w:rsidR="009D6532">
        <w:t>s</w:t>
      </w:r>
      <w:r w:rsidR="00766B86" w:rsidRPr="00BA156B">
        <w:t xml:space="preserve"> a seguir en</w:t>
      </w:r>
      <w:r w:rsidR="00B92B5C" w:rsidRPr="00BA156B">
        <w:t xml:space="preserve"> cada tipo d</w:t>
      </w:r>
      <w:r w:rsidR="00D5095B" w:rsidRPr="00BA156B">
        <w:t xml:space="preserve">e usuario en el </w:t>
      </w:r>
      <w:r w:rsidR="00F95B03">
        <w:t>aplicativo informático</w:t>
      </w:r>
      <w:r w:rsidR="00D5095B" w:rsidRPr="00BA156B">
        <w:t>, se determinó</w:t>
      </w:r>
      <w:r w:rsidR="00B92B5C" w:rsidRPr="00BA156B">
        <w:t xml:space="preserve"> que se diseñarían</w:t>
      </w:r>
      <w:r w:rsidR="00AD5B2F" w:rsidRPr="00BA156B">
        <w:t xml:space="preserve"> </w:t>
      </w:r>
      <w:r w:rsidR="00D5095B" w:rsidRPr="00BA156B">
        <w:t xml:space="preserve">15 pantallas para </w:t>
      </w:r>
      <w:r w:rsidR="001F439D" w:rsidRPr="00BA156B">
        <w:t xml:space="preserve">cumplir las </w:t>
      </w:r>
      <w:r w:rsidR="009D6532">
        <w:t>características de diseño antes planteadas</w:t>
      </w:r>
      <w:r w:rsidR="001F439D" w:rsidRPr="00BA156B">
        <w:t>.</w:t>
      </w:r>
      <w:r w:rsidR="001B1619" w:rsidRPr="00BA156B">
        <w:t xml:space="preserve"> Debido a que los tipos de usuario tienen </w:t>
      </w:r>
      <w:r w:rsidR="009D6532">
        <w:t>objetivos</w:t>
      </w:r>
      <w:r w:rsidR="001B1619" w:rsidRPr="00BA156B">
        <w:t xml:space="preserve"> diferentes </w:t>
      </w:r>
      <w:r w:rsidR="00766B86" w:rsidRPr="00BA156B">
        <w:t>a</w:t>
      </w:r>
      <w:r w:rsidR="001B1619" w:rsidRPr="00BA156B">
        <w:t xml:space="preserve"> realizar, no todos van a poder acceder a las 15 </w:t>
      </w:r>
      <w:r w:rsidR="001B1619" w:rsidRPr="00BA156B">
        <w:lastRenderedPageBreak/>
        <w:t xml:space="preserve">pantallas </w:t>
      </w:r>
      <w:r w:rsidR="00766B86" w:rsidRPr="00BA156B">
        <w:t>diseñadas</w:t>
      </w:r>
      <w:r w:rsidR="00D00DDC">
        <w:t>, se delimitó</w:t>
      </w:r>
      <w:r w:rsidR="001B1619" w:rsidRPr="00BA156B">
        <w:t xml:space="preserve"> qu</w:t>
      </w:r>
      <w:r w:rsidR="00C93932">
        <w:t>e el acceso a las pantallas serí</w:t>
      </w:r>
      <w:r w:rsidR="001B1619" w:rsidRPr="00BA156B">
        <w:t>a de la siguiente manera:</w:t>
      </w:r>
    </w:p>
    <w:p w14:paraId="09A59380" w14:textId="77777777" w:rsidR="001B1619" w:rsidRPr="00BA156B" w:rsidRDefault="001B1619" w:rsidP="00A50DD7">
      <w:pPr>
        <w:pStyle w:val="Texto"/>
        <w:numPr>
          <w:ilvl w:val="0"/>
          <w:numId w:val="31"/>
        </w:numPr>
      </w:pPr>
      <w:r w:rsidRPr="00BA156B">
        <w:t xml:space="preserve">Personal de SUSALUD: </w:t>
      </w:r>
      <w:r w:rsidRPr="00F916E3">
        <w:t>Login</w:t>
      </w:r>
      <w:r w:rsidRPr="00BA156B">
        <w:t xml:space="preserve"> con usuario y contraseña, </w:t>
      </w:r>
      <w:r w:rsidR="00AD5B2F" w:rsidRPr="00BA156B">
        <w:t>estadísticas, listado de solicitudes vigentes, gestión de solicitudes e histórico de solicitudes.</w:t>
      </w:r>
    </w:p>
    <w:p w14:paraId="30183F76" w14:textId="77777777" w:rsidR="001B1619" w:rsidRPr="00BA156B" w:rsidRDefault="001B1619" w:rsidP="00A50DD7">
      <w:pPr>
        <w:pStyle w:val="Texto"/>
        <w:numPr>
          <w:ilvl w:val="0"/>
          <w:numId w:val="31"/>
        </w:numPr>
      </w:pPr>
      <w:r w:rsidRPr="00BA156B">
        <w:t>Directivos</w:t>
      </w:r>
      <w:r w:rsidR="00AD5B2F" w:rsidRPr="00BA156B">
        <w:t xml:space="preserve"> y administrativos</w:t>
      </w:r>
      <w:r w:rsidRPr="00BA156B">
        <w:t xml:space="preserve"> de IPRESS: </w:t>
      </w:r>
      <w:r w:rsidRPr="00F916E3">
        <w:t>Login</w:t>
      </w:r>
      <w:r w:rsidRPr="00BA156B">
        <w:t xml:space="preserve"> con usuario y contraseña, </w:t>
      </w:r>
      <w:r w:rsidR="00AD5B2F" w:rsidRPr="00BA156B">
        <w:t>nueva solicitud, estadísticas, gestión de solicitudes e histórico de solicitudes.</w:t>
      </w:r>
    </w:p>
    <w:p w14:paraId="2D4760EB" w14:textId="77777777" w:rsidR="00BA239F" w:rsidRPr="00842BF2" w:rsidRDefault="001B1619" w:rsidP="00A50DD7">
      <w:pPr>
        <w:pStyle w:val="Texto"/>
        <w:numPr>
          <w:ilvl w:val="0"/>
          <w:numId w:val="31"/>
        </w:numPr>
      </w:pPr>
      <w:r w:rsidRPr="00BA156B">
        <w:t xml:space="preserve">Ciudadanos: </w:t>
      </w:r>
      <w:r w:rsidRPr="00F916E3">
        <w:t>Login</w:t>
      </w:r>
      <w:r w:rsidRPr="00BA156B">
        <w:t xml:space="preserve"> con Nº de DNI y Fechas de Nacimiento, </w:t>
      </w:r>
      <w:r w:rsidR="00AD5B2F" w:rsidRPr="00BA156B">
        <w:t>nueva solicitud, estadísticas, gestión de solicitudes e histórico de solicitudes.</w:t>
      </w:r>
    </w:p>
    <w:p w14:paraId="265DE30D" w14:textId="77777777" w:rsidR="00F931EE" w:rsidRPr="00842BF2" w:rsidRDefault="00AD5B2F" w:rsidP="00842BF2">
      <w:pPr>
        <w:pStyle w:val="Texto"/>
      </w:pPr>
      <w:r w:rsidRPr="00BA156B">
        <w:t xml:space="preserve">Una vez que se </w:t>
      </w:r>
      <w:r w:rsidR="002E1E27" w:rsidRPr="00BA156B">
        <w:t>tenían</w:t>
      </w:r>
      <w:r w:rsidRPr="00BA156B">
        <w:t xml:space="preserve"> </w:t>
      </w:r>
      <w:r w:rsidR="00E345B1" w:rsidRPr="00BA156B">
        <w:t xml:space="preserve">definidas </w:t>
      </w:r>
      <w:r w:rsidRPr="00BA156B">
        <w:t xml:space="preserve">las pantallas </w:t>
      </w:r>
      <w:r w:rsidR="00E345B1" w:rsidRPr="00BA156B">
        <w:t>para ser mostradas a</w:t>
      </w:r>
      <w:r w:rsidRPr="00BA156B">
        <w:t xml:space="preserve"> cada tipo de usuario, se </w:t>
      </w:r>
      <w:r w:rsidR="002E1E27" w:rsidRPr="00BA156B">
        <w:t>procedió</w:t>
      </w:r>
      <w:r w:rsidRPr="00BA156B">
        <w:t xml:space="preserve"> a hacer los </w:t>
      </w:r>
      <w:r w:rsidRPr="00F916E3">
        <w:t>wireframes</w:t>
      </w:r>
      <w:r w:rsidRPr="00BA156B">
        <w:t xml:space="preserve"> de ellas. </w:t>
      </w:r>
      <w:r w:rsidR="00465CE9">
        <w:t xml:space="preserve">Una muestra de estos </w:t>
      </w:r>
      <w:r w:rsidR="00D00DDC">
        <w:t>bocetos</w:t>
      </w:r>
      <w:r w:rsidR="00465CE9">
        <w:t xml:space="preserve"> se puede</w:t>
      </w:r>
      <w:r w:rsidR="00CB6202">
        <w:t xml:space="preserve"> ver en el Anexo 5.</w:t>
      </w:r>
    </w:p>
    <w:p w14:paraId="7ADC2EBA" w14:textId="77777777" w:rsidR="00F609A6" w:rsidRPr="00842BF2" w:rsidRDefault="00F931EE" w:rsidP="00842BF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rsidR="00D00DDC">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14:paraId="6BF9A0EF" w14:textId="77777777" w:rsidR="00901DC8" w:rsidRPr="00BA156B" w:rsidRDefault="00766B86" w:rsidP="00842BF2">
      <w:pPr>
        <w:pStyle w:val="Texto"/>
      </w:pPr>
      <w:r w:rsidRPr="00BA156B">
        <w:t>Para los prototipos funcionales</w:t>
      </w:r>
      <w:r w:rsidR="00A901F3" w:rsidRPr="00BA156B">
        <w:t xml:space="preserve"> se </w:t>
      </w:r>
      <w:r w:rsidR="00203952" w:rsidRPr="00BA156B">
        <w:t>eligió</w:t>
      </w:r>
      <w:r w:rsidR="00A901F3" w:rsidRPr="00BA156B">
        <w:t xml:space="preserve"> la misma paleta de colores que utiliza actualmente SUSALUD para construir las primeras versiones del </w:t>
      </w:r>
      <w:r w:rsidR="00F95B03">
        <w:t>aplicativo informático</w:t>
      </w:r>
      <w:r w:rsidR="00A901F3" w:rsidRPr="00BA156B">
        <w:t>.</w:t>
      </w:r>
      <w:r w:rsidR="005E5321" w:rsidRPr="00BA156B">
        <w:t xml:space="preserve"> </w:t>
      </w:r>
      <w:r w:rsidR="00F15F0B" w:rsidRPr="00BA156B">
        <w:t xml:space="preserve">Se prototiparon todas pantallas planteadas y se </w:t>
      </w:r>
      <w:r w:rsidR="00A901F3" w:rsidRPr="00BA156B">
        <w:t>hicieron copias de estas pantallas para poder realizar un flujo por cada tipo de usuario y que no hubiera confusión entre las pantallas planteadas.</w:t>
      </w:r>
      <w:r w:rsidR="000A31C1">
        <w:t xml:space="preserve"> </w:t>
      </w:r>
    </w:p>
    <w:p w14:paraId="629FEB55" w14:textId="77777777" w:rsidR="000F72A9" w:rsidRPr="00BA156B" w:rsidRDefault="000A31C1" w:rsidP="00842BF2">
      <w:pPr>
        <w:pStyle w:val="Texto"/>
      </w:pPr>
      <w:r>
        <w:t xml:space="preserve">El flujo propuesto para los diferentes tipos de usuarios con la pantalla correspondiente a dicho paso se encuentra en el Anexo 6. </w:t>
      </w:r>
      <w:r w:rsidR="00901DC8" w:rsidRPr="00BA156B">
        <w:t>La versión final del prototipo se encuentra en</w:t>
      </w:r>
      <w:r w:rsidR="000F72A9" w:rsidRPr="00BA156B">
        <w:t>:</w:t>
      </w:r>
    </w:p>
    <w:p w14:paraId="2C13F51F" w14:textId="77777777" w:rsidR="00F8187A" w:rsidRPr="00842BF2" w:rsidRDefault="007D0409" w:rsidP="00842BF2">
      <w:pPr>
        <w:pStyle w:val="Texto"/>
        <w:jc w:val="center"/>
        <w:rPr>
          <w:sz w:val="16"/>
          <w:szCs w:val="16"/>
          <w:lang w:val="es-PE"/>
        </w:rPr>
      </w:pPr>
      <w:hyperlink r:id="rId18" w:anchor="g=1&amp;p=gestores" w:history="1">
        <w:r w:rsidR="000F72A9" w:rsidRPr="00BA156B">
          <w:rPr>
            <w:rStyle w:val="Hipervnculo"/>
            <w:lang w:val="es-PE"/>
          </w:rPr>
          <w:t>https://sx7lvw.axshare.com/</w:t>
        </w:r>
      </w:hyperlink>
    </w:p>
    <w:p w14:paraId="14AF668E" w14:textId="77777777" w:rsidR="00F8187A" w:rsidRPr="00BA156B" w:rsidRDefault="00F8187A" w:rsidP="009C3939">
      <w:pPr>
        <w:pStyle w:val="Ttulo2"/>
        <w:rPr>
          <w:lang w:val="es-PE"/>
        </w:rPr>
      </w:pPr>
      <w:bookmarkStart w:id="793" w:name="_Toc520655730"/>
      <w:r w:rsidRPr="00BA156B">
        <w:rPr>
          <w:lang w:val="es-PE"/>
        </w:rPr>
        <w:t>Fase de Pruebas</w:t>
      </w:r>
      <w:bookmarkEnd w:id="793"/>
    </w:p>
    <w:p w14:paraId="27FE0338" w14:textId="77777777" w:rsidR="006D0710" w:rsidRPr="00842BF2" w:rsidRDefault="00F8187A" w:rsidP="00842BF2">
      <w:pPr>
        <w:pStyle w:val="Texto"/>
      </w:pPr>
      <w:r w:rsidRPr="00BA156B">
        <w:t xml:space="preserve">En esta fase se concertaron entrevistas con 10 de los entrevistados de la primera ronda, no se pudo concretar </w:t>
      </w:r>
      <w:r w:rsidR="009F5AB0" w:rsidRPr="00BA156B">
        <w:t>visitas a</w:t>
      </w:r>
      <w:r w:rsidRPr="00BA156B">
        <w:t xml:space="preserve"> los otros 11 entrevistados debido a que no se encontraban disponibles. </w:t>
      </w:r>
      <w:r w:rsidR="00C556E9">
        <w:t>En su lugar</w:t>
      </w:r>
      <w:r w:rsidRPr="00BA156B">
        <w:t xml:space="preserve">, se entrevistaron a 5 personas </w:t>
      </w:r>
      <w:r w:rsidR="00C556E9">
        <w:t>extra</w:t>
      </w:r>
      <w:r w:rsidRPr="00BA156B">
        <w:t xml:space="preserve"> que cumplían con ser de uno de los tipos de usuarios antes mencionados. </w:t>
      </w:r>
      <w:r w:rsidR="0079477F" w:rsidRPr="00BA156B">
        <w:t>Para esta fase, todos los entrevistados fueron encontrados por conveniencia y se dividieron de la siguiente manera por tipo de usuario:</w:t>
      </w:r>
    </w:p>
    <w:p w14:paraId="56CE4692" w14:textId="77777777" w:rsidR="0079477F" w:rsidRPr="00BA156B" w:rsidRDefault="0079477F" w:rsidP="00A50DD7">
      <w:pPr>
        <w:pStyle w:val="Texto"/>
        <w:numPr>
          <w:ilvl w:val="0"/>
          <w:numId w:val="32"/>
        </w:numPr>
      </w:pPr>
      <w:r w:rsidRPr="00BA156B">
        <w:t xml:space="preserve">Personal de SUSALUD: 3 entrevistados en total. </w:t>
      </w:r>
    </w:p>
    <w:p w14:paraId="427636F7" w14:textId="77777777" w:rsidR="0079477F" w:rsidRPr="00BA156B" w:rsidRDefault="0079477F" w:rsidP="00A50DD7">
      <w:pPr>
        <w:pStyle w:val="Texto"/>
        <w:numPr>
          <w:ilvl w:val="0"/>
          <w:numId w:val="32"/>
        </w:numPr>
      </w:pPr>
      <w:r w:rsidRPr="00BA156B">
        <w:t>Gestores de IPRESS: 6 entrevistados en total. Todos encontrados por referencia al ser informantes claves.</w:t>
      </w:r>
    </w:p>
    <w:p w14:paraId="4C277919" w14:textId="77777777" w:rsidR="005F185B" w:rsidRPr="00842BF2" w:rsidRDefault="0079477F" w:rsidP="00A50DD7">
      <w:pPr>
        <w:pStyle w:val="Texto"/>
        <w:numPr>
          <w:ilvl w:val="0"/>
          <w:numId w:val="3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215D85FB" w14:textId="77777777" w:rsidR="00757090" w:rsidRPr="00842BF2" w:rsidRDefault="00C95D94" w:rsidP="00842BF2">
      <w:pPr>
        <w:pStyle w:val="Texto"/>
      </w:pPr>
      <w:r w:rsidRPr="00BA156B">
        <w:t xml:space="preserve">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w:t>
      </w:r>
      <w:r w:rsidR="005746B8" w:rsidRPr="00BA156B">
        <w:t>Todos manifestaron que se conectan por medio de un Smartphone</w:t>
      </w:r>
      <w:r w:rsidR="005F11B8" w:rsidRPr="00BA156B">
        <w:t>.</w:t>
      </w:r>
      <w:r w:rsidR="005746B8" w:rsidRPr="00BA156B">
        <w:t xml:space="preserve"> 3</w:t>
      </w:r>
      <w:r w:rsidR="005F11B8" w:rsidRPr="00BA156B">
        <w:t xml:space="preserve"> utilizan exclusivamente este dispositivo</w:t>
      </w:r>
      <w:r w:rsidR="005746B8" w:rsidRPr="00BA156B">
        <w:t xml:space="preserve"> </w:t>
      </w:r>
      <w:r w:rsidR="005F11B8" w:rsidRPr="00BA156B">
        <w:t>para conectarse a internet</w:t>
      </w:r>
      <w:r w:rsidR="005746B8" w:rsidRPr="00BA156B">
        <w:t>. Adicionalmente, 2 personas se conectan también por medio de una Tablet, 7 personas por medio de una computadora portátil o de escritorio y 3 personas manifestaron que se conectan a internet mediante Smartphone, Tablet y computadora portátil o de escritorio.</w:t>
      </w:r>
    </w:p>
    <w:p w14:paraId="1BE9B61E" w14:textId="77777777" w:rsidR="003E0AA6" w:rsidRDefault="005F185B" w:rsidP="00842BF2">
      <w:pPr>
        <w:pStyle w:val="Texto"/>
      </w:pPr>
      <w:r w:rsidRPr="00BA156B">
        <w:t xml:space="preserve">Dado que la metodología de </w:t>
      </w:r>
      <w:r w:rsidR="007A54FF" w:rsidRPr="00BA156B">
        <w:t>UCD</w:t>
      </w:r>
      <w:r w:rsidRPr="00BA156B">
        <w:t xml:space="preserve"> implica que la fase de prueba y la fase de diseño </w:t>
      </w:r>
      <w:r w:rsidR="000A2EE5" w:rsidRPr="00BA156B">
        <w:t>sean</w:t>
      </w:r>
      <w:r w:rsidRPr="00BA156B">
        <w:t xml:space="preserve"> iterativa</w:t>
      </w:r>
      <w:r w:rsidR="000A2EE5" w:rsidRPr="00BA156B">
        <w:t>s</w:t>
      </w:r>
      <w:r w:rsidRPr="00BA156B">
        <w:t xml:space="preserve">,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14:paraId="6FFC5EC2" w14:textId="77777777" w:rsidR="002D5208" w:rsidRDefault="002D5208" w:rsidP="00842BF2">
      <w:pPr>
        <w:pStyle w:val="Texto"/>
      </w:pPr>
      <w:r>
        <w:t xml:space="preserve">El personal de SUSALUD realizaron las tareas indicadas de la manera en que el investigador planteo en un inicio. Dieron comentarios acerca de cómo podía </w:t>
      </w:r>
      <w:r>
        <w:lastRenderedPageBreak/>
        <w:t xml:space="preserve">mejorarse agrupándose de forma diferente en el menú para que fuera más intuitivo, cosa que fue tomada para iteraciones con los otros tipos de usuarios adicionalmente. </w:t>
      </w:r>
      <w:r w:rsidR="007C0DFF">
        <w:t xml:space="preserve">Los problemas que encontraban en la agrupación inicial que se había colocado, era por el uso de la palabra “Vigente” de forma repetitiva en dos </w:t>
      </w:r>
      <w:r w:rsidR="00730A2F">
        <w:t>secciones distintas</w:t>
      </w:r>
      <w:r w:rsidR="007C0DFF">
        <w:t xml:space="preserve">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w:t>
      </w:r>
      <w:r w:rsidR="001E2FF3">
        <w:t xml:space="preserve"> bien la semaforización</w:t>
      </w:r>
      <w:r w:rsidR="007C0DFF">
        <w:t xml:space="preserve">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w:t>
      </w:r>
      <w:r w:rsidR="00F95B03">
        <w:t>aplicativo informático</w:t>
      </w:r>
      <w:r w:rsidR="007C0DFF">
        <w:t>, se mostraron de acuerdo ya que sigue el modelo que ellos cuentan actualmente.</w:t>
      </w:r>
    </w:p>
    <w:p w14:paraId="3FCC2BB7" w14:textId="77777777" w:rsidR="00E6095B" w:rsidRDefault="00E6095B" w:rsidP="007815C0">
      <w:pPr>
        <w:pStyle w:val="Cita"/>
        <w:rPr>
          <w:lang w:val="es-PE"/>
        </w:rPr>
      </w:pPr>
      <w:r w:rsidRPr="00E6095B">
        <w:rPr>
          <w:lang w:val="es-PE"/>
        </w:rPr>
        <w:t xml:space="preserve">"Estoy de acuerdo que primero uno </w:t>
      </w:r>
      <w:r w:rsidR="006B071F" w:rsidRPr="00E6095B">
        <w:rPr>
          <w:lang w:val="es-PE"/>
        </w:rPr>
        <w:t>debería</w:t>
      </w:r>
      <w:r w:rsidRPr="00E6095B">
        <w:rPr>
          <w:lang w:val="es-PE"/>
        </w:rPr>
        <w:t xml:space="preserve"> presentar su inconformidad </w:t>
      </w:r>
      <w:r w:rsidR="006B071F" w:rsidRPr="00E6095B">
        <w:rPr>
          <w:lang w:val="es-PE"/>
        </w:rPr>
        <w:t>llámalo</w:t>
      </w:r>
      <w:r w:rsidRPr="00E6095B">
        <w:rPr>
          <w:lang w:val="es-PE"/>
        </w:rPr>
        <w:t xml:space="preserve"> reclamo o queja, no </w:t>
      </w:r>
      <w:r w:rsidR="006B071F" w:rsidRPr="00E6095B">
        <w:rPr>
          <w:lang w:val="es-PE"/>
        </w:rPr>
        <w:t>sé</w:t>
      </w:r>
      <w:r w:rsidRPr="00E6095B">
        <w:rPr>
          <w:lang w:val="es-PE"/>
        </w:rPr>
        <w:t xml:space="preserve"> qu</w:t>
      </w:r>
      <w:r w:rsidR="00730A2F">
        <w:rPr>
          <w:lang w:val="es-PE"/>
        </w:rPr>
        <w:t>é</w:t>
      </w:r>
      <w:r w:rsidRPr="00E6095B">
        <w:rPr>
          <w:lang w:val="es-PE"/>
        </w:rPr>
        <w:t xml:space="preserve">, primero ante la IPRESS y si no </w:t>
      </w:r>
      <w:r w:rsidR="006B071F" w:rsidRPr="00E6095B">
        <w:rPr>
          <w:lang w:val="es-PE"/>
        </w:rPr>
        <w:t>estás</w:t>
      </w:r>
      <w:r w:rsidRPr="00E6095B">
        <w:rPr>
          <w:lang w:val="es-PE"/>
        </w:rPr>
        <w:t xml:space="preserve"> de acuerdo, ir a SUSALUD"</w:t>
      </w:r>
    </w:p>
    <w:p w14:paraId="16B5F369" w14:textId="77777777" w:rsidR="009C4E68" w:rsidRPr="007815C0" w:rsidRDefault="009C4E68" w:rsidP="007815C0">
      <w:pPr>
        <w:pStyle w:val="Texto"/>
        <w:jc w:val="right"/>
      </w:pPr>
      <w:r>
        <w:t>(Personal de SUSALUD)</w:t>
      </w:r>
    </w:p>
    <w:p w14:paraId="5D47B425" w14:textId="77777777" w:rsidR="00E6095B" w:rsidRDefault="00E6095B" w:rsidP="007815C0">
      <w:pPr>
        <w:pStyle w:val="Cita"/>
        <w:rPr>
          <w:lang w:val="es-PE"/>
        </w:rPr>
      </w:pPr>
      <w:r w:rsidRPr="00E6095B">
        <w:rPr>
          <w:lang w:val="es-PE"/>
        </w:rPr>
        <w:lastRenderedPageBreak/>
        <w:t xml:space="preserve">"Se supone que Gestión de las Solicitudes es un detalle de las solicitudes vigentes no? Pero en </w:t>
      </w:r>
      <w:r w:rsidR="006B071F" w:rsidRPr="00E6095B">
        <w:rPr>
          <w:lang w:val="es-PE"/>
        </w:rPr>
        <w:t>Gestión</w:t>
      </w:r>
      <w:r w:rsidRPr="00E6095B">
        <w:rPr>
          <w:lang w:val="es-PE"/>
        </w:rPr>
        <w:t xml:space="preserve"> de Solicitudes t</w:t>
      </w:r>
      <w:r w:rsidR="00032356">
        <w:rPr>
          <w:lang w:val="es-PE"/>
        </w:rPr>
        <w:t>ú</w:t>
      </w:r>
      <w:r w:rsidRPr="00E6095B">
        <w:rPr>
          <w:lang w:val="es-PE"/>
        </w:rPr>
        <w:t xml:space="preserve"> abres y encuentras una pestaña de Nuevos y otra pestaña de Vigentes. O sea, otra vez Vigentes, no </w:t>
      </w:r>
      <w:r w:rsidR="00032356" w:rsidRPr="00E6095B">
        <w:rPr>
          <w:lang w:val="es-PE"/>
        </w:rPr>
        <w:t>deberías</w:t>
      </w:r>
      <w:r w:rsidRPr="00E6095B">
        <w:rPr>
          <w:lang w:val="es-PE"/>
        </w:rPr>
        <w:t xml:space="preserve"> tener la misma descripción en el detalle"</w:t>
      </w:r>
    </w:p>
    <w:p w14:paraId="22D6E7B4" w14:textId="77777777" w:rsidR="009C4E68" w:rsidRPr="009C4E68" w:rsidRDefault="009C4E68" w:rsidP="007815C0">
      <w:pPr>
        <w:pStyle w:val="Texto"/>
        <w:jc w:val="right"/>
      </w:pPr>
      <w:r>
        <w:t>(Personal de SUSALUD)</w:t>
      </w:r>
    </w:p>
    <w:p w14:paraId="2983AC53" w14:textId="77777777" w:rsidR="001E2FF3" w:rsidRDefault="00C514C4" w:rsidP="00842BF2">
      <w:pPr>
        <w:pStyle w:val="Texto"/>
      </w:pPr>
      <w:r>
        <w:t>En l</w:t>
      </w:r>
      <w:r w:rsidR="001E2FF3">
        <w:t>os gestores de las IPRESS</w:t>
      </w:r>
      <w:r>
        <w:t xml:space="preserve">, se presentaron dos de casos en los que se tuvo que guiar un poco </w:t>
      </w:r>
      <w:r w:rsidR="00B11AB1">
        <w:t>en la interacción</w:t>
      </w:r>
      <w:r>
        <w:t xml:space="preserve"> con el </w:t>
      </w:r>
      <w:r w:rsidR="00730A2F">
        <w:t>prototipo,</w:t>
      </w:r>
      <w:r>
        <w:t xml:space="preserve"> pero lograron entender de manera correcta los objetivos de cada pantalla, el resto de gestores no presentaron problema</w:t>
      </w:r>
      <w:r w:rsidR="00B11AB1">
        <w:t>s</w:t>
      </w:r>
      <w:r>
        <w:t xml:space="preserve"> en interactuar con el sistema y comprender el objetivo de cada pantalla. Sobre la resolución de tareas, hubo un gestor que propuso pantallas adicionales para hacer más especifica la búsqueda de información</w:t>
      </w:r>
      <w:r w:rsidR="00487969">
        <w:t>, lo cual</w:t>
      </w:r>
      <w:r>
        <w:t xml:space="preserve"> probablemente se debía a conveniencia y rapidez. Sobre la re-clasificación de reclamos, </w:t>
      </w:r>
      <w:r w:rsidR="001272F0">
        <w:t xml:space="preserve">algunos gestores tuvieron un poco de dificultades para poder interactuar con el servicio web donde se estaba mostrando la clasificación, </w:t>
      </w:r>
      <w:r w:rsidR="00487969">
        <w:t>luego</w:t>
      </w:r>
      <w:r w:rsidR="001272F0">
        <w:t xml:space="preserve"> revisaron las categorías </w:t>
      </w:r>
      <w:r w:rsidR="00487969">
        <w:t>planteadas y</w:t>
      </w:r>
      <w:r w:rsidR="001272F0">
        <w:t xml:space="preserve"> no indicaron cambios ante la clasificación presentada. La idea de un sistema centralizado les pareció atractiva y tuvieron comentarios positivos </w:t>
      </w:r>
      <w:r w:rsidR="00487969">
        <w:t>acerca del prototipo presentado. P</w:t>
      </w:r>
      <w:r w:rsidR="001272F0">
        <w:t>resentaron algunos inconvenientes en la ubicación de c</w:t>
      </w:r>
      <w:r w:rsidR="00487969">
        <w:t>iertos elementos en el paso de “C</w:t>
      </w:r>
      <w:r w:rsidR="001272F0">
        <w:t>ontacto</w:t>
      </w:r>
      <w:r w:rsidR="00487969">
        <w:t>”</w:t>
      </w:r>
      <w:r w:rsidR="001272F0">
        <w:t xml:space="preserve"> del ciudadano solicitante </w:t>
      </w:r>
      <w:r w:rsidR="00B11AB1">
        <w:t>y con algunos links que se encontraban mal colocados</w:t>
      </w:r>
      <w:r w:rsidR="00487969">
        <w:t xml:space="preserve"> que fueron solucionados en la siguiente iteración. S</w:t>
      </w:r>
      <w:r w:rsidR="00B11AB1">
        <w:t>ugirieron pequeños cambios de texto</w:t>
      </w:r>
      <w:r w:rsidR="00487969">
        <w:t>s</w:t>
      </w:r>
      <w:r w:rsidR="00B11AB1">
        <w:t xml:space="preserve"> en el formulario para que fuera más comprensible. U</w:t>
      </w:r>
      <w:r w:rsidR="001272F0">
        <w:t>n gestor propuso el estado de “No Solucionable” para poder clasificar reclamos que no depende</w:t>
      </w:r>
      <w:r w:rsidR="00487969">
        <w:t>n enteramente</w:t>
      </w:r>
      <w:r w:rsidR="001272F0">
        <w:t xml:space="preserve"> de la jurisdicción de la I</w:t>
      </w:r>
      <w:r w:rsidR="00487969">
        <w:t xml:space="preserve">PRESS. </w:t>
      </w:r>
      <w:r w:rsidR="00487969">
        <w:lastRenderedPageBreak/>
        <w:t>L</w:t>
      </w:r>
      <w:r w:rsidR="001272F0">
        <w:t xml:space="preserve">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w:t>
      </w:r>
      <w:r w:rsidR="00B11AB1">
        <w:t>debería</w:t>
      </w:r>
      <w:r w:rsidR="001272F0">
        <w:t xml:space="preserve"> </w:t>
      </w:r>
      <w:r w:rsidR="00487969">
        <w:t>diferenciarse los</w:t>
      </w:r>
      <w:r w:rsidR="00B11AB1">
        <w:t xml:space="preserve">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w:t>
      </w:r>
      <w:r w:rsidR="00FB6BB3">
        <w:t>Una vez comprendido dicho estado, sugirieron la opción de derivación hacia el establecimiento adecuado.</w:t>
      </w:r>
    </w:p>
    <w:p w14:paraId="3B76AE04" w14:textId="77777777" w:rsidR="006B6B9E" w:rsidRDefault="006B6B9E" w:rsidP="007815C0">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14:paraId="52FE9C54" w14:textId="77777777" w:rsidR="009C4E68" w:rsidRPr="009C4E68" w:rsidRDefault="009C4E68" w:rsidP="007815C0">
      <w:pPr>
        <w:pStyle w:val="Texto"/>
        <w:jc w:val="right"/>
      </w:pPr>
      <w:r>
        <w:t>(Gestor de IPRESS)</w:t>
      </w:r>
    </w:p>
    <w:p w14:paraId="0CC02A4B" w14:textId="77777777" w:rsidR="00EE36D6" w:rsidRDefault="00EE36D6" w:rsidP="007815C0">
      <w:pPr>
        <w:pStyle w:val="Cita"/>
      </w:pPr>
      <w:r w:rsidRPr="00EE36D6">
        <w:t xml:space="preserve">"Esto también </w:t>
      </w:r>
      <w:r w:rsidR="006B071F" w:rsidRPr="00EE36D6">
        <w:t>está</w:t>
      </w:r>
      <w:r w:rsidRPr="00EE36D6">
        <w:t xml:space="preserve"> interesante, porque últimamente están exigiendo que tiene que llegarte una respuesta en cambio antes era una respuesta verbal, ahora es por escrito y detallado como esta acá, con fecha y lo que se realizó"</w:t>
      </w:r>
    </w:p>
    <w:p w14:paraId="432348AD" w14:textId="77777777" w:rsidR="009C4E68" w:rsidRPr="009C4E68" w:rsidRDefault="009C4E68" w:rsidP="007815C0">
      <w:pPr>
        <w:pStyle w:val="Texto"/>
        <w:jc w:val="right"/>
      </w:pPr>
      <w:r>
        <w:t>(Gestor de IPRESS)</w:t>
      </w:r>
    </w:p>
    <w:p w14:paraId="3BA7EEFD" w14:textId="74208964" w:rsidR="00DE3DBA" w:rsidRDefault="003B1064" w:rsidP="00842BF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w:t>
      </w:r>
      <w:r w:rsidR="00EE36D6">
        <w:t>referían</w:t>
      </w:r>
      <w:r>
        <w:t>,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seria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w:t>
      </w:r>
      <w:r w:rsidR="00173C5D">
        <w:t xml:space="preserve"> mostrar paso a paso cómo funciona el </w:t>
      </w:r>
      <w:r w:rsidR="00F95B03">
        <w:t>aplicativo informático</w:t>
      </w:r>
      <w:r w:rsidR="00173C5D">
        <w:t xml:space="preserve">.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w:t>
      </w:r>
      <w:r w:rsidR="00F95B03">
        <w:t>aplicativo informático</w:t>
      </w:r>
      <w:r w:rsidR="00173C5D">
        <w:t xml:space="preserve"> y ellos coloquen sus solicitudes en vano. Mencionaron algunos problemas del prototipo que no podían ser subsanados ya que eran una función propia del </w:t>
      </w:r>
      <w:r w:rsidR="00F95B03">
        <w:t>aplicativo informático</w:t>
      </w:r>
      <w:r w:rsidR="00173C5D">
        <w:t xml:space="preserve"> con el que fue diseñado, de ser implementado el </w:t>
      </w:r>
      <w:r w:rsidR="00F95B03">
        <w:t>aplicativo informático</w:t>
      </w:r>
      <w:r w:rsidR="00173C5D">
        <w:t xml:space="preserve"> no se presentarían dichos inconvenientes. Hubo un ciudadano que mencion</w:t>
      </w:r>
      <w:ins w:id="794" w:author="Owner" w:date="2018-08-12T15:20:00Z">
        <w:r w:rsidR="00EC4FDC">
          <w:t>ó</w:t>
        </w:r>
      </w:ins>
      <w:del w:id="795" w:author="Owner" w:date="2018-08-12T15:20:00Z">
        <w:r w:rsidR="00173C5D" w:rsidDel="00EC4FDC">
          <w:delText>o</w:delText>
        </w:r>
      </w:del>
      <w:r w:rsidR="00173C5D">
        <w:t xml:space="preserve"> que los colores de la semaforización se entendían a que era un color por </w:t>
      </w:r>
      <w:r w:rsidR="00173C5D">
        <w:lastRenderedPageBreak/>
        <w:t>estado del reclamo y no por tiempo en que debería ser resuelto. Esta observación no la tuvieron ningún otro ciudadano por lo cual se continu</w:t>
      </w:r>
      <w:ins w:id="796" w:author="Owner" w:date="2018-08-12T15:20:00Z">
        <w:r w:rsidR="00EC4FDC">
          <w:t>ó</w:t>
        </w:r>
      </w:ins>
      <w:del w:id="797" w:author="Owner" w:date="2018-08-12T15:20:00Z">
        <w:r w:rsidR="00173C5D" w:rsidDel="00EC4FDC">
          <w:delText>o</w:delText>
        </w:r>
      </w:del>
      <w:r w:rsidR="00173C5D">
        <w:t xml:space="preserve">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w:t>
      </w:r>
      <w:r w:rsidR="00FD5613">
        <w:t xml:space="preserve">rápida, pero resaltaron que en caso fuera implementado el </w:t>
      </w:r>
      <w:r w:rsidR="00F95B03">
        <w:t>aplicativo informático</w:t>
      </w:r>
      <w:r w:rsidR="00FD5613">
        <w:t>, la lista de establecimientos de salud para escoger en el primer paso sería extremadamente larga y que se necesita una mejor manera de realizar la búsqueda del establecimiento.</w:t>
      </w:r>
    </w:p>
    <w:p w14:paraId="34882718" w14:textId="77777777" w:rsidR="003E5061" w:rsidRDefault="003E5061" w:rsidP="007815C0">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14:paraId="66508C9F" w14:textId="77777777" w:rsidR="00A760A2" w:rsidRPr="00A760A2" w:rsidRDefault="00A760A2" w:rsidP="007815C0">
      <w:pPr>
        <w:pStyle w:val="Texto"/>
        <w:jc w:val="right"/>
      </w:pPr>
      <w:r>
        <w:t>(Ciudadano)</w:t>
      </w:r>
    </w:p>
    <w:p w14:paraId="3B2FA5D9" w14:textId="77777777" w:rsidR="00556845" w:rsidRDefault="00556845" w:rsidP="007815C0">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14:paraId="2DFA59DD" w14:textId="77777777" w:rsidR="00A760A2" w:rsidRPr="00A760A2" w:rsidRDefault="00A760A2" w:rsidP="007815C0">
      <w:pPr>
        <w:pStyle w:val="Texto"/>
        <w:jc w:val="right"/>
      </w:pPr>
      <w:r>
        <w:t>(Ciudadano)</w:t>
      </w:r>
    </w:p>
    <w:p w14:paraId="78563991" w14:textId="77777777" w:rsidR="0080563F" w:rsidRPr="00842BF2" w:rsidRDefault="005F185B" w:rsidP="00842BF2">
      <w:pPr>
        <w:pStyle w:val="Texto"/>
      </w:pPr>
      <w:r w:rsidRPr="00BA156B">
        <w:lastRenderedPageBreak/>
        <w:t>En estas</w:t>
      </w:r>
      <w:r w:rsidR="00AC1607" w:rsidRPr="00BA156B">
        <w:t xml:space="preserve"> iteraciones se hicieron cambios</w:t>
      </w:r>
      <w:r w:rsidRPr="00BA156B">
        <w:t xml:space="preserve"> </w:t>
      </w:r>
      <w:r w:rsidR="00AC1607" w:rsidRPr="00BA156B">
        <w:t xml:space="preserve">mínimos </w:t>
      </w:r>
      <w:r w:rsidRPr="00BA156B">
        <w:t xml:space="preserve">de </w:t>
      </w:r>
      <w:r w:rsidR="00AC1607" w:rsidRPr="00BA156B">
        <w:t xml:space="preserve">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rsidR="00F95B03">
        <w:t>aplicativo informático</w:t>
      </w:r>
      <w:r w:rsidR="00AC1607" w:rsidRPr="00BA156B">
        <w:t>. No se necesitaron agregar más pantallas ni hacer cambios sobre el flujo planteado</w:t>
      </w:r>
      <w:r w:rsidR="00814F75" w:rsidRPr="00BA156B">
        <w:t xml:space="preserve"> de pantallas</w:t>
      </w:r>
      <w:r w:rsidR="00AC1607" w:rsidRPr="00BA156B">
        <w:t xml:space="preserve"> ya que todos los usuarios pudieron seguirlo sin ningún problema. </w:t>
      </w:r>
      <w:r w:rsidR="00814F75" w:rsidRPr="00BA156B">
        <w:t xml:space="preserve">Ningún usuario tuvo comentarios acerca de la disposición principal de los elementos </w:t>
      </w:r>
      <w:r w:rsidR="00EF41F7">
        <w:t>d</w:t>
      </w:r>
      <w:r w:rsidR="00814F75" w:rsidRPr="00BA156B">
        <w:t xml:space="preserve">el </w:t>
      </w:r>
      <w:r w:rsidR="00F95B03">
        <w:t>aplicativo informático</w:t>
      </w:r>
      <w:r w:rsidR="00234025">
        <w:t xml:space="preserve"> </w:t>
      </w:r>
      <w:r w:rsidR="00814F75" w:rsidRPr="00BA156B">
        <w:t>y es por e</w:t>
      </w:r>
      <w:r w:rsidR="00D00DDC">
        <w:t>sto que el prototipo no presentó</w:t>
      </w:r>
      <w:r w:rsidR="00814F75" w:rsidRPr="00BA156B">
        <w:t xml:space="preserve"> cambios significativos. Varios usuarios dieron sugerencias sobre cómo podría mejorarse utilizando diferentes tecnologías para ciertas partes específicas, como la i</w:t>
      </w:r>
      <w:r w:rsidR="00D00DDC">
        <w:t>nclusión de un asistente que guí</w:t>
      </w:r>
      <w:r w:rsidR="00814F75" w:rsidRPr="00BA156B">
        <w:t xml:space="preserve">e a través del </w:t>
      </w:r>
      <w:r w:rsidR="00F95B03">
        <w:t>aplicativo informático</w:t>
      </w:r>
      <w:r w:rsidR="00814F75" w:rsidRPr="00BA156B">
        <w:t xml:space="preserve">, un chat virtual en tiempo real y estadísticas expandibles. Estas sugerencias fueron tomadas en </w:t>
      </w:r>
      <w:r w:rsidR="00465CE9" w:rsidRPr="00BA156B">
        <w:t>cuenta,</w:t>
      </w:r>
      <w:r w:rsidR="00814F75" w:rsidRPr="00BA156B">
        <w:t xml:space="preserve"> pero no se agregaron en el prototipo debido a que se consideraro</w:t>
      </w:r>
      <w:r w:rsidR="00EC774C" w:rsidRPr="00BA156B">
        <w:t xml:space="preserve">n como mejoras no fundamentales para </w:t>
      </w:r>
      <w:r w:rsidR="00B25754" w:rsidRPr="00BA156B">
        <w:t>lo que se quería evaluar</w:t>
      </w:r>
      <w:r w:rsidR="00EC774C" w:rsidRPr="00BA156B">
        <w:t xml:space="preserve">. </w:t>
      </w:r>
    </w:p>
    <w:p w14:paraId="1EEB580E" w14:textId="77777777" w:rsidR="0080563F" w:rsidRPr="00842BF2" w:rsidRDefault="001508B6" w:rsidP="00842BF2">
      <w:pPr>
        <w:pStyle w:val="Texto"/>
      </w:pPr>
      <w:r w:rsidRPr="00BA156B">
        <w:t>Viendo los alcances del prototipo se idearon tareas específicas por tipo de usuarios y se les pidió que mostraran como las realizaban, ellas se detallan a continuación:</w:t>
      </w:r>
    </w:p>
    <w:p w14:paraId="459DC59C" w14:textId="77777777" w:rsidR="001508B6" w:rsidRPr="00BA156B" w:rsidRDefault="001508B6" w:rsidP="00842BF2">
      <w:pPr>
        <w:pStyle w:val="Ttulo3"/>
      </w:pPr>
      <w:bookmarkStart w:id="798" w:name="_Toc520655731"/>
      <w:r w:rsidRPr="00BA156B">
        <w:t>Personal de SUSALUD</w:t>
      </w:r>
      <w:bookmarkEnd w:id="798"/>
      <w:r w:rsidRPr="00BA156B">
        <w:t xml:space="preserve"> </w:t>
      </w:r>
    </w:p>
    <w:p w14:paraId="50B2D82C" w14:textId="77777777" w:rsidR="001508B6" w:rsidRPr="00842BF2" w:rsidRDefault="001508B6" w:rsidP="00A50DD7">
      <w:pPr>
        <w:pStyle w:val="Texto"/>
        <w:numPr>
          <w:ilvl w:val="0"/>
          <w:numId w:val="33"/>
        </w:numPr>
      </w:pPr>
      <w:r w:rsidRPr="00842BF2">
        <w:t xml:space="preserve">Le han mandado a averiguar sobre la cantidad de reclamos del tipo de Historia Clínica que se encuentran siendo revisados actualmente. Utilizando la herramienta dada, donde encontraría dicha información. </w:t>
      </w:r>
    </w:p>
    <w:p w14:paraId="781BFC67" w14:textId="77777777" w:rsidR="001508B6" w:rsidRPr="00842BF2" w:rsidRDefault="001508B6" w:rsidP="00A50DD7">
      <w:pPr>
        <w:pStyle w:val="Texto"/>
        <w:numPr>
          <w:ilvl w:val="0"/>
          <w:numId w:val="33"/>
        </w:numPr>
      </w:pPr>
      <w:r w:rsidRPr="00842BF2">
        <w:lastRenderedPageBreak/>
        <w:t xml:space="preserve">¿Y si le pidieran gráficos sobre lo mismo? </w:t>
      </w:r>
    </w:p>
    <w:p w14:paraId="64AEF540" w14:textId="77777777" w:rsidR="001508B6" w:rsidRPr="00842BF2" w:rsidRDefault="00D00DDC" w:rsidP="00A50DD7">
      <w:pPr>
        <w:pStyle w:val="Texto"/>
        <w:numPr>
          <w:ilvl w:val="0"/>
          <w:numId w:val="33"/>
        </w:numPr>
      </w:pPr>
      <w:r>
        <w:t>Le piden que averigüe cuá</w:t>
      </w:r>
      <w:r w:rsidR="001508B6" w:rsidRPr="00842BF2">
        <w:t xml:space="preserve">ntos reclamos han sido solucionados en lo que va del año. Utilizando la herramienta, ¿dónde encontraría dicha información? </w:t>
      </w:r>
    </w:p>
    <w:p w14:paraId="27037F94" w14:textId="77777777" w:rsidR="001508B6" w:rsidRPr="00842BF2" w:rsidRDefault="001508B6" w:rsidP="00A50DD7">
      <w:pPr>
        <w:pStyle w:val="Texto"/>
        <w:numPr>
          <w:ilvl w:val="0"/>
          <w:numId w:val="33"/>
        </w:numPr>
      </w:pPr>
      <w:r w:rsidRPr="00842BF2">
        <w:t>Desea poder colocar un nuevo paso hacia la resolución de una solicitud que se encuentra actualmente siendo revisada. Utilizando la herramienta, ¿dónde añadiría esta información?</w:t>
      </w:r>
    </w:p>
    <w:p w14:paraId="4C4216C0" w14:textId="77777777" w:rsidR="001508B6" w:rsidRPr="00BA156B" w:rsidRDefault="001508B6" w:rsidP="00842BF2">
      <w:pPr>
        <w:pStyle w:val="Ttulo3"/>
      </w:pPr>
      <w:bookmarkStart w:id="799" w:name="_Toc520655732"/>
      <w:r w:rsidRPr="00BA156B">
        <w:t>Gestores de IPRESS</w:t>
      </w:r>
      <w:bookmarkEnd w:id="799"/>
    </w:p>
    <w:p w14:paraId="1E6F9041" w14:textId="77777777" w:rsidR="001508B6" w:rsidRPr="00BA156B" w:rsidRDefault="001508B6" w:rsidP="00A50DD7">
      <w:pPr>
        <w:pStyle w:val="Texto"/>
        <w:numPr>
          <w:ilvl w:val="0"/>
          <w:numId w:val="34"/>
        </w:numPr>
      </w:pPr>
      <w:r w:rsidRPr="00BA156B">
        <w:t>Se aproxima un ciudadano a explicar que tuvo un problema</w:t>
      </w:r>
      <w:r w:rsidR="00D00DDC">
        <w:t xml:space="preserve"> dentro de una IPRESS y presentó</w:t>
      </w:r>
      <w:r w:rsidRPr="00BA156B">
        <w:t xml:space="preserve"> un reclamo sobre ello, el ciudadano le entrega el número del reclamo que le dieron y quiere </w:t>
      </w:r>
      <w:r w:rsidR="00D00DDC">
        <w:t>que Ud. le indique si está siend</w:t>
      </w:r>
      <w:r w:rsidRPr="00BA156B">
        <w:t xml:space="preserve">o </w:t>
      </w:r>
      <w:r w:rsidR="00EE62F8">
        <w:t>revisado</w:t>
      </w:r>
      <w:r w:rsidRPr="00BA156B">
        <w:t xml:space="preserve"> o no para que sea solucionado. ¿Utilizando este aplicativo, donde encontraría esta información?</w:t>
      </w:r>
    </w:p>
    <w:p w14:paraId="38FDD28C" w14:textId="77777777" w:rsidR="001508B6" w:rsidRPr="00BA156B" w:rsidRDefault="001508B6" w:rsidP="00A50DD7">
      <w:pPr>
        <w:pStyle w:val="Texto"/>
        <w:numPr>
          <w:ilvl w:val="0"/>
          <w:numId w:val="34"/>
        </w:numPr>
      </w:pPr>
      <w:r w:rsidRPr="00BA156B">
        <w:t>Le han encargado averiguar cuál es el reclamo más recurrente dentro de su IPRESS ¿Utilizando este aplicativo, donde encontraría dicha información?</w:t>
      </w:r>
    </w:p>
    <w:p w14:paraId="7C8322E4" w14:textId="77777777" w:rsidR="001508B6" w:rsidRPr="00BA156B" w:rsidRDefault="001508B6" w:rsidP="00842BF2">
      <w:pPr>
        <w:pStyle w:val="Ttulo3"/>
      </w:pPr>
      <w:bookmarkStart w:id="800" w:name="_Toc520655733"/>
      <w:r w:rsidRPr="00BA156B">
        <w:t>Ciudadanos</w:t>
      </w:r>
      <w:bookmarkEnd w:id="800"/>
    </w:p>
    <w:p w14:paraId="4DDE8375" w14:textId="77777777" w:rsidR="001508B6" w:rsidRPr="00BA156B" w:rsidRDefault="001508B6" w:rsidP="00A50DD7">
      <w:pPr>
        <w:pStyle w:val="Texto"/>
        <w:numPr>
          <w:ilvl w:val="0"/>
          <w:numId w:val="3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14:paraId="6C65F871" w14:textId="77777777" w:rsidR="0080563F" w:rsidRPr="00842BF2" w:rsidRDefault="001508B6" w:rsidP="00A50DD7">
      <w:pPr>
        <w:pStyle w:val="Texto"/>
        <w:numPr>
          <w:ilvl w:val="0"/>
          <w:numId w:val="3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14:paraId="1EF8F832" w14:textId="0F74CCFF" w:rsidR="00EC774C" w:rsidRPr="00842BF2" w:rsidRDefault="0040714E" w:rsidP="00842BF2">
      <w:pPr>
        <w:pStyle w:val="Texto"/>
      </w:pPr>
      <w:r w:rsidRPr="00BA156B">
        <w:t xml:space="preserve">Acerca </w:t>
      </w:r>
      <w:r w:rsidR="001508B6" w:rsidRPr="00BA156B">
        <w:t>ellas</w:t>
      </w:r>
      <w:r w:rsidRPr="00BA156B">
        <w:t xml:space="preserve">, </w:t>
      </w:r>
      <w:del w:id="801" w:author="Owner" w:date="2018-08-12T15:21:00Z">
        <w:r w:rsidRPr="00BA156B" w:rsidDel="00EC4FDC">
          <w:delText xml:space="preserve">el </w:delText>
        </w:r>
      </w:del>
      <w:r w:rsidRPr="00BA156B">
        <w:t>87</w:t>
      </w:r>
      <w:ins w:id="802" w:author="Regina Casanova" w:date="2018-08-16T16:25:00Z">
        <w:r w:rsidR="00FC30FE">
          <w:t>,</w:t>
        </w:r>
      </w:ins>
      <w:del w:id="803" w:author="Regina Casanova" w:date="2018-08-16T16:25:00Z">
        <w:r w:rsidRPr="00BA156B" w:rsidDel="00FC30FE">
          <w:delText>.</w:delText>
        </w:r>
      </w:del>
      <w:r w:rsidRPr="00BA156B">
        <w:t>5% de los entrevistados no tuvieron presentaron inconvenientes en realizarla</w:t>
      </w:r>
      <w:r w:rsidR="001508B6" w:rsidRPr="00BA156B">
        <w:t>s</w:t>
      </w:r>
      <w:r w:rsidRPr="00BA156B">
        <w:t xml:space="preserve"> y siguieron el flujo planteado por el investigador.  Sobre la comprensión de las pantal</w:t>
      </w:r>
      <w:r w:rsidR="00B25754" w:rsidRPr="00BA156B">
        <w:t>las planteadas, ninguno presentó</w:t>
      </w:r>
      <w:r w:rsidRPr="00BA156B">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5056546E" w14:textId="11FBDF61" w:rsidR="00BB13C4" w:rsidRPr="00842BF2" w:rsidRDefault="00937F02" w:rsidP="00842BF2">
      <w:pPr>
        <w:pStyle w:val="Texto"/>
      </w:pPr>
      <w:r w:rsidRPr="00BA156B">
        <w:t xml:space="preserve">Durante las pruebas, la aceptación </w:t>
      </w:r>
      <w:del w:id="804" w:author="Owner" w:date="2018-08-12T15:22:00Z">
        <w:r w:rsidRPr="00BA156B" w:rsidDel="00EC4FDC">
          <w:delText xml:space="preserve">que se pudo observar sobre el </w:delText>
        </w:r>
      </w:del>
      <w:ins w:id="805" w:author="Owner" w:date="2018-08-12T15:22:00Z">
        <w:r w:rsidR="00EC4FDC">
          <w:t xml:space="preserve">del </w:t>
        </w:r>
      </w:ins>
      <w:r w:rsidRPr="00BA156B">
        <w:t>prototipo de</w:t>
      </w:r>
      <w:del w:id="806" w:author="Owner" w:date="2018-08-12T15:22:00Z">
        <w:r w:rsidRPr="00BA156B" w:rsidDel="00EC4FDC">
          <w:delText>l</w:delText>
        </w:r>
      </w:del>
      <w:r w:rsidRPr="00BA156B">
        <w:t xml:space="preserve"> </w:t>
      </w:r>
      <w:r w:rsidR="00F95B03">
        <w:t>aplicativo informático</w:t>
      </w:r>
      <w:r w:rsidRPr="00BA156B">
        <w:t xml:space="preserve"> planteado fue mayoritaria. 12 de los 15 entrevistados expresaron que encontraban al prototipo c</w:t>
      </w:r>
      <w:r w:rsidR="00DC0C98" w:rsidRPr="00BA156B">
        <w:t>omo ‘interesante’, ‘bien hecho’ y ‘amigable’</w:t>
      </w:r>
      <w:ins w:id="807" w:author="Owner" w:date="2018-08-12T15:22:00Z">
        <w:r w:rsidR="00EC4FDC">
          <w:t>; l</w:t>
        </w:r>
      </w:ins>
      <w:del w:id="808" w:author="Owner" w:date="2018-08-12T15:22:00Z">
        <w:r w:rsidRPr="00BA156B" w:rsidDel="00EC4FDC">
          <w:delText>. L</w:delText>
        </w:r>
      </w:del>
      <w:r w:rsidRPr="00BA156B">
        <w:t>os 3 entrevistados rest</w:t>
      </w:r>
      <w:r w:rsidR="00C61699" w:rsidRPr="00BA156B">
        <w:t xml:space="preserve">antes no dieron cumplidos al </w:t>
      </w:r>
      <w:r w:rsidR="00F95B03">
        <w:t>aplicativo informático</w:t>
      </w:r>
      <w:r w:rsidR="00465CE9" w:rsidRPr="00BA156B">
        <w:t>,</w:t>
      </w:r>
      <w:r w:rsidR="00C61699" w:rsidRPr="00BA156B">
        <w:t xml:space="preserve"> pero tampoco expresaron descontento con lo mostrado. </w:t>
      </w:r>
    </w:p>
    <w:p w14:paraId="1AF1D7A1" w14:textId="77777777" w:rsidR="00B25754" w:rsidRPr="00842BF2" w:rsidRDefault="00BB13C4" w:rsidP="00842BF2">
      <w:pPr>
        <w:pStyle w:val="Texto"/>
      </w:pPr>
      <w:r w:rsidRPr="00BA156B">
        <w:t xml:space="preserve">Adicionalmente, 13 de los usuarios se vieron conformes con que el </w:t>
      </w:r>
      <w:r w:rsidR="00C23743" w:rsidRPr="00BA156B">
        <w:t>término</w:t>
      </w:r>
      <w:r w:rsidRPr="00BA156B">
        <w:t xml:space="preserve"> de ‘Solicitudes’ en lugar del término ‘Reclamo’</w:t>
      </w:r>
      <w:r w:rsidR="00937F02" w:rsidRPr="00BA156B">
        <w:t xml:space="preserve"> </w:t>
      </w:r>
      <w:r w:rsidRPr="00BA156B">
        <w:t xml:space="preserve">y solo 2 de ellos detallaron que le ven utilidad al </w:t>
      </w:r>
      <w:r w:rsidR="00F95B03">
        <w:t>aplicativo informático</w:t>
      </w:r>
      <w:r w:rsidRPr="00BA156B">
        <w:t xml:space="preserve"> solo si sirve para manejar exclusivamente los reclamos. </w:t>
      </w:r>
      <w:r w:rsidR="00CB765D" w:rsidRPr="00BA156B">
        <w:t>Sobre los estados de estos reclamos, hubo sugerencias de incluir el estado ‘No Solucionable’ debido a que existen reclamos que llegan a IPRESS que no tienen forma inmediata de solución.</w:t>
      </w:r>
    </w:p>
    <w:p w14:paraId="4AEA02E5" w14:textId="6482E530" w:rsidR="006D0710" w:rsidRDefault="00B25754" w:rsidP="00842BF2">
      <w:pPr>
        <w:pStyle w:val="Texto"/>
      </w:pPr>
      <w:r w:rsidRPr="00BA156B">
        <w:lastRenderedPageBreak/>
        <w:t>Finalmente, fueron los gestores de IPRESS los más interesados en el desarrollo</w:t>
      </w:r>
      <w:ins w:id="809" w:author="Regina Casanova" w:date="2018-08-16T16:53:00Z">
        <w:r w:rsidR="003B1466">
          <w:t xml:space="preserve"> e implementación</w:t>
        </w:r>
      </w:ins>
      <w:r w:rsidRPr="00BA156B">
        <w:t xml:space="preserve"> de este </w:t>
      </w:r>
      <w:r w:rsidR="00F95B03">
        <w:t>aplicativo informático</w:t>
      </w:r>
      <w:r w:rsidR="00234025">
        <w:t xml:space="preserve"> </w:t>
      </w:r>
      <w:commentRangeStart w:id="810"/>
      <w:r w:rsidRPr="00BA156B">
        <w:t>en</w:t>
      </w:r>
      <w:ins w:id="811" w:author="Regina Casanova" w:date="2018-08-16T16:53:00Z">
        <w:r w:rsidR="005E385F">
          <w:t xml:space="preserve"> un estudio</w:t>
        </w:r>
      </w:ins>
      <w:del w:id="812" w:author="Regina Casanova" w:date="2018-08-16T16:53:00Z">
        <w:r w:rsidRPr="00BA156B" w:rsidDel="005E385F">
          <w:delText xml:space="preserve"> algo funcional</w:delText>
        </w:r>
      </w:del>
      <w:ins w:id="813" w:author="Regina Casanova" w:date="2018-08-16T16:53:00Z">
        <w:r w:rsidR="005E385F">
          <w:t xml:space="preserve"> </w:t>
        </w:r>
      </w:ins>
      <w:ins w:id="814" w:author="Regina Casanova" w:date="2018-08-16T16:56:00Z">
        <w:r w:rsidR="005E385F">
          <w:t xml:space="preserve">piloto </w:t>
        </w:r>
      </w:ins>
      <w:ins w:id="815" w:author="Regina Casanova" w:date="2018-08-16T16:53:00Z">
        <w:r w:rsidR="005E385F">
          <w:t>donde se pr</w:t>
        </w:r>
      </w:ins>
      <w:ins w:id="816" w:author="Regina Casanova" w:date="2018-08-16T16:57:00Z">
        <w:r w:rsidR="005E385F">
          <w:t>uebe</w:t>
        </w:r>
      </w:ins>
      <w:ins w:id="817" w:author="Regina Casanova" w:date="2018-08-16T16:53:00Z">
        <w:r w:rsidR="005E385F">
          <w:t xml:space="preserve"> su efectividad</w:t>
        </w:r>
      </w:ins>
      <w:r w:rsidRPr="00BA156B">
        <w:t xml:space="preserve"> </w:t>
      </w:r>
      <w:commentRangeEnd w:id="810"/>
      <w:r w:rsidR="00EC4FDC">
        <w:rPr>
          <w:rStyle w:val="Refdecomentario"/>
          <w:rFonts w:cstheme="minorBidi"/>
          <w:lang w:val="es-ES_tradnl"/>
        </w:rPr>
        <w:commentReference w:id="810"/>
      </w:r>
      <w:ins w:id="818" w:author="Regina Casanova" w:date="2018-08-16T16:58:00Z">
        <w:r w:rsidR="005E385F">
          <w:t xml:space="preserve">para el cual </w:t>
        </w:r>
      </w:ins>
      <w:del w:id="819" w:author="Regina Casanova" w:date="2018-08-16T16:58:00Z">
        <w:r w:rsidRPr="00BA156B" w:rsidDel="005E385F">
          <w:delText xml:space="preserve">e </w:delText>
        </w:r>
      </w:del>
      <w:r w:rsidRPr="00BA156B">
        <w:t xml:space="preserve">inclusive </w:t>
      </w:r>
      <w:del w:id="820" w:author="Regina Casanova" w:date="2018-08-16T16:58:00Z">
        <w:r w:rsidRPr="00BA156B" w:rsidDel="005E385F">
          <w:delText xml:space="preserve">algunos </w:delText>
        </w:r>
      </w:del>
      <w:r w:rsidRPr="00BA156B">
        <w:t>ofrecieron sus instalaciones</w:t>
      </w:r>
      <w:del w:id="821" w:author="Regina Casanova" w:date="2018-08-16T17:00:00Z">
        <w:r w:rsidRPr="00BA156B" w:rsidDel="005E385F">
          <w:delText xml:space="preserve"> para realizar </w:delText>
        </w:r>
      </w:del>
      <w:del w:id="822" w:author="Regina Casanova" w:date="2018-08-16T16:56:00Z">
        <w:r w:rsidRPr="00BA156B" w:rsidDel="005E385F">
          <w:delText>pruebas piloto</w:delText>
        </w:r>
      </w:del>
      <w:r w:rsidRPr="00BA156B">
        <w:t xml:space="preserve">. El personal de SUSALUD vio el </w:t>
      </w:r>
      <w:r w:rsidR="00F95B03">
        <w:t>aplicativo informático</w:t>
      </w:r>
      <w:r w:rsidR="00234025">
        <w:t xml:space="preserve"> </w:t>
      </w:r>
      <w:r w:rsidR="00465CE9" w:rsidRPr="00BA156B">
        <w:t>útil,</w:t>
      </w:r>
      <w:r w:rsidR="00616D11" w:rsidRPr="00BA156B">
        <w:t xml:space="preserve"> pero lo compararon con un </w:t>
      </w:r>
      <w:r w:rsidR="00F95B03">
        <w:t>aplicativo informático</w:t>
      </w:r>
      <w:r w:rsidR="00234025">
        <w:t xml:space="preserve"> </w:t>
      </w:r>
      <w:r w:rsidR="00362ED9" w:rsidRPr="00BA156B">
        <w:t>que viene siendo desarrollado por ellos desde Setiembre del 2017</w:t>
      </w:r>
      <w:r w:rsidR="00616D11" w:rsidRPr="00BA156B">
        <w:t xml:space="preserve">. </w:t>
      </w:r>
      <w:r w:rsidRPr="00BA156B">
        <w:t xml:space="preserve">Los ciudadanos mostraron una gran aceptación al </w:t>
      </w:r>
      <w:r w:rsidR="00F95B03">
        <w:t>aplicativo informático</w:t>
      </w:r>
      <w:r w:rsidR="00465CE9" w:rsidRPr="00BA156B">
        <w:t>,</w:t>
      </w:r>
      <w:r w:rsidRPr="00BA156B">
        <w:t xml:space="preserve"> </w:t>
      </w:r>
      <w:r w:rsidR="00616D11" w:rsidRPr="00BA156B">
        <w:t>pero detallaron que igual tendrían dudas sobre si los gestores de IPRESS revisarían esta información.</w:t>
      </w:r>
    </w:p>
    <w:p w14:paraId="0E7DE901" w14:textId="77777777" w:rsidR="00AB78DE" w:rsidRPr="008D23C7" w:rsidRDefault="00AB78DE" w:rsidP="00AB78DE">
      <w:pPr>
        <w:pStyle w:val="Ttulo3"/>
      </w:pPr>
      <w:bookmarkStart w:id="823" w:name="_Toc520655734"/>
      <w:r w:rsidRPr="008D23C7">
        <w:t>Reclasificación de la Tabla de Clasificación de Reclamos</w:t>
      </w:r>
      <w:bookmarkEnd w:id="823"/>
    </w:p>
    <w:p w14:paraId="0F608EBA" w14:textId="77777777" w:rsidR="00E77D59" w:rsidRPr="00842BF2" w:rsidRDefault="00E77D59" w:rsidP="00E77D59">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14:paraId="0650345D" w14:textId="77777777" w:rsidR="00EE1474" w:rsidRDefault="00AB78DE" w:rsidP="007815C0">
      <w:pPr>
        <w:pStyle w:val="Texto"/>
      </w:pPr>
      <w:r w:rsidRPr="00BA156B">
        <w:t>La versión final de esta tabla se presenta a continuación.</w:t>
      </w:r>
    </w:p>
    <w:p w14:paraId="4DF58F81" w14:textId="0C9F4DD0" w:rsidR="00EE1474" w:rsidDel="005E385F" w:rsidRDefault="00EE1474" w:rsidP="007815C0">
      <w:pPr>
        <w:pStyle w:val="Texto"/>
        <w:rPr>
          <w:del w:id="824" w:author="Regina Casanova" w:date="2018-08-16T17:00:00Z"/>
        </w:rPr>
      </w:pPr>
    </w:p>
    <w:p w14:paraId="608F18C9" w14:textId="77777777" w:rsidR="00EE1474" w:rsidRDefault="00EE1474" w:rsidP="007815C0">
      <w:pPr>
        <w:pStyle w:val="Texto"/>
      </w:pPr>
    </w:p>
    <w:p w14:paraId="6CB6B773" w14:textId="77777777" w:rsidR="00EE1474" w:rsidRDefault="00EE1474" w:rsidP="007815C0">
      <w:pPr>
        <w:pStyle w:val="Texto"/>
      </w:pPr>
    </w:p>
    <w:p w14:paraId="38A8AE37" w14:textId="77777777" w:rsidR="00EE1474" w:rsidRDefault="00EE1474" w:rsidP="007815C0">
      <w:pPr>
        <w:pStyle w:val="Texto"/>
        <w:rPr>
          <w:color w:val="000000"/>
        </w:rPr>
      </w:pPr>
    </w:p>
    <w:p w14:paraId="3A303C23" w14:textId="77777777" w:rsidR="00EE1474" w:rsidRDefault="00EE1474" w:rsidP="00CD33CC">
      <w:pPr>
        <w:spacing w:line="360" w:lineRule="auto"/>
        <w:jc w:val="center"/>
        <w:rPr>
          <w:b/>
        </w:rPr>
        <w:sectPr w:rsidR="00EE1474" w:rsidSect="005C14ED">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Change w:id="825" w:author="Regina Casanova" w:date="2018-08-11T21:35:00Z">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PrChange>
      </w:tblPr>
      <w:tblGrid>
        <w:gridCol w:w="1741"/>
        <w:gridCol w:w="12452"/>
        <w:tblGridChange w:id="826">
          <w:tblGrid>
            <w:gridCol w:w="472"/>
            <w:gridCol w:w="1269"/>
            <w:gridCol w:w="472"/>
            <w:gridCol w:w="11980"/>
            <w:gridCol w:w="472"/>
          </w:tblGrid>
        </w:tblGridChange>
      </w:tblGrid>
      <w:tr w:rsidR="00CD33CC" w:rsidRPr="00BA156B" w14:paraId="2FFA1290" w14:textId="77777777" w:rsidTr="007815C0">
        <w:trPr>
          <w:tblHeader/>
          <w:trPrChange w:id="827" w:author="Regina Casanova" w:date="2018-08-11T21:35:00Z">
            <w:trPr>
              <w:gridBefore w:val="1"/>
              <w:tblHeader/>
            </w:trPr>
          </w:trPrChange>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Change w:id="828" w:author="Regina Casanova" w:date="2018-08-11T21:35:00Z">
              <w:tcPr>
                <w:tcW w:w="14193" w:type="dxa"/>
                <w:gridSpan w:val="4"/>
                <w:tcBorders>
                  <w:top w:val="single" w:sz="8" w:space="0" w:color="000000"/>
                  <w:left w:val="single" w:sz="8" w:space="0" w:color="000000"/>
                  <w:bottom w:val="single" w:sz="8" w:space="0" w:color="000000"/>
                  <w:right w:val="single" w:sz="8" w:space="0" w:color="000000"/>
                </w:tcBorders>
                <w:shd w:val="clear" w:color="auto" w:fill="A5B9E1"/>
                <w:vAlign w:val="bottom"/>
              </w:tcPr>
            </w:tcPrChange>
          </w:tcPr>
          <w:p w14:paraId="677FE17B" w14:textId="77777777" w:rsidR="00CD33CC" w:rsidRPr="00BA156B" w:rsidRDefault="00DC2292" w:rsidP="007815C0">
            <w:pPr>
              <w:spacing w:line="360" w:lineRule="auto"/>
              <w:jc w:val="center"/>
              <w:rPr>
                <w:color w:val="000000"/>
              </w:rPr>
            </w:pPr>
            <w:r>
              <w:rPr>
                <w:b/>
              </w:rPr>
              <w:lastRenderedPageBreak/>
              <w:t>T</w:t>
            </w:r>
            <w:r w:rsidR="00CD33CC" w:rsidRPr="00BA156B">
              <w:rPr>
                <w:b/>
              </w:rPr>
              <w:t>abla Final de Clasificación de Reclamos</w:t>
            </w:r>
          </w:p>
        </w:tc>
      </w:tr>
      <w:tr w:rsidR="00B874DF" w:rsidRPr="00BA156B" w14:paraId="2DB08A80" w14:textId="77777777" w:rsidTr="001828F5">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27A6E0DA"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480CCA0F"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Infraestructura y/o mobiliario</w:t>
            </w:r>
          </w:p>
        </w:tc>
      </w:tr>
      <w:tr w:rsidR="00AB78DE" w:rsidRPr="00BA156B" w14:paraId="4E730D35" w14:textId="77777777" w:rsidTr="001828F5">
        <w:tblPrEx>
          <w:tblBorders>
            <w:top w:val="none" w:sz="0" w:space="0" w:color="auto"/>
          </w:tblBorders>
          <w:tblPrExChange w:id="829" w:author="Regina Casanova" w:date="2018-08-11T21:35:00Z">
            <w:tblPrEx>
              <w:tblBorders>
                <w:top w:val="none" w:sz="0" w:space="0" w:color="auto"/>
              </w:tblBorders>
            </w:tblPrEx>
          </w:tblPrExChange>
        </w:tblPrEx>
        <w:trPr>
          <w:trPrChange w:id="830" w:author="Regina Casanova" w:date="2018-08-11T21:35:00Z">
            <w:trPr>
              <w:gridBefore w:val="1"/>
            </w:trPr>
          </w:trPrChange>
        </w:trPr>
        <w:tc>
          <w:tcPr>
            <w:tcW w:w="1741" w:type="dxa"/>
            <w:tcBorders>
              <w:left w:val="single" w:sz="8" w:space="0" w:color="000000"/>
              <w:right w:val="single" w:sz="8" w:space="0" w:color="000000"/>
            </w:tcBorders>
            <w:vAlign w:val="bottom"/>
            <w:tcPrChange w:id="831" w:author="Regina Casanova" w:date="2018-08-11T21:35:00Z">
              <w:tcPr>
                <w:tcW w:w="1741" w:type="dxa"/>
                <w:gridSpan w:val="2"/>
                <w:tcBorders>
                  <w:left w:val="single" w:sz="8" w:space="0" w:color="000000"/>
                  <w:right w:val="single" w:sz="8" w:space="0" w:color="000000"/>
                </w:tcBorders>
                <w:vAlign w:val="bottom"/>
              </w:tcPr>
            </w:tcPrChange>
          </w:tcPr>
          <w:p w14:paraId="68BE1D4D"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32" w:author="Regina Casanova" w:date="2018-08-11T21:35:00Z">
              <w:tcPr>
                <w:tcW w:w="12452" w:type="dxa"/>
                <w:gridSpan w:val="2"/>
                <w:tcBorders>
                  <w:right w:val="single" w:sz="8" w:space="0" w:color="000000"/>
                </w:tcBorders>
                <w:vAlign w:val="bottom"/>
              </w:tcPr>
            </w:tcPrChange>
          </w:tcPr>
          <w:p w14:paraId="6076F3C7"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B874DF" w:rsidRPr="00BA156B" w14:paraId="252191D4"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ECE8405"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43AB7E85"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o falta de infraestructura y/o mobiliario</w:t>
            </w:r>
          </w:p>
        </w:tc>
      </w:tr>
      <w:tr w:rsidR="00B874DF" w:rsidRPr="00BA156B" w14:paraId="73779C50"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3E43FDE"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672F6E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l Seguro (SIS)</w:t>
            </w:r>
          </w:p>
        </w:tc>
      </w:tr>
      <w:tr w:rsidR="00AB78DE" w:rsidRPr="00BA156B" w14:paraId="595B31B8" w14:textId="77777777" w:rsidTr="001828F5">
        <w:tblPrEx>
          <w:tblBorders>
            <w:top w:val="none" w:sz="0" w:space="0" w:color="auto"/>
          </w:tblBorders>
          <w:tblPrExChange w:id="833" w:author="Regina Casanova" w:date="2018-08-11T21:35:00Z">
            <w:tblPrEx>
              <w:tblBorders>
                <w:top w:val="none" w:sz="0" w:space="0" w:color="auto"/>
              </w:tblBorders>
            </w:tblPrEx>
          </w:tblPrExChange>
        </w:tblPrEx>
        <w:trPr>
          <w:trPrChange w:id="834" w:author="Regina Casanova" w:date="2018-08-11T21:35:00Z">
            <w:trPr>
              <w:gridBefore w:val="1"/>
            </w:trPr>
          </w:trPrChange>
        </w:trPr>
        <w:tc>
          <w:tcPr>
            <w:tcW w:w="1741" w:type="dxa"/>
            <w:tcBorders>
              <w:left w:val="single" w:sz="8" w:space="0" w:color="000000"/>
              <w:right w:val="single" w:sz="8" w:space="0" w:color="000000"/>
            </w:tcBorders>
            <w:vAlign w:val="bottom"/>
            <w:tcPrChange w:id="835" w:author="Regina Casanova" w:date="2018-08-11T21:35:00Z">
              <w:tcPr>
                <w:tcW w:w="1741" w:type="dxa"/>
                <w:gridSpan w:val="2"/>
                <w:tcBorders>
                  <w:left w:val="single" w:sz="8" w:space="0" w:color="000000"/>
                  <w:right w:val="single" w:sz="8" w:space="0" w:color="000000"/>
                </w:tcBorders>
                <w:vAlign w:val="bottom"/>
              </w:tcPr>
            </w:tcPrChange>
          </w:tcPr>
          <w:p w14:paraId="4EB4AE6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36" w:author="Regina Casanova" w:date="2018-08-11T21:35:00Z">
              <w:tcPr>
                <w:tcW w:w="12452" w:type="dxa"/>
                <w:gridSpan w:val="2"/>
                <w:tcBorders>
                  <w:right w:val="single" w:sz="8" w:space="0" w:color="000000"/>
                </w:tcBorders>
                <w:vAlign w:val="bottom"/>
              </w:tcPr>
            </w:tcPrChange>
          </w:tcPr>
          <w:p w14:paraId="0494BE75" w14:textId="77777777" w:rsidR="00AB78DE" w:rsidRPr="00BA156B" w:rsidRDefault="00AB78DE" w:rsidP="001828F5">
            <w:pPr>
              <w:autoSpaceDE w:val="0"/>
              <w:autoSpaceDN w:val="0"/>
              <w:adjustRightInd w:val="0"/>
              <w:spacing w:line="380" w:lineRule="atLeast"/>
              <w:rPr>
                <w:color w:val="000000"/>
              </w:rPr>
            </w:pPr>
            <w:r w:rsidRPr="00BA156B">
              <w:rPr>
                <w:color w:val="000000"/>
              </w:rPr>
              <w:t>Cobros relacionados al seguro (copago, deducibles, reembolsos)</w:t>
            </w:r>
          </w:p>
        </w:tc>
      </w:tr>
      <w:tr w:rsidR="00B874DF" w:rsidRPr="00BA156B" w14:paraId="3AB2A1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A8F47EC"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05C6E7AE"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la cobertura</w:t>
            </w:r>
          </w:p>
        </w:tc>
      </w:tr>
      <w:tr w:rsidR="00AB78DE" w:rsidRPr="00BA156B" w14:paraId="02288852" w14:textId="77777777" w:rsidTr="001828F5">
        <w:tblPrEx>
          <w:tblBorders>
            <w:top w:val="none" w:sz="0" w:space="0" w:color="auto"/>
          </w:tblBorders>
          <w:tblPrExChange w:id="837" w:author="Regina Casanova" w:date="2018-08-11T21:35:00Z">
            <w:tblPrEx>
              <w:tblBorders>
                <w:top w:val="none" w:sz="0" w:space="0" w:color="auto"/>
              </w:tblBorders>
            </w:tblPrEx>
          </w:tblPrExChange>
        </w:tblPrEx>
        <w:trPr>
          <w:trPrChange w:id="838"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39"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71EA9A8A"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40" w:author="Regina Casanova" w:date="2018-08-11T21:35:00Z">
              <w:tcPr>
                <w:tcW w:w="12452" w:type="dxa"/>
                <w:gridSpan w:val="2"/>
                <w:tcBorders>
                  <w:bottom w:val="single" w:sz="8" w:space="0" w:color="000000"/>
                  <w:right w:val="single" w:sz="8" w:space="0" w:color="000000"/>
                </w:tcBorders>
                <w:vAlign w:val="bottom"/>
              </w:tcPr>
            </w:tcPrChange>
          </w:tcPr>
          <w:p w14:paraId="5037A7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de Afiliación de Seguro</w:t>
            </w:r>
          </w:p>
        </w:tc>
      </w:tr>
      <w:tr w:rsidR="00B874DF" w:rsidRPr="00BA156B" w14:paraId="51DFA84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6802578D"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3CE5AB0B" w14:textId="77777777" w:rsidR="00AB78DE" w:rsidRPr="00BA156B" w:rsidRDefault="00AB78DE" w:rsidP="001828F5">
            <w:pPr>
              <w:autoSpaceDE w:val="0"/>
              <w:autoSpaceDN w:val="0"/>
              <w:adjustRightInd w:val="0"/>
              <w:spacing w:line="380" w:lineRule="atLeast"/>
              <w:rPr>
                <w:color w:val="000000"/>
              </w:rPr>
            </w:pPr>
            <w:r w:rsidRPr="00BA156B">
              <w:rPr>
                <w:color w:val="000000"/>
              </w:rPr>
              <w:t>Privacidad y Confidencialidad del Asegurado</w:t>
            </w:r>
          </w:p>
        </w:tc>
      </w:tr>
      <w:tr w:rsidR="00AB78DE" w:rsidRPr="00BA156B" w14:paraId="3593FF54" w14:textId="77777777" w:rsidTr="001828F5">
        <w:tblPrEx>
          <w:tblBorders>
            <w:top w:val="none" w:sz="0" w:space="0" w:color="auto"/>
          </w:tblBorders>
          <w:tblPrExChange w:id="841" w:author="Regina Casanova" w:date="2018-08-11T21:35:00Z">
            <w:tblPrEx>
              <w:tblBorders>
                <w:top w:val="none" w:sz="0" w:space="0" w:color="auto"/>
              </w:tblBorders>
            </w:tblPrEx>
          </w:tblPrExChange>
        </w:tblPrEx>
        <w:trPr>
          <w:trPrChange w:id="842" w:author="Regina Casanova" w:date="2018-08-11T21:35:00Z">
            <w:trPr>
              <w:gridBefore w:val="1"/>
            </w:trPr>
          </w:trPrChange>
        </w:trPr>
        <w:tc>
          <w:tcPr>
            <w:tcW w:w="1741" w:type="dxa"/>
            <w:tcBorders>
              <w:left w:val="single" w:sz="8" w:space="0" w:color="000000"/>
              <w:right w:val="single" w:sz="8" w:space="0" w:color="000000"/>
            </w:tcBorders>
            <w:vAlign w:val="bottom"/>
            <w:tcPrChange w:id="843" w:author="Regina Casanova" w:date="2018-08-11T21:35:00Z">
              <w:tcPr>
                <w:tcW w:w="1741" w:type="dxa"/>
                <w:gridSpan w:val="2"/>
                <w:tcBorders>
                  <w:left w:val="single" w:sz="8" w:space="0" w:color="000000"/>
                  <w:right w:val="single" w:sz="8" w:space="0" w:color="000000"/>
                </w:tcBorders>
                <w:vAlign w:val="bottom"/>
              </w:tcPr>
            </w:tcPrChange>
          </w:tcPr>
          <w:p w14:paraId="0C47791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44" w:author="Regina Casanova" w:date="2018-08-11T21:35:00Z">
              <w:tcPr>
                <w:tcW w:w="12452" w:type="dxa"/>
                <w:gridSpan w:val="2"/>
                <w:tcBorders>
                  <w:right w:val="single" w:sz="8" w:space="0" w:color="000000"/>
                </w:tcBorders>
                <w:vAlign w:val="bottom"/>
              </w:tcPr>
            </w:tcPrChange>
          </w:tcPr>
          <w:p w14:paraId="2CFE5F1F"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l consentimiento informado</w:t>
            </w:r>
          </w:p>
        </w:tc>
      </w:tr>
      <w:tr w:rsidR="00B874DF" w:rsidRPr="00BA156B" w14:paraId="7D1BFE9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9B715E8"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FD01755" w14:textId="77777777" w:rsidR="00AB78DE" w:rsidRPr="00BA156B" w:rsidRDefault="00AB78DE" w:rsidP="001828F5">
            <w:pPr>
              <w:autoSpaceDE w:val="0"/>
              <w:autoSpaceDN w:val="0"/>
              <w:adjustRightInd w:val="0"/>
              <w:spacing w:line="380" w:lineRule="atLeast"/>
              <w:rPr>
                <w:color w:val="000000"/>
              </w:rPr>
            </w:pPr>
            <w:r w:rsidRPr="00BA156B">
              <w:rPr>
                <w:color w:val="000000"/>
              </w:rPr>
              <w:t>Atención de salud brindada en condiciones de exposición</w:t>
            </w:r>
          </w:p>
        </w:tc>
      </w:tr>
      <w:tr w:rsidR="00AB78DE" w:rsidRPr="00BA156B" w14:paraId="2E8456D0" w14:textId="77777777" w:rsidTr="001828F5">
        <w:tblPrEx>
          <w:tblBorders>
            <w:top w:val="none" w:sz="0" w:space="0" w:color="auto"/>
          </w:tblBorders>
          <w:tblPrExChange w:id="845" w:author="Regina Casanova" w:date="2018-08-11T21:35:00Z">
            <w:tblPrEx>
              <w:tblBorders>
                <w:top w:val="none" w:sz="0" w:space="0" w:color="auto"/>
              </w:tblBorders>
            </w:tblPrEx>
          </w:tblPrExChange>
        </w:tblPrEx>
        <w:trPr>
          <w:trPrChange w:id="846" w:author="Regina Casanova" w:date="2018-08-11T21:35:00Z">
            <w:trPr>
              <w:gridBefore w:val="1"/>
            </w:trPr>
          </w:trPrChange>
        </w:trPr>
        <w:tc>
          <w:tcPr>
            <w:tcW w:w="1741" w:type="dxa"/>
            <w:tcBorders>
              <w:left w:val="single" w:sz="8" w:space="0" w:color="000000"/>
              <w:right w:val="single" w:sz="8" w:space="0" w:color="000000"/>
            </w:tcBorders>
            <w:vAlign w:val="bottom"/>
            <w:tcPrChange w:id="847" w:author="Regina Casanova" w:date="2018-08-11T21:35:00Z">
              <w:tcPr>
                <w:tcW w:w="1741" w:type="dxa"/>
                <w:gridSpan w:val="2"/>
                <w:tcBorders>
                  <w:left w:val="single" w:sz="8" w:space="0" w:color="000000"/>
                  <w:right w:val="single" w:sz="8" w:space="0" w:color="000000"/>
                </w:tcBorders>
                <w:vAlign w:val="bottom"/>
              </w:tcPr>
            </w:tcPrChange>
          </w:tcPr>
          <w:p w14:paraId="36035B4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48" w:author="Regina Casanova" w:date="2018-08-11T21:35:00Z">
              <w:tcPr>
                <w:tcW w:w="12452" w:type="dxa"/>
                <w:gridSpan w:val="2"/>
                <w:tcBorders>
                  <w:right w:val="single" w:sz="8" w:space="0" w:color="000000"/>
                </w:tcBorders>
                <w:vAlign w:val="bottom"/>
              </w:tcPr>
            </w:tcPrChange>
          </w:tcPr>
          <w:p w14:paraId="39D153B0" w14:textId="77777777" w:rsidR="00AB78DE" w:rsidRPr="00BA156B" w:rsidRDefault="00AB78DE" w:rsidP="001828F5">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B874DF" w:rsidRPr="00BA156B" w14:paraId="0BBDEC8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03352B"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14:paraId="641B70A9" w14:textId="77777777" w:rsidR="00AB78DE" w:rsidRPr="00BA156B" w:rsidRDefault="00AB78DE" w:rsidP="001828F5">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B874DF" w:rsidRPr="00BA156B" w14:paraId="2EFD572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10277E17"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561CEEAD"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Información</w:t>
            </w:r>
          </w:p>
        </w:tc>
      </w:tr>
      <w:tr w:rsidR="00AB78DE" w:rsidRPr="00BA156B" w14:paraId="69D3829D" w14:textId="77777777" w:rsidTr="001828F5">
        <w:tblPrEx>
          <w:tblBorders>
            <w:top w:val="none" w:sz="0" w:space="0" w:color="auto"/>
          </w:tblBorders>
          <w:tblPrExChange w:id="849" w:author="Regina Casanova" w:date="2018-08-11T21:35:00Z">
            <w:tblPrEx>
              <w:tblBorders>
                <w:top w:val="none" w:sz="0" w:space="0" w:color="auto"/>
              </w:tblBorders>
            </w:tblPrEx>
          </w:tblPrExChange>
        </w:tblPrEx>
        <w:trPr>
          <w:trPrChange w:id="850" w:author="Regina Casanova" w:date="2018-08-11T21:35:00Z">
            <w:trPr>
              <w:gridBefore w:val="1"/>
            </w:trPr>
          </w:trPrChange>
        </w:trPr>
        <w:tc>
          <w:tcPr>
            <w:tcW w:w="1741" w:type="dxa"/>
            <w:tcBorders>
              <w:left w:val="single" w:sz="8" w:space="0" w:color="000000"/>
              <w:right w:val="single" w:sz="8" w:space="0" w:color="000000"/>
            </w:tcBorders>
            <w:vAlign w:val="bottom"/>
            <w:tcPrChange w:id="851" w:author="Regina Casanova" w:date="2018-08-11T21:35:00Z">
              <w:tcPr>
                <w:tcW w:w="1741" w:type="dxa"/>
                <w:gridSpan w:val="2"/>
                <w:tcBorders>
                  <w:left w:val="single" w:sz="8" w:space="0" w:color="000000"/>
                  <w:right w:val="single" w:sz="8" w:space="0" w:color="000000"/>
                </w:tcBorders>
                <w:vAlign w:val="bottom"/>
              </w:tcPr>
            </w:tcPrChange>
          </w:tcPr>
          <w:p w14:paraId="4804AFF5"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52" w:author="Regina Casanova" w:date="2018-08-11T21:35:00Z">
              <w:tcPr>
                <w:tcW w:w="12452" w:type="dxa"/>
                <w:gridSpan w:val="2"/>
                <w:tcBorders>
                  <w:right w:val="single" w:sz="8" w:space="0" w:color="000000"/>
                </w:tcBorders>
                <w:vAlign w:val="bottom"/>
              </w:tcPr>
            </w:tcPrChange>
          </w:tcPr>
          <w:p w14:paraId="76DF2676"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B874DF" w:rsidRPr="00BA156B" w14:paraId="713055D8"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246A3B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B0385CA"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AB78DE" w:rsidRPr="00BA156B" w14:paraId="05DE6D16" w14:textId="77777777" w:rsidTr="001828F5">
        <w:tblPrEx>
          <w:tblBorders>
            <w:top w:val="none" w:sz="0" w:space="0" w:color="auto"/>
          </w:tblBorders>
          <w:tblPrExChange w:id="853" w:author="Regina Casanova" w:date="2018-08-11T21:35:00Z">
            <w:tblPrEx>
              <w:tblBorders>
                <w:top w:val="none" w:sz="0" w:space="0" w:color="auto"/>
              </w:tblBorders>
            </w:tblPrEx>
          </w:tblPrExChange>
        </w:tblPrEx>
        <w:trPr>
          <w:trPrChange w:id="854" w:author="Regina Casanova" w:date="2018-08-11T21:35:00Z">
            <w:trPr>
              <w:gridBefore w:val="1"/>
            </w:trPr>
          </w:trPrChange>
        </w:trPr>
        <w:tc>
          <w:tcPr>
            <w:tcW w:w="1741" w:type="dxa"/>
            <w:tcBorders>
              <w:left w:val="single" w:sz="8" w:space="0" w:color="000000"/>
              <w:right w:val="single" w:sz="8" w:space="0" w:color="000000"/>
            </w:tcBorders>
            <w:vAlign w:val="bottom"/>
            <w:tcPrChange w:id="855" w:author="Regina Casanova" w:date="2018-08-11T21:35:00Z">
              <w:tcPr>
                <w:tcW w:w="1741" w:type="dxa"/>
                <w:gridSpan w:val="2"/>
                <w:tcBorders>
                  <w:left w:val="single" w:sz="8" w:space="0" w:color="000000"/>
                  <w:right w:val="single" w:sz="8" w:space="0" w:color="000000"/>
                </w:tcBorders>
                <w:vAlign w:val="bottom"/>
              </w:tcPr>
            </w:tcPrChange>
          </w:tcPr>
          <w:p w14:paraId="665A39E6"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56" w:author="Regina Casanova" w:date="2018-08-11T21:35:00Z">
              <w:tcPr>
                <w:tcW w:w="12452" w:type="dxa"/>
                <w:gridSpan w:val="2"/>
                <w:tcBorders>
                  <w:right w:val="single" w:sz="8" w:space="0" w:color="000000"/>
                </w:tcBorders>
                <w:vAlign w:val="bottom"/>
              </w:tcPr>
            </w:tcPrChange>
          </w:tcPr>
          <w:p w14:paraId="2E6C2544"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de información en PAUS</w:t>
            </w:r>
          </w:p>
        </w:tc>
      </w:tr>
      <w:tr w:rsidR="00B874DF" w:rsidRPr="00BA156B" w14:paraId="1F12C62F"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10B8E21"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7358571C"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AB78DE" w:rsidRPr="00BA156B" w14:paraId="19C694E7" w14:textId="77777777" w:rsidTr="001828F5">
        <w:tblPrEx>
          <w:tblBorders>
            <w:top w:val="none" w:sz="0" w:space="0" w:color="auto"/>
          </w:tblBorders>
          <w:tblPrExChange w:id="857" w:author="Regina Casanova" w:date="2018-08-11T21:35:00Z">
            <w:tblPrEx>
              <w:tblBorders>
                <w:top w:val="none" w:sz="0" w:space="0" w:color="auto"/>
              </w:tblBorders>
            </w:tblPrEx>
          </w:tblPrExChange>
        </w:tblPrEx>
        <w:trPr>
          <w:trPrChange w:id="858"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59"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2E49BA0A"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Change w:id="860" w:author="Regina Casanova" w:date="2018-08-11T21:35:00Z">
              <w:tcPr>
                <w:tcW w:w="12452" w:type="dxa"/>
                <w:gridSpan w:val="2"/>
                <w:tcBorders>
                  <w:bottom w:val="single" w:sz="8" w:space="0" w:color="000000"/>
                  <w:right w:val="single" w:sz="8" w:space="0" w:color="000000"/>
                </w:tcBorders>
                <w:vAlign w:val="bottom"/>
              </w:tcPr>
            </w:tcPrChange>
          </w:tcPr>
          <w:p w14:paraId="5D72D79D" w14:textId="77777777" w:rsidR="00AB78DE" w:rsidRPr="00BA156B" w:rsidRDefault="00AB78DE" w:rsidP="001828F5">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B874DF" w:rsidRPr="00BA156B" w14:paraId="4F054AC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24B26D9"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14:paraId="481E573B" w14:textId="77777777" w:rsidR="00AB78DE" w:rsidRPr="00BA156B" w:rsidRDefault="00AB78DE" w:rsidP="001828F5">
            <w:pPr>
              <w:autoSpaceDE w:val="0"/>
              <w:autoSpaceDN w:val="0"/>
              <w:adjustRightInd w:val="0"/>
              <w:spacing w:line="380" w:lineRule="atLeast"/>
              <w:rPr>
                <w:color w:val="000000"/>
              </w:rPr>
            </w:pPr>
            <w:r w:rsidRPr="00BA156B">
              <w:rPr>
                <w:color w:val="000000"/>
              </w:rPr>
              <w:t>Historia Clínica</w:t>
            </w:r>
          </w:p>
        </w:tc>
      </w:tr>
      <w:tr w:rsidR="00AB78DE" w:rsidRPr="00BA156B" w14:paraId="689A24E9" w14:textId="77777777" w:rsidTr="001828F5">
        <w:tblPrEx>
          <w:tblBorders>
            <w:top w:val="none" w:sz="0" w:space="0" w:color="auto"/>
          </w:tblBorders>
          <w:tblPrExChange w:id="861" w:author="Regina Casanova" w:date="2018-08-11T21:35:00Z">
            <w:tblPrEx>
              <w:tblBorders>
                <w:top w:val="none" w:sz="0" w:space="0" w:color="auto"/>
              </w:tblBorders>
            </w:tblPrEx>
          </w:tblPrExChange>
        </w:tblPrEx>
        <w:trPr>
          <w:trPrChange w:id="862" w:author="Regina Casanova" w:date="2018-08-11T21:35:00Z">
            <w:trPr>
              <w:gridBefore w:val="1"/>
            </w:trPr>
          </w:trPrChange>
        </w:trPr>
        <w:tc>
          <w:tcPr>
            <w:tcW w:w="1741" w:type="dxa"/>
            <w:tcBorders>
              <w:left w:val="single" w:sz="8" w:space="0" w:color="000000"/>
              <w:right w:val="single" w:sz="8" w:space="0" w:color="000000"/>
            </w:tcBorders>
            <w:vAlign w:val="bottom"/>
            <w:tcPrChange w:id="863" w:author="Regina Casanova" w:date="2018-08-11T21:35:00Z">
              <w:tcPr>
                <w:tcW w:w="1741" w:type="dxa"/>
                <w:gridSpan w:val="2"/>
                <w:tcBorders>
                  <w:left w:val="single" w:sz="8" w:space="0" w:color="000000"/>
                  <w:right w:val="single" w:sz="8" w:space="0" w:color="000000"/>
                </w:tcBorders>
                <w:vAlign w:val="bottom"/>
              </w:tcPr>
            </w:tcPrChange>
          </w:tcPr>
          <w:p w14:paraId="19126DB1"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64" w:author="Regina Casanova" w:date="2018-08-11T21:35:00Z">
              <w:tcPr>
                <w:tcW w:w="12452" w:type="dxa"/>
                <w:gridSpan w:val="2"/>
                <w:tcBorders>
                  <w:right w:val="single" w:sz="8" w:space="0" w:color="000000"/>
                </w:tcBorders>
                <w:vAlign w:val="bottom"/>
              </w:tcPr>
            </w:tcPrChange>
          </w:tcPr>
          <w:p w14:paraId="7306D805" w14:textId="77777777" w:rsidR="00AB78DE" w:rsidRPr="00BA156B" w:rsidRDefault="00AB78DE" w:rsidP="001828F5">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B874DF" w:rsidRPr="00BA156B" w14:paraId="7C0F582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7C86EA7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5EDDBFAE" w14:textId="77777777" w:rsidR="00AB78DE" w:rsidRPr="00BA156B" w:rsidRDefault="00AB78DE" w:rsidP="001828F5">
            <w:pPr>
              <w:autoSpaceDE w:val="0"/>
              <w:autoSpaceDN w:val="0"/>
              <w:adjustRightInd w:val="0"/>
              <w:spacing w:line="380" w:lineRule="atLeast"/>
              <w:rPr>
                <w:color w:val="000000"/>
              </w:rPr>
            </w:pPr>
            <w:r w:rsidRPr="00BA156B">
              <w:rPr>
                <w:color w:val="000000"/>
              </w:rPr>
              <w:t>Duplicidad de Historia Clínica</w:t>
            </w:r>
          </w:p>
        </w:tc>
      </w:tr>
      <w:tr w:rsidR="00AB78DE" w:rsidRPr="00BA156B" w14:paraId="33F28992" w14:textId="77777777" w:rsidTr="001828F5">
        <w:tblPrEx>
          <w:tblBorders>
            <w:top w:val="none" w:sz="0" w:space="0" w:color="auto"/>
          </w:tblBorders>
          <w:tblPrExChange w:id="865" w:author="Regina Casanova" w:date="2018-08-11T21:35:00Z">
            <w:tblPrEx>
              <w:tblBorders>
                <w:top w:val="none" w:sz="0" w:space="0" w:color="auto"/>
              </w:tblBorders>
            </w:tblPrEx>
          </w:tblPrExChange>
        </w:tblPrEx>
        <w:trPr>
          <w:trPrChange w:id="866"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67"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73B5466D"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68" w:author="Regina Casanova" w:date="2018-08-11T21:35:00Z">
              <w:tcPr>
                <w:tcW w:w="12452" w:type="dxa"/>
                <w:gridSpan w:val="2"/>
                <w:tcBorders>
                  <w:bottom w:val="single" w:sz="8" w:space="0" w:color="000000"/>
                  <w:right w:val="single" w:sz="8" w:space="0" w:color="000000"/>
                </w:tcBorders>
                <w:vAlign w:val="bottom"/>
              </w:tcPr>
            </w:tcPrChange>
          </w:tcPr>
          <w:p w14:paraId="0C5BAC6D" w14:textId="77777777" w:rsidR="00AB78DE" w:rsidRPr="00BA156B" w:rsidRDefault="00AB78DE" w:rsidP="001828F5">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B874DF" w:rsidRPr="00BA156B" w14:paraId="2A6C7937"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A9473D0"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2C2BE13C"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Medicamentos, Insumos y/o reactivos</w:t>
            </w:r>
          </w:p>
        </w:tc>
      </w:tr>
      <w:tr w:rsidR="00AB78DE" w:rsidRPr="00BA156B" w14:paraId="6DA9D092" w14:textId="77777777" w:rsidTr="001828F5">
        <w:tblPrEx>
          <w:tblBorders>
            <w:top w:val="none" w:sz="0" w:space="0" w:color="auto"/>
          </w:tblBorders>
          <w:tblPrExChange w:id="869" w:author="Regina Casanova" w:date="2018-08-11T21:35:00Z">
            <w:tblPrEx>
              <w:tblBorders>
                <w:top w:val="none" w:sz="0" w:space="0" w:color="auto"/>
              </w:tblBorders>
            </w:tblPrEx>
          </w:tblPrExChange>
        </w:tblPrEx>
        <w:trPr>
          <w:trPrChange w:id="870" w:author="Regina Casanova" w:date="2018-08-11T21:35:00Z">
            <w:trPr>
              <w:gridBefore w:val="1"/>
            </w:trPr>
          </w:trPrChange>
        </w:trPr>
        <w:tc>
          <w:tcPr>
            <w:tcW w:w="1741" w:type="dxa"/>
            <w:tcBorders>
              <w:left w:val="single" w:sz="8" w:space="0" w:color="000000"/>
              <w:right w:val="single" w:sz="8" w:space="0" w:color="000000"/>
            </w:tcBorders>
            <w:vAlign w:val="bottom"/>
            <w:tcPrChange w:id="871" w:author="Regina Casanova" w:date="2018-08-11T21:35:00Z">
              <w:tcPr>
                <w:tcW w:w="1741" w:type="dxa"/>
                <w:gridSpan w:val="2"/>
                <w:tcBorders>
                  <w:left w:val="single" w:sz="8" w:space="0" w:color="000000"/>
                  <w:right w:val="single" w:sz="8" w:space="0" w:color="000000"/>
                </w:tcBorders>
                <w:vAlign w:val="bottom"/>
              </w:tcPr>
            </w:tcPrChange>
          </w:tcPr>
          <w:p w14:paraId="1E72F239"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72" w:author="Regina Casanova" w:date="2018-08-11T21:35:00Z">
              <w:tcPr>
                <w:tcW w:w="12452" w:type="dxa"/>
                <w:gridSpan w:val="2"/>
                <w:tcBorders>
                  <w:right w:val="single" w:sz="8" w:space="0" w:color="000000"/>
                </w:tcBorders>
                <w:vAlign w:val="bottom"/>
              </w:tcPr>
            </w:tcPrChange>
          </w:tcPr>
          <w:p w14:paraId="3AC333DF" w14:textId="77777777" w:rsidR="00AB78DE" w:rsidRPr="00BA156B" w:rsidRDefault="00AB78DE" w:rsidP="001828F5">
            <w:pPr>
              <w:autoSpaceDE w:val="0"/>
              <w:autoSpaceDN w:val="0"/>
              <w:adjustRightInd w:val="0"/>
              <w:spacing w:line="380" w:lineRule="atLeast"/>
              <w:rPr>
                <w:color w:val="000000"/>
              </w:rPr>
            </w:pPr>
            <w:r w:rsidRPr="00BA156B">
              <w:rPr>
                <w:color w:val="000000"/>
              </w:rPr>
              <w:t>Medicamentos excluidos del petitorio</w:t>
            </w:r>
          </w:p>
        </w:tc>
      </w:tr>
      <w:tr w:rsidR="00B874DF" w:rsidRPr="00BA156B" w14:paraId="2E39238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6B353B9"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489F9C39"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medicamentos, insumos y/o reactivos en las IPRESS</w:t>
            </w:r>
          </w:p>
        </w:tc>
      </w:tr>
      <w:tr w:rsidR="00AB78DE" w:rsidRPr="00BA156B" w14:paraId="480731A2" w14:textId="77777777" w:rsidTr="001828F5">
        <w:tblPrEx>
          <w:tblBorders>
            <w:top w:val="none" w:sz="0" w:space="0" w:color="auto"/>
          </w:tblBorders>
          <w:tblPrExChange w:id="873" w:author="Regina Casanova" w:date="2018-08-11T21:35:00Z">
            <w:tblPrEx>
              <w:tblBorders>
                <w:top w:val="none" w:sz="0" w:space="0" w:color="auto"/>
              </w:tblBorders>
            </w:tblPrEx>
          </w:tblPrExChange>
        </w:tblPrEx>
        <w:trPr>
          <w:trPrChange w:id="874"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875"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6113DBCF"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Change w:id="876" w:author="Regina Casanova" w:date="2018-08-11T21:35:00Z">
              <w:tcPr>
                <w:tcW w:w="12452" w:type="dxa"/>
                <w:gridSpan w:val="2"/>
                <w:tcBorders>
                  <w:bottom w:val="single" w:sz="8" w:space="0" w:color="000000"/>
                  <w:right w:val="single" w:sz="8" w:space="0" w:color="000000"/>
                </w:tcBorders>
                <w:vAlign w:val="bottom"/>
              </w:tcPr>
            </w:tcPrChange>
          </w:tcPr>
          <w:p w14:paraId="51E48D22" w14:textId="77777777" w:rsidR="00AB78DE" w:rsidRPr="00BA156B" w:rsidRDefault="00AB78DE" w:rsidP="001828F5">
            <w:pPr>
              <w:autoSpaceDE w:val="0"/>
              <w:autoSpaceDN w:val="0"/>
              <w:adjustRightInd w:val="0"/>
              <w:spacing w:line="380" w:lineRule="atLeast"/>
              <w:rPr>
                <w:color w:val="000000"/>
              </w:rPr>
            </w:pPr>
            <w:r w:rsidRPr="00BA156B">
              <w:rPr>
                <w:color w:val="000000"/>
              </w:rPr>
              <w:t>Deficiencia en la entrega de medicamentos, reactivos e/o insumos</w:t>
            </w:r>
          </w:p>
        </w:tc>
      </w:tr>
      <w:tr w:rsidR="00B874DF" w:rsidRPr="00BA156B" w14:paraId="59154CFE"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5707FD59"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88F35F1"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el trato al asegurado</w:t>
            </w:r>
          </w:p>
        </w:tc>
      </w:tr>
      <w:tr w:rsidR="00AB78DE" w:rsidRPr="00BA156B" w14:paraId="5D0B9D50" w14:textId="77777777" w:rsidTr="001828F5">
        <w:tblPrEx>
          <w:tblBorders>
            <w:top w:val="none" w:sz="0" w:space="0" w:color="auto"/>
          </w:tblBorders>
          <w:tblPrExChange w:id="877" w:author="Regina Casanova" w:date="2018-08-11T21:35:00Z">
            <w:tblPrEx>
              <w:tblBorders>
                <w:top w:val="none" w:sz="0" w:space="0" w:color="auto"/>
              </w:tblBorders>
            </w:tblPrEx>
          </w:tblPrExChange>
        </w:tblPrEx>
        <w:trPr>
          <w:trPrChange w:id="878" w:author="Regina Casanova" w:date="2018-08-11T21:35:00Z">
            <w:trPr>
              <w:gridBefore w:val="1"/>
            </w:trPr>
          </w:trPrChange>
        </w:trPr>
        <w:tc>
          <w:tcPr>
            <w:tcW w:w="1741" w:type="dxa"/>
            <w:tcBorders>
              <w:left w:val="single" w:sz="8" w:space="0" w:color="000000"/>
              <w:right w:val="single" w:sz="8" w:space="0" w:color="000000"/>
            </w:tcBorders>
            <w:vAlign w:val="bottom"/>
            <w:tcPrChange w:id="879" w:author="Regina Casanova" w:date="2018-08-11T21:35:00Z">
              <w:tcPr>
                <w:tcW w:w="1741" w:type="dxa"/>
                <w:gridSpan w:val="2"/>
                <w:tcBorders>
                  <w:left w:val="single" w:sz="8" w:space="0" w:color="000000"/>
                  <w:right w:val="single" w:sz="8" w:space="0" w:color="000000"/>
                </w:tcBorders>
                <w:vAlign w:val="bottom"/>
              </w:tcPr>
            </w:tcPrChange>
          </w:tcPr>
          <w:p w14:paraId="2137A270"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80" w:author="Regina Casanova" w:date="2018-08-11T21:35:00Z">
              <w:tcPr>
                <w:tcW w:w="12452" w:type="dxa"/>
                <w:gridSpan w:val="2"/>
                <w:tcBorders>
                  <w:right w:val="single" w:sz="8" w:space="0" w:color="000000"/>
                </w:tcBorders>
                <w:vAlign w:val="bottom"/>
              </w:tcPr>
            </w:tcPrChange>
          </w:tcPr>
          <w:p w14:paraId="6E5F6752"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no médico</w:t>
            </w:r>
          </w:p>
        </w:tc>
      </w:tr>
      <w:tr w:rsidR="00B874DF" w:rsidRPr="00BA156B" w14:paraId="3E3B9E61"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19EEEE4"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693F58B9"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médico</w:t>
            </w:r>
          </w:p>
        </w:tc>
      </w:tr>
      <w:tr w:rsidR="00AB78DE" w:rsidRPr="00BA156B" w14:paraId="0FC52727" w14:textId="77777777" w:rsidTr="001828F5">
        <w:tblPrEx>
          <w:tblBorders>
            <w:top w:val="none" w:sz="0" w:space="0" w:color="auto"/>
          </w:tblBorders>
          <w:tblPrExChange w:id="881" w:author="Regina Casanova" w:date="2018-08-11T21:35:00Z">
            <w:tblPrEx>
              <w:tblBorders>
                <w:top w:val="none" w:sz="0" w:space="0" w:color="auto"/>
              </w:tblBorders>
            </w:tblPrEx>
          </w:tblPrExChange>
        </w:tblPrEx>
        <w:trPr>
          <w:trPrChange w:id="882" w:author="Regina Casanova" w:date="2018-08-11T21:35:00Z">
            <w:trPr>
              <w:gridBefore w:val="1"/>
            </w:trPr>
          </w:trPrChange>
        </w:trPr>
        <w:tc>
          <w:tcPr>
            <w:tcW w:w="1741" w:type="dxa"/>
            <w:tcBorders>
              <w:left w:val="single" w:sz="8" w:space="0" w:color="000000"/>
              <w:right w:val="single" w:sz="8" w:space="0" w:color="000000"/>
            </w:tcBorders>
            <w:vAlign w:val="bottom"/>
            <w:tcPrChange w:id="883" w:author="Regina Casanova" w:date="2018-08-11T21:35:00Z">
              <w:tcPr>
                <w:tcW w:w="1741" w:type="dxa"/>
                <w:gridSpan w:val="2"/>
                <w:tcBorders>
                  <w:left w:val="single" w:sz="8" w:space="0" w:color="000000"/>
                  <w:right w:val="single" w:sz="8" w:space="0" w:color="000000"/>
                </w:tcBorders>
                <w:vAlign w:val="bottom"/>
              </w:tcPr>
            </w:tcPrChange>
          </w:tcPr>
          <w:p w14:paraId="1037BBAB"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884" w:author="Regina Casanova" w:date="2018-08-11T21:35:00Z">
              <w:tcPr>
                <w:tcW w:w="12452" w:type="dxa"/>
                <w:gridSpan w:val="2"/>
                <w:tcBorders>
                  <w:right w:val="single" w:sz="8" w:space="0" w:color="000000"/>
                </w:tcBorders>
                <w:vAlign w:val="bottom"/>
              </w:tcPr>
            </w:tcPrChange>
          </w:tcPr>
          <w:p w14:paraId="45274D16" w14:textId="77777777" w:rsidR="00AB78DE" w:rsidRPr="00BA156B" w:rsidRDefault="00AB78DE" w:rsidP="001828F5">
            <w:pPr>
              <w:autoSpaceDE w:val="0"/>
              <w:autoSpaceDN w:val="0"/>
              <w:adjustRightInd w:val="0"/>
              <w:spacing w:line="380" w:lineRule="atLeast"/>
              <w:rPr>
                <w:color w:val="000000"/>
              </w:rPr>
            </w:pPr>
            <w:r w:rsidRPr="00BA156B">
              <w:rPr>
                <w:color w:val="000000"/>
              </w:rPr>
              <w:t>Descortesía del personal administrativo</w:t>
            </w:r>
          </w:p>
        </w:tc>
      </w:tr>
      <w:tr w:rsidR="00B874DF" w:rsidRPr="00BA156B" w14:paraId="78C30444"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97BB4B3"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9CFECFA" w14:textId="77777777" w:rsidR="00AB78DE" w:rsidRPr="00BA156B" w:rsidRDefault="00AB78DE" w:rsidP="001828F5">
            <w:pPr>
              <w:autoSpaceDE w:val="0"/>
              <w:autoSpaceDN w:val="0"/>
              <w:adjustRightInd w:val="0"/>
              <w:spacing w:line="380" w:lineRule="atLeast"/>
              <w:rPr>
                <w:color w:val="000000"/>
              </w:rPr>
            </w:pPr>
            <w:r w:rsidRPr="00BA156B">
              <w:rPr>
                <w:color w:val="000000"/>
              </w:rPr>
              <w:t>Discriminación en la IPRESS</w:t>
            </w:r>
          </w:p>
        </w:tc>
      </w:tr>
      <w:tr w:rsidR="00AB78DE" w:rsidRPr="00BA156B" w14:paraId="7DCE2C01" w14:textId="77777777" w:rsidTr="001828F5">
        <w:tblPrEx>
          <w:tblBorders>
            <w:top w:val="none" w:sz="0" w:space="0" w:color="auto"/>
          </w:tblBorders>
          <w:tblPrExChange w:id="885" w:author="Regina Casanova" w:date="2018-08-11T21:35:00Z">
            <w:tblPrEx>
              <w:tblBorders>
                <w:top w:val="none" w:sz="0" w:space="0" w:color="auto"/>
              </w:tblBorders>
            </w:tblPrEx>
          </w:tblPrExChange>
        </w:tblPrEx>
        <w:trPr>
          <w:trPrChange w:id="886" w:author="Regina Casanova" w:date="2018-08-11T21:35:00Z">
            <w:trPr>
              <w:gridBefore w:val="1"/>
            </w:trPr>
          </w:trPrChange>
        </w:trPr>
        <w:tc>
          <w:tcPr>
            <w:tcW w:w="1741" w:type="dxa"/>
            <w:tcBorders>
              <w:left w:val="single" w:sz="8" w:space="0" w:color="000000"/>
              <w:right w:val="single" w:sz="8" w:space="0" w:color="000000"/>
            </w:tcBorders>
            <w:vAlign w:val="bottom"/>
            <w:tcPrChange w:id="887" w:author="Regina Casanova" w:date="2018-08-11T21:35:00Z">
              <w:tcPr>
                <w:tcW w:w="1741" w:type="dxa"/>
                <w:gridSpan w:val="2"/>
                <w:tcBorders>
                  <w:left w:val="single" w:sz="8" w:space="0" w:color="000000"/>
                  <w:right w:val="single" w:sz="8" w:space="0" w:color="000000"/>
                </w:tcBorders>
                <w:vAlign w:val="bottom"/>
              </w:tcPr>
            </w:tcPrChange>
          </w:tcPr>
          <w:p w14:paraId="6C878F8C"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888" w:author="Regina Casanova" w:date="2018-08-11T21:35:00Z">
              <w:tcPr>
                <w:tcW w:w="12452" w:type="dxa"/>
                <w:gridSpan w:val="2"/>
                <w:tcBorders>
                  <w:right w:val="single" w:sz="8" w:space="0" w:color="000000"/>
                </w:tcBorders>
                <w:vAlign w:val="bottom"/>
              </w:tcPr>
            </w:tcPrChange>
          </w:tcPr>
          <w:p w14:paraId="279AEEF6" w14:textId="77777777" w:rsidR="00AB78DE" w:rsidRPr="00BA156B" w:rsidRDefault="00AB78DE" w:rsidP="001828F5">
            <w:pPr>
              <w:autoSpaceDE w:val="0"/>
              <w:autoSpaceDN w:val="0"/>
              <w:adjustRightInd w:val="0"/>
              <w:spacing w:line="380" w:lineRule="atLeast"/>
              <w:rPr>
                <w:color w:val="000000"/>
              </w:rPr>
            </w:pPr>
            <w:r w:rsidRPr="00BA156B">
              <w:rPr>
                <w:color w:val="000000"/>
              </w:rPr>
              <w:t>Irrupción del ambiente de tranquilidad y descanso</w:t>
            </w:r>
          </w:p>
        </w:tc>
      </w:tr>
      <w:tr w:rsidR="00B874DF" w:rsidRPr="00BA156B" w14:paraId="6875422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697B1DFE"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14:paraId="333A8E63" w14:textId="77777777" w:rsidR="00AB78DE" w:rsidRPr="00BA156B" w:rsidRDefault="00AB78DE" w:rsidP="001828F5">
            <w:pPr>
              <w:autoSpaceDE w:val="0"/>
              <w:autoSpaceDN w:val="0"/>
              <w:adjustRightInd w:val="0"/>
              <w:spacing w:line="380" w:lineRule="atLeast"/>
              <w:rPr>
                <w:color w:val="000000"/>
              </w:rPr>
            </w:pPr>
            <w:r w:rsidRPr="00BA156B">
              <w:rPr>
                <w:color w:val="000000"/>
              </w:rPr>
              <w:t>Maltrato al paciente</w:t>
            </w:r>
          </w:p>
        </w:tc>
      </w:tr>
      <w:tr w:rsidR="00B874DF" w:rsidRPr="00BA156B" w14:paraId="0E2F2EB1"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7576E7D8"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6DA92CF9"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con las citas</w:t>
            </w:r>
          </w:p>
        </w:tc>
      </w:tr>
      <w:tr w:rsidR="00AB78DE" w:rsidRPr="00BA156B" w14:paraId="7351DBAF" w14:textId="77777777" w:rsidTr="001828F5">
        <w:tblPrEx>
          <w:tblBorders>
            <w:top w:val="none" w:sz="0" w:space="0" w:color="auto"/>
          </w:tblBorders>
          <w:tblPrExChange w:id="889" w:author="Regina Casanova" w:date="2018-08-11T21:35:00Z">
            <w:tblPrEx>
              <w:tblBorders>
                <w:top w:val="none" w:sz="0" w:space="0" w:color="auto"/>
              </w:tblBorders>
            </w:tblPrEx>
          </w:tblPrExChange>
        </w:tblPrEx>
        <w:trPr>
          <w:trPrChange w:id="890" w:author="Regina Casanova" w:date="2018-08-11T21:35:00Z">
            <w:trPr>
              <w:gridBefore w:val="1"/>
            </w:trPr>
          </w:trPrChange>
        </w:trPr>
        <w:tc>
          <w:tcPr>
            <w:tcW w:w="1741" w:type="dxa"/>
            <w:tcBorders>
              <w:left w:val="single" w:sz="8" w:space="0" w:color="000000"/>
              <w:right w:val="single" w:sz="8" w:space="0" w:color="000000"/>
            </w:tcBorders>
            <w:vAlign w:val="bottom"/>
            <w:tcPrChange w:id="891" w:author="Regina Casanova" w:date="2018-08-11T21:35:00Z">
              <w:tcPr>
                <w:tcW w:w="1741" w:type="dxa"/>
                <w:gridSpan w:val="2"/>
                <w:tcBorders>
                  <w:left w:val="single" w:sz="8" w:space="0" w:color="000000"/>
                  <w:right w:val="single" w:sz="8" w:space="0" w:color="000000"/>
                </w:tcBorders>
                <w:vAlign w:val="bottom"/>
              </w:tcPr>
            </w:tcPrChange>
          </w:tcPr>
          <w:p w14:paraId="431EF4DF"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892" w:author="Regina Casanova" w:date="2018-08-11T21:35:00Z">
              <w:tcPr>
                <w:tcW w:w="12452" w:type="dxa"/>
                <w:gridSpan w:val="2"/>
                <w:tcBorders>
                  <w:right w:val="single" w:sz="8" w:space="0" w:color="000000"/>
                </w:tcBorders>
                <w:vAlign w:val="bottom"/>
              </w:tcPr>
            </w:tcPrChange>
          </w:tcPr>
          <w:p w14:paraId="15A4EE2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 citas</w:t>
            </w:r>
          </w:p>
        </w:tc>
      </w:tr>
      <w:tr w:rsidR="00B874DF" w:rsidRPr="00BA156B" w14:paraId="7481D9DF"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2665B047"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14:paraId="26285642" w14:textId="77777777" w:rsidR="00AB78DE" w:rsidRPr="00BA156B" w:rsidRDefault="00AB78DE" w:rsidP="001828F5">
            <w:pPr>
              <w:autoSpaceDE w:val="0"/>
              <w:autoSpaceDN w:val="0"/>
              <w:adjustRightInd w:val="0"/>
              <w:spacing w:line="380" w:lineRule="atLeast"/>
              <w:rPr>
                <w:color w:val="000000"/>
              </w:rPr>
            </w:pPr>
            <w:r w:rsidRPr="00BA156B">
              <w:rPr>
                <w:color w:val="000000"/>
              </w:rPr>
              <w:t>Falta de citas</w:t>
            </w:r>
          </w:p>
        </w:tc>
      </w:tr>
      <w:tr w:rsidR="00B874DF" w:rsidRPr="00BA156B" w14:paraId="2CAE62B3"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34902D2F"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1A223094" w14:textId="77777777" w:rsidR="00AB78DE" w:rsidRPr="00BA156B" w:rsidRDefault="00AB78DE" w:rsidP="001828F5">
            <w:pPr>
              <w:autoSpaceDE w:val="0"/>
              <w:autoSpaceDN w:val="0"/>
              <w:adjustRightInd w:val="0"/>
              <w:spacing w:line="380" w:lineRule="atLeast"/>
              <w:rPr>
                <w:color w:val="000000"/>
              </w:rPr>
            </w:pPr>
            <w:r w:rsidRPr="00BA156B">
              <w:rPr>
                <w:color w:val="000000"/>
              </w:rPr>
              <w:t>Problemas en la atención al paciente</w:t>
            </w:r>
          </w:p>
        </w:tc>
      </w:tr>
      <w:tr w:rsidR="00AB78DE" w:rsidRPr="00BA156B" w14:paraId="439C410E" w14:textId="77777777" w:rsidTr="001828F5">
        <w:tblPrEx>
          <w:tblBorders>
            <w:top w:val="none" w:sz="0" w:space="0" w:color="auto"/>
          </w:tblBorders>
          <w:tblPrExChange w:id="893" w:author="Regina Casanova" w:date="2018-08-11T21:35:00Z">
            <w:tblPrEx>
              <w:tblBorders>
                <w:top w:val="none" w:sz="0" w:space="0" w:color="auto"/>
              </w:tblBorders>
            </w:tblPrEx>
          </w:tblPrExChange>
        </w:tblPrEx>
        <w:trPr>
          <w:trPrChange w:id="894" w:author="Regina Casanova" w:date="2018-08-11T21:35:00Z">
            <w:trPr>
              <w:gridBefore w:val="1"/>
            </w:trPr>
          </w:trPrChange>
        </w:trPr>
        <w:tc>
          <w:tcPr>
            <w:tcW w:w="1741" w:type="dxa"/>
            <w:tcBorders>
              <w:left w:val="single" w:sz="8" w:space="0" w:color="000000"/>
              <w:right w:val="single" w:sz="8" w:space="0" w:color="000000"/>
            </w:tcBorders>
            <w:vAlign w:val="bottom"/>
            <w:tcPrChange w:id="895" w:author="Regina Casanova" w:date="2018-08-11T21:35:00Z">
              <w:tcPr>
                <w:tcW w:w="1741" w:type="dxa"/>
                <w:gridSpan w:val="2"/>
                <w:tcBorders>
                  <w:left w:val="single" w:sz="8" w:space="0" w:color="000000"/>
                  <w:right w:val="single" w:sz="8" w:space="0" w:color="000000"/>
                </w:tcBorders>
                <w:vAlign w:val="bottom"/>
              </w:tcPr>
            </w:tcPrChange>
          </w:tcPr>
          <w:p w14:paraId="390D4B10" w14:textId="77777777" w:rsidR="00AB78DE" w:rsidRPr="00BA156B" w:rsidRDefault="00AB78DE" w:rsidP="001828F5">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Change w:id="896" w:author="Regina Casanova" w:date="2018-08-11T21:35:00Z">
              <w:tcPr>
                <w:tcW w:w="12452" w:type="dxa"/>
                <w:gridSpan w:val="2"/>
                <w:tcBorders>
                  <w:right w:val="single" w:sz="8" w:space="0" w:color="000000"/>
                </w:tcBorders>
                <w:vAlign w:val="bottom"/>
              </w:tcPr>
            </w:tcPrChange>
          </w:tcPr>
          <w:p w14:paraId="4E057D14"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B874DF" w:rsidRPr="00BA156B" w14:paraId="4DF43B4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5C78994A"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199D989B"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relacionada a la atención en hospitalización</w:t>
            </w:r>
          </w:p>
        </w:tc>
      </w:tr>
      <w:tr w:rsidR="00AB78DE" w:rsidRPr="00BA156B" w14:paraId="5CAFEAB8" w14:textId="77777777" w:rsidTr="001828F5">
        <w:tblPrEx>
          <w:tblBorders>
            <w:top w:val="none" w:sz="0" w:space="0" w:color="auto"/>
          </w:tblBorders>
          <w:tblPrExChange w:id="897" w:author="Regina Casanova" w:date="2018-08-11T21:35:00Z">
            <w:tblPrEx>
              <w:tblBorders>
                <w:top w:val="none" w:sz="0" w:space="0" w:color="auto"/>
              </w:tblBorders>
            </w:tblPrEx>
          </w:tblPrExChange>
        </w:tblPrEx>
        <w:trPr>
          <w:trPrChange w:id="898" w:author="Regina Casanova" w:date="2018-08-11T21:35:00Z">
            <w:trPr>
              <w:gridBefore w:val="1"/>
            </w:trPr>
          </w:trPrChange>
        </w:trPr>
        <w:tc>
          <w:tcPr>
            <w:tcW w:w="1741" w:type="dxa"/>
            <w:tcBorders>
              <w:left w:val="single" w:sz="8" w:space="0" w:color="000000"/>
              <w:right w:val="single" w:sz="8" w:space="0" w:color="000000"/>
            </w:tcBorders>
            <w:vAlign w:val="bottom"/>
            <w:tcPrChange w:id="899" w:author="Regina Casanova" w:date="2018-08-11T21:35:00Z">
              <w:tcPr>
                <w:tcW w:w="1741" w:type="dxa"/>
                <w:gridSpan w:val="2"/>
                <w:tcBorders>
                  <w:left w:val="single" w:sz="8" w:space="0" w:color="000000"/>
                  <w:right w:val="single" w:sz="8" w:space="0" w:color="000000"/>
                </w:tcBorders>
                <w:vAlign w:val="bottom"/>
              </w:tcPr>
            </w:tcPrChange>
          </w:tcPr>
          <w:p w14:paraId="2D935C9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900" w:author="Regina Casanova" w:date="2018-08-11T21:35:00Z">
              <w:tcPr>
                <w:tcW w:w="12452" w:type="dxa"/>
                <w:gridSpan w:val="2"/>
                <w:tcBorders>
                  <w:right w:val="single" w:sz="8" w:space="0" w:color="000000"/>
                </w:tcBorders>
                <w:vAlign w:val="bottom"/>
              </w:tcPr>
            </w:tcPrChange>
          </w:tcPr>
          <w:p w14:paraId="09535350" w14:textId="77777777" w:rsidR="00AB78DE" w:rsidRPr="00BA156B" w:rsidRDefault="00AB78DE" w:rsidP="001828F5">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B874DF" w:rsidRPr="00BA156B" w14:paraId="710E7533"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3CC79B2"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36658E3C"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sistenciales realizados</w:t>
            </w:r>
          </w:p>
        </w:tc>
      </w:tr>
      <w:tr w:rsidR="00AB78DE" w:rsidRPr="00BA156B" w14:paraId="1F943C23" w14:textId="77777777" w:rsidTr="001828F5">
        <w:tblPrEx>
          <w:tblBorders>
            <w:top w:val="none" w:sz="0" w:space="0" w:color="auto"/>
          </w:tblBorders>
          <w:tblPrExChange w:id="901" w:author="Regina Casanova" w:date="2018-08-11T21:35:00Z">
            <w:tblPrEx>
              <w:tblBorders>
                <w:top w:val="none" w:sz="0" w:space="0" w:color="auto"/>
              </w:tblBorders>
            </w:tblPrEx>
          </w:tblPrExChange>
        </w:tblPrEx>
        <w:trPr>
          <w:trPrChange w:id="902" w:author="Regina Casanova" w:date="2018-08-11T21:35:00Z">
            <w:trPr>
              <w:gridBefore w:val="1"/>
            </w:trPr>
          </w:trPrChange>
        </w:trPr>
        <w:tc>
          <w:tcPr>
            <w:tcW w:w="1741" w:type="dxa"/>
            <w:tcBorders>
              <w:left w:val="single" w:sz="8" w:space="0" w:color="000000"/>
              <w:right w:val="single" w:sz="8" w:space="0" w:color="000000"/>
            </w:tcBorders>
            <w:vAlign w:val="bottom"/>
            <w:tcPrChange w:id="903" w:author="Regina Casanova" w:date="2018-08-11T21:35:00Z">
              <w:tcPr>
                <w:tcW w:w="1741" w:type="dxa"/>
                <w:gridSpan w:val="2"/>
                <w:tcBorders>
                  <w:left w:val="single" w:sz="8" w:space="0" w:color="000000"/>
                  <w:right w:val="single" w:sz="8" w:space="0" w:color="000000"/>
                </w:tcBorders>
                <w:vAlign w:val="bottom"/>
              </w:tcPr>
            </w:tcPrChange>
          </w:tcPr>
          <w:p w14:paraId="52B32AD3"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904" w:author="Regina Casanova" w:date="2018-08-11T21:35:00Z">
              <w:tcPr>
                <w:tcW w:w="12452" w:type="dxa"/>
                <w:gridSpan w:val="2"/>
                <w:tcBorders>
                  <w:right w:val="single" w:sz="8" w:space="0" w:color="000000"/>
                </w:tcBorders>
                <w:vAlign w:val="bottom"/>
              </w:tcPr>
            </w:tcPrChange>
          </w:tcPr>
          <w:p w14:paraId="3E7EBFE3" w14:textId="77777777" w:rsidR="00AB78DE" w:rsidRPr="00BA156B" w:rsidRDefault="00AB78DE" w:rsidP="001828F5">
            <w:pPr>
              <w:autoSpaceDE w:val="0"/>
              <w:autoSpaceDN w:val="0"/>
              <w:adjustRightInd w:val="0"/>
              <w:spacing w:line="380" w:lineRule="atLeast"/>
              <w:rPr>
                <w:color w:val="000000"/>
              </w:rPr>
            </w:pPr>
            <w:r w:rsidRPr="00BA156B">
              <w:rPr>
                <w:color w:val="000000"/>
              </w:rPr>
              <w:t>Cambio de médico tratante de forma arbitraria</w:t>
            </w:r>
          </w:p>
        </w:tc>
      </w:tr>
      <w:tr w:rsidR="00B874DF" w:rsidRPr="00BA156B" w14:paraId="5ECFD422"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14D3C7EF"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1BA9DEAA"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a referencia y/o traslado</w:t>
            </w:r>
          </w:p>
        </w:tc>
      </w:tr>
      <w:tr w:rsidR="00AB78DE" w:rsidRPr="00BA156B" w14:paraId="1F4AFE35" w14:textId="77777777" w:rsidTr="001828F5">
        <w:tblPrEx>
          <w:tblBorders>
            <w:top w:val="none" w:sz="0" w:space="0" w:color="auto"/>
          </w:tblBorders>
          <w:tblPrExChange w:id="905" w:author="Regina Casanova" w:date="2018-08-11T21:35:00Z">
            <w:tblPrEx>
              <w:tblBorders>
                <w:top w:val="none" w:sz="0" w:space="0" w:color="auto"/>
              </w:tblBorders>
            </w:tblPrEx>
          </w:tblPrExChange>
        </w:tblPrEx>
        <w:trPr>
          <w:trPrChange w:id="906" w:author="Regina Casanova" w:date="2018-08-11T21:35:00Z">
            <w:trPr>
              <w:gridBefore w:val="1"/>
            </w:trPr>
          </w:trPrChange>
        </w:trPr>
        <w:tc>
          <w:tcPr>
            <w:tcW w:w="1741" w:type="dxa"/>
            <w:tcBorders>
              <w:left w:val="single" w:sz="8" w:space="0" w:color="000000"/>
              <w:right w:val="single" w:sz="8" w:space="0" w:color="000000"/>
            </w:tcBorders>
            <w:vAlign w:val="bottom"/>
            <w:tcPrChange w:id="907" w:author="Regina Casanova" w:date="2018-08-11T21:35:00Z">
              <w:tcPr>
                <w:tcW w:w="1741" w:type="dxa"/>
                <w:gridSpan w:val="2"/>
                <w:tcBorders>
                  <w:left w:val="single" w:sz="8" w:space="0" w:color="000000"/>
                  <w:right w:val="single" w:sz="8" w:space="0" w:color="000000"/>
                </w:tcBorders>
                <w:vAlign w:val="bottom"/>
              </w:tcPr>
            </w:tcPrChange>
          </w:tcPr>
          <w:p w14:paraId="6609F4EA"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908" w:author="Regina Casanova" w:date="2018-08-11T21:35:00Z">
              <w:tcPr>
                <w:tcW w:w="12452" w:type="dxa"/>
                <w:gridSpan w:val="2"/>
                <w:tcBorders>
                  <w:right w:val="single" w:sz="8" w:space="0" w:color="000000"/>
                </w:tcBorders>
                <w:vAlign w:val="bottom"/>
              </w:tcPr>
            </w:tcPrChange>
          </w:tcPr>
          <w:p w14:paraId="2705A9AC" w14:textId="77777777" w:rsidR="00AB78DE" w:rsidRPr="00BA156B" w:rsidRDefault="00AB78DE" w:rsidP="001828F5">
            <w:pPr>
              <w:autoSpaceDE w:val="0"/>
              <w:autoSpaceDN w:val="0"/>
              <w:adjustRightInd w:val="0"/>
              <w:spacing w:line="380" w:lineRule="atLeast"/>
              <w:rPr>
                <w:color w:val="000000"/>
              </w:rPr>
            </w:pPr>
            <w:r w:rsidRPr="00BA156B">
              <w:rPr>
                <w:color w:val="000000"/>
              </w:rPr>
              <w:t>Incumplimiento del horario de atención</w:t>
            </w:r>
          </w:p>
        </w:tc>
      </w:tr>
      <w:tr w:rsidR="00B874DF" w:rsidRPr="00BA156B" w14:paraId="1CE46AF6"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14:paraId="1B06FF1D"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14:paraId="7675B66D" w14:textId="77777777" w:rsidR="00AB78DE" w:rsidRPr="00BA156B" w:rsidRDefault="00AB78DE" w:rsidP="001828F5">
            <w:pPr>
              <w:autoSpaceDE w:val="0"/>
              <w:autoSpaceDN w:val="0"/>
              <w:adjustRightInd w:val="0"/>
              <w:spacing w:line="380" w:lineRule="atLeast"/>
              <w:rPr>
                <w:color w:val="000000"/>
              </w:rPr>
            </w:pPr>
            <w:r w:rsidRPr="00BA156B">
              <w:rPr>
                <w:color w:val="000000"/>
              </w:rPr>
              <w:t>Disconformidad con los procedimientos administrativos realizados</w:t>
            </w:r>
          </w:p>
        </w:tc>
      </w:tr>
      <w:tr w:rsidR="00B874DF" w:rsidRPr="00BA156B" w14:paraId="582C1892" w14:textId="77777777" w:rsidTr="001828F5">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14:paraId="01E8207C" w14:textId="77777777" w:rsidR="00AB78DE" w:rsidRPr="00BA156B" w:rsidRDefault="00AB78DE" w:rsidP="001828F5">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14:paraId="4132E29B" w14:textId="77777777" w:rsidR="00AB78DE" w:rsidRPr="00BA156B" w:rsidRDefault="00AB78DE" w:rsidP="001828F5">
            <w:pPr>
              <w:autoSpaceDE w:val="0"/>
              <w:autoSpaceDN w:val="0"/>
              <w:adjustRightInd w:val="0"/>
              <w:spacing w:line="380" w:lineRule="atLeast"/>
              <w:rPr>
                <w:color w:val="000000"/>
              </w:rPr>
            </w:pPr>
            <w:r w:rsidRPr="00BA156B">
              <w:rPr>
                <w:color w:val="000000"/>
              </w:rPr>
              <w:t>Demoras</w:t>
            </w:r>
          </w:p>
        </w:tc>
      </w:tr>
      <w:tr w:rsidR="00AB78DE" w:rsidRPr="00BA156B" w14:paraId="6D009460" w14:textId="77777777" w:rsidTr="001828F5">
        <w:tblPrEx>
          <w:tblBorders>
            <w:top w:val="none" w:sz="0" w:space="0" w:color="auto"/>
          </w:tblBorders>
          <w:tblPrExChange w:id="909" w:author="Regina Casanova" w:date="2018-08-11T21:35:00Z">
            <w:tblPrEx>
              <w:tblBorders>
                <w:top w:val="none" w:sz="0" w:space="0" w:color="auto"/>
              </w:tblBorders>
            </w:tblPrEx>
          </w:tblPrExChange>
        </w:tblPrEx>
        <w:trPr>
          <w:trPrChange w:id="910" w:author="Regina Casanova" w:date="2018-08-11T21:35:00Z">
            <w:trPr>
              <w:gridBefore w:val="1"/>
            </w:trPr>
          </w:trPrChange>
        </w:trPr>
        <w:tc>
          <w:tcPr>
            <w:tcW w:w="1741" w:type="dxa"/>
            <w:tcBorders>
              <w:left w:val="single" w:sz="8" w:space="0" w:color="000000"/>
              <w:right w:val="single" w:sz="8" w:space="0" w:color="000000"/>
            </w:tcBorders>
            <w:vAlign w:val="bottom"/>
            <w:tcPrChange w:id="911" w:author="Regina Casanova" w:date="2018-08-11T21:35:00Z">
              <w:tcPr>
                <w:tcW w:w="1741" w:type="dxa"/>
                <w:gridSpan w:val="2"/>
                <w:tcBorders>
                  <w:left w:val="single" w:sz="8" w:space="0" w:color="000000"/>
                  <w:right w:val="single" w:sz="8" w:space="0" w:color="000000"/>
                </w:tcBorders>
                <w:vAlign w:val="bottom"/>
              </w:tcPr>
            </w:tcPrChange>
          </w:tcPr>
          <w:p w14:paraId="2EB775BA" w14:textId="77777777" w:rsidR="00AB78DE" w:rsidRPr="00BA156B" w:rsidRDefault="00AB78DE" w:rsidP="001828F5">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Change w:id="912" w:author="Regina Casanova" w:date="2018-08-11T21:35:00Z">
              <w:tcPr>
                <w:tcW w:w="12452" w:type="dxa"/>
                <w:gridSpan w:val="2"/>
                <w:tcBorders>
                  <w:right w:val="single" w:sz="8" w:space="0" w:color="000000"/>
                </w:tcBorders>
                <w:vAlign w:val="bottom"/>
              </w:tcPr>
            </w:tcPrChange>
          </w:tcPr>
          <w:p w14:paraId="4F2C2E7F" w14:textId="77777777" w:rsidR="00AB78DE" w:rsidRPr="00BA156B" w:rsidRDefault="00AB78DE" w:rsidP="001828F5">
            <w:pPr>
              <w:autoSpaceDE w:val="0"/>
              <w:autoSpaceDN w:val="0"/>
              <w:adjustRightInd w:val="0"/>
              <w:spacing w:line="380" w:lineRule="atLeast"/>
              <w:rPr>
                <w:color w:val="000000"/>
              </w:rPr>
            </w:pPr>
            <w:r w:rsidRPr="00BA156B">
              <w:rPr>
                <w:color w:val="000000"/>
              </w:rPr>
              <w:t>Demora y/o falta de servicio de ambulancias</w:t>
            </w:r>
          </w:p>
        </w:tc>
      </w:tr>
      <w:tr w:rsidR="00B874DF" w:rsidRPr="00BA156B" w14:paraId="4AB0397E"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4A4929B3" w14:textId="77777777" w:rsidR="00AB78DE" w:rsidRPr="00BA156B" w:rsidRDefault="00AB78DE" w:rsidP="001828F5">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14:paraId="73D1978F"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AB78DE" w:rsidRPr="00BA156B" w14:paraId="4F297AC4" w14:textId="77777777" w:rsidTr="001828F5">
        <w:tblPrEx>
          <w:tblBorders>
            <w:top w:val="none" w:sz="0" w:space="0" w:color="auto"/>
          </w:tblBorders>
          <w:tblPrExChange w:id="913" w:author="Regina Casanova" w:date="2018-08-11T21:35:00Z">
            <w:tblPrEx>
              <w:tblBorders>
                <w:top w:val="none" w:sz="0" w:space="0" w:color="auto"/>
              </w:tblBorders>
            </w:tblPrEx>
          </w:tblPrExChange>
        </w:tblPrEx>
        <w:trPr>
          <w:trPrChange w:id="914" w:author="Regina Casanova" w:date="2018-08-11T21:35:00Z">
            <w:trPr>
              <w:gridBefore w:val="1"/>
            </w:trPr>
          </w:trPrChange>
        </w:trPr>
        <w:tc>
          <w:tcPr>
            <w:tcW w:w="1741" w:type="dxa"/>
            <w:tcBorders>
              <w:left w:val="single" w:sz="8" w:space="0" w:color="000000"/>
              <w:right w:val="single" w:sz="8" w:space="0" w:color="000000"/>
            </w:tcBorders>
            <w:vAlign w:val="bottom"/>
            <w:tcPrChange w:id="915" w:author="Regina Casanova" w:date="2018-08-11T21:35:00Z">
              <w:tcPr>
                <w:tcW w:w="1741" w:type="dxa"/>
                <w:gridSpan w:val="2"/>
                <w:tcBorders>
                  <w:left w:val="single" w:sz="8" w:space="0" w:color="000000"/>
                  <w:right w:val="single" w:sz="8" w:space="0" w:color="000000"/>
                </w:tcBorders>
                <w:vAlign w:val="bottom"/>
              </w:tcPr>
            </w:tcPrChange>
          </w:tcPr>
          <w:p w14:paraId="659A6A04" w14:textId="77777777" w:rsidR="00AB78DE" w:rsidRPr="00BA156B" w:rsidRDefault="00AB78DE" w:rsidP="001828F5">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Change w:id="916" w:author="Regina Casanova" w:date="2018-08-11T21:35:00Z">
              <w:tcPr>
                <w:tcW w:w="12452" w:type="dxa"/>
                <w:gridSpan w:val="2"/>
                <w:tcBorders>
                  <w:right w:val="single" w:sz="8" w:space="0" w:color="000000"/>
                </w:tcBorders>
                <w:vAlign w:val="bottom"/>
              </w:tcPr>
            </w:tcPrChange>
          </w:tcPr>
          <w:p w14:paraId="6FE21416"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atención al usuario por teléfono</w:t>
            </w:r>
          </w:p>
        </w:tc>
      </w:tr>
      <w:tr w:rsidR="00B874DF" w:rsidRPr="00BA156B" w14:paraId="4ADEEC7A"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055784E7" w14:textId="77777777" w:rsidR="00AB78DE" w:rsidRPr="00BA156B" w:rsidRDefault="00AB78DE" w:rsidP="001828F5">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14:paraId="0992414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hospitalización</w:t>
            </w:r>
          </w:p>
        </w:tc>
      </w:tr>
      <w:tr w:rsidR="00AB78DE" w:rsidRPr="00BA156B" w14:paraId="353C53DC" w14:textId="77777777" w:rsidTr="001828F5">
        <w:tblPrEx>
          <w:tblBorders>
            <w:top w:val="none" w:sz="0" w:space="0" w:color="auto"/>
          </w:tblBorders>
          <w:tblPrExChange w:id="917" w:author="Regina Casanova" w:date="2018-08-11T21:35:00Z">
            <w:tblPrEx>
              <w:tblBorders>
                <w:top w:val="none" w:sz="0" w:space="0" w:color="auto"/>
              </w:tblBorders>
            </w:tblPrEx>
          </w:tblPrExChange>
        </w:tblPrEx>
        <w:trPr>
          <w:trPrChange w:id="918" w:author="Regina Casanova" w:date="2018-08-11T21:35:00Z">
            <w:trPr>
              <w:gridBefore w:val="1"/>
            </w:trPr>
          </w:trPrChange>
        </w:trPr>
        <w:tc>
          <w:tcPr>
            <w:tcW w:w="1741" w:type="dxa"/>
            <w:tcBorders>
              <w:left w:val="single" w:sz="8" w:space="0" w:color="000000"/>
              <w:right w:val="single" w:sz="8" w:space="0" w:color="000000"/>
            </w:tcBorders>
            <w:vAlign w:val="bottom"/>
            <w:tcPrChange w:id="919" w:author="Regina Casanova" w:date="2018-08-11T21:35:00Z">
              <w:tcPr>
                <w:tcW w:w="1741" w:type="dxa"/>
                <w:gridSpan w:val="2"/>
                <w:tcBorders>
                  <w:left w:val="single" w:sz="8" w:space="0" w:color="000000"/>
                  <w:right w:val="single" w:sz="8" w:space="0" w:color="000000"/>
                </w:tcBorders>
                <w:vAlign w:val="bottom"/>
              </w:tcPr>
            </w:tcPrChange>
          </w:tcPr>
          <w:p w14:paraId="6522DA30" w14:textId="77777777" w:rsidR="00AB78DE" w:rsidRPr="00BA156B" w:rsidRDefault="00AB78DE" w:rsidP="001828F5">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Change w:id="920" w:author="Regina Casanova" w:date="2018-08-11T21:35:00Z">
              <w:tcPr>
                <w:tcW w:w="12452" w:type="dxa"/>
                <w:gridSpan w:val="2"/>
                <w:tcBorders>
                  <w:right w:val="single" w:sz="8" w:space="0" w:color="000000"/>
                </w:tcBorders>
                <w:vAlign w:val="bottom"/>
              </w:tcPr>
            </w:tcPrChange>
          </w:tcPr>
          <w:p w14:paraId="0519436D"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realización de exámenes</w:t>
            </w:r>
          </w:p>
        </w:tc>
      </w:tr>
      <w:tr w:rsidR="00B874DF" w:rsidRPr="00BA156B" w14:paraId="057BE2ED"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6669FFA7" w14:textId="77777777" w:rsidR="00AB78DE" w:rsidRPr="00BA156B" w:rsidRDefault="00AB78DE" w:rsidP="001828F5">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14:paraId="0B81969E"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la intervención quirúrgica</w:t>
            </w:r>
          </w:p>
        </w:tc>
      </w:tr>
      <w:tr w:rsidR="00AB78DE" w:rsidRPr="00BA156B" w14:paraId="1C708100" w14:textId="77777777" w:rsidTr="001828F5">
        <w:tblPrEx>
          <w:tblBorders>
            <w:top w:val="none" w:sz="0" w:space="0" w:color="auto"/>
          </w:tblBorders>
          <w:tblPrExChange w:id="921" w:author="Regina Casanova" w:date="2018-08-11T21:35:00Z">
            <w:tblPrEx>
              <w:tblBorders>
                <w:top w:val="none" w:sz="0" w:space="0" w:color="auto"/>
              </w:tblBorders>
            </w:tblPrEx>
          </w:tblPrExChange>
        </w:tblPrEx>
        <w:trPr>
          <w:trPrChange w:id="922" w:author="Regina Casanova" w:date="2018-08-11T21:35:00Z">
            <w:trPr>
              <w:gridBefore w:val="1"/>
            </w:trPr>
          </w:trPrChange>
        </w:trPr>
        <w:tc>
          <w:tcPr>
            <w:tcW w:w="1741" w:type="dxa"/>
            <w:tcBorders>
              <w:left w:val="single" w:sz="8" w:space="0" w:color="000000"/>
              <w:right w:val="single" w:sz="8" w:space="0" w:color="000000"/>
            </w:tcBorders>
            <w:vAlign w:val="bottom"/>
            <w:tcPrChange w:id="923" w:author="Regina Casanova" w:date="2018-08-11T21:35:00Z">
              <w:tcPr>
                <w:tcW w:w="1741" w:type="dxa"/>
                <w:gridSpan w:val="2"/>
                <w:tcBorders>
                  <w:left w:val="single" w:sz="8" w:space="0" w:color="000000"/>
                  <w:right w:val="single" w:sz="8" w:space="0" w:color="000000"/>
                </w:tcBorders>
                <w:vAlign w:val="bottom"/>
              </w:tcPr>
            </w:tcPrChange>
          </w:tcPr>
          <w:p w14:paraId="7CBD420F" w14:textId="77777777" w:rsidR="00AB78DE" w:rsidRPr="00BA156B" w:rsidRDefault="00AB78DE" w:rsidP="001828F5">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Change w:id="924" w:author="Regina Casanova" w:date="2018-08-11T21:35:00Z">
              <w:tcPr>
                <w:tcW w:w="12452" w:type="dxa"/>
                <w:gridSpan w:val="2"/>
                <w:tcBorders>
                  <w:right w:val="single" w:sz="8" w:space="0" w:color="000000"/>
                </w:tcBorders>
                <w:vAlign w:val="bottom"/>
              </w:tcPr>
            </w:tcPrChange>
          </w:tcPr>
          <w:p w14:paraId="039C40D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consultorio externo</w:t>
            </w:r>
          </w:p>
        </w:tc>
      </w:tr>
      <w:tr w:rsidR="00B874DF" w:rsidRPr="00BA156B" w14:paraId="1E0EA4AB" w14:textId="77777777" w:rsidTr="001828F5">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14:paraId="2311B15F" w14:textId="77777777" w:rsidR="00AB78DE" w:rsidRPr="00BA156B" w:rsidRDefault="00AB78DE" w:rsidP="001828F5">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14:paraId="78CE5137"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atención en emergencia</w:t>
            </w:r>
          </w:p>
        </w:tc>
      </w:tr>
      <w:tr w:rsidR="00AB78DE" w:rsidRPr="00BA156B" w14:paraId="0F0109E1" w14:textId="77777777" w:rsidTr="001828F5">
        <w:trPr>
          <w:trPrChange w:id="925" w:author="Regina Casanova" w:date="2018-08-11T21:35:00Z">
            <w:trPr>
              <w:gridBefore w:val="1"/>
            </w:trPr>
          </w:trPrChange>
        </w:trPr>
        <w:tc>
          <w:tcPr>
            <w:tcW w:w="1741" w:type="dxa"/>
            <w:tcBorders>
              <w:left w:val="single" w:sz="8" w:space="0" w:color="000000"/>
              <w:bottom w:val="single" w:sz="8" w:space="0" w:color="000000"/>
              <w:right w:val="single" w:sz="8" w:space="0" w:color="000000"/>
            </w:tcBorders>
            <w:vAlign w:val="bottom"/>
            <w:tcPrChange w:id="926" w:author="Regina Casanova" w:date="2018-08-11T21:35:00Z">
              <w:tcPr>
                <w:tcW w:w="1741" w:type="dxa"/>
                <w:gridSpan w:val="2"/>
                <w:tcBorders>
                  <w:left w:val="single" w:sz="8" w:space="0" w:color="000000"/>
                  <w:bottom w:val="single" w:sz="8" w:space="0" w:color="000000"/>
                  <w:right w:val="single" w:sz="8" w:space="0" w:color="000000"/>
                </w:tcBorders>
                <w:vAlign w:val="bottom"/>
              </w:tcPr>
            </w:tcPrChange>
          </w:tcPr>
          <w:p w14:paraId="32CFE700" w14:textId="77777777" w:rsidR="00AB78DE" w:rsidRPr="00BA156B" w:rsidRDefault="00AB78DE" w:rsidP="001828F5">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Change w:id="927" w:author="Regina Casanova" w:date="2018-08-11T21:35:00Z">
              <w:tcPr>
                <w:tcW w:w="12452" w:type="dxa"/>
                <w:gridSpan w:val="2"/>
                <w:tcBorders>
                  <w:bottom w:val="single" w:sz="8" w:space="0" w:color="000000"/>
                  <w:right w:val="single" w:sz="8" w:space="0" w:color="000000"/>
                </w:tcBorders>
                <w:vAlign w:val="bottom"/>
              </w:tcPr>
            </w:tcPrChange>
          </w:tcPr>
          <w:p w14:paraId="6CDDAB49" w14:textId="77777777" w:rsidR="00AB78DE" w:rsidRPr="00BA156B" w:rsidRDefault="00AB78DE" w:rsidP="001828F5">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14:paraId="35E4C80B" w14:textId="77777777" w:rsidR="00EE1474" w:rsidRDefault="00EE1474" w:rsidP="00842BF2">
      <w:pPr>
        <w:pStyle w:val="Ttulo1"/>
        <w:pageBreakBefore w:val="0"/>
        <w:rPr>
          <w:lang w:val="es-PE"/>
        </w:rPr>
        <w:sectPr w:rsidR="00EE1474" w:rsidSect="007815C0">
          <w:pgSz w:w="16840" w:h="11900" w:orient="landscape"/>
          <w:pgMar w:top="1701" w:right="1701" w:bottom="2268" w:left="1701" w:header="709" w:footer="709" w:gutter="0"/>
          <w:cols w:space="708"/>
          <w:titlePg/>
          <w:docGrid w:linePitch="360"/>
        </w:sectPr>
      </w:pPr>
    </w:p>
    <w:p w14:paraId="24DB1687" w14:textId="77777777" w:rsidR="00FF28C7" w:rsidRPr="00842BF2" w:rsidRDefault="00A12DD0" w:rsidP="00842BF2">
      <w:pPr>
        <w:pStyle w:val="Ttulo1"/>
      </w:pPr>
      <w:bookmarkStart w:id="928" w:name="_Toc520655735"/>
      <w:r w:rsidRPr="00BA156B">
        <w:lastRenderedPageBreak/>
        <w:t>Discusión</w:t>
      </w:r>
      <w:bookmarkEnd w:id="928"/>
    </w:p>
    <w:p w14:paraId="03FC0C4B" w14:textId="77777777" w:rsidR="00EA18EF" w:rsidRPr="00842BF2" w:rsidRDefault="00CF12CF" w:rsidP="00842BF2">
      <w:pPr>
        <w:pStyle w:val="Texto"/>
      </w:pPr>
      <w:r w:rsidRPr="00BA156B">
        <w:t xml:space="preserve">Este </w:t>
      </w:r>
      <w:r w:rsidR="00696553" w:rsidRPr="00BA156B">
        <w:t>es el primer estudio realizado</w:t>
      </w:r>
      <w:r w:rsidR="00C1603F" w:rsidRPr="00BA156B">
        <w:t xml:space="preserve"> en Latinoamérica</w:t>
      </w:r>
      <w:r w:rsidR="00696553" w:rsidRPr="00BA156B">
        <w:t xml:space="preserve"> donde se utili</w:t>
      </w:r>
      <w:r w:rsidR="0005532E" w:rsidRPr="00BA156B">
        <w:t>za</w:t>
      </w:r>
      <w:r w:rsidR="00696553" w:rsidRPr="00BA156B">
        <w:t xml:space="preserve"> el UCD para un </w:t>
      </w:r>
      <w:r w:rsidR="00EE1474">
        <w:t>aplicativo informático</w:t>
      </w:r>
      <w:r w:rsidR="00696553" w:rsidRPr="00BA156B">
        <w:t xml:space="preserve"> relacionado a </w:t>
      </w:r>
      <w:r w:rsidR="006F31B0" w:rsidRPr="00BA156B">
        <w:t xml:space="preserve">la </w:t>
      </w:r>
      <w:r w:rsidR="00D30D4A" w:rsidRPr="00BA156B">
        <w:t>gestión</w:t>
      </w:r>
      <w:r w:rsidR="00C1603F" w:rsidRPr="00BA156B">
        <w:t xml:space="preserve"> los reclamos en el sector salud</w:t>
      </w:r>
      <w:r w:rsidR="00696553" w:rsidRPr="00BA156B">
        <w:t xml:space="preserve">. </w:t>
      </w:r>
      <w:r w:rsidR="00C1603F" w:rsidRPr="00BA156B">
        <w:t xml:space="preserve">Esta metodología ha mostrado ser necesaria para la implementación de Tecnologías de la </w:t>
      </w:r>
      <w:r w:rsidR="00D30D4A" w:rsidRPr="00BA156B">
        <w:t>Información en el sector salud</w:t>
      </w:r>
      <w:r w:rsidR="00DF6B75" w:rsidRPr="00BA156B">
        <w:t xml:space="preserve">. </w:t>
      </w:r>
    </w:p>
    <w:p w14:paraId="77704527" w14:textId="69717B19" w:rsidR="003700B5" w:rsidRDefault="00EA18EF" w:rsidP="00842BF2">
      <w:pPr>
        <w:pStyle w:val="Texto"/>
      </w:pPr>
      <w:r w:rsidRPr="00BA156B">
        <w:t xml:space="preserve">Luego de las entrevistas de la fase exploratoria, todos los </w:t>
      </w:r>
      <w:r w:rsidR="007E613C">
        <w:t xml:space="preserve">entrevistados </w:t>
      </w:r>
      <w:r w:rsidRPr="00BA156B">
        <w:t>resaltaron la importanci</w:t>
      </w:r>
      <w:r w:rsidR="00BF27D4" w:rsidRPr="00BA156B">
        <w:t xml:space="preserve">a y necesidad de contar con una herramienta informática como la propuesta, que agilice la recepción de reclamos y permitiera su gestión y monitoreo. </w:t>
      </w:r>
      <w:r w:rsidR="00770D25" w:rsidRPr="00BA156B">
        <w:t xml:space="preserve">En la literatura </w:t>
      </w:r>
      <w:r w:rsidR="00BF27D4" w:rsidRPr="00BA156B">
        <w:t>se</w:t>
      </w:r>
      <w:r w:rsidR="003700B5">
        <w:t xml:space="preserve"> encontraron</w:t>
      </w:r>
      <w:r w:rsidR="00BF27D4" w:rsidRPr="00BA156B">
        <w:t xml:space="preserve"> algunas iniciativas similares en Chile </w:t>
      </w:r>
      <w:r w:rsidR="0077483C" w:rsidRPr="00BA156B">
        <w:fldChar w:fldCharType="begin" w:fldLock="1"/>
      </w:r>
      <w:r w:rsidR="000A0E57">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0077483C" w:rsidRPr="00BA156B">
        <w:fldChar w:fldCharType="separate"/>
      </w:r>
      <w:r w:rsidR="000A0E57" w:rsidRPr="000A0E57">
        <w:rPr>
          <w:noProof/>
        </w:rPr>
        <w:t>(46)</w:t>
      </w:r>
      <w:r w:rsidR="0077483C" w:rsidRPr="00BA156B">
        <w:fldChar w:fldCharType="end"/>
      </w:r>
      <w:r w:rsidR="003700B5">
        <w:t xml:space="preserve"> que</w:t>
      </w:r>
      <w:r w:rsidR="00BA40BA">
        <w:t>, aunque no especifica sobre si se utilizó el UCD en su implementación ni si los gestores de los establecimientos de salud tienen acceso a esta información,</w:t>
      </w:r>
      <w:r w:rsidR="003700B5">
        <w:t xml:space="preserve"> se trata de un servicio web colgado en la página web de la </w:t>
      </w:r>
      <w:r w:rsidR="00032356">
        <w:t>S</w:t>
      </w:r>
      <w:r w:rsidR="003700B5">
        <w:t xml:space="preserve">uperintendencia de </w:t>
      </w:r>
      <w:r w:rsidR="00032356">
        <w:t>S</w:t>
      </w:r>
      <w:r w:rsidR="003700B5">
        <w:t>alud de Chile en donde se reciben exclusivamente reclamos tanto para entidades prestadoras de salud públicas y privadas. Incluso permiten los reclamos correspondientes a los planes de seguro públicos y privados disponibles en dicho territori</w:t>
      </w:r>
      <w:r w:rsidR="002F7195">
        <w:t>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w:t>
      </w:r>
      <w:r w:rsidR="007E613C">
        <w:t>n</w:t>
      </w:r>
      <w:r w:rsidR="002F7195">
        <w:t xml:space="preserve"> línea se necesita un usuario y contraseña que debe ser creado y luego puede el usuario </w:t>
      </w:r>
      <w:r w:rsidR="002F7195">
        <w:lastRenderedPageBreak/>
        <w:t xml:space="preserve">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w:t>
      </w:r>
      <w:r w:rsidR="00944154">
        <w:t>intentó</w:t>
      </w:r>
      <w:r w:rsidR="002F7195">
        <w:t xml:space="preserve"> acceder al servicio en línea </w:t>
      </w:r>
      <w:r w:rsidR="00944154">
        <w:t>para colocar un reclamo</w:t>
      </w:r>
      <w:r w:rsidR="002F7195">
        <w:t xml:space="preserve">, no fue posible verificar como </w:t>
      </w:r>
      <w:r w:rsidR="00944154">
        <w:t>era</w:t>
      </w:r>
      <w:r w:rsidR="002F7195">
        <w:t xml:space="preserve"> </w:t>
      </w:r>
      <w:r w:rsidR="00944154">
        <w:t>internamente</w:t>
      </w:r>
      <w:r w:rsidR="002F7195">
        <w:t xml:space="preserve"> el </w:t>
      </w:r>
      <w:r w:rsidR="00F95B03">
        <w:t>aplicativo informático</w:t>
      </w:r>
      <w:r w:rsidR="002F7195">
        <w:t xml:space="preserve"> debido a </w:t>
      </w:r>
      <w:r w:rsidR="007E613C">
        <w:t>que,</w:t>
      </w:r>
      <w:r w:rsidR="002F7195">
        <w:t xml:space="preserve"> para </w:t>
      </w:r>
      <w:r w:rsidR="00944154">
        <w:t>crear un usuario, se necesitaba colocar adicionalmente a nombre completo, correo electrónico y pregunta secreta para seguridad, el número de cedula de identidad chilena y cuál era la aseguradora del ciudadano.</w:t>
      </w:r>
    </w:p>
    <w:p w14:paraId="2919D3F1" w14:textId="25011871" w:rsidR="00B9043C" w:rsidRDefault="00944154" w:rsidP="00842BF2">
      <w:pPr>
        <w:pStyle w:val="Texto"/>
      </w:pPr>
      <w:r>
        <w:t xml:space="preserve">Adicionalmente, se encontró una iniciativa similar </w:t>
      </w:r>
      <w:r w:rsidRPr="00BA156B">
        <w:t xml:space="preserve">en Colombia </w:t>
      </w:r>
      <w:r w:rsidR="0077483C" w:rsidRPr="00BA156B">
        <w:fldChar w:fldCharType="begin" w:fldLock="1"/>
      </w:r>
      <w:r w:rsidR="000A0E57">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0077483C" w:rsidRPr="00BA156B">
        <w:fldChar w:fldCharType="separate"/>
      </w:r>
      <w:r w:rsidR="000A0E57" w:rsidRPr="000A0E57">
        <w:rPr>
          <w:noProof/>
        </w:rPr>
        <w:t>(47)</w:t>
      </w:r>
      <w:r w:rsidR="0077483C" w:rsidRPr="00BA156B">
        <w:fldChar w:fldCharType="end"/>
      </w:r>
      <w:r w:rsidRPr="00BA156B">
        <w:t>.</w:t>
      </w:r>
      <w:r>
        <w:t xml:space="preserve"> </w:t>
      </w:r>
      <w:r w:rsidR="00BA40BA">
        <w:t>Aunque tampoco se especifica si se utilizó UCD para su implementación ni si los gestores de los establecimientos de salud tienen acceso a esta información, e</w:t>
      </w:r>
      <w:r>
        <w:t xml:space="preserve">sta iniciativa se encuentra liderada por el Ministerio de Salud </w:t>
      </w:r>
      <w:r w:rsidR="009475F4">
        <w:t xml:space="preserve">y Protección Social </w:t>
      </w:r>
      <w:r w:rsidR="00394525">
        <w:t>de Colombia</w:t>
      </w:r>
      <w:r>
        <w:t xml:space="preserve"> donde ponen a disposición de los ciudadanos un servicio web por el cual se pueden presentar peticiones, quejas, reclamos, sugerencias o denuncias. Este servicio web, cuenta con una página web donde explican detalladamente las competencias y ámbitos d</w:t>
      </w:r>
      <w:r w:rsidR="00B9043C">
        <w:t>ependiendo del tipo de petición</w:t>
      </w:r>
      <w:r>
        <w:t xml:space="preserve"> que el ciudadano tenga. Incluyen una sección donde, dependiendo del tipo de reclamo a ser presentado, indican al ciudadano a que entidad gubernamental dirigirse para hacer más específico su reclamo. Esta página web cuenta con un </w:t>
      </w:r>
      <w:r w:rsidR="00394525">
        <w:t>vínculo</w:t>
      </w:r>
      <w:r>
        <w:t xml:space="preserve"> a una sección de Preguntas Frecue</w:t>
      </w:r>
      <w:r w:rsidR="00394525">
        <w:t xml:space="preserve">ntes sobre los tipos de </w:t>
      </w:r>
      <w:r w:rsidR="00B9043C">
        <w:t>peticion</w:t>
      </w:r>
      <w:r w:rsidR="00394525">
        <w:t>es o dudas</w:t>
      </w:r>
      <w:r>
        <w:t xml:space="preserve"> que puedan </w:t>
      </w:r>
      <w:r w:rsidR="00394525">
        <w:t xml:space="preserve">presentarse y como estos pueden ser resueltos. Estas preguntas frecuentes incluso se encuentran divididas en dos temáticas que se diferencian en Protección Social y en Salud </w:t>
      </w:r>
      <w:r w:rsidR="00394525">
        <w:lastRenderedPageBreak/>
        <w:t>específicamente. Dichas temáticas tienen adicionalmente sub-temáticas con las que pueden orientar mejor a la ciudadanía sobre diversos temas competentes al campo de acción del Ministerio de Salud</w:t>
      </w:r>
      <w:r w:rsidR="009475F4">
        <w:t xml:space="preserve"> y Protección Social</w:t>
      </w:r>
      <w:r w:rsidR="00394525">
        <w:t xml:space="preserve"> de Colombia. Para todos</w:t>
      </w:r>
      <w:r w:rsidR="00B9043C">
        <w:t xml:space="preserve"> los tipos de peticion</w:t>
      </w:r>
      <w:r w:rsidR="00394525">
        <w:t>es que reciben, se encuentra una lista en su página principal donde explican las definiciones de cada uno y muestran los tiempo</w:t>
      </w:r>
      <w:r w:rsidR="007E613C">
        <w:t>s</w:t>
      </w:r>
      <w:r w:rsidR="00394525">
        <w:t xml:space="preserve"> de respuesta que puede tomar cada tipo de </w:t>
      </w:r>
      <w:r w:rsidR="00B9043C">
        <w:t>petición</w:t>
      </w:r>
      <w:r w:rsidR="00394525">
        <w:t>, siendo el tiempo promedio de respuesta de 15 días hábiles. Solo las consultas de un caso específico puede</w:t>
      </w:r>
      <w:r w:rsidR="007E613C">
        <w:t>n</w:t>
      </w:r>
      <w:r w:rsidR="00394525">
        <w:t xml:space="preserve"> tomar hasta 30 días hábiles de respuesta. Cabe destacar que entre los tipos de </w:t>
      </w:r>
      <w:r w:rsidR="00B9043C">
        <w:t>petición</w:t>
      </w:r>
      <w:r w:rsidR="00394525">
        <w:t xml:space="preserve"> que se pueden presentar incluyen los llamados “Derechos de Petición” que pueden ser tanto de interés general o particular dependiendo si afecta o tiene relación con el p</w:t>
      </w:r>
      <w:r w:rsidR="009475F4">
        <w:t xml:space="preserve">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w:t>
      </w:r>
      <w:del w:id="929" w:author="Owner" w:date="2018-08-12T15:24:00Z">
        <w:r w:rsidR="009475F4" w:rsidDel="00351063">
          <w:delText>especifica</w:delText>
        </w:r>
      </w:del>
      <w:ins w:id="930" w:author="Owner" w:date="2018-08-12T15:24:00Z">
        <w:r w:rsidR="00351063">
          <w:t>específica</w:t>
        </w:r>
      </w:ins>
      <w:r w:rsidR="009475F4">
        <w:t xml:space="preserve">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w:t>
      </w:r>
      <w:r w:rsidR="00EE5DBF">
        <w:t xml:space="preserve"> Esta diferenciación resulta adecuada para poder encontrar fallas de una forma más directa y concisa. Cuando se </w:t>
      </w:r>
      <w:r w:rsidR="00B9043C">
        <w:t>ingresó</w:t>
      </w:r>
      <w:r w:rsidR="006F6BFA">
        <w:t xml:space="preserve"> al aplicativo</w:t>
      </w:r>
      <w:r w:rsidR="00EE5DBF">
        <w:t xml:space="preserve"> web </w:t>
      </w:r>
      <w:r w:rsidR="0077483C">
        <w:fldChar w:fldCharType="begin" w:fldLock="1"/>
      </w:r>
      <w:r w:rsidR="000A0E57">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rsidR="0077483C">
        <w:fldChar w:fldCharType="separate"/>
      </w:r>
      <w:r w:rsidR="000A0E57" w:rsidRPr="000A0E57">
        <w:rPr>
          <w:noProof/>
        </w:rPr>
        <w:t>(48)</w:t>
      </w:r>
      <w:r w:rsidR="0077483C">
        <w:fldChar w:fldCharType="end"/>
      </w:r>
      <w:r w:rsidR="00EE5DBF">
        <w:t xml:space="preserve"> se encontró una sola pantalla donde, depen</w:t>
      </w:r>
      <w:r w:rsidR="00B9043C">
        <w:t>diendo en cual tipo de petición</w:t>
      </w:r>
      <w:r w:rsidR="00EE5DBF">
        <w:t xml:space="preserve"> se hubiera seleccionado en la anterior p</w:t>
      </w:r>
      <w:r w:rsidR="00B9043C">
        <w:t xml:space="preserve">ágina web, me pedía identificarme incluso con una cedula de identidad la cual se validaba </w:t>
      </w:r>
      <w:r w:rsidR="00B9043C">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14:paraId="5EE4983E" w14:textId="77777777" w:rsidR="00DB0C2C" w:rsidRDefault="00CA7AEF" w:rsidP="00842BF2">
      <w:pPr>
        <w:pStyle w:val="Texto"/>
      </w:pPr>
      <w:r>
        <w:t xml:space="preserve">En ambas iniciativas, se vio la presencia de una página web que acompañaba al </w:t>
      </w:r>
      <w:r w:rsidR="00F95B03">
        <w:t>aplicativo informático</w:t>
      </w:r>
      <w:r>
        <w:t xml:space="preserve"> web donde se explicaban los alcances y rangos de acción tanto de la Superintendencia en Salud de Chile como del Ministerio de Salud y Protección Social de Colombia. Se </w:t>
      </w:r>
      <w:r w:rsidR="00917B46">
        <w:t xml:space="preserve">resalta su importancia </w:t>
      </w:r>
      <w:r w:rsidR="007E613C">
        <w:t>ya que,</w:t>
      </w:r>
      <w:r w:rsidR="00917B46">
        <w:t xml:space="preserve"> sin dicha página web no se podría entender cómo funciona y para que debe ser utilizado. Esto tambi</w:t>
      </w:r>
      <w:r w:rsidR="006F6BFA">
        <w:t>én debería ser parte del aplicativo</w:t>
      </w:r>
      <w:r w:rsidR="00917B46">
        <w:t xml:space="preserve"> web peruano en el momento que se implemente para poder evitar creencias erróneas en la población. </w:t>
      </w:r>
    </w:p>
    <w:p w14:paraId="02B17E9C" w14:textId="6D086492" w:rsidR="00B26FA3" w:rsidRDefault="00B26FA3" w:rsidP="00842BF2">
      <w:pPr>
        <w:pStyle w:val="Texto"/>
      </w:pPr>
      <w:r>
        <w:t xml:space="preserve">Existen </w:t>
      </w:r>
      <w:r w:rsidR="006839BB">
        <w:t xml:space="preserve">diversos </w:t>
      </w:r>
      <w:r>
        <w:t xml:space="preserve">estudios hechos </w:t>
      </w:r>
      <w:r w:rsidR="006839BB">
        <w:t xml:space="preserve">en Argentina </w:t>
      </w:r>
      <w:r>
        <w:t>donde utilizan la metodología UCD en sistemas informáticos clínicos donde demostraron que</w:t>
      </w:r>
      <w:r w:rsidR="006839BB">
        <w:t xml:space="preserve"> el uso de la metodología en el re-diseño de </w:t>
      </w:r>
      <w:r>
        <w:t xml:space="preserve">un sistema de alertas </w:t>
      </w:r>
      <w:r w:rsidR="006839BB">
        <w:t>en</w:t>
      </w:r>
      <w:r>
        <w:t xml:space="preserve"> una historia clínica electrónica,</w:t>
      </w:r>
      <w:r w:rsidR="006839BB">
        <w:t xml:space="preserve"> resultó</w:t>
      </w:r>
      <w:r>
        <w:t xml:space="preserve"> en alertas más usables, efectivas y satisfactorias </w:t>
      </w:r>
      <w:r w:rsidR="006839BB">
        <w:t xml:space="preserve">que las alertas diseñadas utilizando técnicas de ingeniería de </w:t>
      </w:r>
      <w:r w:rsidR="00F95B03">
        <w:t>aplicativo informático</w:t>
      </w:r>
      <w:r w:rsidR="006839BB">
        <w:t xml:space="preserve"> tradicional </w:t>
      </w:r>
      <w:r w:rsidR="0077483C">
        <w:fldChar w:fldCharType="begin" w:fldLock="1"/>
      </w:r>
      <w:r w:rsidR="000A0E57">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rsidR="0077483C">
        <w:fldChar w:fldCharType="separate"/>
      </w:r>
      <w:r w:rsidR="000A0E57" w:rsidRPr="000A0E57">
        <w:rPr>
          <w:noProof/>
        </w:rPr>
        <w:t>(49)</w:t>
      </w:r>
      <w:r w:rsidR="0077483C">
        <w:fldChar w:fldCharType="end"/>
      </w:r>
      <w:r w:rsidR="006839BB">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rsidR="0077483C">
        <w:fldChar w:fldCharType="begin" w:fldLock="1"/>
      </w:r>
      <w:r w:rsidR="000A0E57">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rsidR="0077483C">
        <w:fldChar w:fldCharType="separate"/>
      </w:r>
      <w:r w:rsidR="000A0E57" w:rsidRPr="000A0E57">
        <w:rPr>
          <w:noProof/>
        </w:rPr>
        <w:t>(50)</w:t>
      </w:r>
      <w:r w:rsidR="0077483C">
        <w:fldChar w:fldCharType="end"/>
      </w:r>
      <w:r w:rsidR="006839BB">
        <w:t xml:space="preserve">. En </w:t>
      </w:r>
      <w:r w:rsidR="007A641A">
        <w:t xml:space="preserve">dichos estudios, la participación de los usuarios finales del </w:t>
      </w:r>
      <w:r w:rsidR="00F95B03">
        <w:t>aplicativo informático</w:t>
      </w:r>
      <w:r w:rsidR="007A641A">
        <w:t xml:space="preserve"> fueron cruciales para conseguir los objetivos deseados, en el primer estudio se realizaron cuestionarios y </w:t>
      </w:r>
      <w:r w:rsidR="007A641A">
        <w:lastRenderedPageBreak/>
        <w:t xml:space="preserve">entrevistas cualitativas con los usuarios para poder entender de manera profunda su satisfacción y percepciones acerca de las alertas diseñas con el sistema tradicional de ingeniería de </w:t>
      </w:r>
      <w:r w:rsidR="00F95B03">
        <w:t>aplicativo informático</w:t>
      </w:r>
      <w:r w:rsidR="007A641A">
        <w:t>,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w:t>
      </w:r>
      <w:r w:rsidR="006F6BFA">
        <w:t xml:space="preserve"> la creación de un nuevo aplicativo</w:t>
      </w:r>
      <w:r w:rsidR="007A641A">
        <w:t xml:space="preserve"> informático.</w:t>
      </w:r>
    </w:p>
    <w:p w14:paraId="6E52D25A" w14:textId="5D30A900" w:rsidR="0070776A" w:rsidRPr="00842BF2" w:rsidRDefault="00DB0C2C" w:rsidP="00842BF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0077483C" w:rsidRPr="00BA156B">
        <w:fldChar w:fldCharType="begin" w:fldLock="1"/>
      </w:r>
      <w:r w:rsidR="000A0E57">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0077483C" w:rsidRPr="00BA156B">
        <w:fldChar w:fldCharType="separate"/>
      </w:r>
      <w:r w:rsidR="000A0E57" w:rsidRPr="000A0E57">
        <w:rPr>
          <w:noProof/>
        </w:rPr>
        <w:t>(51)</w:t>
      </w:r>
      <w:r w:rsidR="0077483C" w:rsidRPr="00BA156B">
        <w:fldChar w:fldCharType="end"/>
      </w:r>
      <w:r w:rsidRPr="00BA156B">
        <w:t xml:space="preserve">, para evitar frustraciones de sus usuarios </w:t>
      </w:r>
      <w:r w:rsidR="0077483C" w:rsidRPr="00BA156B">
        <w:fldChar w:fldCharType="begin" w:fldLock="1"/>
      </w:r>
      <w:r w:rsidR="000A0E57">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0077483C" w:rsidRPr="00BA156B">
        <w:fldChar w:fldCharType="separate"/>
      </w:r>
      <w:r w:rsidR="000A0E57" w:rsidRPr="000A0E57">
        <w:rPr>
          <w:noProof/>
        </w:rPr>
        <w:t>(52)</w:t>
      </w:r>
      <w:r w:rsidR="0077483C" w:rsidRPr="00BA156B">
        <w:fldChar w:fldCharType="end"/>
      </w:r>
      <w:r w:rsidR="00D00DDC">
        <w:t xml:space="preserve"> y có</w:t>
      </w:r>
      <w:r w:rsidRPr="00BA156B">
        <w:t xml:space="preserve">mo puede ayudar en el soporte de decisiones clínicas </w:t>
      </w:r>
      <w:r w:rsidR="0077483C" w:rsidRPr="00BA156B">
        <w:fldChar w:fldCharType="begin" w:fldLock="1"/>
      </w:r>
      <w:r w:rsidR="000A0E57">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0077483C" w:rsidRPr="00BA156B">
        <w:fldChar w:fldCharType="separate"/>
      </w:r>
      <w:r w:rsidR="000A0E57" w:rsidRPr="000A0E57">
        <w:rPr>
          <w:noProof/>
        </w:rPr>
        <w:t>(53)</w:t>
      </w:r>
      <w:r w:rsidR="0077483C" w:rsidRPr="00BA156B">
        <w:fldChar w:fldCharType="end"/>
      </w:r>
      <w:r w:rsidRPr="00BA156B">
        <w:t>.</w:t>
      </w:r>
    </w:p>
    <w:p w14:paraId="7A5CC2ED" w14:textId="13DB37A3" w:rsidR="0070776A" w:rsidRPr="00842BF2" w:rsidRDefault="0070776A" w:rsidP="00842BF2">
      <w:pPr>
        <w:pStyle w:val="Texto"/>
      </w:pPr>
      <w:r w:rsidRPr="00BA156B">
        <w:t xml:space="preserve">Este tipo de </w:t>
      </w:r>
      <w:r w:rsidR="00F95B03">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0077483C" w:rsidRPr="00BA156B">
        <w:fldChar w:fldCharType="begin" w:fldLock="1"/>
      </w:r>
      <w:r w:rsidR="000A0E57">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0077483C" w:rsidRPr="00BA156B">
        <w:fldChar w:fldCharType="separate"/>
      </w:r>
      <w:r w:rsidR="000A0E57" w:rsidRPr="000A0E57">
        <w:rPr>
          <w:noProof/>
        </w:rPr>
        <w:t>(54)</w:t>
      </w:r>
      <w:r w:rsidR="0077483C"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rsidR="00F95B03">
        <w:t>aplicativo informático</w:t>
      </w:r>
      <w:r w:rsidR="00234025">
        <w:t xml:space="preserve"> </w:t>
      </w:r>
      <w:r w:rsidRPr="00BA156B">
        <w:t xml:space="preserve">propuesto en este proyecto, se construyó basándose en dichos beneficios por lo que el uso de este </w:t>
      </w:r>
      <w:r w:rsidR="00F95B03">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14:paraId="53AEF528" w14:textId="7A8C79E3" w:rsidR="00250481" w:rsidRPr="00842BF2" w:rsidRDefault="0070776A" w:rsidP="00842BF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Pr="00BA156B">
        <w:t xml:space="preserve">. Esta forma gubernamental de supervisar la resolución de reclamos tiene más concordancia con la meta de mejorar sistemas de salud que la que se usa actualmente en Perú. </w:t>
      </w:r>
      <w:r w:rsidR="00DA672A" w:rsidRPr="00BA156B">
        <w:t xml:space="preserve">La práctica de colocar monitores de SUSALUD en los establecimientos ha resultado en que esos son erróneamente identificados como los encargados de manejar los reclamos a ese nivel. </w:t>
      </w:r>
      <w:r w:rsidRPr="00BA156B">
        <w:t>Una reorganización de la participación de SUSALUD es necesaria para lograr dar independencia a las IPRESS y aun así brindar apoyo a los ciudadanos.</w:t>
      </w:r>
    </w:p>
    <w:p w14:paraId="79FFF17E" w14:textId="02C3A01A" w:rsidR="00B86C65" w:rsidRPr="00842BF2" w:rsidRDefault="00250481" w:rsidP="00842BF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rsidR="00AF62FF">
        <w:t xml:space="preserve"> </w:t>
      </w:r>
      <w:r w:rsidR="0077483C">
        <w:fldChar w:fldCharType="begin" w:fldLock="1"/>
      </w:r>
      <w:r w:rsidR="000A0E57">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rsidR="0077483C">
        <w:fldChar w:fldCharType="separate"/>
      </w:r>
      <w:r w:rsidR="000A0E57" w:rsidRPr="000A0E57">
        <w:rPr>
          <w:noProof/>
        </w:rPr>
        <w:t>(56)</w:t>
      </w:r>
      <w:r w:rsidR="0077483C">
        <w:fldChar w:fldCharType="end"/>
      </w:r>
      <w:r w:rsidRPr="00BA156B">
        <w:t xml:space="preserve"> ayudaría tremendamente a mejorar los procesos en todos los establecimientos de salud y no solo en donde se generó el reclamo. Esto se refuerza con la existencia de estudios </w:t>
      </w:r>
      <w:r w:rsidR="0077483C" w:rsidRPr="00BA156B">
        <w:fldChar w:fldCharType="begin" w:fldLock="1"/>
      </w:r>
      <w:r w:rsidR="000A0E57">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0077483C" w:rsidRPr="00BA156B">
        <w:fldChar w:fldCharType="separate"/>
      </w:r>
      <w:r w:rsidR="000A0E57" w:rsidRPr="000A0E57">
        <w:rPr>
          <w:noProof/>
        </w:rPr>
        <w:t>(57)</w:t>
      </w:r>
      <w:r w:rsidR="0077483C"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rsidR="00AF62FF">
        <w:t>de gestión de reclamos en</w:t>
      </w:r>
      <w:r w:rsidR="00EF06FE">
        <w:t xml:space="preserve"> la red</w:t>
      </w:r>
      <w:r w:rsidR="00EF41F7">
        <w:t xml:space="preserve"> de establecimientos de salud del</w:t>
      </w:r>
      <w:r w:rsidR="00EF06FE">
        <w:t xml:space="preserve"> MINSA</w:t>
      </w:r>
      <w:r w:rsidRPr="00BA156B">
        <w:t xml:space="preserve">. </w:t>
      </w:r>
    </w:p>
    <w:p w14:paraId="6AE0798A" w14:textId="77777777" w:rsidR="00980B82" w:rsidRPr="00BA156B" w:rsidRDefault="00BE11D3" w:rsidP="00A50DD7">
      <w:pPr>
        <w:pStyle w:val="Ttulo2"/>
        <w:numPr>
          <w:ilvl w:val="0"/>
          <w:numId w:val="10"/>
        </w:numPr>
        <w:rPr>
          <w:lang w:val="es-PE"/>
        </w:rPr>
      </w:pPr>
      <w:bookmarkStart w:id="931" w:name="_Toc520655736"/>
      <w:r w:rsidRPr="00BA156B">
        <w:rPr>
          <w:lang w:val="es-PE"/>
        </w:rPr>
        <w:t>De los hallazgos en</w:t>
      </w:r>
      <w:r w:rsidR="00060575" w:rsidRPr="00BA156B">
        <w:rPr>
          <w:lang w:val="es-PE"/>
        </w:rPr>
        <w:t xml:space="preserve"> la fase e</w:t>
      </w:r>
      <w:r w:rsidR="009E2064" w:rsidRPr="00BA156B">
        <w:rPr>
          <w:lang w:val="es-PE"/>
        </w:rPr>
        <w:t>xploratoria</w:t>
      </w:r>
      <w:bookmarkEnd w:id="931"/>
    </w:p>
    <w:p w14:paraId="40A38C42" w14:textId="77777777" w:rsidR="00116DEB" w:rsidRPr="00842BF2" w:rsidRDefault="00537F40" w:rsidP="00842BF2">
      <w:pPr>
        <w:pStyle w:val="Texto"/>
      </w:pPr>
      <w:r w:rsidRPr="00BA156B">
        <w:t xml:space="preserve">Al finalizar las entrevistas de la fase exploratoria, se encontraron datos interesantes que brindaron los distintos tipos de usuarios entrevistados. </w:t>
      </w:r>
    </w:p>
    <w:p w14:paraId="5D4893D2" w14:textId="77777777" w:rsidR="009E2064" w:rsidRPr="00842BF2" w:rsidRDefault="00116DEB" w:rsidP="00842BF2">
      <w:pPr>
        <w:pStyle w:val="Texto"/>
      </w:pPr>
      <w:r w:rsidRPr="00BA156B">
        <w:t xml:space="preserve">Según la normativa vige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Pr="00BA156B">
        <w:rPr>
          <w:noProof/>
        </w:rPr>
        <w:t>(12)</w:t>
      </w:r>
      <w:r w:rsidR="0077483C" w:rsidRPr="00BA156B">
        <w:fldChar w:fldCharType="end"/>
      </w:r>
      <w:r w:rsidR="007948C3" w:rsidRPr="00BA156B">
        <w:t xml:space="preserve">, los ciudadanos pueden colocar una queja en SUSALUD sin haber colocado un reclamo ante la IPRESS. Esto parece no ser totalmente adecuado debido a que el </w:t>
      </w:r>
      <w:r w:rsidR="00D619E6" w:rsidRPr="00BA156B">
        <w:t>personal de SUSALUD contó que cuando</w:t>
      </w:r>
      <w:r w:rsidR="007948C3" w:rsidRPr="00BA156B">
        <w:t xml:space="preserve"> un ciudadano </w:t>
      </w:r>
      <w:r w:rsidR="00D619E6" w:rsidRPr="00BA156B">
        <w:t xml:space="preserve">va </w:t>
      </w:r>
      <w:r w:rsidR="007948C3" w:rsidRPr="00BA156B">
        <w:t xml:space="preserve">a interponer una queja le </w:t>
      </w:r>
      <w:r w:rsidR="00D619E6" w:rsidRPr="00BA156B">
        <w:t>urgen a que coloque primero</w:t>
      </w:r>
      <w:r w:rsidR="007948C3" w:rsidRPr="00BA156B">
        <w:t xml:space="preserve"> el reclamo en la misma IPRESS</w:t>
      </w:r>
      <w:r w:rsidR="0020660A" w:rsidRPr="00BA156B">
        <w:t>.</w:t>
      </w:r>
      <w:r w:rsidR="00D619E6" w:rsidRPr="00BA156B">
        <w:t xml:space="preserve"> </w:t>
      </w:r>
      <w:r w:rsidR="0020660A" w:rsidRPr="00BA156B">
        <w:t>E</w:t>
      </w:r>
      <w:r w:rsidR="00D619E6" w:rsidRPr="00BA156B">
        <w:t xml:space="preserve">sto ayuda a que la IPRESS se entere </w:t>
      </w:r>
      <w:r w:rsidR="0020660A" w:rsidRPr="00BA156B">
        <w:t>en primera instancia de sus deficiencias</w:t>
      </w:r>
      <w:r w:rsidR="007948C3" w:rsidRPr="00BA156B">
        <w:t>.</w:t>
      </w:r>
      <w:r w:rsidR="00D619E6" w:rsidRPr="00BA156B">
        <w:t xml:space="preserve"> </w:t>
      </w:r>
      <w:r w:rsidR="004C2BAE" w:rsidRPr="00BA156B">
        <w:t>Esto se reafirmó</w:t>
      </w:r>
      <w:r w:rsidR="002B649C" w:rsidRPr="00BA156B">
        <w:t xml:space="preserve"> </w:t>
      </w:r>
      <w:r w:rsidR="004C2BAE" w:rsidRPr="00BA156B">
        <w:t xml:space="preserve">cuando </w:t>
      </w:r>
      <w:r w:rsidR="00C1339E" w:rsidRPr="00BA156B">
        <w:t>gestores</w:t>
      </w:r>
      <w:r w:rsidR="004C2BAE" w:rsidRPr="00BA156B">
        <w:t xml:space="preserve"> de las IPRESS expresaron que mantener comuni</w:t>
      </w:r>
      <w:r w:rsidR="00BD6E5F" w:rsidRPr="00BA156B">
        <w:t xml:space="preserve">cación </w:t>
      </w:r>
      <w:r w:rsidR="00C14F80" w:rsidRPr="00BA156B">
        <w:t xml:space="preserve">a la vez </w:t>
      </w:r>
      <w:r w:rsidR="00BD6E5F" w:rsidRPr="00BA156B">
        <w:t>con SUSALUD</w:t>
      </w:r>
      <w:r w:rsidR="00C14F80" w:rsidRPr="00BA156B">
        <w:t xml:space="preserve"> sobre quejas recibidas</w:t>
      </w:r>
      <w:r w:rsidR="00BD6E5F" w:rsidRPr="00BA156B">
        <w:t xml:space="preserve"> como con el c</w:t>
      </w:r>
      <w:r w:rsidR="004C2BAE" w:rsidRPr="00BA156B">
        <w:t xml:space="preserve">iudadano </w:t>
      </w:r>
      <w:r w:rsidR="00C14F80" w:rsidRPr="00BA156B">
        <w:t>por reclamos,</w:t>
      </w:r>
      <w:r w:rsidR="004C2BAE" w:rsidRPr="00BA156B">
        <w:t xml:space="preserve"> era engorroso</w:t>
      </w:r>
      <w:r w:rsidR="00D619E6" w:rsidRPr="00BA156B">
        <w:t>,</w:t>
      </w:r>
      <w:r w:rsidR="004C2BAE" w:rsidRPr="00BA156B">
        <w:t xml:space="preserve"> e incluso manifestaron que cuando resolvían reclamo</w:t>
      </w:r>
      <w:r w:rsidR="00C14F80" w:rsidRPr="00BA156B">
        <w:t>s</w:t>
      </w:r>
      <w:r w:rsidR="004C2BAE" w:rsidRPr="00BA156B">
        <w:t xml:space="preserve"> que había llegado por medio de SUSALUD, </w:t>
      </w:r>
      <w:r w:rsidR="00134352" w:rsidRPr="00BA156B">
        <w:t xml:space="preserve">no tenían como </w:t>
      </w:r>
      <w:r w:rsidR="00C14F80" w:rsidRPr="00BA156B">
        <w:t>ingresar esta información a sus estadísticas ya que SUSALUD no les enviaba un consolidado</w:t>
      </w:r>
      <w:r w:rsidR="006F576C" w:rsidRPr="00BA156B">
        <w:t xml:space="preserve"> de quejas correspondientes a su</w:t>
      </w:r>
      <w:r w:rsidR="00C14F80" w:rsidRPr="00BA156B">
        <w:t xml:space="preserve"> IPRESS.</w:t>
      </w:r>
      <w:r w:rsidR="005618B5" w:rsidRPr="00BA156B">
        <w:t xml:space="preserve"> </w:t>
      </w:r>
      <w:r w:rsidR="00134352" w:rsidRPr="00BA156B">
        <w:t>Parece que</w:t>
      </w:r>
      <w:r w:rsidR="006F576C" w:rsidRPr="00BA156B">
        <w:t>,</w:t>
      </w:r>
      <w:r w:rsidR="00134352" w:rsidRPr="00BA156B">
        <w:t xml:space="preserve"> en el afán de brindarle un canal más a los ciudadanos para manifestar sus inconformidades</w:t>
      </w:r>
      <w:r w:rsidR="006F576C" w:rsidRPr="00BA156B">
        <w:t>,</w:t>
      </w:r>
      <w:r w:rsidR="00134352" w:rsidRPr="00BA156B">
        <w:t xml:space="preserve"> no </w:t>
      </w:r>
      <w:r w:rsidR="006F576C" w:rsidRPr="00BA156B">
        <w:t>consideraron como proveer esta retroalimentación recibida a la IPRESS.</w:t>
      </w:r>
    </w:p>
    <w:p w14:paraId="445BC2F2" w14:textId="77777777" w:rsidR="0079520C" w:rsidRPr="00842BF2" w:rsidRDefault="00C05750" w:rsidP="00842BF2">
      <w:pPr>
        <w:pStyle w:val="Texto"/>
      </w:pPr>
      <w:r w:rsidRPr="00BA156B">
        <w:t>T</w:t>
      </w:r>
      <w:r w:rsidR="00041130" w:rsidRPr="00BA156B">
        <w:t>anto</w:t>
      </w:r>
      <w:r w:rsidRPr="00BA156B">
        <w:t xml:space="preserve"> el</w:t>
      </w:r>
      <w:r w:rsidR="00041130" w:rsidRPr="00BA156B">
        <w:t xml:space="preserve"> personal de SUSALUD como gestores de IPRESS resaltaron la importancia de </w:t>
      </w:r>
      <w:r w:rsidRPr="00BA156B">
        <w:t>los reclamos</w:t>
      </w:r>
      <w:r w:rsidR="00041130" w:rsidRPr="00BA156B">
        <w:t>. Sin embargo, l</w:t>
      </w:r>
      <w:r w:rsidR="009E2064" w:rsidRPr="00BA156B">
        <w:t>lama la atención que el personal de SUSALUD pensar</w:t>
      </w:r>
      <w:r w:rsidR="00DE4F52">
        <w:t>a</w:t>
      </w:r>
      <w:r w:rsidR="009E2064" w:rsidRPr="00BA156B">
        <w:t xml:space="preserve"> que los gestores no apreciaban la riqueza de la información de los reclamos y que los gestores pensaran lo mismo de los prestadores de salud. </w:t>
      </w:r>
      <w:r w:rsidRPr="006D06B4">
        <w:t xml:space="preserve">Esto </w:t>
      </w:r>
      <w:r w:rsidR="00390CF8" w:rsidRPr="006D06B4">
        <w:lastRenderedPageBreak/>
        <w:t>puede deberse</w:t>
      </w:r>
      <w:r w:rsidR="0080563F" w:rsidRPr="006D06B4">
        <w:t xml:space="preserve"> a que como delegan la responsabilidad de soluci</w:t>
      </w:r>
      <w:r w:rsidR="006D06B4" w:rsidRPr="006D06B4">
        <w:t>ón de reclamos, dan como responsables de la poca atención brindada a los reclamos a otros y no se incluyen en dicha responsabilidad.</w:t>
      </w:r>
      <w:r w:rsidRPr="00BA156B">
        <w:t xml:space="preserve"> Todo </w:t>
      </w:r>
      <w:r w:rsidR="0079520C" w:rsidRPr="00BA156B">
        <w:t xml:space="preserve">el personal en el sector salud (incluyendo personal de SUSALUD) debe ser capacitado sobre la importancia de los reclamos para poder lograr que el </w:t>
      </w:r>
      <w:r w:rsidR="00F95B03">
        <w:t>aplicativo informático</w:t>
      </w:r>
      <w:r w:rsidR="00234025">
        <w:t xml:space="preserve"> </w:t>
      </w:r>
      <w:r w:rsidR="0079520C" w:rsidRPr="00BA156B">
        <w:t xml:space="preserve">recaude información valiosa que pueda traducirse en proyectos de mejora. Sin esta capacitación permanente, el </w:t>
      </w:r>
      <w:r w:rsidR="00F95B03">
        <w:t>aplicativo informático</w:t>
      </w:r>
      <w:r w:rsidR="0079520C" w:rsidRPr="00BA156B">
        <w:t xml:space="preserve"> no será capaz de recopilar información valiosa</w:t>
      </w:r>
      <w:r w:rsidR="00BD6E5F" w:rsidRPr="00BA156B">
        <w:t xml:space="preserve"> ya que </w:t>
      </w:r>
      <w:r w:rsidR="00E9793B" w:rsidRPr="00BA156B">
        <w:t xml:space="preserve">todos los actores necesitan estar de acuerdo </w:t>
      </w:r>
      <w:r w:rsidR="007A6AF7" w:rsidRPr="00BA156B">
        <w:t>con la importancia de los reclamos</w:t>
      </w:r>
      <w:r w:rsidR="0079520C" w:rsidRPr="00BA156B">
        <w:t>.</w:t>
      </w:r>
      <w:r w:rsidR="00BD6E5F" w:rsidRPr="00BA156B">
        <w:t xml:space="preserve"> Adicionalmente, resaltaron que para que </w:t>
      </w:r>
      <w:r w:rsidR="007A6AF7" w:rsidRPr="00BA156B">
        <w:t>esta herramienta necesitaría mucha difusión para que tenga éxito</w:t>
      </w:r>
      <w:r w:rsidR="00BD6E5F" w:rsidRPr="00BA156B">
        <w:t xml:space="preserve">. </w:t>
      </w:r>
    </w:p>
    <w:p w14:paraId="0F5287B9" w14:textId="0336769C" w:rsidR="008C2660" w:rsidRPr="00842BF2" w:rsidRDefault="007A6AF7" w:rsidP="00842BF2">
      <w:pPr>
        <w:pStyle w:val="Texto"/>
      </w:pPr>
      <w:r w:rsidRPr="00BA156B">
        <w:t>Los gestores mencionaron problemas políticos</w:t>
      </w:r>
      <w:r w:rsidR="00041130" w:rsidRPr="00BA156B">
        <w:t xml:space="preserve"> que impiden la resolución rápida de los reclamos</w:t>
      </w:r>
      <w:r w:rsidRPr="00BA156B">
        <w:t>.</w:t>
      </w:r>
      <w:r w:rsidR="00041130" w:rsidRPr="00BA156B">
        <w:t xml:space="preserve"> </w:t>
      </w:r>
      <w:r w:rsidRPr="00BA156B">
        <w:t>E</w:t>
      </w:r>
      <w:r w:rsidR="00041130" w:rsidRPr="00BA156B">
        <w:t xml:space="preserve">xplicaron </w:t>
      </w:r>
      <w:r w:rsidR="0079520C" w:rsidRPr="00BA156B">
        <w:t xml:space="preserve">que </w:t>
      </w:r>
      <w:r w:rsidRPr="00BA156B">
        <w:t xml:space="preserve">esto ocurre porque </w:t>
      </w:r>
      <w:r w:rsidR="0079520C" w:rsidRPr="00BA156B">
        <w:t xml:space="preserve">no existe una forma de separar procesos </w:t>
      </w:r>
      <w:r w:rsidR="00CA0518" w:rsidRPr="00BA156B">
        <w:t>gubernamentales que implican salud y vidas humanas a procesos gubernamentales</w:t>
      </w:r>
      <w:r w:rsidR="0047785E" w:rsidRPr="00BA156B">
        <w:t xml:space="preserve"> </w:t>
      </w:r>
      <w:r w:rsidR="00CA0518" w:rsidRPr="00BA156B">
        <w:t xml:space="preserve"> relacionados a otros rubros en los que </w:t>
      </w:r>
      <w:r w:rsidR="001829D5">
        <w:t xml:space="preserve">las </w:t>
      </w:r>
      <w:r w:rsidR="00CA0518" w:rsidRPr="00BA156B">
        <w:t>vidas humanas no corrieran peligro</w:t>
      </w:r>
      <w:r w:rsidRPr="00BA156B">
        <w:t xml:space="preserve"> </w:t>
      </w:r>
      <w:r w:rsidR="0077483C" w:rsidRPr="00BA156B">
        <w:fldChar w:fldCharType="begin" w:fldLock="1"/>
      </w:r>
      <w:r w:rsidR="000A0E57">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0077483C" w:rsidRPr="00BA156B">
        <w:fldChar w:fldCharType="separate"/>
      </w:r>
      <w:r w:rsidR="000A0E57" w:rsidRPr="000A0E57">
        <w:rPr>
          <w:noProof/>
        </w:rPr>
        <w:t>(58)</w:t>
      </w:r>
      <w:r w:rsidR="0077483C" w:rsidRPr="00BA156B">
        <w:fldChar w:fldCharType="end"/>
      </w:r>
      <w:r w:rsidR="00CA0518" w:rsidRPr="00BA156B">
        <w:t>. Resulta curioso que existiendo entes gubernamentales que tienen como propósito velar por la</w:t>
      </w:r>
      <w:r w:rsidR="00BD6E5F" w:rsidRPr="00BA156B">
        <w:t xml:space="preserve"> atención en</w:t>
      </w:r>
      <w:r w:rsidR="00CA0518" w:rsidRPr="00BA156B">
        <w:t xml:space="preserve"> salud de los ciudadanos, no hayan </w:t>
      </w:r>
      <w:r w:rsidRPr="00BA156B">
        <w:t xml:space="preserve">buscado </w:t>
      </w:r>
      <w:r w:rsidR="00CA0518" w:rsidRPr="00BA156B">
        <w:t xml:space="preserve">que se realice </w:t>
      </w:r>
      <w:r w:rsidRPr="00BA156B">
        <w:t>esta</w:t>
      </w:r>
      <w:r w:rsidR="00CA0518" w:rsidRPr="00BA156B">
        <w:t xml:space="preserve"> diferenciación </w:t>
      </w:r>
      <w:r w:rsidRPr="00BA156B">
        <w:t xml:space="preserve">que </w:t>
      </w:r>
      <w:r w:rsidR="00CA0518" w:rsidRPr="00BA156B">
        <w:t xml:space="preserve">podría </w:t>
      </w:r>
      <w:r w:rsidRPr="00BA156B">
        <w:t>ser clave</w:t>
      </w:r>
      <w:r w:rsidR="00CA0518" w:rsidRPr="00BA156B">
        <w:t xml:space="preserve"> para la resolución de los problemas repetitivos</w:t>
      </w:r>
      <w:r w:rsidRPr="00BA156B">
        <w:t xml:space="preserve"> en IPRESS</w:t>
      </w:r>
      <w:r w:rsidR="00CA0518" w:rsidRPr="00BA156B">
        <w:t>.</w:t>
      </w:r>
      <w:r w:rsidR="00BD6E5F" w:rsidRPr="00BA156B">
        <w:t xml:space="preserve"> </w:t>
      </w:r>
      <w:r w:rsidR="0033516A" w:rsidRPr="00BA156B">
        <w:t xml:space="preserve">Si SUSALUD sirviera como mediador entre las IPRESS y el Gobierno del Perú para la creación de procesos gubernamentales exclusivos </w:t>
      </w:r>
      <w:r w:rsidR="00D50D9B" w:rsidRPr="00BA156B">
        <w:t>para el sector salud, se podrían eliminar los problemas políticos mencionados por los gestores y mejoraría la capacidad resolutiva de las IPRESS.</w:t>
      </w:r>
    </w:p>
    <w:p w14:paraId="6C2D7475" w14:textId="5329E03E" w:rsidR="00AF0EF7" w:rsidRPr="00842BF2" w:rsidRDefault="00D50D9B" w:rsidP="00842BF2">
      <w:pPr>
        <w:pStyle w:val="Texto"/>
      </w:pPr>
      <w:r w:rsidRPr="00BA156B">
        <w:lastRenderedPageBreak/>
        <w:t>Los</w:t>
      </w:r>
      <w:r w:rsidR="00B10C57" w:rsidRPr="00BA156B">
        <w:t xml:space="preserve"> entrevistados detallaron que hay una gran falta de comunicación entre ciudadano e </w:t>
      </w:r>
      <w:r w:rsidR="00465CE9" w:rsidRPr="00BA156B">
        <w:t>IPRESS,</w:t>
      </w:r>
      <w:r w:rsidR="00B10C57" w:rsidRPr="00BA156B">
        <w:t xml:space="preserve"> pero </w:t>
      </w:r>
      <w:r w:rsidRPr="00BA156B">
        <w:t>dejaron de lado</w:t>
      </w:r>
      <w:r w:rsidR="00B10C57" w:rsidRPr="00BA156B">
        <w:t xml:space="preserve"> la importancia de la comunicación ent</w:t>
      </w:r>
      <w:r w:rsidR="00D00DDC">
        <w:t>r</w:t>
      </w:r>
      <w:r w:rsidR="00B10C57" w:rsidRPr="00BA156B">
        <w:t>e SUSALUD e IPRESS. Esta comuni</w:t>
      </w:r>
      <w:r w:rsidR="008C2660" w:rsidRPr="00BA156B">
        <w:t xml:space="preserve">cación debería </w:t>
      </w:r>
      <w:r w:rsidR="006D06B4" w:rsidRPr="00BA156B">
        <w:t>permitirle</w:t>
      </w:r>
      <w:r w:rsidR="008C2660" w:rsidRPr="00BA156B">
        <w:t xml:space="preserve"> al personal de las IPRESS</w:t>
      </w:r>
      <w:r w:rsidRPr="00BA156B">
        <w:t xml:space="preserve"> también</w:t>
      </w:r>
      <w:r w:rsidR="008C2660" w:rsidRPr="00BA156B">
        <w:t xml:space="preserve"> comunicar</w:t>
      </w:r>
      <w:r w:rsidR="00B10C57" w:rsidRPr="00BA156B">
        <w:t xml:space="preserve"> sus dificultades, limitaciones y problemas para ayudarlas a mejorar</w:t>
      </w:r>
      <w:r w:rsidRPr="00BA156B">
        <w:t>. Sin embargo, esto no ocurre y</w:t>
      </w:r>
      <w:r w:rsidR="00F24B87" w:rsidRPr="00BA156B">
        <w:t xml:space="preserve"> se ve reflejado en que los </w:t>
      </w:r>
      <w:r w:rsidR="00465CE9" w:rsidRPr="00160297">
        <w:t>Tótems</w:t>
      </w:r>
      <w:r w:rsidR="00F24B87" w:rsidRPr="00BA156B">
        <w:t xml:space="preserve"> </w:t>
      </w:r>
      <w:r w:rsidRPr="00BA156B">
        <w:t>desarrollados por SUSALUD</w:t>
      </w:r>
      <w:r w:rsidR="00F24B87" w:rsidRPr="00BA156B">
        <w:t xml:space="preserve"> solo permiten </w:t>
      </w:r>
      <w:r w:rsidRPr="00BA156B">
        <w:t>recabar problemas de</w:t>
      </w:r>
      <w:r w:rsidR="00F24B87" w:rsidRPr="00BA156B">
        <w:t xml:space="preserve"> los ciudadanos</w:t>
      </w:r>
      <w:r w:rsidRPr="00BA156B">
        <w:t xml:space="preserve"> cuando los prestadores de salud también pueden presentar dificultades y opiniones igual de valiosas que las de los ciudadanos </w:t>
      </w:r>
      <w:r w:rsidR="0077483C" w:rsidRPr="00BA156B">
        <w:fldChar w:fldCharType="begin" w:fldLock="1"/>
      </w:r>
      <w:r w:rsidR="000A0E57">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0077483C" w:rsidRPr="00BA156B">
        <w:fldChar w:fldCharType="separate"/>
      </w:r>
      <w:r w:rsidRPr="00BA156B">
        <w:rPr>
          <w:noProof/>
        </w:rPr>
        <w:t>(1)</w:t>
      </w:r>
      <w:r w:rsidR="0077483C" w:rsidRPr="00BA156B">
        <w:fldChar w:fldCharType="end"/>
      </w:r>
      <w:r w:rsidRPr="00BA156B">
        <w:t xml:space="preserve">. </w:t>
      </w:r>
    </w:p>
    <w:p w14:paraId="26D9ABCF" w14:textId="4B332D58" w:rsidR="008B12E6" w:rsidRPr="00842BF2" w:rsidRDefault="00685D5D" w:rsidP="00842BF2">
      <w:pPr>
        <w:pStyle w:val="Texto"/>
      </w:pPr>
      <w:r w:rsidRPr="00BA156B">
        <w:t>Algo</w:t>
      </w:r>
      <w:r w:rsidR="00AF0EF7" w:rsidRPr="00BA156B">
        <w:t xml:space="preserve"> en que los gestores de IPRESS y personal de SUSALUD estuvieron de acuerdo es en que se debe educar a los ciudadanos sobre sus derechos en salud y que es lo que deben esperar </w:t>
      </w:r>
      <w:r w:rsidR="00C66894" w:rsidRPr="00BA156B">
        <w:t>de</w:t>
      </w:r>
      <w:r w:rsidR="002358C4" w:rsidRPr="00BA156B">
        <w:t xml:space="preserve"> su</w:t>
      </w:r>
      <w:r w:rsidR="00C66894" w:rsidRPr="00BA156B">
        <w:t xml:space="preserve"> servicio de salud</w:t>
      </w:r>
      <w:r w:rsidR="002358C4" w:rsidRPr="00BA156B">
        <w:t>,</w:t>
      </w:r>
      <w:r w:rsidR="00041130" w:rsidRPr="00BA156B">
        <w:t xml:space="preserve"> ya que </w:t>
      </w:r>
      <w:r w:rsidR="007175A3" w:rsidRPr="00BA156B">
        <w:t xml:space="preserve">el principal motivo </w:t>
      </w:r>
      <w:r w:rsidR="00041130" w:rsidRPr="00BA156B">
        <w:t>de reclamos es por falta de información</w:t>
      </w:r>
      <w:r w:rsidRPr="00BA156B">
        <w:t xml:space="preserve"> </w:t>
      </w:r>
      <w:r w:rsidR="0077483C" w:rsidRPr="00BA156B">
        <w:fldChar w:fldCharType="begin" w:fldLock="1"/>
      </w:r>
      <w:r w:rsidR="000A0E57">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0077483C" w:rsidRPr="00BA156B">
        <w:fldChar w:fldCharType="separate"/>
      </w:r>
      <w:r w:rsidR="000A0E57" w:rsidRPr="000A0E57">
        <w:rPr>
          <w:noProof/>
        </w:rPr>
        <w:t>(55)</w:t>
      </w:r>
      <w:r w:rsidR="0077483C" w:rsidRPr="00BA156B">
        <w:fldChar w:fldCharType="end"/>
      </w:r>
      <w:r w:rsidR="00C66894" w:rsidRPr="00BA156B">
        <w:t xml:space="preserve">. </w:t>
      </w:r>
      <w:r w:rsidR="007175A3" w:rsidRPr="00BA156B">
        <w:t>S</w:t>
      </w:r>
      <w:r w:rsidR="00C66894" w:rsidRPr="00BA156B">
        <w:t xml:space="preserve">i los ciudadanos </w:t>
      </w:r>
      <w:r w:rsidR="007175A3" w:rsidRPr="00BA156B">
        <w:t>conocieran esta información</w:t>
      </w:r>
      <w:r w:rsidR="00C66894" w:rsidRPr="00BA156B">
        <w:t xml:space="preserve">, la cantidad de reclamos sería menor y mejoraría la satisfacción de ellos. </w:t>
      </w:r>
      <w:r w:rsidR="008B12E6" w:rsidRPr="00BA156B">
        <w:t xml:space="preserve">Revisando la actual normativa, se especifica que las IPRESS deben promocionar de </w:t>
      </w:r>
      <w:r w:rsidR="007175A3" w:rsidRPr="00BA156B">
        <w:t>manera</w:t>
      </w:r>
      <w:r w:rsidR="008B12E6" w:rsidRPr="00BA156B">
        <w:t xml:space="preserve"> obligatoria los derechos en salud de los ciudadanos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8B12E6" w:rsidRPr="00BA156B">
        <w:rPr>
          <w:noProof/>
        </w:rPr>
        <w:t>(12)</w:t>
      </w:r>
      <w:r w:rsidR="0077483C" w:rsidRPr="00BA156B">
        <w:fldChar w:fldCharType="end"/>
      </w:r>
      <w:r w:rsidR="008B12E6" w:rsidRPr="00BA156B">
        <w:t xml:space="preserve"> y se verificó que esto se viene cumpliendo en varias IPRESS en las entradas y/o cerca de sus PAUS. </w:t>
      </w:r>
      <w:r w:rsidR="007175A3" w:rsidRPr="00BA156B">
        <w:t xml:space="preserve">El motivo por el cual los ciudadanos aun así desconocen esta información puede deberse a que </w:t>
      </w:r>
      <w:r w:rsidR="008B12E6" w:rsidRPr="00BA156B">
        <w:t xml:space="preserve">no están siendo </w:t>
      </w:r>
      <w:r w:rsidR="007175A3" w:rsidRPr="00BA156B">
        <w:t xml:space="preserve">correcta o </w:t>
      </w:r>
      <w:r w:rsidR="008B12E6" w:rsidRPr="00BA156B">
        <w:t>suficiente</w:t>
      </w:r>
      <w:r w:rsidR="007175A3" w:rsidRPr="00BA156B">
        <w:t>mente</w:t>
      </w:r>
      <w:r w:rsidR="008B12E6" w:rsidRPr="00BA156B">
        <w:t xml:space="preserve"> difundidos</w:t>
      </w:r>
      <w:r w:rsidR="007175A3" w:rsidRPr="00BA156B">
        <w:t>. Ello urge a</w:t>
      </w:r>
      <w:r w:rsidR="008B12E6" w:rsidRPr="00BA156B">
        <w:t xml:space="preserve"> instancias mayores como el MINSA </w:t>
      </w:r>
      <w:r w:rsidR="007175A3" w:rsidRPr="00BA156B">
        <w:t>a</w:t>
      </w:r>
      <w:r w:rsidR="008B12E6" w:rsidRPr="00BA156B">
        <w:t xml:space="preserve"> realizar campañas para poder lograr que los ciudadanos conozcan sus derechos y </w:t>
      </w:r>
      <w:r w:rsidR="007175A3" w:rsidRPr="00BA156B">
        <w:t>que con ello, la tasa de reclamos disminuiría</w:t>
      </w:r>
      <w:r w:rsidR="008B12E6" w:rsidRPr="00BA156B">
        <w:t>.</w:t>
      </w:r>
    </w:p>
    <w:p w14:paraId="07A0EF0E" w14:textId="77777777" w:rsidR="00DC430F" w:rsidRPr="00842BF2" w:rsidRDefault="007175A3" w:rsidP="00842BF2">
      <w:pPr>
        <w:pStyle w:val="Texto"/>
      </w:pPr>
      <w:r w:rsidRPr="00BA156B">
        <w:t>En el tema de educación sobre los reclamos de los ciudadanos, los gestores</w:t>
      </w:r>
      <w:r w:rsidR="00273A24" w:rsidRPr="00BA156B">
        <w:t xml:space="preserve"> dijeron que tenían problemas ya que varios ciudadanos presentan quejas en IPRESS </w:t>
      </w:r>
      <w:r w:rsidRPr="00BA156B">
        <w:t>a la</w:t>
      </w:r>
      <w:r w:rsidR="006D06B4">
        <w:t xml:space="preserve">s </w:t>
      </w:r>
      <w:r w:rsidR="006D06B4">
        <w:lastRenderedPageBreak/>
        <w:t>que no corresponde el reclamo</w:t>
      </w:r>
      <w:r w:rsidRPr="00BA156B">
        <w:t xml:space="preserve"> mientras </w:t>
      </w:r>
      <w:r w:rsidR="00AF4806" w:rsidRPr="00BA156B">
        <w:t xml:space="preserve">otros ciudadanos presentan quejas reiterativas debido a que </w:t>
      </w:r>
      <w:r w:rsidRPr="00BA156B">
        <w:t>la solución dada no es exactamente la esperada</w:t>
      </w:r>
      <w:r w:rsidR="00AF4806" w:rsidRPr="00BA156B">
        <w:t>. E</w:t>
      </w:r>
      <w:r w:rsidR="003F193F" w:rsidRPr="00BA156B">
        <w:t>sto</w:t>
      </w:r>
      <w:r w:rsidR="00273A24" w:rsidRPr="00BA156B">
        <w:t xml:space="preserve"> </w:t>
      </w:r>
      <w:r w:rsidRPr="00BA156B">
        <w:t xml:space="preserve">obstaculiza la información que llega a los </w:t>
      </w:r>
      <w:r w:rsidR="00273A24" w:rsidRPr="00BA156B">
        <w:t xml:space="preserve">gestores debido a que </w:t>
      </w:r>
      <w:r w:rsidRPr="00BA156B">
        <w:t>es</w:t>
      </w:r>
      <w:r w:rsidR="00AF4806" w:rsidRPr="00BA156B">
        <w:t xml:space="preserve"> </w:t>
      </w:r>
      <w:r w:rsidR="00041130" w:rsidRPr="00BA156B">
        <w:t xml:space="preserve">poco </w:t>
      </w:r>
      <w:r w:rsidR="003F193F" w:rsidRPr="00BA156B">
        <w:t>útil</w:t>
      </w:r>
      <w:r w:rsidR="00AF4806" w:rsidRPr="00BA156B">
        <w:t xml:space="preserve"> o </w:t>
      </w:r>
      <w:r w:rsidRPr="00BA156B">
        <w:t>repetitiva</w:t>
      </w:r>
      <w:r w:rsidR="00AF4806" w:rsidRPr="00BA156B">
        <w:t xml:space="preserve">. </w:t>
      </w:r>
      <w:r w:rsidR="00273A24" w:rsidRPr="00BA156B">
        <w:t xml:space="preserve">Esto demuestra que </w:t>
      </w:r>
      <w:r w:rsidR="00AF4806" w:rsidRPr="00BA156B">
        <w:t>la educación a ciudadanos sobre</w:t>
      </w:r>
      <w:r w:rsidRPr="00BA156B">
        <w:t xml:space="preserve"> la importancia de reclamos prudentes y certeros es</w:t>
      </w:r>
      <w:r w:rsidR="00AF4806" w:rsidRPr="00BA156B">
        <w:t xml:space="preserve"> prioridad, ya que para poder</w:t>
      </w:r>
      <w:r w:rsidRPr="00BA156B">
        <w:t xml:space="preserve"> identificar donde se necesitan mejoras</w:t>
      </w:r>
      <w:r w:rsidR="00AF4806" w:rsidRPr="00BA156B">
        <w:t xml:space="preserve"> se necesita información</w:t>
      </w:r>
      <w:r w:rsidRPr="00BA156B">
        <w:t xml:space="preserve"> precisa</w:t>
      </w:r>
      <w:r w:rsidR="00DC430F" w:rsidRPr="00BA156B">
        <w:t>.</w:t>
      </w:r>
    </w:p>
    <w:p w14:paraId="43FFB12B" w14:textId="77777777" w:rsidR="005260E1" w:rsidRPr="00842BF2" w:rsidRDefault="00DC430F" w:rsidP="00842BF2">
      <w:pPr>
        <w:pStyle w:val="Texto"/>
      </w:pPr>
      <w:r w:rsidRPr="00BA156B">
        <w:t xml:space="preserve">Algunos gestores, especialmente en establecimientos pequeños de salud, mencionaron que podría </w:t>
      </w:r>
      <w:r w:rsidR="00643D85" w:rsidRPr="00BA156B">
        <w:t xml:space="preserve">plantearse alguna forma de reclamo anónimo. </w:t>
      </w:r>
      <w:r w:rsidR="0073714E" w:rsidRPr="00BA156B">
        <w:t xml:space="preserve">Esto no es posible debido a que actualmente la normativa exige una identificación de la persona reclamante </w:t>
      </w:r>
      <w:r w:rsidR="0077483C" w:rsidRPr="00BA156B">
        <w:fldChar w:fldCharType="begin" w:fldLock="1"/>
      </w:r>
      <w:r w:rsidR="00E319D4">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0077483C" w:rsidRPr="00BA156B">
        <w:fldChar w:fldCharType="separate"/>
      </w:r>
      <w:r w:rsidR="0073714E" w:rsidRPr="00BA156B">
        <w:rPr>
          <w:noProof/>
        </w:rPr>
        <w:t>(12)</w:t>
      </w:r>
      <w:r w:rsidR="0077483C" w:rsidRPr="00BA156B">
        <w:fldChar w:fldCharType="end"/>
      </w:r>
      <w:r w:rsidR="0073714E" w:rsidRPr="00BA156B">
        <w:t xml:space="preserve">. </w:t>
      </w:r>
      <w:r w:rsidR="00D166EA" w:rsidRPr="00BA156B">
        <w:t xml:space="preserve">Sin embargo, </w:t>
      </w:r>
      <w:r w:rsidR="00643D85" w:rsidRPr="00BA156B">
        <w:t>ninguno de los ciudadanos</w:t>
      </w:r>
      <w:r w:rsidR="00D166EA" w:rsidRPr="00BA156B">
        <w:t xml:space="preserve"> lo</w:t>
      </w:r>
      <w:r w:rsidR="00643D85" w:rsidRPr="00BA156B">
        <w:t xml:space="preserve"> </w:t>
      </w:r>
      <w:r w:rsidR="00D166EA" w:rsidRPr="00BA156B">
        <w:t>menciono</w:t>
      </w:r>
      <w:r w:rsidR="00643D85" w:rsidRPr="00BA156B">
        <w:t xml:space="preserve">, esto puede </w:t>
      </w:r>
      <w:r w:rsidR="002D4AA2" w:rsidRPr="00BA156B">
        <w:t>deberse</w:t>
      </w:r>
      <w:r w:rsidR="00643D85" w:rsidRPr="00BA156B">
        <w:t xml:space="preserve"> a que los ciudadanos entrevistados </w:t>
      </w:r>
      <w:r w:rsidR="00D166EA" w:rsidRPr="00BA156B">
        <w:t>fueron encontrados en</w:t>
      </w:r>
      <w:r w:rsidR="00643D85" w:rsidRPr="00BA156B">
        <w:t xml:space="preserve"> establecimientos de salud </w:t>
      </w:r>
      <w:r w:rsidR="00465CE9" w:rsidRPr="00BA156B">
        <w:t>grandes,</w:t>
      </w:r>
      <w:r w:rsidR="00643D85" w:rsidRPr="00BA156B">
        <w:t xml:space="preserve"> pero </w:t>
      </w:r>
      <w:r w:rsidR="00D166EA" w:rsidRPr="00BA156B">
        <w:t xml:space="preserve">también podría deberse a </w:t>
      </w:r>
      <w:r w:rsidR="00643D85" w:rsidRPr="00BA156B">
        <w:t xml:space="preserve">que no existe temor a manifestarse y expresar su punto de vista cuando sus expectativas no están siendo cumplidas. </w:t>
      </w:r>
      <w:r w:rsidR="00D166EA" w:rsidRPr="00BA156B">
        <w:t>Esta identificación es pr</w:t>
      </w:r>
      <w:r w:rsidR="00643D85" w:rsidRPr="00BA156B">
        <w:t xml:space="preserve">eferible </w:t>
      </w:r>
      <w:r w:rsidR="00465CE9" w:rsidRPr="00BA156B">
        <w:t>ya que,</w:t>
      </w:r>
      <w:r w:rsidR="00643D85" w:rsidRPr="00BA156B">
        <w:t xml:space="preserve"> sin </w:t>
      </w:r>
      <w:r w:rsidR="00D166EA" w:rsidRPr="00BA156B">
        <w:t>ella</w:t>
      </w:r>
      <w:r w:rsidR="00643D85" w:rsidRPr="00BA156B">
        <w:t xml:space="preserve">, </w:t>
      </w:r>
      <w:r w:rsidR="00D166EA" w:rsidRPr="00BA156B">
        <w:t>se dificulta el proceso de investigación realizado por las IPRESS</w:t>
      </w:r>
      <w:r w:rsidR="0084473B" w:rsidRPr="00BA156B">
        <w:t>.</w:t>
      </w:r>
    </w:p>
    <w:p w14:paraId="433CAA98" w14:textId="77777777" w:rsidR="008D4A58" w:rsidRPr="00842BF2" w:rsidRDefault="00CC7060" w:rsidP="00842BF2">
      <w:pPr>
        <w:pStyle w:val="Texto"/>
      </w:pPr>
      <w:r w:rsidRPr="00BA156B">
        <w:t xml:space="preserve">Resulta curioso que cuando se preguntó a los ciudadanos sobre cuál es el procedimiento que realizarían si es que quisieran presentar </w:t>
      </w:r>
      <w:r w:rsidR="00465CE9" w:rsidRPr="00BA156B">
        <w:t>un reclamo</w:t>
      </w:r>
      <w:r w:rsidRPr="00BA156B">
        <w:t>, todos hayan contestado diferente y ninguno mencionara la PAUS. Esto puede deberse a</w:t>
      </w:r>
      <w:r w:rsidR="002D4AA2" w:rsidRPr="00BA156B">
        <w:t xml:space="preserve"> una</w:t>
      </w:r>
      <w:r w:rsidRPr="00BA156B">
        <w:t xml:space="preserve"> mala señalización por parte de las IPRESS o de la falta de información sobre </w:t>
      </w:r>
      <w:r w:rsidR="000C06DC" w:rsidRPr="00BA156B">
        <w:t>cuáles</w:t>
      </w:r>
      <w:r w:rsidRPr="00BA156B">
        <w:t xml:space="preserve"> son las competencias de la </w:t>
      </w:r>
      <w:r w:rsidR="00465CE9" w:rsidRPr="00BA156B">
        <w:t>PAUS,</w:t>
      </w:r>
      <w:r w:rsidR="002D4AA2" w:rsidRPr="00BA156B">
        <w:t xml:space="preserve"> pero significa que los ciudad</w:t>
      </w:r>
      <w:r w:rsidR="00D00DDC">
        <w:t>anos no saben de qué, cómo ni dó</w:t>
      </w:r>
      <w:r w:rsidR="002D4AA2" w:rsidRPr="00BA156B">
        <w:t>nde reclamar</w:t>
      </w:r>
      <w:r w:rsidRPr="00BA156B">
        <w:t>. Durante las investigaciones</w:t>
      </w:r>
      <w:r w:rsidR="000C06DC" w:rsidRPr="00BA156B">
        <w:t xml:space="preserve"> de este proyecto se visitaron 3 PAUS, </w:t>
      </w:r>
      <w:r w:rsidR="002D4AA2" w:rsidRPr="00BA156B">
        <w:t>todas en un establecimiento</w:t>
      </w:r>
      <w:r w:rsidR="000C06DC" w:rsidRPr="00BA156B">
        <w:t xml:space="preserve"> nivel 3 y en todas las visitas se vio muy poca afluencia de </w:t>
      </w:r>
      <w:r w:rsidR="002D4AA2" w:rsidRPr="00BA156B">
        <w:t>público a pesar de contar con</w:t>
      </w:r>
      <w:r w:rsidR="000C06DC" w:rsidRPr="00BA156B">
        <w:t xml:space="preserve"> bastante </w:t>
      </w:r>
      <w:r w:rsidR="00274BA7" w:rsidRPr="00BA156B">
        <w:t>señalizaci</w:t>
      </w:r>
      <w:r w:rsidR="0053701A" w:rsidRPr="00BA156B">
        <w:t xml:space="preserve">ón sobre </w:t>
      </w:r>
      <w:r w:rsidR="002D4AA2" w:rsidRPr="00BA156B">
        <w:t xml:space="preserve">su </w:t>
      </w:r>
      <w:r w:rsidR="002D4AA2" w:rsidRPr="00BA156B">
        <w:lastRenderedPageBreak/>
        <w:t xml:space="preserve">ubicación y </w:t>
      </w:r>
      <w:r w:rsidR="0053701A" w:rsidRPr="00BA156B">
        <w:t xml:space="preserve">los derechos en salud del ciudadano. </w:t>
      </w:r>
      <w:r w:rsidR="002D4AA2" w:rsidRPr="00BA156B">
        <w:t>Este problema muestra que se necesita una reestructuración en todo el proceso de gestión de reclamos ya que se puede ver fácilmente que el actual proceso, no se encuentra optimizado.</w:t>
      </w:r>
      <w:r w:rsidR="00373201" w:rsidRPr="00BA156B">
        <w:t xml:space="preserve"> </w:t>
      </w:r>
    </w:p>
    <w:p w14:paraId="0969593F" w14:textId="77777777" w:rsidR="00250481" w:rsidRPr="00862EA1" w:rsidRDefault="002D4AA2" w:rsidP="00862EA1">
      <w:pPr>
        <w:pStyle w:val="Texto"/>
      </w:pPr>
      <w:r w:rsidRPr="00BA156B">
        <w:t>Finalmente, la</w:t>
      </w:r>
      <w:r w:rsidR="008D4A58" w:rsidRPr="00BA156B">
        <w:t xml:space="preserve"> mayor preocupación </w:t>
      </w:r>
      <w:r w:rsidRPr="00BA156B">
        <w:t>de</w:t>
      </w:r>
      <w:r w:rsidR="008D4A58" w:rsidRPr="00BA156B">
        <w:t xml:space="preserve"> los ciudadanos es </w:t>
      </w:r>
      <w:r w:rsidRPr="00BA156B">
        <w:t xml:space="preserve">que sienten que, aunque se cuente con este </w:t>
      </w:r>
      <w:r w:rsidR="00F95B03">
        <w:t>aplicativo informático</w:t>
      </w:r>
      <w:r w:rsidRPr="00BA156B">
        <w:t xml:space="preserve">, </w:t>
      </w:r>
      <w:r w:rsidR="008D4A58" w:rsidRPr="00BA156B">
        <w:t>sus reclamos no será</w:t>
      </w:r>
      <w:r w:rsidR="00F404EB" w:rsidRPr="00BA156B">
        <w:t xml:space="preserve">n escuchados. Esto muestra que </w:t>
      </w:r>
      <w:r w:rsidR="009A5AA1" w:rsidRPr="00BA156B">
        <w:t xml:space="preserve">la brecha que existe entre los ciudadanos y las IPRESS es bastante grande y probablemente no </w:t>
      </w:r>
      <w:r w:rsidR="00804D49" w:rsidRPr="00BA156B">
        <w:t>está</w:t>
      </w:r>
      <w:r w:rsidR="009A5AA1" w:rsidRPr="00BA156B">
        <w:t xml:space="preserve"> siendo trabajada correctamente para eliminarla. Los ciudadanos sienten que no son escuchados y que sus problemas y dificultades le son indiferentes a los prestadores de salud, esto hace que no se sientan cómodos para poder presentar sus reclamos </w:t>
      </w:r>
      <w:r w:rsidR="00465CE9" w:rsidRPr="00BA156B">
        <w:t>y,</w:t>
      </w:r>
      <w:r w:rsidR="009A5AA1" w:rsidRPr="00BA156B">
        <w:t xml:space="preserve"> por ende, no lo hagan. Esta herramienta no va a resultar de mucha utilidad si es que </w:t>
      </w:r>
      <w:r w:rsidRPr="00BA156B">
        <w:t>esta</w:t>
      </w:r>
      <w:r w:rsidR="00F26C15" w:rsidRPr="00BA156B">
        <w:t xml:space="preserve"> brecha </w:t>
      </w:r>
      <w:r w:rsidRPr="00BA156B">
        <w:t>no es correctamente abordada</w:t>
      </w:r>
      <w:r w:rsidR="00F26C15" w:rsidRPr="00BA156B">
        <w:t>.</w:t>
      </w:r>
    </w:p>
    <w:p w14:paraId="29917910" w14:textId="77777777" w:rsidR="00C1603F" w:rsidRPr="00BA156B" w:rsidRDefault="00717F0C" w:rsidP="000635A6">
      <w:pPr>
        <w:pStyle w:val="Ttulo2"/>
        <w:rPr>
          <w:lang w:val="es-PE"/>
        </w:rPr>
      </w:pPr>
      <w:bookmarkStart w:id="932" w:name="_Toc520655737"/>
      <w:r w:rsidRPr="00BA156B">
        <w:rPr>
          <w:lang w:val="es-PE"/>
        </w:rPr>
        <w:t>De los h</w:t>
      </w:r>
      <w:r w:rsidR="00C1603F" w:rsidRPr="00BA156B">
        <w:rPr>
          <w:lang w:val="es-PE"/>
        </w:rPr>
        <w:t>allazgos de la fase de p</w:t>
      </w:r>
      <w:r w:rsidR="009E2064" w:rsidRPr="00BA156B">
        <w:rPr>
          <w:lang w:val="es-PE"/>
        </w:rPr>
        <w:t>rueba</w:t>
      </w:r>
      <w:bookmarkEnd w:id="932"/>
    </w:p>
    <w:p w14:paraId="4CDE36F9" w14:textId="77777777" w:rsidR="008C4674" w:rsidRPr="00862EA1" w:rsidRDefault="00DC0C98" w:rsidP="00862EA1">
      <w:pPr>
        <w:pStyle w:val="Texto"/>
      </w:pPr>
      <w:r w:rsidRPr="00BA156B">
        <w:t xml:space="preserve">Ya que este prototipo fue creado siguiendo las tendencias de diseño junto con los principios heurísticos, la mayoría de elementos planteados resultaron útiles para </w:t>
      </w:r>
      <w:r w:rsidR="001E3A11" w:rsidRPr="00BA156B">
        <w:t>los usuarios testeados y no se encontraron cambios muy grandes para realizarse en el prototipo</w:t>
      </w:r>
      <w:r w:rsidRPr="00BA156B">
        <w:t>. Esto prueba de que la investigación de usuarios realiza</w:t>
      </w:r>
      <w:r w:rsidR="00D00DDC">
        <w:t>da en la primera etapa, recopiló</w:t>
      </w:r>
      <w:r w:rsidRPr="00BA156B">
        <w:t xml:space="preserve"> </w:t>
      </w:r>
      <w:r w:rsidR="001E3A11" w:rsidRPr="00BA156B">
        <w:t>correctamente las necesidades de lo</w:t>
      </w:r>
      <w:r w:rsidRPr="00BA156B">
        <w:t xml:space="preserve">s </w:t>
      </w:r>
      <w:r w:rsidR="001E3A11" w:rsidRPr="00BA156B">
        <w:t>usuarios</w:t>
      </w:r>
      <w:r w:rsidRPr="00BA156B">
        <w:t xml:space="preserve"> y </w:t>
      </w:r>
      <w:r w:rsidR="001E3A11" w:rsidRPr="00BA156B">
        <w:t xml:space="preserve">estos fueron adecuadamente plasmados en los requerimientos del </w:t>
      </w:r>
      <w:r w:rsidR="00F95B03">
        <w:t>aplicativo informático</w:t>
      </w:r>
      <w:r w:rsidR="001E3A11" w:rsidRPr="00BA156B">
        <w:t>.</w:t>
      </w:r>
    </w:p>
    <w:p w14:paraId="03EFD856" w14:textId="77777777" w:rsidR="00CB765D" w:rsidRPr="00862EA1" w:rsidRDefault="00D00DDC" w:rsidP="00862EA1">
      <w:pPr>
        <w:pStyle w:val="Texto"/>
      </w:pPr>
      <w:r>
        <w:t>Cuando se les preguntó</w:t>
      </w:r>
      <w:r w:rsidR="001E3A11" w:rsidRPr="00BA156B">
        <w:t xml:space="preserve"> a los entrevistados sobre el término ‘Solicitudes’, se mostraron de acuerdo con nombrarlo de esta manera y no exclusivamente como ‘Reclamos’. </w:t>
      </w:r>
      <w:r w:rsidR="008C4674" w:rsidRPr="00BA156B">
        <w:t xml:space="preserve">Esto es importante </w:t>
      </w:r>
      <w:r w:rsidR="00465CE9" w:rsidRPr="00BA156B">
        <w:t>ya que,</w:t>
      </w:r>
      <w:r w:rsidR="008C4674" w:rsidRPr="00BA156B">
        <w:t xml:space="preserve"> si se desea mejorar la relación de comunicación entre ciudadanos e IPRESS, mostrar solo la parte negativa de las IPRESS no </w:t>
      </w:r>
      <w:r w:rsidR="001E3A11" w:rsidRPr="00BA156B">
        <w:t>ayudaría</w:t>
      </w:r>
      <w:r w:rsidR="008C4674" w:rsidRPr="00BA156B">
        <w:t xml:space="preserve">, </w:t>
      </w:r>
      <w:r w:rsidR="001E3A11" w:rsidRPr="00BA156B">
        <w:t>e incluso</w:t>
      </w:r>
      <w:r w:rsidR="008C4674" w:rsidRPr="00BA156B">
        <w:t xml:space="preserve"> podría</w:t>
      </w:r>
      <w:r w:rsidR="001E3A11" w:rsidRPr="00BA156B">
        <w:t xml:space="preserve"> prestarse a malas interpretaciones </w:t>
      </w:r>
      <w:r w:rsidR="001E3A11" w:rsidRPr="00BA156B">
        <w:lastRenderedPageBreak/>
        <w:t>relacionándolo como un gran foro de reclamos donde no tiene participación la IPRESS</w:t>
      </w:r>
      <w:r w:rsidR="008C4674" w:rsidRPr="00BA156B">
        <w:t xml:space="preserve">. </w:t>
      </w:r>
    </w:p>
    <w:p w14:paraId="234B019C" w14:textId="77777777" w:rsidR="00C1603F" w:rsidRDefault="00CB765D" w:rsidP="00862EA1">
      <w:pPr>
        <w:pStyle w:val="Texto"/>
      </w:pPr>
      <w:r w:rsidRPr="00BA156B">
        <w:t xml:space="preserve">De los distintos estados que puede tener una solicitud, surgió la propuesta de incluir el estado ‘No Solucionable’. Incluir </w:t>
      </w:r>
      <w:r w:rsidR="00EA256A" w:rsidRPr="00BA156B">
        <w:t>dicho</w:t>
      </w:r>
      <w:r w:rsidRPr="00BA156B">
        <w:t xml:space="preserve"> estado no se presenta como una buena alternativa ya que, aunque existan solicitudes que no cuent</w:t>
      </w:r>
      <w:r w:rsidR="00EA256A" w:rsidRPr="00BA156B">
        <w:t xml:space="preserve">an con una forma inmediata de </w:t>
      </w:r>
      <w:r w:rsidRPr="00BA156B">
        <w:t xml:space="preserve">solución, </w:t>
      </w:r>
      <w:r w:rsidR="00EA256A" w:rsidRPr="00BA156B">
        <w:t xml:space="preserve">el nombre planteado podría perjudicar la imagen resolutiva que se intenta construir </w:t>
      </w:r>
      <w:r w:rsidR="00800377" w:rsidRPr="00BA156B">
        <w:t xml:space="preserve">a la IPRESS </w:t>
      </w:r>
      <w:r w:rsidR="00EA256A" w:rsidRPr="00BA156B">
        <w:t xml:space="preserve">con este </w:t>
      </w:r>
      <w:r w:rsidR="00F95B03">
        <w:t>aplicativo informático</w:t>
      </w:r>
      <w:r w:rsidR="00800377" w:rsidRPr="00BA156B">
        <w:t>,</w:t>
      </w:r>
      <w:r w:rsidR="00EA256A" w:rsidRPr="00BA156B">
        <w:t xml:space="preserve"> porque da a entender que </w:t>
      </w:r>
      <w:r w:rsidRPr="00BA156B">
        <w:t xml:space="preserve">no es capaz de resolver los inconvenientes </w:t>
      </w:r>
      <w:r w:rsidR="00EA256A" w:rsidRPr="00BA156B">
        <w:t>ocurridos</w:t>
      </w:r>
      <w:r w:rsidRPr="00BA156B">
        <w:t xml:space="preserve">. </w:t>
      </w:r>
      <w:r w:rsidR="00800377" w:rsidRPr="00BA156B">
        <w:t xml:space="preserve">No sería necesaria la creación de este estado si es que se utilizara este </w:t>
      </w:r>
      <w:r w:rsidR="00F95B03">
        <w:t>aplicativo informático</w:t>
      </w:r>
      <w:r w:rsidRPr="00BA156B">
        <w:t xml:space="preserve"> </w:t>
      </w:r>
      <w:r w:rsidR="001E0F71" w:rsidRPr="00BA156B">
        <w:t xml:space="preserve">a nivel nacional para el manejo de los reclamos que involucren a </w:t>
      </w:r>
      <w:r w:rsidR="00800377" w:rsidRPr="00BA156B">
        <w:t xml:space="preserve">todas las </w:t>
      </w:r>
      <w:r w:rsidR="00D14C80" w:rsidRPr="00BA156B">
        <w:t xml:space="preserve">entidades públicas y </w:t>
      </w:r>
      <w:r w:rsidR="00800377" w:rsidRPr="00BA156B">
        <w:t>derivando correctamente los reclamos. Con esto</w:t>
      </w:r>
      <w:r w:rsidR="00D14C80" w:rsidRPr="00BA156B">
        <w:t xml:space="preserve">, la comunicación entre ciudadano y gobierno público se </w:t>
      </w:r>
      <w:r w:rsidR="008E130E" w:rsidRPr="00BA156B">
        <w:t>vería</w:t>
      </w:r>
      <w:r w:rsidR="00D14C80" w:rsidRPr="00BA156B">
        <w:t xml:space="preserve"> altamente beneficiado ya que</w:t>
      </w:r>
      <w:r w:rsidR="00800377" w:rsidRPr="00BA156B">
        <w:t xml:space="preserve"> permitiría ser una vía centralizada para el ingreso y monitoreo de los reclamos en entidades públicas</w:t>
      </w:r>
      <w:r w:rsidR="00D14C80" w:rsidRPr="00BA156B">
        <w:t>.</w:t>
      </w:r>
    </w:p>
    <w:p w14:paraId="0F897127" w14:textId="77777777" w:rsidR="008E7400" w:rsidRPr="00862EA1" w:rsidRDefault="008E7400" w:rsidP="007815C0">
      <w:pPr>
        <w:pStyle w:val="Ttulo2"/>
      </w:pPr>
      <w:bookmarkStart w:id="933" w:name="_Toc520655738"/>
      <w:r>
        <w:t>Limitaciones</w:t>
      </w:r>
      <w:bookmarkEnd w:id="933"/>
    </w:p>
    <w:p w14:paraId="26C6907A" w14:textId="5FBBAC75" w:rsidR="00524A0A" w:rsidRDefault="008A445E" w:rsidP="00862EA1">
      <w:pPr>
        <w:pStyle w:val="Texto"/>
      </w:pPr>
      <w:r w:rsidRPr="00BA156B">
        <w:t xml:space="preserve">Una de las grandes limitantes de este estudio </w:t>
      </w:r>
      <w:r w:rsidR="00800377" w:rsidRPr="00BA156B">
        <w:t>el número</w:t>
      </w:r>
      <w:r w:rsidRPr="00BA156B">
        <w:t xml:space="preserve"> de iteraciones </w:t>
      </w:r>
      <w:r w:rsidR="00800377" w:rsidRPr="00BA156B">
        <w:t xml:space="preserve">realizadas. </w:t>
      </w:r>
      <w:r w:rsidR="004D0B2C">
        <w:t xml:space="preserve">Siendo lo ideal realizar iteraciones con un máximo de 5 pruebas de usuarios,  se realizaron iteraciones con 3 </w:t>
      </w:r>
      <w:r w:rsidR="00806EEF">
        <w:t>usuarios para cada tipo de usuario evaluado debido a poco tiempo que se contaba para realizar las pruebas. Sin embargo, iteraciones con 5 usuarios por cada tipo de usuario hubiera sido preferible para poder refinar el prototipo. Adicionalmente, de manera ideal</w:t>
      </w:r>
      <w:r w:rsidR="00472F37" w:rsidRPr="00BA156B">
        <w:t xml:space="preserve"> se</w:t>
      </w:r>
      <w:r w:rsidR="00800377" w:rsidRPr="00BA156B">
        <w:t xml:space="preserve"> deberían tener la</w:t>
      </w:r>
      <w:r w:rsidR="00472F37" w:rsidRPr="00BA156B">
        <w:t xml:space="preserve"> misma cantidad de iteraciones para todos los tipos de usuarios</w:t>
      </w:r>
      <w:r w:rsidR="004A78C7" w:rsidRPr="00BA156B">
        <w:t xml:space="preserve"> </w:t>
      </w:r>
      <w:r w:rsidR="0077483C" w:rsidRPr="00BA156B">
        <w:fldChar w:fldCharType="begin" w:fldLock="1"/>
      </w:r>
      <w:r w:rsidR="000A0E57">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0077483C" w:rsidRPr="00BA156B">
        <w:fldChar w:fldCharType="separate"/>
      </w:r>
      <w:r w:rsidR="000A0E57" w:rsidRPr="000A0E57">
        <w:rPr>
          <w:noProof/>
        </w:rPr>
        <w:t>(59)</w:t>
      </w:r>
      <w:r w:rsidR="0077483C" w:rsidRPr="00BA156B">
        <w:fldChar w:fldCharType="end"/>
      </w:r>
      <w:r w:rsidR="00570880" w:rsidRPr="00BA156B">
        <w:t>,</w:t>
      </w:r>
      <w:r w:rsidR="00472F37" w:rsidRPr="00BA156B">
        <w:t xml:space="preserve"> </w:t>
      </w:r>
      <w:r w:rsidR="00570880" w:rsidRPr="00BA156B">
        <w:t>pero esto</w:t>
      </w:r>
      <w:r w:rsidR="00472F37" w:rsidRPr="00BA156B">
        <w:t xml:space="preserve"> no fue posible debido a la poca respuesta del personal de SUSALUD.</w:t>
      </w:r>
      <w:r w:rsidR="00800377" w:rsidRPr="00BA156B">
        <w:t xml:space="preserve"> Es por esto que se itero 2 veces en </w:t>
      </w:r>
      <w:r w:rsidR="00800377" w:rsidRPr="00BA156B">
        <w:lastRenderedPageBreak/>
        <w:t>las pantallas presentad</w:t>
      </w:r>
      <w:r w:rsidR="00D00DDC">
        <w:t>as para ciudadanos y gestores má</w:t>
      </w:r>
      <w:r w:rsidR="00800377" w:rsidRPr="00BA156B">
        <w:t>s solo una vez para el personal de SUSALUD.</w:t>
      </w:r>
    </w:p>
    <w:p w14:paraId="2AA171B6" w14:textId="77777777" w:rsidR="00AC0179" w:rsidRDefault="00AC0179" w:rsidP="00862EA1">
      <w:pPr>
        <w:pStyle w:val="Texto"/>
      </w:pPr>
      <w:r>
        <w:t>Acerca de la clasificación de reclamos</w:t>
      </w:r>
      <w:r w:rsidR="00152904">
        <w:t xml:space="preserve"> presentada</w:t>
      </w:r>
      <w:r>
        <w:t xml:space="preserve">, </w:t>
      </w:r>
      <w:r w:rsidR="00152904">
        <w:t xml:space="preserve">a pesar de haberse realizado con el consenso de un grupo de 8 personas, entre personal de SUSALUD y gestores de IPRESS que trabajan de manera constante con los reclamos en salud, no se puede tomar la clasificación presentada como definitiva ya que no se puede comprobar que </w:t>
      </w:r>
      <w:r w:rsidR="00730A2F">
        <w:t>los criterios utilizados por estos usuarios se ciñen</w:t>
      </w:r>
      <w:r w:rsidR="00152904">
        <w:t xml:space="preserve">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14:paraId="0E942158" w14:textId="77777777" w:rsidR="00152904" w:rsidRPr="00862EA1" w:rsidRDefault="00152904" w:rsidP="00862EA1">
      <w:pPr>
        <w:pStyle w:val="Texto"/>
      </w:pPr>
      <w:r>
        <w:t>Finalmente, luego de encontrar incongruencias en los datos p</w:t>
      </w:r>
      <w:r w:rsidR="009D09E8">
        <w:t>resentados del Sistema de</w:t>
      </w:r>
      <w:r>
        <w:t xml:space="preserve"> </w:t>
      </w:r>
      <w:r w:rsidR="009D09E8">
        <w:t xml:space="preserve">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w:t>
      </w:r>
      <w:r w:rsidR="000969F2">
        <w:t>dónde</w:t>
      </w:r>
      <w:r w:rsidR="009D09E8">
        <w:t xml:space="preserve"> buscar atención médica de calidad. </w:t>
      </w:r>
    </w:p>
    <w:p w14:paraId="63CFF8B8" w14:textId="77777777" w:rsidR="000635A6" w:rsidRPr="00862EA1" w:rsidRDefault="00A12DD0" w:rsidP="00862EA1">
      <w:pPr>
        <w:pStyle w:val="Ttulo1"/>
      </w:pPr>
      <w:bookmarkStart w:id="934" w:name="_Toc520655739"/>
      <w:r w:rsidRPr="00BA156B">
        <w:lastRenderedPageBreak/>
        <w:t>Conclusiones</w:t>
      </w:r>
      <w:bookmarkEnd w:id="934"/>
    </w:p>
    <w:p w14:paraId="3C859D2F" w14:textId="225EDDDE" w:rsidR="00C62DE9" w:rsidDel="00351063" w:rsidRDefault="00E37469" w:rsidP="00862EA1">
      <w:pPr>
        <w:pStyle w:val="Texto"/>
        <w:rPr>
          <w:del w:id="935" w:author="Owner" w:date="2018-08-12T15:25:00Z"/>
        </w:rPr>
      </w:pPr>
      <w:del w:id="936" w:author="Owner" w:date="2018-08-12T15:25:00Z">
        <w:r w:rsidDel="00351063">
          <w:delText>Al terminar este estudio se pudo concluir lo siguiente:</w:delText>
        </w:r>
      </w:del>
    </w:p>
    <w:p w14:paraId="6CEBF4F4" w14:textId="4FC43DB1" w:rsidR="00E37469" w:rsidRDefault="00E37469" w:rsidP="00E11071">
      <w:pPr>
        <w:pStyle w:val="Ttulo3"/>
        <w:jc w:val="both"/>
      </w:pPr>
      <w:bookmarkStart w:id="937" w:name="_Toc520655740"/>
      <w:commentRangeStart w:id="938"/>
      <w:del w:id="939" w:author="Regina Casanova" w:date="2018-08-11T21:35:00Z">
        <w:r>
          <w:delText>Se propuso el diseño</w:delText>
        </w:r>
      </w:del>
      <w:ins w:id="940" w:author="Regina Casanova" w:date="2018-08-11T21:35:00Z">
        <w:r w:rsidR="00B6483E">
          <w:t xml:space="preserve">El diseño centrado en </w:t>
        </w:r>
      </w:ins>
      <w:ins w:id="941" w:author="Regina Casanova" w:date="2018-08-11T21:47:00Z">
        <w:r w:rsidR="00EC6A3C">
          <w:t xml:space="preserve">el usuario </w:t>
        </w:r>
      </w:ins>
      <w:ins w:id="942" w:author="Regina Casanova" w:date="2018-08-11T21:35:00Z">
        <w:r w:rsidR="00B6483E">
          <w:t>mostró ser una herramienta efectiva en la creación</w:t>
        </w:r>
      </w:ins>
      <w:r w:rsidR="00B6483E">
        <w:t xml:space="preserve"> </w:t>
      </w:r>
      <w:commentRangeStart w:id="943"/>
      <w:r>
        <w:t>de un aplicativo informático centralizado, adaptado a la normativa y principios vigentes, para el recojo, gestión y monitoreo de reclamos en las IPRESS</w:t>
      </w:r>
      <w:del w:id="944" w:author="Regina Casanova" w:date="2018-08-11T21:35:00Z">
        <w:r>
          <w:delText xml:space="preserve"> que es accesible por el personal de SUSALUD para supervisión y por ciudadanos para tener una comunicación continua con su IPRESS</w:delText>
        </w:r>
      </w:del>
      <w:ins w:id="945" w:author="Regina Casanova" w:date="2018-08-11T21:35:00Z">
        <w:r>
          <w:t>.</w:t>
        </w:r>
        <w:bookmarkEnd w:id="937"/>
        <w:commentRangeEnd w:id="943"/>
        <w:r w:rsidR="00730A2F">
          <w:rPr>
            <w:rStyle w:val="Refdecomentario"/>
            <w:rFonts w:eastAsiaTheme="minorHAnsi" w:cstheme="minorBidi"/>
            <w:color w:val="auto"/>
            <w:lang w:val="es-ES_tradnl"/>
          </w:rPr>
          <w:commentReference w:id="943"/>
        </w:r>
      </w:ins>
      <w:r w:rsidR="00730A2F">
        <w:rPr>
          <w:rStyle w:val="Refdecomentario"/>
          <w:rFonts w:eastAsiaTheme="minorHAnsi" w:cstheme="minorBidi"/>
          <w:color w:val="auto"/>
          <w:lang w:val="es-ES_tradnl"/>
        </w:rPr>
        <w:commentReference w:id="938"/>
      </w:r>
      <w:commentRangeEnd w:id="938"/>
    </w:p>
    <w:p w14:paraId="33212F86" w14:textId="77777777" w:rsidR="008350F2" w:rsidRDefault="00730A2F" w:rsidP="00E11071">
      <w:pPr>
        <w:pStyle w:val="Ttulo3"/>
        <w:jc w:val="both"/>
      </w:pPr>
      <w:r>
        <w:t>Para el diseño de un aplicativo informático centralizado</w:t>
      </w:r>
      <w:r w:rsidR="00E37469">
        <w:t xml:space="preserve"> </w:t>
      </w:r>
      <w:bookmarkStart w:id="946" w:name="_Toc520655741"/>
      <w:r>
        <w:t>s</w:t>
      </w:r>
      <w:r w:rsidR="008350F2">
        <w:t>e identificaron necesidades, requerimientos, dificultades y problemas que enfrentaban los siguientes tipos de usuarios: Personal Administrativo de SUSALUD, Gestores de IPRESS y ciudadanos que puedan presentar reclamos respecto a atención brindada en IPRESS.</w:t>
      </w:r>
      <w:bookmarkEnd w:id="946"/>
    </w:p>
    <w:p w14:paraId="1B28FD53" w14:textId="77777777" w:rsidR="008350F2" w:rsidRDefault="008350F2" w:rsidP="00E11071">
      <w:pPr>
        <w:pStyle w:val="Ttulo3"/>
        <w:jc w:val="both"/>
      </w:pPr>
      <w:bookmarkStart w:id="947" w:name="_Toc520655742"/>
      <w:r>
        <w:t xml:space="preserve">Se diseñó un aplicativo informático de gestión de reclamos </w:t>
      </w:r>
      <w:r w:rsidR="00730A2F">
        <w:t>centrado en el usuario</w:t>
      </w:r>
      <w:r>
        <w:t>, que permitiera encontrar problemas a solucionar en la red de establecimientos de salud del MINSA del Perú.</w:t>
      </w:r>
      <w:bookmarkEnd w:id="947"/>
    </w:p>
    <w:p w14:paraId="0E8B243C" w14:textId="279DE485" w:rsidR="008350F2" w:rsidRPr="008350F2" w:rsidRDefault="008350F2" w:rsidP="00E11071">
      <w:pPr>
        <w:pStyle w:val="Ttulo3"/>
        <w:jc w:val="both"/>
      </w:pPr>
      <w:bookmarkStart w:id="948" w:name="_Toc520655743"/>
      <w:del w:id="949" w:author="Regina Casanova" w:date="2018-08-11T21:35:00Z">
        <w:r>
          <w:delText xml:space="preserve">Se evaluó el </w:delText>
        </w:r>
      </w:del>
      <w:ins w:id="950" w:author="Regina Casanova" w:date="2018-08-11T21:35:00Z">
        <w:r w:rsidR="00BB0D06">
          <w:t xml:space="preserve">La evaluación del </w:t>
        </w:r>
      </w:ins>
      <w:r w:rsidR="00BB0D06">
        <w:t xml:space="preserve">diseño propuesto </w:t>
      </w:r>
      <w:del w:id="951" w:author="Regina Casanova" w:date="2018-08-11T21:35:00Z">
        <w:r>
          <w:delText>para encontrar</w:delText>
        </w:r>
      </w:del>
      <w:ins w:id="952" w:author="Regina Casanova" w:date="2018-08-11T21:35:00Z">
        <w:r w:rsidR="00BB0D06">
          <w:t>permitió identificar deficiencias y formular</w:t>
        </w:r>
      </w:ins>
      <w:r w:rsidR="00BB0D06">
        <w:t xml:space="preserve"> mejoras</w:t>
      </w:r>
      <w:del w:id="953" w:author="Regina Casanova" w:date="2018-08-11T21:35:00Z">
        <w:r>
          <w:delText xml:space="preserve"> y/o corregir errores por medio</w:delText>
        </w:r>
      </w:del>
      <w:ins w:id="954" w:author="Regina Casanova" w:date="2018-08-11T21:35:00Z">
        <w:r w:rsidR="002C53EF">
          <w:t>. Estas deficiencias incluyeron entre otras el lenguaje utilizado, la ubicación</w:t>
        </w:r>
      </w:ins>
      <w:r w:rsidR="002C53EF">
        <w:t xml:space="preserve"> de </w:t>
      </w:r>
      <w:del w:id="955" w:author="Regina Casanova" w:date="2018-08-11T21:35:00Z">
        <w:r>
          <w:delText xml:space="preserve">pruebas con </w:delText>
        </w:r>
      </w:del>
      <w:r w:rsidR="002C53EF">
        <w:t xml:space="preserve">los </w:t>
      </w:r>
      <w:del w:id="956" w:author="Regina Casanova" w:date="2018-08-11T21:35:00Z">
        <w:r>
          <w:delText>tres tipos</w:delText>
        </w:r>
      </w:del>
      <w:ins w:id="957" w:author="Regina Casanova" w:date="2018-08-11T21:35:00Z">
        <w:r w:rsidR="002C53EF">
          <w:t>elementos y la ausencia</w:t>
        </w:r>
      </w:ins>
      <w:r w:rsidR="002C53EF">
        <w:t xml:space="preserve"> de </w:t>
      </w:r>
      <w:del w:id="958" w:author="Regina Casanova" w:date="2018-08-11T21:35:00Z">
        <w:r>
          <w:delText>usuarios antes mencionados.</w:delText>
        </w:r>
      </w:del>
      <w:ins w:id="959" w:author="Regina Casanova" w:date="2018-08-11T21:35:00Z">
        <w:r w:rsidR="002C53EF">
          <w:t>algunas variables importantes</w:t>
        </w:r>
        <w:del w:id="960" w:author="Owner" w:date="2018-08-20T21:43:00Z">
          <w:r w:rsidR="002C53EF" w:rsidDel="00461E88">
            <w:delText>.</w:delText>
          </w:r>
        </w:del>
        <w:commentRangeStart w:id="961"/>
        <w:r>
          <w:t>.</w:t>
        </w:r>
      </w:ins>
      <w:bookmarkEnd w:id="948"/>
      <w:commentRangeEnd w:id="961"/>
      <w:r w:rsidR="00730A2F">
        <w:rPr>
          <w:rStyle w:val="Refdecomentario"/>
          <w:rFonts w:eastAsiaTheme="minorHAnsi" w:cstheme="minorBidi"/>
          <w:color w:val="auto"/>
          <w:lang w:val="es-ES_tradnl"/>
        </w:rPr>
        <w:commentReference w:id="961"/>
      </w:r>
    </w:p>
    <w:p w14:paraId="0AF9C56D" w14:textId="77777777" w:rsidR="008350F2" w:rsidRPr="00B01000" w:rsidRDefault="008350F2" w:rsidP="007815C0"/>
    <w:p w14:paraId="2B179FD8" w14:textId="77777777" w:rsidR="004A78C7" w:rsidRDefault="00A12DD0" w:rsidP="00862EA1">
      <w:pPr>
        <w:pStyle w:val="Ttulo1"/>
      </w:pPr>
      <w:bookmarkStart w:id="962" w:name="_Toc520655744"/>
      <w:r w:rsidRPr="00BA156B">
        <w:lastRenderedPageBreak/>
        <w:t>Recomendaciones</w:t>
      </w:r>
      <w:bookmarkEnd w:id="962"/>
    </w:p>
    <w:p w14:paraId="445BF29E" w14:textId="04F2F229" w:rsidR="003D69FB" w:rsidRPr="003D69FB" w:rsidRDefault="003D69FB" w:rsidP="00E11071">
      <w:pPr>
        <w:pStyle w:val="Ttulo3"/>
        <w:numPr>
          <w:ilvl w:val="0"/>
          <w:numId w:val="56"/>
        </w:numPr>
        <w:ind w:left="1418"/>
        <w:jc w:val="both"/>
      </w:pPr>
      <w:bookmarkStart w:id="963" w:name="_Toc520655745"/>
      <w:del w:id="964" w:author="Regina Casanova" w:date="2018-08-11T21:35:00Z">
        <w:r>
          <w:delText xml:space="preserve">La implementación </w:delText>
        </w:r>
      </w:del>
      <w:ins w:id="965" w:author="Regina Casanova" w:date="2018-08-11T21:35:00Z">
        <w:r w:rsidR="008350E0">
          <w:t xml:space="preserve">Antes </w:t>
        </w:r>
      </w:ins>
      <w:r w:rsidR="008350E0">
        <w:t xml:space="preserve">del </w:t>
      </w:r>
      <w:del w:id="966" w:author="Regina Casanova" w:date="2018-08-11T21:35:00Z">
        <w:r w:rsidR="00F95B03">
          <w:delText>aplicativo informático</w:delText>
        </w:r>
        <w:r w:rsidRPr="00BA156B">
          <w:delText xml:space="preserve"> propuesto</w:delText>
        </w:r>
      </w:del>
      <w:ins w:id="967" w:author="Regina Casanova" w:date="2018-08-11T21:35:00Z">
        <w:r w:rsidR="00F54C82">
          <w:t>desarrollo</w:t>
        </w:r>
        <w:r w:rsidR="00823CA9">
          <w:t xml:space="preserve"> de la versión final de la herramienta,</w:t>
        </w:r>
      </w:ins>
      <w:r w:rsidR="00823CA9">
        <w:t xml:space="preserve"> se </w:t>
      </w:r>
      <w:del w:id="968" w:author="Regina Casanova" w:date="2018-08-11T21:35:00Z">
        <w:r w:rsidRPr="00BA156B">
          <w:delText>ve</w:delText>
        </w:r>
      </w:del>
      <w:ins w:id="969" w:author="Regina Casanova" w:date="2018-08-11T21:35:00Z">
        <w:r w:rsidR="00823CA9">
          <w:t xml:space="preserve">recomienda </w:t>
        </w:r>
        <w:r w:rsidR="00C6591F">
          <w:t xml:space="preserve">la </w:t>
        </w:r>
        <w:r w:rsidR="003F5911">
          <w:t xml:space="preserve">elaboración </w:t>
        </w:r>
        <w:r w:rsidR="00F54C82">
          <w:t xml:space="preserve">de una versión piloto </w:t>
        </w:r>
        <w:r w:rsidR="00C6591F">
          <w:t>mejorada</w:t>
        </w:r>
        <w:r w:rsidR="00F54C82">
          <w:t>, así</w:t>
        </w:r>
      </w:ins>
      <w:r w:rsidR="00F54C82">
        <w:t xml:space="preserve"> como </w:t>
      </w:r>
      <w:del w:id="970" w:author="Regina Casanova" w:date="2018-08-11T21:35:00Z">
        <w:r w:rsidRPr="00BA156B">
          <w:delText>el siguiente paso</w:delText>
        </w:r>
      </w:del>
      <w:ins w:id="971" w:author="Regina Casanova" w:date="2018-08-11T21:35:00Z">
        <w:r w:rsidR="00F54C82">
          <w:t>su evaluación</w:t>
        </w:r>
      </w:ins>
      <w:r w:rsidR="00F54C82">
        <w:t xml:space="preserve"> e</w:t>
      </w:r>
      <w:r w:rsidR="00E51DCD">
        <w:t>n estudios complementarios</w:t>
      </w:r>
      <w:r w:rsidR="00F54C82">
        <w:t xml:space="preserve">. </w:t>
      </w:r>
      <w:r w:rsidR="00326232">
        <w:t>Dichos estudios</w:t>
      </w:r>
      <w:r w:rsidR="00F54C82">
        <w:t xml:space="preserve"> debería</w:t>
      </w:r>
      <w:r w:rsidR="00326232">
        <w:t>n</w:t>
      </w:r>
      <w:del w:id="972" w:author="Regina Casanova" w:date="2018-08-11T21:35:00Z">
        <w:r>
          <w:delText xml:space="preserve">, adicionalmente a implementar el </w:delText>
        </w:r>
        <w:r w:rsidR="00F95B03">
          <w:delText>aplicativo informático</w:delText>
        </w:r>
        <w:r>
          <w:delText xml:space="preserve"> planteado, hacer un estudio piloto </w:delText>
        </w:r>
      </w:del>
      <w:ins w:id="973" w:author="Regina Casanova" w:date="2018-08-11T21:35:00Z">
        <w:r w:rsidR="00F54C82">
          <w:t xml:space="preserve"> llevarse a cabo </w:t>
        </w:r>
        <w:r w:rsidR="00C96FE3">
          <w:t>mediante la</w:t>
        </w:r>
        <w:r w:rsidR="00495562">
          <w:t xml:space="preserve"> implementación </w:t>
        </w:r>
      </w:ins>
      <w:r w:rsidR="00E51DCD">
        <w:t>en al menos dos establecimientos de salud</w:t>
      </w:r>
      <w:r w:rsidR="00495562">
        <w:t xml:space="preserve"> de mediana </w:t>
      </w:r>
      <w:del w:id="974" w:author="Regina Casanova" w:date="2018-08-11T21:35:00Z">
        <w:r>
          <w:delText>y/</w:delText>
        </w:r>
      </w:del>
      <w:r w:rsidR="00495562">
        <w:t>o alta complejidad</w:t>
      </w:r>
      <w:r w:rsidR="007D311A">
        <w:t xml:space="preserve">. </w:t>
      </w:r>
      <w:del w:id="975" w:author="Regina Casanova" w:date="2018-08-11T21:35:00Z">
        <w:r>
          <w:delText>Estos</w:delText>
        </w:r>
      </w:del>
      <w:ins w:id="976" w:author="Regina Casanova" w:date="2018-08-11T21:35:00Z">
        <w:r w:rsidR="007D311A">
          <w:t>Los</w:t>
        </w:r>
      </w:ins>
      <w:r w:rsidR="007D311A">
        <w:t xml:space="preserve"> estudios</w:t>
      </w:r>
      <w:r w:rsidR="00C96FE3">
        <w:t xml:space="preserve"> deberían </w:t>
      </w:r>
      <w:del w:id="977" w:author="Regina Casanova" w:date="2018-08-11T21:35:00Z">
        <w:r>
          <w:delText xml:space="preserve">dar mejoras al prototipo presentado en este estudio y deberían </w:delText>
        </w:r>
      </w:del>
      <w:r w:rsidR="00C96FE3">
        <w:t xml:space="preserve">medir </w:t>
      </w:r>
      <w:r w:rsidR="007D311A">
        <w:t xml:space="preserve">sus </w:t>
      </w:r>
      <w:del w:id="978" w:author="Regina Casanova" w:date="2018-08-11T21:35:00Z">
        <w:r>
          <w:delText>resultados en forma</w:delText>
        </w:r>
      </w:del>
      <w:ins w:id="979" w:author="Regina Casanova" w:date="2018-08-11T21:35:00Z">
        <w:r w:rsidR="007D311A">
          <w:t>calidad</w:t>
        </w:r>
        <w:r w:rsidR="00B90CFA" w:rsidRPr="00B90CFA">
          <w:t xml:space="preserve"> </w:t>
        </w:r>
        <w:r w:rsidR="00B90CFA">
          <w:t>de manera</w:t>
        </w:r>
      </w:ins>
      <w:r w:rsidR="00B90CFA">
        <w:t xml:space="preserve"> cuantitativa</w:t>
      </w:r>
      <w:del w:id="980" w:author="Regina Casanova" w:date="2018-08-11T21:35:00Z">
        <w:r>
          <w:delText>,</w:delText>
        </w:r>
      </w:del>
      <w:ins w:id="981" w:author="Regina Casanova" w:date="2018-08-11T21:35:00Z">
        <w:r w:rsidR="00B90CFA">
          <w:t xml:space="preserve"> </w:t>
        </w:r>
      </w:ins>
      <w:r>
        <w:t xml:space="preserve"> mediante el cuestionario</w:t>
      </w:r>
      <w:r w:rsidR="007A617D">
        <w:t xml:space="preserve"> Escala de Usabilidad del Sistema</w:t>
      </w:r>
      <w:r w:rsidR="00025616">
        <w:t xml:space="preserve"> </w:t>
      </w:r>
      <w:r w:rsidR="007A617D">
        <w:t>(System Usability Scale,</w:t>
      </w:r>
      <w:r>
        <w:t xml:space="preserve"> SUS</w:t>
      </w:r>
      <w:r w:rsidR="007A617D">
        <w:t>)</w:t>
      </w:r>
      <w:r>
        <w:t xml:space="preserve">, y cualitativa, mediante la resolución de tareas complejas tanto en un ambiente controlado como en uno no controlado. </w:t>
      </w:r>
      <w:r w:rsidRPr="00BA156B">
        <w:t xml:space="preserve"> </w:t>
      </w:r>
      <w:del w:id="982" w:author="Regina Casanova" w:date="2018-08-11T21:35:00Z">
        <w:r>
          <w:delText>Adicionalmente,</w:delText>
        </w:r>
      </w:del>
      <w:ins w:id="983" w:author="Regina Casanova" w:date="2018-08-11T21:35:00Z">
        <w:r w:rsidR="00004634">
          <w:t>Por su importancia en la satisfacción de los pacientes asegurados</w:t>
        </w:r>
        <w:r>
          <w:t>,</w:t>
        </w:r>
        <w:r w:rsidRPr="00BA156B">
          <w:t xml:space="preserve"> </w:t>
        </w:r>
        <w:r w:rsidR="0063168C">
          <w:t>en esta evaluación</w:t>
        </w:r>
      </w:ins>
      <w:r w:rsidR="0063168C">
        <w:t xml:space="preserve"> </w:t>
      </w:r>
      <w:r w:rsidRPr="00BA156B">
        <w:t xml:space="preserve">debería incluirse </w:t>
      </w:r>
      <w:del w:id="984" w:author="Regina Casanova" w:date="2018-08-11T21:35:00Z">
        <w:r w:rsidRPr="00BA156B">
          <w:delText>el tipo de usuario</w:delText>
        </w:r>
      </w:del>
      <w:ins w:id="985" w:author="Regina Casanova" w:date="2018-08-11T21:35:00Z">
        <w:r w:rsidR="0064337C">
          <w:t>personal</w:t>
        </w:r>
      </w:ins>
      <w:r w:rsidRPr="00BA156B">
        <w:t xml:space="preserve"> de las IAFAS</w:t>
      </w:r>
      <w:del w:id="986" w:author="Regina Casanova" w:date="2018-08-11T21:35:00Z">
        <w:r w:rsidRPr="00BA156B">
          <w:delText xml:space="preserve"> ya que bastante problemática reside en las aseguradoras y sus planes de cobertura</w:delText>
        </w:r>
      </w:del>
      <w:r w:rsidRPr="00BA156B">
        <w:t>.</w:t>
      </w:r>
      <w:bookmarkEnd w:id="963"/>
    </w:p>
    <w:p w14:paraId="16776660" w14:textId="1C536521" w:rsidR="004C04E9" w:rsidRDefault="003D69FB" w:rsidP="00E11071">
      <w:pPr>
        <w:pStyle w:val="Ttulo3"/>
        <w:numPr>
          <w:ilvl w:val="0"/>
          <w:numId w:val="56"/>
        </w:numPr>
        <w:tabs>
          <w:tab w:val="left" w:pos="1560"/>
        </w:tabs>
        <w:ind w:left="1418"/>
        <w:jc w:val="both"/>
      </w:pPr>
      <w:bookmarkStart w:id="987" w:name="_Toc520655746"/>
      <w:r>
        <w:t xml:space="preserve">Al encontrarse </w:t>
      </w:r>
      <w:ins w:id="988" w:author="Regina Casanova" w:date="2018-08-11T21:35:00Z">
        <w:r w:rsidR="004446F8">
          <w:t xml:space="preserve">una variedad de </w:t>
        </w:r>
      </w:ins>
      <w:r>
        <w:t xml:space="preserve">formas </w:t>
      </w:r>
      <w:del w:id="989" w:author="Regina Casanova" w:date="2018-08-11T21:35:00Z">
        <w:r>
          <w:delText xml:space="preserve">diferentes para manejar los reclamos dentro de establecimientos </w:delText>
        </w:r>
      </w:del>
      <w:r w:rsidR="004446F8">
        <w:t xml:space="preserve">de </w:t>
      </w:r>
      <w:ins w:id="990" w:author="Regina Casanova" w:date="2018-08-11T21:35:00Z">
        <w:r w:rsidR="004446F8">
          <w:t xml:space="preserve">manejo </w:t>
        </w:r>
        <w:r w:rsidR="002E7764">
          <w:t xml:space="preserve">de reclamos </w:t>
        </w:r>
        <w:r w:rsidR="004446F8">
          <w:t>entre</w:t>
        </w:r>
        <w:r>
          <w:t xml:space="preserve"> establecimientos de </w:t>
        </w:r>
      </w:ins>
      <w:r>
        <w:t>salud del MINSA</w:t>
      </w:r>
      <w:ins w:id="991" w:author="Regina Casanova" w:date="2018-08-11T21:35:00Z">
        <w:r w:rsidR="004446F8">
          <w:t>,</w:t>
        </w:r>
      </w:ins>
      <w:r>
        <w:t xml:space="preserve"> se sugiere </w:t>
      </w:r>
      <w:del w:id="992" w:author="Regina Casanova" w:date="2018-08-11T21:35:00Z">
        <w:r>
          <w:delText>que el establecimiento de</w:delText>
        </w:r>
      </w:del>
      <w:ins w:id="993" w:author="Regina Casanova" w:date="2018-08-11T21:35:00Z">
        <w:r w:rsidR="00704787">
          <w:t>la implementación</w:t>
        </w:r>
      </w:ins>
      <w:r w:rsidR="00704787">
        <w:t xml:space="preserve"> </w:t>
      </w:r>
      <w:r>
        <w:t>un sistema unificado</w:t>
      </w:r>
      <w:del w:id="994" w:author="Regina Casanova" w:date="2018-08-11T21:35:00Z">
        <w:r>
          <w:delText xml:space="preserve">, </w:delText>
        </w:r>
      </w:del>
      <w:ins w:id="995" w:author="Regina Casanova" w:date="2018-08-11T21:35:00Z">
        <w:r w:rsidR="008F34A6">
          <w:t>—</w:t>
        </w:r>
      </w:ins>
      <w:r>
        <w:t>no exclusivamente informático</w:t>
      </w:r>
      <w:del w:id="996" w:author="Regina Casanova" w:date="2018-08-11T21:35:00Z">
        <w:r>
          <w:delText xml:space="preserve">, sea implementado en los establecimientos de salud del MINSA </w:delText>
        </w:r>
      </w:del>
      <w:ins w:id="997" w:author="Regina Casanova" w:date="2018-08-11T21:35:00Z">
        <w:r w:rsidR="008F34A6">
          <w:t>—</w:t>
        </w:r>
      </w:ins>
      <w:r>
        <w:t xml:space="preserve">para </w:t>
      </w:r>
      <w:del w:id="998" w:author="Regina Casanova" w:date="2018-08-11T21:35:00Z">
        <w:r>
          <w:delText>un</w:delText>
        </w:r>
      </w:del>
      <w:ins w:id="999" w:author="Regina Casanova" w:date="2018-08-11T21:35:00Z">
        <w:r w:rsidR="00AD7A7A">
          <w:t>el</w:t>
        </w:r>
      </w:ins>
      <w:r>
        <w:t xml:space="preserve"> manejo </w:t>
      </w:r>
      <w:del w:id="1000" w:author="Regina Casanova" w:date="2018-08-11T21:35:00Z">
        <w:r>
          <w:delText xml:space="preserve">de reclamos </w:delText>
        </w:r>
      </w:del>
      <w:r>
        <w:t xml:space="preserve">eficiente </w:t>
      </w:r>
      <w:ins w:id="1001" w:author="Regina Casanova" w:date="2018-08-11T21:35:00Z">
        <w:r w:rsidR="00AD7A7A">
          <w:t xml:space="preserve">de estos reclamos </w:t>
        </w:r>
      </w:ins>
      <w:r>
        <w:t xml:space="preserve">a través de toda la red </w:t>
      </w:r>
      <w:del w:id="1002" w:author="Regina Casanova" w:date="2018-08-11T21:35:00Z">
        <w:r>
          <w:delText xml:space="preserve">y no </w:delText>
        </w:r>
      </w:del>
      <w:r w:rsidR="002E7764">
        <w:t xml:space="preserve">de </w:t>
      </w:r>
      <w:del w:id="1003" w:author="Regina Casanova" w:date="2018-08-11T21:35:00Z">
        <w:r>
          <w:delText>forma aislada</w:delText>
        </w:r>
      </w:del>
      <w:ins w:id="1004" w:author="Regina Casanova" w:date="2018-08-11T21:35:00Z">
        <w:r w:rsidR="002E7764">
          <w:t>salud</w:t>
        </w:r>
      </w:ins>
      <w:r>
        <w:t>.</w:t>
      </w:r>
      <w:bookmarkEnd w:id="987"/>
      <w:r>
        <w:t xml:space="preserve"> </w:t>
      </w:r>
    </w:p>
    <w:p w14:paraId="7D9F3595" w14:textId="3D15F69B" w:rsidR="00A30F79" w:rsidRPr="00862EA1" w:rsidRDefault="003D69FB" w:rsidP="00E11071">
      <w:pPr>
        <w:pStyle w:val="Ttulo3"/>
        <w:numPr>
          <w:ilvl w:val="0"/>
          <w:numId w:val="56"/>
        </w:numPr>
        <w:ind w:left="1418"/>
        <w:jc w:val="both"/>
      </w:pPr>
      <w:bookmarkStart w:id="1005" w:name="_Toc520655747"/>
      <w:r>
        <w:lastRenderedPageBreak/>
        <w:t xml:space="preserve">Finalmente, </w:t>
      </w:r>
      <w:r w:rsidR="00E30502">
        <w:t>la implementación de</w:t>
      </w:r>
      <w:r w:rsidRPr="00BA156B">
        <w:t xml:space="preserve"> esta herramienta informática, debe </w:t>
      </w:r>
      <w:r w:rsidR="00E30502">
        <w:t>darse</w:t>
      </w:r>
      <w:r w:rsidRPr="00BA156B">
        <w:t xml:space="preserve"> en dos fases. La primera fase solo permitiría el acceso a gestores de IPRESS y a personal de SUSALUD; y la segunda fase permitiría el acceso a ciudadanos. Esta separación de fases permitiría a </w:t>
      </w:r>
      <w:del w:id="1006" w:author="Regina Casanova" w:date="2018-08-11T21:35:00Z">
        <w:r w:rsidRPr="00BA156B">
          <w:delText xml:space="preserve">todos </w:delText>
        </w:r>
      </w:del>
      <w:r w:rsidRPr="00BA156B">
        <w:t xml:space="preserve">los usuarios </w:t>
      </w:r>
      <w:del w:id="1007" w:author="Regina Casanova" w:date="2018-08-11T21:35:00Z">
        <w:r w:rsidRPr="00BA156B">
          <w:delText>poder acostumbrarse</w:delText>
        </w:r>
      </w:del>
      <w:ins w:id="1008" w:author="Regina Casanova" w:date="2018-08-11T21:35:00Z">
        <w:r w:rsidR="0048442B">
          <w:t>adaptarse</w:t>
        </w:r>
      </w:ins>
      <w:r w:rsidRPr="00BA156B">
        <w:t xml:space="preserve"> al </w:t>
      </w:r>
      <w:r w:rsidR="00F95B03">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1005"/>
    </w:p>
    <w:p w14:paraId="5FD7849F" w14:textId="77777777" w:rsidR="004A78C7" w:rsidRPr="00862EA1" w:rsidRDefault="004A78C7" w:rsidP="00862EA1">
      <w:pPr>
        <w:pStyle w:val="Texto"/>
      </w:pPr>
    </w:p>
    <w:p w14:paraId="6A07AC63" w14:textId="77777777" w:rsidR="00623ED4" w:rsidRPr="00862EA1" w:rsidRDefault="00A12DD0" w:rsidP="00862EA1">
      <w:pPr>
        <w:pStyle w:val="Ttulo1"/>
      </w:pPr>
      <w:bookmarkStart w:id="1009" w:name="_Toc520655748"/>
      <w:commentRangeStart w:id="1010"/>
      <w:commentRangeStart w:id="1011"/>
      <w:commentRangeStart w:id="1012"/>
      <w:r w:rsidRPr="00BA156B">
        <w:lastRenderedPageBreak/>
        <w:t>Referencias bibliográficas</w:t>
      </w:r>
      <w:bookmarkEnd w:id="1009"/>
      <w:commentRangeEnd w:id="1010"/>
      <w:r w:rsidR="00032356">
        <w:rPr>
          <w:rStyle w:val="Refdecomentario"/>
          <w:rFonts w:eastAsiaTheme="minorHAnsi" w:cstheme="minorBidi"/>
          <w:b w:val="0"/>
          <w:color w:val="auto"/>
          <w:lang w:val="es-ES_tradnl"/>
        </w:rPr>
        <w:commentReference w:id="1010"/>
      </w:r>
      <w:commentRangeEnd w:id="1011"/>
      <w:r w:rsidR="00E30502">
        <w:rPr>
          <w:rStyle w:val="Refdecomentario"/>
          <w:rFonts w:eastAsiaTheme="minorHAnsi" w:cstheme="minorBidi"/>
          <w:b w:val="0"/>
          <w:color w:val="auto"/>
          <w:lang w:val="es-ES_tradnl"/>
        </w:rPr>
        <w:commentReference w:id="1011"/>
      </w:r>
      <w:commentRangeEnd w:id="1012"/>
      <w:r w:rsidR="00056169">
        <w:rPr>
          <w:rStyle w:val="Refdecomentario"/>
          <w:rFonts w:eastAsiaTheme="minorHAnsi" w:cstheme="minorBidi"/>
          <w:b w:val="0"/>
          <w:color w:val="auto"/>
          <w:lang w:val="es-ES_tradnl"/>
        </w:rPr>
        <w:commentReference w:id="1012"/>
      </w:r>
    </w:p>
    <w:p w14:paraId="474ABA34" w14:textId="4B91A035" w:rsidR="000A0E57" w:rsidRPr="000A0E57" w:rsidRDefault="0077483C" w:rsidP="000A0E57">
      <w:pPr>
        <w:widowControl w:val="0"/>
        <w:autoSpaceDE w:val="0"/>
        <w:autoSpaceDN w:val="0"/>
        <w:adjustRightInd w:val="0"/>
        <w:spacing w:line="360" w:lineRule="auto"/>
        <w:ind w:left="640" w:hanging="640"/>
        <w:rPr>
          <w:noProof/>
        </w:rPr>
      </w:pPr>
      <w:r w:rsidRPr="00BA156B">
        <w:fldChar w:fldCharType="begin" w:fldLock="1"/>
      </w:r>
      <w:r w:rsidR="00121596" w:rsidRPr="00BA156B">
        <w:instrText xml:space="preserve">ADDIN Mendeley Bibliography CSL_BIBLIOGRAPHY </w:instrText>
      </w:r>
      <w:r w:rsidRPr="00BA156B">
        <w:fldChar w:fldCharType="separate"/>
      </w:r>
      <w:r w:rsidR="000A0E57" w:rsidRPr="000A0E57">
        <w:rPr>
          <w:noProof/>
        </w:rPr>
        <w:t xml:space="preserve">1. </w:t>
      </w:r>
      <w:r w:rsidR="000A0E57" w:rsidRPr="000A0E57">
        <w:rPr>
          <w:noProof/>
        </w:rPr>
        <w:tab/>
      </w:r>
      <w:ins w:id="1013" w:author="Regina Casanova" w:date="2018-08-11T22:16:00Z">
        <w:r w:rsidR="00212A43" w:rsidRPr="00393B99">
          <w:rPr>
            <w:rStyle w:val="TextoCar"/>
          </w:rPr>
          <w:t>Orozco, M.</w:t>
        </w:r>
        <w:r w:rsidR="00212A43" w:rsidRPr="007815C0">
          <w:rPr>
            <w:rStyle w:val="TextoCar"/>
          </w:rPr>
          <w:t> </w:t>
        </w:r>
        <w:r w:rsidR="00212A43" w:rsidRPr="00393B99">
          <w:rPr>
            <w:rStyle w:val="TextoCar"/>
          </w:rPr>
          <w:t>Garantía</w:t>
        </w:r>
        <w:r w:rsidR="00212A43" w:rsidRPr="007815C0">
          <w:rPr>
            <w:rStyle w:val="TextoCar"/>
          </w:rPr>
          <w:t xml:space="preserve"> Calidad Seguridad Paciente-CIES</w:t>
        </w:r>
        <w:r w:rsidR="00212A43" w:rsidRPr="00393B99">
          <w:rPr>
            <w:rStyle w:val="TextoCar"/>
          </w:rPr>
          <w:t xml:space="preserve"> </w:t>
        </w:r>
        <w:r w:rsidR="00212A43">
          <w:rPr>
            <w:rStyle w:val="TextoCar"/>
          </w:rPr>
          <w:t>[presentación PowerPoint</w:t>
        </w:r>
        <w:r w:rsidR="00212A43" w:rsidRPr="007815C0">
          <w:rPr>
            <w:rStyle w:val="TextoCar"/>
          </w:rPr>
          <w:t>]. IV Curso Internacional de Desarrollo de Sistemas de Salud 2009. [actu</w:t>
        </w:r>
        <w:r w:rsidR="00480DEA">
          <w:rPr>
            <w:rStyle w:val="TextoCar"/>
          </w:rPr>
          <w:t xml:space="preserve">alizado 15 May 2009, citado 14 </w:t>
        </w:r>
      </w:ins>
      <w:ins w:id="1014" w:author="Regina Casanova" w:date="2018-08-11T22:52:00Z">
        <w:r w:rsidR="00480DEA">
          <w:rPr>
            <w:rStyle w:val="TextoCar"/>
          </w:rPr>
          <w:t>M</w:t>
        </w:r>
      </w:ins>
      <w:ins w:id="1015" w:author="Regina Casanova" w:date="2018-08-11T22:16:00Z">
        <w:r w:rsidR="00480DEA">
          <w:rPr>
            <w:rStyle w:val="TextoCar"/>
          </w:rPr>
          <w:t>ar</w:t>
        </w:r>
        <w:r w:rsidR="00212A43" w:rsidRPr="007815C0">
          <w:rPr>
            <w:rStyle w:val="TextoCar"/>
          </w:rPr>
          <w:t xml:space="preserve"> 2018]. Disponible en: https://es.scribd.com/doc/72565995/Garantia-Calidad-Seguridad-Paciente-CIES-Miguel-Orozco</w:t>
        </w:r>
      </w:ins>
      <w:del w:id="1016" w:author="Regina Casanova" w:date="2018-08-11T22:16:00Z">
        <w:r w:rsidR="000A0E57" w:rsidRPr="000A0E57" w:rsidDel="00212A43">
          <w:rPr>
            <w:noProof/>
          </w:rPr>
          <w:delText>Orozco M. Garantia Calidad Seguridad Paciente-CIES. 2009. p. 50.</w:delText>
        </w:r>
      </w:del>
      <w:r w:rsidR="000A0E57" w:rsidRPr="000A0E57">
        <w:rPr>
          <w:noProof/>
        </w:rPr>
        <w:t xml:space="preserve"> </w:t>
      </w:r>
    </w:p>
    <w:p w14:paraId="18D640EC" w14:textId="4BBA83E0" w:rsidR="000A0E57" w:rsidRPr="00D4165C" w:rsidRDefault="000A0E57" w:rsidP="000A0E57">
      <w:pPr>
        <w:widowControl w:val="0"/>
        <w:autoSpaceDE w:val="0"/>
        <w:autoSpaceDN w:val="0"/>
        <w:adjustRightInd w:val="0"/>
        <w:spacing w:line="360" w:lineRule="auto"/>
        <w:ind w:left="640" w:hanging="640"/>
        <w:rPr>
          <w:noProof/>
          <w:lang w:val="en-CA"/>
          <w:rPrChange w:id="1017" w:author="Owner" w:date="2018-08-12T14:44:00Z">
            <w:rPr>
              <w:noProof/>
            </w:rPr>
          </w:rPrChange>
        </w:rPr>
      </w:pPr>
      <w:r w:rsidRPr="00D4165C">
        <w:rPr>
          <w:noProof/>
          <w:lang w:val="en-CA"/>
          <w:rPrChange w:id="1018" w:author="Owner" w:date="2018-08-12T14:44:00Z">
            <w:rPr>
              <w:noProof/>
            </w:rPr>
          </w:rPrChange>
        </w:rPr>
        <w:t xml:space="preserve">2. </w:t>
      </w:r>
      <w:r w:rsidRPr="00D4165C">
        <w:rPr>
          <w:noProof/>
          <w:lang w:val="en-CA"/>
          <w:rPrChange w:id="1019" w:author="Owner" w:date="2018-08-12T14:44:00Z">
            <w:rPr>
              <w:noProof/>
            </w:rPr>
          </w:rPrChange>
        </w:rPr>
        <w:tab/>
        <w:t xml:space="preserve">Oliver RL. An Investigation of the Interrelationship Between Consumer (Dis) Satisfaction and Complaint Reports. </w:t>
      </w:r>
      <w:ins w:id="1020" w:author="Regina Casanova" w:date="2018-08-11T22:43:00Z">
        <w:r w:rsidR="00BC60D6" w:rsidRPr="00D4165C">
          <w:rPr>
            <w:lang w:val="en-CA"/>
            <w:rPrChange w:id="1021" w:author="Owner" w:date="2018-08-12T14:44:00Z">
              <w:rPr/>
            </w:rPrChange>
          </w:rPr>
          <w:t>Advances in Consumer Research</w:t>
        </w:r>
      </w:ins>
      <w:del w:id="1022" w:author="Regina Casanova" w:date="2018-08-11T22:43:00Z">
        <w:r w:rsidRPr="00D4165C" w:rsidDel="00BC60D6">
          <w:rPr>
            <w:noProof/>
            <w:lang w:val="en-CA"/>
            <w:rPrChange w:id="1023" w:author="Owner" w:date="2018-08-12T14:44:00Z">
              <w:rPr>
                <w:noProof/>
              </w:rPr>
            </w:rPrChange>
          </w:rPr>
          <w:delText>Adv Consum Res</w:delText>
        </w:r>
      </w:del>
      <w:r w:rsidRPr="00D4165C">
        <w:rPr>
          <w:noProof/>
          <w:lang w:val="en-CA"/>
          <w:rPrChange w:id="1024" w:author="Owner" w:date="2018-08-12T14:44:00Z">
            <w:rPr>
              <w:noProof/>
            </w:rPr>
          </w:rPrChange>
        </w:rPr>
        <w:t xml:space="preserve">. 1987;14(1):218–222. 5p. 1 Diagram. </w:t>
      </w:r>
    </w:p>
    <w:p w14:paraId="6E856404" w14:textId="5CF032C8" w:rsidR="000A0E57" w:rsidRPr="00D4165C" w:rsidRDefault="000A0E57" w:rsidP="000A0E57">
      <w:pPr>
        <w:widowControl w:val="0"/>
        <w:autoSpaceDE w:val="0"/>
        <w:autoSpaceDN w:val="0"/>
        <w:adjustRightInd w:val="0"/>
        <w:spacing w:line="360" w:lineRule="auto"/>
        <w:ind w:left="640" w:hanging="640"/>
        <w:rPr>
          <w:noProof/>
          <w:lang w:val="en-CA"/>
          <w:rPrChange w:id="1025" w:author="Owner" w:date="2018-08-12T14:44:00Z">
            <w:rPr>
              <w:noProof/>
            </w:rPr>
          </w:rPrChange>
        </w:rPr>
      </w:pPr>
      <w:r w:rsidRPr="00D4165C">
        <w:rPr>
          <w:noProof/>
          <w:lang w:val="en-CA"/>
          <w:rPrChange w:id="1026" w:author="Owner" w:date="2018-08-12T14:44:00Z">
            <w:rPr>
              <w:noProof/>
            </w:rPr>
          </w:rPrChange>
        </w:rPr>
        <w:t xml:space="preserve">3. </w:t>
      </w:r>
      <w:r w:rsidRPr="00D4165C">
        <w:rPr>
          <w:noProof/>
          <w:lang w:val="en-CA"/>
          <w:rPrChange w:id="1027" w:author="Owner" w:date="2018-08-12T14:44:00Z">
            <w:rPr>
              <w:noProof/>
            </w:rPr>
          </w:rPrChange>
        </w:rPr>
        <w:tab/>
        <w:t xml:space="preserve">Reader TW, Gillespie A, Roberts J. Patient complaints in healthcare systems: a systematic review and coding taxonomy. </w:t>
      </w:r>
      <w:ins w:id="1028" w:author="Regina Casanova" w:date="2018-08-11T22:43:00Z">
        <w:r w:rsidR="000B64D4" w:rsidRPr="00D4165C">
          <w:rPr>
            <w:lang w:val="en-CA"/>
            <w:rPrChange w:id="1029" w:author="Owner" w:date="2018-08-12T14:44:00Z">
              <w:rPr/>
            </w:rPrChange>
          </w:rPr>
          <w:t xml:space="preserve">BMJ Quality &amp; </w:t>
        </w:r>
      </w:ins>
      <w:ins w:id="1030" w:author="Regina Casanova" w:date="2018-08-11T22:44:00Z">
        <w:r w:rsidR="000B64D4" w:rsidRPr="00D4165C">
          <w:rPr>
            <w:lang w:val="en-CA"/>
            <w:rPrChange w:id="1031" w:author="Owner" w:date="2018-08-12T14:44:00Z">
              <w:rPr/>
            </w:rPrChange>
          </w:rPr>
          <w:t>S</w:t>
        </w:r>
      </w:ins>
      <w:ins w:id="1032" w:author="Regina Casanova" w:date="2018-08-11T22:43:00Z">
        <w:r w:rsidR="000B64D4" w:rsidRPr="00D4165C">
          <w:rPr>
            <w:lang w:val="en-CA"/>
            <w:rPrChange w:id="1033" w:author="Owner" w:date="2018-08-12T14:44:00Z">
              <w:rPr/>
            </w:rPrChange>
          </w:rPr>
          <w:t>afety</w:t>
        </w:r>
      </w:ins>
      <w:del w:id="1034" w:author="Regina Casanova" w:date="2018-08-11T22:43:00Z">
        <w:r w:rsidRPr="00D4165C" w:rsidDel="000B64D4">
          <w:rPr>
            <w:noProof/>
            <w:lang w:val="en-CA"/>
            <w:rPrChange w:id="1035" w:author="Owner" w:date="2018-08-12T14:44:00Z">
              <w:rPr>
                <w:noProof/>
              </w:rPr>
            </w:rPrChange>
          </w:rPr>
          <w:delText>BMJ Qual Saf</w:delText>
        </w:r>
      </w:del>
      <w:r w:rsidRPr="00D4165C">
        <w:rPr>
          <w:noProof/>
          <w:lang w:val="en-CA"/>
          <w:rPrChange w:id="1036" w:author="Owner" w:date="2018-08-12T14:44:00Z">
            <w:rPr>
              <w:noProof/>
            </w:rPr>
          </w:rPrChange>
        </w:rPr>
        <w:t>. 2014;23(May):6781.</w:t>
      </w:r>
      <w:del w:id="1037" w:author="Regina Casanova" w:date="2018-08-11T22:33:00Z">
        <w:r w:rsidRPr="00D4165C" w:rsidDel="00E53FFA">
          <w:rPr>
            <w:noProof/>
            <w:lang w:val="en-CA"/>
            <w:rPrChange w:id="1038" w:author="Owner" w:date="2018-08-12T14:44:00Z">
              <w:rPr>
                <w:noProof/>
              </w:rPr>
            </w:rPrChange>
          </w:rPr>
          <w:delText xml:space="preserve"> Reader TW, Gillespie A, Roberts J. Patient c.</w:delText>
        </w:r>
      </w:del>
      <w:r w:rsidRPr="00D4165C">
        <w:rPr>
          <w:noProof/>
          <w:lang w:val="en-CA"/>
          <w:rPrChange w:id="1039" w:author="Owner" w:date="2018-08-12T14:44:00Z">
            <w:rPr>
              <w:noProof/>
            </w:rPr>
          </w:rPrChange>
        </w:rPr>
        <w:t xml:space="preserve"> </w:t>
      </w:r>
    </w:p>
    <w:p w14:paraId="0E5AD5D5" w14:textId="77777777"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40" w:author="Owner" w:date="2018-08-12T14:44:00Z">
            <w:rPr>
              <w:noProof/>
            </w:rPr>
          </w:rPrChange>
        </w:rPr>
        <w:t xml:space="preserve">4. </w:t>
      </w:r>
      <w:r w:rsidRPr="00D4165C">
        <w:rPr>
          <w:noProof/>
          <w:lang w:val="en-CA"/>
          <w:rPrChange w:id="1041" w:author="Owner" w:date="2018-08-12T14:44:00Z">
            <w:rPr>
              <w:noProof/>
            </w:rPr>
          </w:rPrChange>
        </w:rPr>
        <w:tab/>
        <w:t xml:space="preserve">Hospital Consumer Assessment of Healthcare Providers and Systems. The HCAHPS Survey – Frequently Asked Questions. Centers for Medicare and Medicaid. </w:t>
      </w:r>
      <w:r w:rsidRPr="000A0E57">
        <w:rPr>
          <w:noProof/>
        </w:rPr>
        <w:t xml:space="preserve">2016;1–6. </w:t>
      </w:r>
    </w:p>
    <w:p w14:paraId="4DCA00E7" w14:textId="76F5C47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del w:id="1042" w:author="Regina Casanova" w:date="2018-08-11T22:15:00Z">
        <w:r w:rsidRPr="000A0E57" w:rsidDel="000A0E57">
          <w:rPr>
            <w:noProof/>
          </w:rPr>
          <w:delText>Available from:</w:delText>
        </w:r>
      </w:del>
      <w:ins w:id="1043" w:author="Regina Casanova" w:date="2018-08-11T22:15:00Z">
        <w:r>
          <w:rPr>
            <w:noProof/>
          </w:rPr>
          <w:t>Disponible en:</w:t>
        </w:r>
      </w:ins>
      <w:r w:rsidRPr="000A0E57">
        <w:rPr>
          <w:noProof/>
        </w:rPr>
        <w:t xml:space="preserve"> https://www.legifrance.gouv.fr/affichTexte.do?cidTexte=JORFTEXT000000742206</w:t>
      </w:r>
    </w:p>
    <w:p w14:paraId="5991846B" w14:textId="57F3D173" w:rsidR="000A0E57" w:rsidRPr="00D4165C" w:rsidRDefault="000A0E57" w:rsidP="000A0E57">
      <w:pPr>
        <w:widowControl w:val="0"/>
        <w:autoSpaceDE w:val="0"/>
        <w:autoSpaceDN w:val="0"/>
        <w:adjustRightInd w:val="0"/>
        <w:spacing w:line="360" w:lineRule="auto"/>
        <w:ind w:left="640" w:hanging="640"/>
        <w:rPr>
          <w:noProof/>
          <w:lang w:val="en-CA"/>
          <w:rPrChange w:id="1044" w:author="Owner" w:date="2018-08-12T14:44:00Z">
            <w:rPr>
              <w:noProof/>
            </w:rPr>
          </w:rPrChange>
        </w:rPr>
      </w:pPr>
      <w:r w:rsidRPr="00D4165C">
        <w:rPr>
          <w:noProof/>
          <w:lang w:val="en-CA"/>
          <w:rPrChange w:id="1045" w:author="Owner" w:date="2018-08-12T14:44:00Z">
            <w:rPr>
              <w:noProof/>
            </w:rPr>
          </w:rPrChange>
        </w:rPr>
        <w:t xml:space="preserve">6. </w:t>
      </w:r>
      <w:r w:rsidRPr="00D4165C">
        <w:rPr>
          <w:noProof/>
          <w:lang w:val="en-CA"/>
          <w:rPrChange w:id="1046" w:author="Owner" w:date="2018-08-12T14:44:00Z">
            <w:rPr>
              <w:noProof/>
            </w:rPr>
          </w:rPrChange>
        </w:rPr>
        <w:tab/>
        <w:t xml:space="preserve">Schoenfelder T, Klewer J, Kugler J. Determinants of patient satisfaction: A study among 39 hospitals in an in-patient setting in Germany. </w:t>
      </w:r>
      <w:ins w:id="1047" w:author="Regina Casanova" w:date="2018-08-11T22:44:00Z">
        <w:r w:rsidR="00957AC3" w:rsidRPr="00D4165C">
          <w:rPr>
            <w:lang w:val="en-CA"/>
            <w:rPrChange w:id="1048" w:author="Owner" w:date="2018-08-12T14:44:00Z">
              <w:rPr/>
            </w:rPrChange>
          </w:rPr>
          <w:t>International Journal for Quality in Health Care</w:t>
        </w:r>
      </w:ins>
      <w:del w:id="1049" w:author="Regina Casanova" w:date="2018-08-11T22:44:00Z">
        <w:r w:rsidRPr="00D4165C" w:rsidDel="00957AC3">
          <w:rPr>
            <w:noProof/>
            <w:lang w:val="en-CA"/>
            <w:rPrChange w:id="1050" w:author="Owner" w:date="2018-08-12T14:44:00Z">
              <w:rPr>
                <w:noProof/>
              </w:rPr>
            </w:rPrChange>
          </w:rPr>
          <w:delText>Int J Qual Heal Care</w:delText>
        </w:r>
      </w:del>
      <w:r w:rsidRPr="00D4165C">
        <w:rPr>
          <w:noProof/>
          <w:lang w:val="en-CA"/>
          <w:rPrChange w:id="1051" w:author="Owner" w:date="2018-08-12T14:44:00Z">
            <w:rPr>
              <w:noProof/>
            </w:rPr>
          </w:rPrChange>
        </w:rPr>
        <w:t xml:space="preserve">. 2011 Oct;23(5):503–9. </w:t>
      </w:r>
    </w:p>
    <w:p w14:paraId="3E91E94B" w14:textId="4D422498"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52" w:author="Owner" w:date="2018-08-12T14:44:00Z">
            <w:rPr>
              <w:noProof/>
            </w:rPr>
          </w:rPrChange>
        </w:rPr>
        <w:t xml:space="preserve">7. </w:t>
      </w:r>
      <w:r w:rsidRPr="00D4165C">
        <w:rPr>
          <w:noProof/>
          <w:lang w:val="en-CA"/>
          <w:rPrChange w:id="1053" w:author="Owner" w:date="2018-08-12T14:44:00Z">
            <w:rPr>
              <w:noProof/>
            </w:rPr>
          </w:rPrChange>
        </w:rPr>
        <w:tab/>
        <w:t xml:space="preserve">Department of Health. The NHS Plan: a plan for investment, a plan for reform. </w:t>
      </w:r>
      <w:del w:id="1054" w:author="Regina Casanova" w:date="2018-08-11T22:47:00Z">
        <w:r w:rsidRPr="00D4165C" w:rsidDel="00B026BE">
          <w:rPr>
            <w:noProof/>
            <w:lang w:val="en-CA"/>
            <w:rPrChange w:id="1055" w:author="Owner" w:date="2018-08-12T14:44:00Z">
              <w:rPr>
                <w:noProof/>
              </w:rPr>
            </w:rPrChange>
          </w:rPr>
          <w:delText>C 4818I</w:delText>
        </w:r>
      </w:del>
      <w:ins w:id="1056" w:author="Regina Casanova" w:date="2018-08-11T22:47:00Z">
        <w:r w:rsidR="00B026BE">
          <w:rPr>
            <w:noProof/>
          </w:rPr>
          <w:t>The NHS Plan</w:t>
        </w:r>
      </w:ins>
      <w:r w:rsidRPr="000A0E57">
        <w:rPr>
          <w:noProof/>
        </w:rPr>
        <w:t xml:space="preserve">. 2000;Cm 4818-I:144 p. </w:t>
      </w:r>
    </w:p>
    <w:p w14:paraId="7EAFB5B6" w14:textId="77777777" w:rsidR="000A0E57" w:rsidRPr="00D4165C" w:rsidRDefault="000A0E57" w:rsidP="000A0E57">
      <w:pPr>
        <w:widowControl w:val="0"/>
        <w:autoSpaceDE w:val="0"/>
        <w:autoSpaceDN w:val="0"/>
        <w:adjustRightInd w:val="0"/>
        <w:spacing w:line="360" w:lineRule="auto"/>
        <w:ind w:left="640" w:hanging="640"/>
        <w:rPr>
          <w:noProof/>
          <w:lang w:val="en-CA"/>
          <w:rPrChange w:id="1057" w:author="Owner" w:date="2018-08-12T14:44:00Z">
            <w:rPr>
              <w:noProof/>
            </w:rPr>
          </w:rPrChange>
        </w:rPr>
      </w:pPr>
      <w:r w:rsidRPr="000A0E57">
        <w:rPr>
          <w:noProof/>
        </w:rPr>
        <w:t xml:space="preserve">8. </w:t>
      </w:r>
      <w:r w:rsidRPr="000A0E57">
        <w:rPr>
          <w:noProof/>
        </w:rPr>
        <w:tab/>
        <w:t xml:space="preserve">Cubillas JJ, Ramos MI, Feito FR, González JM, Gersol R, Ramos MB. </w:t>
      </w:r>
      <w:r w:rsidRPr="00D4165C">
        <w:rPr>
          <w:noProof/>
          <w:lang w:val="en-CA"/>
          <w:rPrChange w:id="1058" w:author="Owner" w:date="2018-08-12T14:44:00Z">
            <w:rPr>
              <w:noProof/>
            </w:rPr>
          </w:rPrChange>
        </w:rPr>
        <w:t xml:space="preserve">[Importance of health CRM in pandemics and health alerts]. Aten Primaria. 2015 May 1;47(5):267–72. </w:t>
      </w:r>
    </w:p>
    <w:p w14:paraId="35DB14A8" w14:textId="1BDB318C" w:rsidR="000A0E57" w:rsidRPr="00D4165C" w:rsidRDefault="000A0E57" w:rsidP="000A0E57">
      <w:pPr>
        <w:widowControl w:val="0"/>
        <w:autoSpaceDE w:val="0"/>
        <w:autoSpaceDN w:val="0"/>
        <w:adjustRightInd w:val="0"/>
        <w:spacing w:line="360" w:lineRule="auto"/>
        <w:ind w:left="640" w:hanging="640"/>
        <w:rPr>
          <w:noProof/>
          <w:lang w:val="en-CA"/>
          <w:rPrChange w:id="1059" w:author="Owner" w:date="2018-08-12T14:44:00Z">
            <w:rPr>
              <w:noProof/>
            </w:rPr>
          </w:rPrChange>
        </w:rPr>
      </w:pPr>
      <w:r w:rsidRPr="00D4165C">
        <w:rPr>
          <w:noProof/>
          <w:lang w:val="en-CA"/>
          <w:rPrChange w:id="1060" w:author="Owner" w:date="2018-08-12T14:44:00Z">
            <w:rPr>
              <w:noProof/>
            </w:rPr>
          </w:rPrChange>
        </w:rPr>
        <w:t xml:space="preserve">9. </w:t>
      </w:r>
      <w:r w:rsidRPr="00D4165C">
        <w:rPr>
          <w:noProof/>
          <w:lang w:val="en-CA"/>
          <w:rPrChange w:id="1061" w:author="Owner" w:date="2018-08-12T14:44:00Z">
            <w:rPr>
              <w:noProof/>
            </w:rPr>
          </w:rPrChange>
        </w:rPr>
        <w:tab/>
        <w:t>Notes on User Centered Design Process (UCD) [Internet]. [cit</w:t>
      </w:r>
      <w:ins w:id="1062" w:author="Regina Casanova" w:date="2018-08-11T22:33:00Z">
        <w:r w:rsidR="00E53FFA" w:rsidRPr="00D4165C">
          <w:rPr>
            <w:noProof/>
            <w:lang w:val="en-CA"/>
            <w:rPrChange w:id="1063" w:author="Owner" w:date="2018-08-12T14:44:00Z">
              <w:rPr>
                <w:noProof/>
              </w:rPr>
            </w:rPrChange>
          </w:rPr>
          <w:t>ado 24 May</w:t>
        </w:r>
      </w:ins>
      <w:del w:id="1064" w:author="Regina Casanova" w:date="2018-08-11T22:33:00Z">
        <w:r w:rsidRPr="00D4165C" w:rsidDel="00E53FFA">
          <w:rPr>
            <w:noProof/>
            <w:lang w:val="en-CA"/>
            <w:rPrChange w:id="1065" w:author="Owner" w:date="2018-08-12T14:44:00Z">
              <w:rPr>
                <w:noProof/>
              </w:rPr>
            </w:rPrChange>
          </w:rPr>
          <w:delText xml:space="preserve">ed </w:delText>
        </w:r>
      </w:del>
      <w:ins w:id="1066" w:author="Regina Casanova" w:date="2018-08-11T22:33:00Z">
        <w:r w:rsidR="00E53FFA" w:rsidRPr="00D4165C">
          <w:rPr>
            <w:noProof/>
            <w:lang w:val="en-CA"/>
            <w:rPrChange w:id="1067" w:author="Owner" w:date="2018-08-12T14:44:00Z">
              <w:rPr>
                <w:noProof/>
              </w:rPr>
            </w:rPrChange>
          </w:rPr>
          <w:t xml:space="preserve"> </w:t>
        </w:r>
      </w:ins>
      <w:r w:rsidRPr="00D4165C">
        <w:rPr>
          <w:noProof/>
          <w:lang w:val="en-CA"/>
          <w:rPrChange w:id="1068" w:author="Owner" w:date="2018-08-12T14:44:00Z">
            <w:rPr>
              <w:noProof/>
            </w:rPr>
          </w:rPrChange>
        </w:rPr>
        <w:t>2017</w:t>
      </w:r>
      <w:del w:id="1069" w:author="Regina Casanova" w:date="2018-08-11T22:33:00Z">
        <w:r w:rsidRPr="00D4165C" w:rsidDel="00E53FFA">
          <w:rPr>
            <w:noProof/>
            <w:lang w:val="en-CA"/>
            <w:rPrChange w:id="1070" w:author="Owner" w:date="2018-08-12T14:44:00Z">
              <w:rPr>
                <w:noProof/>
              </w:rPr>
            </w:rPrChange>
          </w:rPr>
          <w:delText xml:space="preserve"> May 24</w:delText>
        </w:r>
      </w:del>
      <w:r w:rsidRPr="00D4165C">
        <w:rPr>
          <w:noProof/>
          <w:lang w:val="en-CA"/>
          <w:rPrChange w:id="1071" w:author="Owner" w:date="2018-08-12T14:44:00Z">
            <w:rPr>
              <w:noProof/>
            </w:rPr>
          </w:rPrChange>
        </w:rPr>
        <w:t xml:space="preserve">]. </w:t>
      </w:r>
      <w:del w:id="1072" w:author="Regina Casanova" w:date="2018-08-11T22:15:00Z">
        <w:r w:rsidRPr="00D4165C" w:rsidDel="000A0E57">
          <w:rPr>
            <w:noProof/>
            <w:lang w:val="en-CA"/>
            <w:rPrChange w:id="1073" w:author="Owner" w:date="2018-08-12T14:44:00Z">
              <w:rPr>
                <w:noProof/>
              </w:rPr>
            </w:rPrChange>
          </w:rPr>
          <w:delText>Available from:</w:delText>
        </w:r>
      </w:del>
      <w:ins w:id="1074" w:author="Regina Casanova" w:date="2018-08-11T22:15:00Z">
        <w:r w:rsidRPr="00D4165C">
          <w:rPr>
            <w:noProof/>
            <w:lang w:val="en-CA"/>
            <w:rPrChange w:id="1075" w:author="Owner" w:date="2018-08-12T14:44:00Z">
              <w:rPr>
                <w:noProof/>
              </w:rPr>
            </w:rPrChange>
          </w:rPr>
          <w:t>Disponible en:</w:t>
        </w:r>
      </w:ins>
      <w:r w:rsidRPr="00D4165C">
        <w:rPr>
          <w:noProof/>
          <w:lang w:val="en-CA"/>
          <w:rPrChange w:id="1076" w:author="Owner" w:date="2018-08-12T14:44:00Z">
            <w:rPr>
              <w:noProof/>
            </w:rPr>
          </w:rPrChange>
        </w:rPr>
        <w:t xml:space="preserve"> https://www.w3.org/WAI/redesign/ucd</w:t>
      </w:r>
    </w:p>
    <w:p w14:paraId="30B44F84" w14:textId="3320EFEE" w:rsidR="000A0E57" w:rsidRPr="00D4165C" w:rsidRDefault="000A0E57" w:rsidP="000A0E57">
      <w:pPr>
        <w:widowControl w:val="0"/>
        <w:autoSpaceDE w:val="0"/>
        <w:autoSpaceDN w:val="0"/>
        <w:adjustRightInd w:val="0"/>
        <w:spacing w:line="360" w:lineRule="auto"/>
        <w:ind w:left="640" w:hanging="640"/>
        <w:rPr>
          <w:noProof/>
          <w:lang w:val="en-CA"/>
          <w:rPrChange w:id="1077" w:author="Owner" w:date="2018-08-12T14:44:00Z">
            <w:rPr>
              <w:noProof/>
            </w:rPr>
          </w:rPrChange>
        </w:rPr>
      </w:pPr>
      <w:r w:rsidRPr="00D4165C">
        <w:rPr>
          <w:noProof/>
          <w:lang w:val="en-CA"/>
          <w:rPrChange w:id="1078" w:author="Owner" w:date="2018-08-12T14:44:00Z">
            <w:rPr>
              <w:noProof/>
            </w:rPr>
          </w:rPrChange>
        </w:rPr>
        <w:t xml:space="preserve">10. </w:t>
      </w:r>
      <w:r w:rsidRPr="00D4165C">
        <w:rPr>
          <w:noProof/>
          <w:lang w:val="en-CA"/>
          <w:rPrChange w:id="1079" w:author="Owner" w:date="2018-08-12T14:44:00Z">
            <w:rPr>
              <w:noProof/>
            </w:rPr>
          </w:rPrChange>
        </w:rPr>
        <w:tab/>
        <w:t xml:space="preserve">International Organization for Standardization. ISO 9241-210: Ergonomics </w:t>
      </w:r>
      <w:r w:rsidRPr="00D4165C">
        <w:rPr>
          <w:noProof/>
          <w:lang w:val="en-CA"/>
          <w:rPrChange w:id="1080" w:author="Owner" w:date="2018-08-12T14:44:00Z">
            <w:rPr>
              <w:noProof/>
            </w:rPr>
          </w:rPrChange>
        </w:rPr>
        <w:lastRenderedPageBreak/>
        <w:t xml:space="preserve">of human–system interaction - Human-centred design for interactive systems. </w:t>
      </w:r>
      <w:ins w:id="1081" w:author="Regina Casanova" w:date="2018-08-11T22:48:00Z">
        <w:r w:rsidR="00B026BE" w:rsidRPr="00D4165C">
          <w:rPr>
            <w:lang w:val="en-CA"/>
            <w:rPrChange w:id="1082" w:author="Owner" w:date="2018-08-12T14:44:00Z">
              <w:rPr/>
            </w:rPrChange>
          </w:rPr>
          <w:t>International Organization for Standardization</w:t>
        </w:r>
      </w:ins>
      <w:del w:id="1083" w:author="Regina Casanova" w:date="2018-08-11T22:48:00Z">
        <w:r w:rsidRPr="00D4165C" w:rsidDel="00B026BE">
          <w:rPr>
            <w:noProof/>
            <w:lang w:val="en-CA"/>
            <w:rPrChange w:id="1084" w:author="Owner" w:date="2018-08-12T14:44:00Z">
              <w:rPr>
                <w:noProof/>
              </w:rPr>
            </w:rPrChange>
          </w:rPr>
          <w:delText>Int Organ Stand</w:delText>
        </w:r>
      </w:del>
      <w:r w:rsidRPr="00D4165C">
        <w:rPr>
          <w:noProof/>
          <w:lang w:val="en-CA"/>
          <w:rPrChange w:id="1085" w:author="Owner" w:date="2018-08-12T14:44:00Z">
            <w:rPr>
              <w:noProof/>
            </w:rPr>
          </w:rPrChange>
        </w:rPr>
        <w:t xml:space="preserve">. 2010;2010:32. </w:t>
      </w:r>
    </w:p>
    <w:p w14:paraId="105B56AB" w14:textId="4660D40D"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086" w:author="Owner" w:date="2018-08-12T14:44:00Z">
            <w:rPr>
              <w:noProof/>
            </w:rPr>
          </w:rPrChange>
        </w:rPr>
        <w:t xml:space="preserve">11. </w:t>
      </w:r>
      <w:r w:rsidRPr="00D4165C">
        <w:rPr>
          <w:noProof/>
          <w:lang w:val="en-CA"/>
          <w:rPrChange w:id="1087" w:author="Owner" w:date="2018-08-12T14:44:00Z">
            <w:rPr>
              <w:noProof/>
            </w:rPr>
          </w:rPrChange>
        </w:rPr>
        <w:tab/>
        <w:t xml:space="preserve">Health Services Review Council. Guide to Complaint Handling in Health Care Services. </w:t>
      </w:r>
      <w:r w:rsidRPr="000A0E57">
        <w:rPr>
          <w:noProof/>
        </w:rPr>
        <w:t>2005</w:t>
      </w:r>
      <w:ins w:id="1088" w:author="Regina Casanova" w:date="2018-08-11T22:34:00Z">
        <w:r w:rsidR="00E53FFA" w:rsidRPr="00E53FFA">
          <w:rPr>
            <w:noProof/>
          </w:rPr>
          <w:t xml:space="preserve"> </w:t>
        </w:r>
        <w:r w:rsidR="00E53FFA">
          <w:rPr>
            <w:noProof/>
          </w:rPr>
          <w:t>reviewed 2011. 46pp.</w:t>
        </w:r>
      </w:ins>
      <w:del w:id="1089" w:author="Regina Casanova" w:date="2018-08-11T22:34:00Z">
        <w:r w:rsidRPr="000A0E57" w:rsidDel="00E53FFA">
          <w:rPr>
            <w:noProof/>
          </w:rPr>
          <w:delText>;</w:delText>
        </w:r>
      </w:del>
      <w:r w:rsidRPr="000A0E57">
        <w:rPr>
          <w:noProof/>
        </w:rPr>
        <w:t xml:space="preserve"> </w:t>
      </w:r>
    </w:p>
    <w:p w14:paraId="1B189E30" w14:textId="773D08D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ins w:id="1090" w:author="Regina Casanova" w:date="2018-08-16T17:11:00Z">
        <w:r w:rsidR="00312300">
          <w:rPr>
            <w:noProof/>
          </w:rPr>
          <w:t>Ministerio de Salud del Per</w:t>
        </w:r>
      </w:ins>
      <w:ins w:id="1091" w:author="Regina Casanova" w:date="2018-08-16T17:12:00Z">
        <w:r w:rsidR="00312300">
          <w:rPr>
            <w:noProof/>
          </w:rPr>
          <w:t>ú</w:t>
        </w:r>
      </w:ins>
      <w:ins w:id="1092" w:author="Regina Casanova" w:date="2018-08-11T22:34:00Z">
        <w:r w:rsidR="00E53FFA" w:rsidRPr="00C126C6">
          <w:rPr>
            <w:noProof/>
          </w:rPr>
          <w:t xml:space="preserve">. </w:t>
        </w:r>
        <w:r w:rsidR="00625488" w:rsidRPr="00625488">
          <w:rPr>
            <w:noProof/>
            <w:color w:val="FF0000"/>
            <w:rPrChange w:id="1093" w:author="Owner" w:date="2018-08-12T15:44:00Z">
              <w:rPr>
                <w:noProof/>
              </w:rPr>
            </w:rPrChange>
          </w:rPr>
          <w:t>Decreto Supremo</w:t>
        </w:r>
        <w:r w:rsidR="00E53FFA" w:rsidRPr="00C126C6">
          <w:rPr>
            <w:noProof/>
          </w:rPr>
          <w:t xml:space="preserve"> N</w:t>
        </w:r>
        <w:r w:rsidR="00E53FFA" w:rsidRPr="00C126C6">
          <w:rPr>
            <w:noProof/>
            <w:vertAlign w:val="superscript"/>
          </w:rPr>
          <w:t>o</w:t>
        </w:r>
        <w:r w:rsidR="00E53FFA" w:rsidRPr="00C126C6">
          <w:rPr>
            <w:noProof/>
          </w:rPr>
          <w:t xml:space="preserve"> 030-2016-SA. </w:t>
        </w:r>
        <w:r w:rsidR="00E53FFA">
          <w:rPr>
            <w:noProof/>
          </w:rPr>
          <w:t>[publicado 27 Jul 2016, citado 14 Mar 2018]</w:t>
        </w:r>
      </w:ins>
      <w:del w:id="1094" w:author="Regina Casanova" w:date="2018-08-11T22:34:00Z">
        <w:r w:rsidRPr="000A0E57" w:rsidDel="00E53FFA">
          <w:rPr>
            <w:noProof/>
          </w:rPr>
          <w:delText>El Peruano. DECRETO SUPREMO N</w:delText>
        </w:r>
        <w:r w:rsidRPr="000A0E57" w:rsidDel="00E53FFA">
          <w:rPr>
            <w:noProof/>
            <w:vertAlign w:val="superscript"/>
          </w:rPr>
          <w:delText>o</w:delText>
        </w:r>
        <w:r w:rsidRPr="000A0E57" w:rsidDel="00E53FFA">
          <w:rPr>
            <w:noProof/>
          </w:rPr>
          <w:delText xml:space="preserve"> 030-2016-SA.</w:delText>
        </w:r>
      </w:del>
      <w:r w:rsidRPr="000A0E57">
        <w:rPr>
          <w:noProof/>
        </w:rPr>
        <w:t xml:space="preserve"> </w:t>
      </w:r>
    </w:p>
    <w:p w14:paraId="1A795688" w14:textId="3620E4B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ins w:id="1095" w:author="Regina Casanova" w:date="2018-08-11T22:35:00Z">
        <w:r w:rsidR="00E53FFA">
          <w:rPr>
            <w:noProof/>
          </w:rPr>
          <w:t>ado 16 Dic</w:t>
        </w:r>
      </w:ins>
      <w:del w:id="1096" w:author="Regina Casanova" w:date="2018-08-11T22:35:00Z">
        <w:r w:rsidRPr="000A0E57" w:rsidDel="00E53FFA">
          <w:rPr>
            <w:noProof/>
          </w:rPr>
          <w:delText>ed</w:delText>
        </w:r>
      </w:del>
      <w:r w:rsidRPr="000A0E57">
        <w:rPr>
          <w:noProof/>
        </w:rPr>
        <w:t xml:space="preserve"> 2017</w:t>
      </w:r>
      <w:del w:id="1097" w:author="Regina Casanova" w:date="2018-08-11T22:35:00Z">
        <w:r w:rsidRPr="000A0E57" w:rsidDel="00E53FFA">
          <w:rPr>
            <w:noProof/>
          </w:rPr>
          <w:delText xml:space="preserve"> Dec 16</w:delText>
        </w:r>
      </w:del>
      <w:r w:rsidRPr="000A0E57">
        <w:rPr>
          <w:noProof/>
        </w:rPr>
        <w:t xml:space="preserve">]. </w:t>
      </w:r>
      <w:del w:id="1098" w:author="Regina Casanova" w:date="2018-08-11T22:15:00Z">
        <w:r w:rsidRPr="000A0E57" w:rsidDel="000A0E57">
          <w:rPr>
            <w:noProof/>
          </w:rPr>
          <w:delText>Available from:</w:delText>
        </w:r>
      </w:del>
      <w:ins w:id="1099" w:author="Regina Casanova" w:date="2018-08-11T22:15:00Z">
        <w:r>
          <w:rPr>
            <w:noProof/>
          </w:rPr>
          <w:t>Disponible en:</w:t>
        </w:r>
      </w:ins>
      <w:r w:rsidRPr="000A0E57">
        <w:rPr>
          <w:noProof/>
        </w:rPr>
        <w:t xml:space="preserve"> https://gestion.pe/panelg/susalud-tecnologia-digital-al-servicio-ciudadanos-y-gestores-2197181</w:t>
      </w:r>
    </w:p>
    <w:p w14:paraId="3BF950A2" w14:textId="68C59DA2"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100" w:author="Owner" w:date="2018-08-12T14:44:00Z">
            <w:rPr>
              <w:noProof/>
            </w:rPr>
          </w:rPrChange>
        </w:rPr>
        <w:t xml:space="preserve">14. </w:t>
      </w:r>
      <w:r w:rsidRPr="00D4165C">
        <w:rPr>
          <w:noProof/>
          <w:lang w:val="en-CA"/>
          <w:rPrChange w:id="1101" w:author="Owner" w:date="2018-08-12T14:44:00Z">
            <w:rPr>
              <w:noProof/>
            </w:rPr>
          </w:rPrChange>
        </w:rPr>
        <w:tab/>
        <w:t xml:space="preserve">Al-Abri R, Al-Balushi A. Patient satisfaction survey as a tool towards quality improvement. </w:t>
      </w:r>
      <w:ins w:id="1102" w:author="Regina Casanova" w:date="2018-08-11T22:48:00Z">
        <w:r w:rsidR="00B026BE">
          <w:t>Oman Medical Journal</w:t>
        </w:r>
      </w:ins>
      <w:del w:id="1103" w:author="Regina Casanova" w:date="2018-08-11T22:48:00Z">
        <w:r w:rsidRPr="000A0E57" w:rsidDel="00B026BE">
          <w:rPr>
            <w:noProof/>
          </w:rPr>
          <w:delText>Oman Med J</w:delText>
        </w:r>
      </w:del>
      <w:r w:rsidRPr="000A0E57">
        <w:rPr>
          <w:noProof/>
        </w:rPr>
        <w:t xml:space="preserve">. 2014 Jan;29(1):3–7. </w:t>
      </w:r>
    </w:p>
    <w:p w14:paraId="66973DA7" w14:textId="777777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14:paraId="53251199" w14:textId="50D028A5" w:rsidR="000A0E57" w:rsidRPr="00D4165C" w:rsidRDefault="000A0E57" w:rsidP="000A0E57">
      <w:pPr>
        <w:widowControl w:val="0"/>
        <w:autoSpaceDE w:val="0"/>
        <w:autoSpaceDN w:val="0"/>
        <w:adjustRightInd w:val="0"/>
        <w:spacing w:line="360" w:lineRule="auto"/>
        <w:ind w:left="640" w:hanging="640"/>
        <w:rPr>
          <w:noProof/>
          <w:lang w:val="en-CA"/>
          <w:rPrChange w:id="1104" w:author="Owner" w:date="2018-08-12T14:44:00Z">
            <w:rPr>
              <w:noProof/>
            </w:rPr>
          </w:rPrChange>
        </w:rPr>
      </w:pPr>
      <w:r w:rsidRPr="000A0E57">
        <w:rPr>
          <w:noProof/>
        </w:rPr>
        <w:t xml:space="preserve">16. </w:t>
      </w:r>
      <w:r w:rsidRPr="000A0E57">
        <w:rPr>
          <w:noProof/>
        </w:rPr>
        <w:tab/>
        <w:t xml:space="preserve">Chang M, Alemán MC, García R, Miranda RJ. Evaluación de la calidad de la atención médica en el subsistema de urgencias del municipio 10 de octubre, 1997. </w:t>
      </w:r>
      <w:r w:rsidRPr="00D4165C">
        <w:rPr>
          <w:noProof/>
          <w:lang w:val="en-CA"/>
          <w:rPrChange w:id="1105" w:author="Owner" w:date="2018-08-12T14:44:00Z">
            <w:rPr>
              <w:noProof/>
            </w:rPr>
          </w:rPrChange>
        </w:rPr>
        <w:t>Rev</w:t>
      </w:r>
      <w:ins w:id="1106" w:author="Regina Casanova" w:date="2018-08-11T22:49:00Z">
        <w:r w:rsidR="00FF5F23" w:rsidRPr="00D4165C">
          <w:rPr>
            <w:noProof/>
            <w:lang w:val="en-CA"/>
            <w:rPrChange w:id="1107" w:author="Owner" w:date="2018-08-12T14:44:00Z">
              <w:rPr>
                <w:noProof/>
              </w:rPr>
            </w:rPrChange>
          </w:rPr>
          <w:t>ista</w:t>
        </w:r>
      </w:ins>
      <w:r w:rsidRPr="00D4165C">
        <w:rPr>
          <w:noProof/>
          <w:lang w:val="en-CA"/>
          <w:rPrChange w:id="1108" w:author="Owner" w:date="2018-08-12T14:44:00Z">
            <w:rPr>
              <w:noProof/>
            </w:rPr>
          </w:rPrChange>
        </w:rPr>
        <w:t xml:space="preserve"> Cuba</w:t>
      </w:r>
      <w:ins w:id="1109" w:author="Regina Casanova" w:date="2018-08-11T22:49:00Z">
        <w:r w:rsidR="00FF5F23" w:rsidRPr="00D4165C">
          <w:rPr>
            <w:noProof/>
            <w:lang w:val="en-CA"/>
            <w:rPrChange w:id="1110" w:author="Owner" w:date="2018-08-12T14:44:00Z">
              <w:rPr>
                <w:noProof/>
              </w:rPr>
            </w:rPrChange>
          </w:rPr>
          <w:t>na de</w:t>
        </w:r>
      </w:ins>
      <w:r w:rsidRPr="00D4165C">
        <w:rPr>
          <w:noProof/>
          <w:lang w:val="en-CA"/>
          <w:rPrChange w:id="1111" w:author="Owner" w:date="2018-08-12T14:44:00Z">
            <w:rPr>
              <w:noProof/>
            </w:rPr>
          </w:rPrChange>
        </w:rPr>
        <w:t xml:space="preserve"> Salud Pública. 2000;24(2):110–6. </w:t>
      </w:r>
    </w:p>
    <w:p w14:paraId="502103EE" w14:textId="77D21F90" w:rsidR="000A0E57" w:rsidRPr="00D4165C" w:rsidRDefault="000A0E57" w:rsidP="000A0E57">
      <w:pPr>
        <w:widowControl w:val="0"/>
        <w:autoSpaceDE w:val="0"/>
        <w:autoSpaceDN w:val="0"/>
        <w:adjustRightInd w:val="0"/>
        <w:spacing w:line="360" w:lineRule="auto"/>
        <w:ind w:left="640" w:hanging="640"/>
        <w:rPr>
          <w:noProof/>
          <w:lang w:val="en-CA"/>
          <w:rPrChange w:id="1112" w:author="Owner" w:date="2018-08-12T14:44:00Z">
            <w:rPr>
              <w:noProof/>
            </w:rPr>
          </w:rPrChange>
        </w:rPr>
      </w:pPr>
      <w:r w:rsidRPr="00D4165C">
        <w:rPr>
          <w:noProof/>
          <w:lang w:val="en-CA"/>
          <w:rPrChange w:id="1113" w:author="Owner" w:date="2018-08-12T14:44:00Z">
            <w:rPr>
              <w:noProof/>
            </w:rPr>
          </w:rPrChange>
        </w:rPr>
        <w:t xml:space="preserve">17. </w:t>
      </w:r>
      <w:r w:rsidRPr="00D4165C">
        <w:rPr>
          <w:noProof/>
          <w:lang w:val="en-CA"/>
          <w:rPrChange w:id="1114" w:author="Owner" w:date="2018-08-12T14:44:00Z">
            <w:rPr>
              <w:noProof/>
            </w:rPr>
          </w:rPrChange>
        </w:rPr>
        <w:tab/>
        <w:t xml:space="preserve">Jenkinson C. Patients’ experiences and satisfaction with health care: results of a questionnaire study of specific aspects of care. </w:t>
      </w:r>
      <w:ins w:id="1115" w:author="Regina Casanova" w:date="2018-08-11T22:49:00Z">
        <w:r w:rsidR="00FF5F23" w:rsidRPr="00D4165C">
          <w:rPr>
            <w:lang w:val="en-CA"/>
            <w:rPrChange w:id="1116" w:author="Owner" w:date="2018-08-12T14:44:00Z">
              <w:rPr/>
            </w:rPrChange>
          </w:rPr>
          <w:t>Quality and Safety in Health Care</w:t>
        </w:r>
      </w:ins>
      <w:del w:id="1117" w:author="Regina Casanova" w:date="2018-08-11T22:49:00Z">
        <w:r w:rsidRPr="00D4165C" w:rsidDel="00FF5F23">
          <w:rPr>
            <w:noProof/>
            <w:lang w:val="en-CA"/>
            <w:rPrChange w:id="1118" w:author="Owner" w:date="2018-08-12T14:44:00Z">
              <w:rPr>
                <w:noProof/>
              </w:rPr>
            </w:rPrChange>
          </w:rPr>
          <w:delText>Qual Saf Heal Care</w:delText>
        </w:r>
      </w:del>
      <w:r w:rsidRPr="00D4165C">
        <w:rPr>
          <w:noProof/>
          <w:lang w:val="en-CA"/>
          <w:rPrChange w:id="1119" w:author="Owner" w:date="2018-08-12T14:44:00Z">
            <w:rPr>
              <w:noProof/>
            </w:rPr>
          </w:rPrChange>
        </w:rPr>
        <w:t xml:space="preserve">. 2002 Dec;11(4):335–9. </w:t>
      </w:r>
    </w:p>
    <w:p w14:paraId="1DA0AA23" w14:textId="480E5868" w:rsidR="000A0E57" w:rsidRPr="00D4165C" w:rsidRDefault="000A0E57" w:rsidP="000A0E57">
      <w:pPr>
        <w:widowControl w:val="0"/>
        <w:autoSpaceDE w:val="0"/>
        <w:autoSpaceDN w:val="0"/>
        <w:adjustRightInd w:val="0"/>
        <w:spacing w:line="360" w:lineRule="auto"/>
        <w:ind w:left="640" w:hanging="640"/>
        <w:rPr>
          <w:noProof/>
          <w:lang w:val="en-CA"/>
          <w:rPrChange w:id="1120" w:author="Owner" w:date="2018-08-12T14:44:00Z">
            <w:rPr>
              <w:noProof/>
            </w:rPr>
          </w:rPrChange>
        </w:rPr>
      </w:pPr>
      <w:r w:rsidRPr="00D4165C">
        <w:rPr>
          <w:noProof/>
          <w:lang w:val="en-CA"/>
          <w:rPrChange w:id="1121" w:author="Owner" w:date="2018-08-12T14:44:00Z">
            <w:rPr>
              <w:noProof/>
            </w:rPr>
          </w:rPrChange>
        </w:rPr>
        <w:t xml:space="preserve">18. </w:t>
      </w:r>
      <w:r w:rsidRPr="00D4165C">
        <w:rPr>
          <w:noProof/>
          <w:lang w:val="en-CA"/>
          <w:rPrChange w:id="1122" w:author="Owner" w:date="2018-08-12T14:44:00Z">
            <w:rPr>
              <w:noProof/>
            </w:rPr>
          </w:rPrChange>
        </w:rPr>
        <w:tab/>
        <w:t xml:space="preserve">Bjertnaes O a., Sjetne IS, Iversen HH. Overall patient satisfaction with hospitals: effects of patient-reported experiences and fulfilment of expectations. </w:t>
      </w:r>
      <w:ins w:id="1123" w:author="Regina Casanova" w:date="2018-08-11T22:50:00Z">
        <w:r w:rsidR="00442B99" w:rsidRPr="00D4165C">
          <w:rPr>
            <w:lang w:val="en-CA"/>
            <w:rPrChange w:id="1124" w:author="Owner" w:date="2018-08-12T14:44:00Z">
              <w:rPr/>
            </w:rPrChange>
          </w:rPr>
          <w:t>BMJ Quality &amp; Safety</w:t>
        </w:r>
      </w:ins>
      <w:del w:id="1125" w:author="Regina Casanova" w:date="2018-08-11T22:50:00Z">
        <w:r w:rsidRPr="00D4165C" w:rsidDel="00442B99">
          <w:rPr>
            <w:noProof/>
            <w:lang w:val="en-CA"/>
            <w:rPrChange w:id="1126" w:author="Owner" w:date="2018-08-12T14:44:00Z">
              <w:rPr>
                <w:noProof/>
              </w:rPr>
            </w:rPrChange>
          </w:rPr>
          <w:delText>BMJ Qual Saf</w:delText>
        </w:r>
      </w:del>
      <w:r w:rsidRPr="00D4165C">
        <w:rPr>
          <w:noProof/>
          <w:lang w:val="en-CA"/>
          <w:rPrChange w:id="1127" w:author="Owner" w:date="2018-08-12T14:44:00Z">
            <w:rPr>
              <w:noProof/>
            </w:rPr>
          </w:rPrChange>
        </w:rPr>
        <w:t xml:space="preserve">. 2012;21(1):39–46. </w:t>
      </w:r>
    </w:p>
    <w:p w14:paraId="37ABD10A" w14:textId="7D3321C8" w:rsidR="000A0E57" w:rsidRPr="00D4165C" w:rsidRDefault="000A0E57" w:rsidP="000A0E57">
      <w:pPr>
        <w:widowControl w:val="0"/>
        <w:autoSpaceDE w:val="0"/>
        <w:autoSpaceDN w:val="0"/>
        <w:adjustRightInd w:val="0"/>
        <w:spacing w:line="360" w:lineRule="auto"/>
        <w:ind w:left="640" w:hanging="640"/>
        <w:rPr>
          <w:noProof/>
          <w:lang w:val="en-CA"/>
          <w:rPrChange w:id="1128" w:author="Owner" w:date="2018-08-12T14:44:00Z">
            <w:rPr>
              <w:noProof/>
            </w:rPr>
          </w:rPrChange>
        </w:rPr>
      </w:pPr>
      <w:r w:rsidRPr="00D4165C">
        <w:rPr>
          <w:noProof/>
          <w:lang w:val="en-CA"/>
          <w:rPrChange w:id="1129" w:author="Owner" w:date="2018-08-12T14:44:00Z">
            <w:rPr>
              <w:noProof/>
            </w:rPr>
          </w:rPrChange>
        </w:rPr>
        <w:t xml:space="preserve">19. </w:t>
      </w:r>
      <w:r w:rsidRPr="00D4165C">
        <w:rPr>
          <w:noProof/>
          <w:lang w:val="en-CA"/>
          <w:rPrChange w:id="1130" w:author="Owner" w:date="2018-08-12T14:44:00Z">
            <w:rPr>
              <w:noProof/>
            </w:rPr>
          </w:rPrChange>
        </w:rPr>
        <w:tab/>
        <w:t xml:space="preserve">Jackson JL, Chamberlin J, Kroenke K. Predictors of patient satisfaction. </w:t>
      </w:r>
      <w:ins w:id="1131" w:author="Regina Casanova" w:date="2018-08-11T22:50:00Z">
        <w:r w:rsidR="00442B99" w:rsidRPr="00D4165C">
          <w:rPr>
            <w:lang w:val="en-CA"/>
            <w:rPrChange w:id="1132" w:author="Owner" w:date="2018-08-12T14:44:00Z">
              <w:rPr/>
            </w:rPrChange>
          </w:rPr>
          <w:t>Social Science &amp; Medicine</w:t>
        </w:r>
      </w:ins>
      <w:del w:id="1133" w:author="Regina Casanova" w:date="2018-08-11T22:50:00Z">
        <w:r w:rsidRPr="00D4165C" w:rsidDel="00442B99">
          <w:rPr>
            <w:noProof/>
            <w:lang w:val="en-CA"/>
            <w:rPrChange w:id="1134" w:author="Owner" w:date="2018-08-12T14:44:00Z">
              <w:rPr>
                <w:noProof/>
              </w:rPr>
            </w:rPrChange>
          </w:rPr>
          <w:delText>Soc Sci Med</w:delText>
        </w:r>
      </w:del>
      <w:r w:rsidRPr="00D4165C">
        <w:rPr>
          <w:noProof/>
          <w:lang w:val="en-CA"/>
          <w:rPrChange w:id="1135" w:author="Owner" w:date="2018-08-12T14:44:00Z">
            <w:rPr>
              <w:noProof/>
            </w:rPr>
          </w:rPrChange>
        </w:rPr>
        <w:t xml:space="preserve">. 2001;52(4):609–620. </w:t>
      </w:r>
    </w:p>
    <w:p w14:paraId="557F3BAE" w14:textId="4DCEB2DB" w:rsidR="000A0E57" w:rsidRPr="00312300" w:rsidRDefault="000A0E57" w:rsidP="000A0E57">
      <w:pPr>
        <w:widowControl w:val="0"/>
        <w:autoSpaceDE w:val="0"/>
        <w:autoSpaceDN w:val="0"/>
        <w:adjustRightInd w:val="0"/>
        <w:spacing w:line="360" w:lineRule="auto"/>
        <w:ind w:left="640" w:hanging="640"/>
        <w:rPr>
          <w:noProof/>
          <w:color w:val="FF0000"/>
          <w:lang w:val="en-US"/>
          <w:rPrChange w:id="1136" w:author="Regina Casanova" w:date="2018-08-16T17:07:00Z">
            <w:rPr>
              <w:noProof/>
            </w:rPr>
          </w:rPrChange>
        </w:rPr>
      </w:pPr>
      <w:r w:rsidRPr="00D4165C">
        <w:rPr>
          <w:noProof/>
          <w:lang w:val="en-CA"/>
          <w:rPrChange w:id="1137" w:author="Owner" w:date="2018-08-12T14:44:00Z">
            <w:rPr>
              <w:noProof/>
            </w:rPr>
          </w:rPrChange>
        </w:rPr>
        <w:t xml:space="preserve">20. </w:t>
      </w:r>
      <w:r w:rsidRPr="00D4165C">
        <w:rPr>
          <w:noProof/>
          <w:lang w:val="en-CA"/>
          <w:rPrChange w:id="1138" w:author="Owner" w:date="2018-08-12T14:44:00Z">
            <w:rPr>
              <w:noProof/>
            </w:rPr>
          </w:rPrChange>
        </w:rPr>
        <w:tab/>
      </w:r>
      <w:ins w:id="1139" w:author="Regina Casanova" w:date="2018-08-11T22:36:00Z">
        <w:r w:rsidR="00E53FFA" w:rsidRPr="00D4165C">
          <w:rPr>
            <w:noProof/>
            <w:lang w:val="en-CA"/>
            <w:rPrChange w:id="1140" w:author="Owner" w:date="2018-08-12T14:44:00Z">
              <w:rPr>
                <w:noProof/>
              </w:rPr>
            </w:rPrChange>
          </w:rPr>
          <w:t xml:space="preserve">USAID </w:t>
        </w:r>
      </w:ins>
      <w:r w:rsidRPr="00D4165C">
        <w:rPr>
          <w:noProof/>
          <w:lang w:val="en-CA"/>
          <w:rPrChange w:id="1141" w:author="Owner" w:date="2018-08-12T14:44:00Z">
            <w:rPr>
              <w:noProof/>
            </w:rPr>
          </w:rPrChange>
        </w:rPr>
        <w:t xml:space="preserve">Quality Assurance Project. Monitoring the Quality of Hospital Care. </w:t>
      </w:r>
      <w:ins w:id="1142" w:author="Owner" w:date="2018-08-12T15:30:00Z">
        <w:r w:rsidR="00351063" w:rsidRPr="00312300">
          <w:rPr>
            <w:noProof/>
            <w:color w:val="FF0000"/>
            <w:lang w:val="en-US"/>
            <w:rPrChange w:id="1143" w:author="Regina Casanova" w:date="2018-08-16T17:07:00Z">
              <w:rPr>
                <w:noProof/>
                <w:lang w:val="en-CA"/>
              </w:rPr>
            </w:rPrChange>
          </w:rPr>
          <w:t xml:space="preserve">Health </w:t>
        </w:r>
        <w:r w:rsidR="00351063" w:rsidRPr="00312300">
          <w:rPr>
            <w:noProof/>
            <w:color w:val="FF0000"/>
            <w:lang w:val="en-US"/>
            <w:rPrChange w:id="1144" w:author="Regina Casanova" w:date="2018-08-16T17:07:00Z">
              <w:rPr>
                <w:noProof/>
              </w:rPr>
            </w:rPrChange>
          </w:rPr>
          <w:t>Manager</w:t>
        </w:r>
        <w:r w:rsidR="00351063" w:rsidRPr="00312300">
          <w:rPr>
            <w:noProof/>
            <w:color w:val="FF0000"/>
            <w:lang w:val="en-US"/>
            <w:rPrChange w:id="1145" w:author="Regina Casanova" w:date="2018-08-16T17:07:00Z">
              <w:rPr>
                <w:noProof/>
                <w:lang w:val="en-CA"/>
              </w:rPr>
            </w:rPrChange>
          </w:rPr>
          <w:t>´s Guide. 59pp</w:t>
        </w:r>
      </w:ins>
      <w:ins w:id="1146" w:author="Owner" w:date="2018-08-12T15:31:00Z">
        <w:r w:rsidR="00351063" w:rsidRPr="00312300">
          <w:rPr>
            <w:noProof/>
            <w:color w:val="FF0000"/>
            <w:lang w:val="en-US"/>
            <w:rPrChange w:id="1147" w:author="Regina Casanova" w:date="2018-08-16T17:07:00Z">
              <w:rPr>
                <w:noProof/>
                <w:lang w:val="en-CA"/>
              </w:rPr>
            </w:rPrChange>
          </w:rPr>
          <w:t xml:space="preserve">. </w:t>
        </w:r>
      </w:ins>
      <w:ins w:id="1148" w:author="Owner" w:date="2018-08-12T15:32:00Z">
        <w:r w:rsidR="00351063" w:rsidRPr="00312300">
          <w:rPr>
            <w:noProof/>
            <w:color w:val="FF0000"/>
            <w:lang w:val="en-US"/>
            <w:rPrChange w:id="1149" w:author="Regina Casanova" w:date="2018-08-16T17:07:00Z">
              <w:rPr>
                <w:noProof/>
              </w:rPr>
            </w:rPrChange>
          </w:rPr>
          <w:t>Disponible e</w:t>
        </w:r>
      </w:ins>
      <w:ins w:id="1150" w:author="Owner" w:date="2018-08-12T15:31:00Z">
        <w:r w:rsidR="00351063" w:rsidRPr="00312300">
          <w:rPr>
            <w:noProof/>
            <w:color w:val="FF0000"/>
            <w:lang w:val="en-US"/>
            <w:rPrChange w:id="1151" w:author="Regina Casanova" w:date="2018-08-16T17:07:00Z">
              <w:rPr>
                <w:noProof/>
              </w:rPr>
            </w:rPrChange>
          </w:rPr>
          <w:t xml:space="preserve">n: </w:t>
        </w:r>
      </w:ins>
      <w:ins w:id="1152" w:author="Owner" w:date="2018-08-12T15:32:00Z">
        <w:r w:rsidR="00351063" w:rsidRPr="00312300">
          <w:rPr>
            <w:noProof/>
            <w:color w:val="FF0000"/>
            <w:lang w:val="en-US"/>
            <w:rPrChange w:id="1153" w:author="Regina Casanova" w:date="2018-08-16T17:07:00Z">
              <w:rPr>
                <w:noProof/>
              </w:rPr>
            </w:rPrChange>
          </w:rPr>
          <w:t xml:space="preserve">https://www.usaidassist.org/sites/assist/files/hspcarebook501.pdf </w:t>
        </w:r>
      </w:ins>
    </w:p>
    <w:p w14:paraId="0D217441" w14:textId="764713B6"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ins w:id="1154" w:author="Regina Casanova" w:date="2018-08-11T22:51:00Z">
        <w:r w:rsidR="00CF25DB">
          <w:rPr>
            <w:noProof/>
          </w:rPr>
          <w:t>ado</w:t>
        </w:r>
      </w:ins>
      <w:del w:id="1155" w:author="Regina Casanova" w:date="2018-08-11T22:51:00Z">
        <w:r w:rsidRPr="000A0E57" w:rsidDel="00CF25DB">
          <w:rPr>
            <w:noProof/>
          </w:rPr>
          <w:delText>ed</w:delText>
        </w:r>
      </w:del>
      <w:r w:rsidRPr="000A0E57">
        <w:rPr>
          <w:noProof/>
        </w:rPr>
        <w:t xml:space="preserve"> </w:t>
      </w:r>
      <w:ins w:id="1156" w:author="Regina Casanova" w:date="2018-08-11T22:51:00Z">
        <w:r w:rsidR="00CF25DB">
          <w:rPr>
            <w:noProof/>
          </w:rPr>
          <w:t xml:space="preserve">16 Ago </w:t>
        </w:r>
      </w:ins>
      <w:r w:rsidRPr="000A0E57">
        <w:rPr>
          <w:noProof/>
        </w:rPr>
        <w:t>2016</w:t>
      </w:r>
      <w:del w:id="1157" w:author="Regina Casanova" w:date="2018-08-11T22:51:00Z">
        <w:r w:rsidRPr="000A0E57" w:rsidDel="00CF25DB">
          <w:rPr>
            <w:noProof/>
          </w:rPr>
          <w:delText xml:space="preserve"> Aug 16</w:delText>
        </w:r>
      </w:del>
      <w:r w:rsidRPr="000A0E57">
        <w:rPr>
          <w:noProof/>
        </w:rPr>
        <w:t xml:space="preserve">]. </w:t>
      </w:r>
      <w:del w:id="1158" w:author="Regina Casanova" w:date="2018-08-11T22:15:00Z">
        <w:r w:rsidRPr="000A0E57" w:rsidDel="000A0E57">
          <w:rPr>
            <w:noProof/>
          </w:rPr>
          <w:delText>Available from:</w:delText>
        </w:r>
      </w:del>
      <w:ins w:id="1159" w:author="Regina Casanova" w:date="2018-08-11T22:15:00Z">
        <w:r>
          <w:rPr>
            <w:noProof/>
          </w:rPr>
          <w:t>Disponible en:</w:t>
        </w:r>
      </w:ins>
      <w:r w:rsidRPr="000A0E57">
        <w:rPr>
          <w:noProof/>
        </w:rPr>
        <w:t xml:space="preserve"> http://ww3.essalud.gob.pe:8080/riid/portal.html</w:t>
      </w:r>
    </w:p>
    <w:p w14:paraId="5775A69F" w14:textId="213887CD" w:rsidR="000A0E57" w:rsidRPr="00E53FFA" w:rsidRDefault="000A0E57">
      <w:pPr>
        <w:spacing w:line="360" w:lineRule="auto"/>
        <w:ind w:left="640" w:hanging="640"/>
        <w:jc w:val="both"/>
        <w:rPr>
          <w:lang w:val="en-US"/>
          <w:rPrChange w:id="1160" w:author="Regina Casanova" w:date="2018-08-11T22:42:00Z">
            <w:rPr>
              <w:noProof/>
            </w:rPr>
          </w:rPrChange>
        </w:rPr>
        <w:pPrChange w:id="1161" w:author="Regina Casanova" w:date="2018-08-11T22:50:00Z">
          <w:pPr>
            <w:widowControl w:val="0"/>
            <w:autoSpaceDE w:val="0"/>
            <w:autoSpaceDN w:val="0"/>
            <w:adjustRightInd w:val="0"/>
            <w:spacing w:line="360" w:lineRule="auto"/>
            <w:ind w:left="640" w:hanging="640"/>
          </w:pPr>
        </w:pPrChange>
      </w:pPr>
      <w:r w:rsidRPr="00D4165C">
        <w:rPr>
          <w:noProof/>
          <w:lang w:val="en-CA"/>
          <w:rPrChange w:id="1162" w:author="Owner" w:date="2018-08-12T14:44:00Z">
            <w:rPr>
              <w:noProof/>
            </w:rPr>
          </w:rPrChange>
        </w:rPr>
        <w:lastRenderedPageBreak/>
        <w:t xml:space="preserve">22. </w:t>
      </w:r>
      <w:r w:rsidRPr="00D4165C">
        <w:rPr>
          <w:noProof/>
          <w:lang w:val="en-CA"/>
          <w:rPrChange w:id="1163" w:author="Owner" w:date="2018-08-12T14:44:00Z">
            <w:rPr>
              <w:noProof/>
            </w:rPr>
          </w:rPrChange>
        </w:rPr>
        <w:tab/>
      </w:r>
      <w:ins w:id="1164" w:author="Regina Casanova" w:date="2018-08-11T22:41:00Z">
        <w:del w:id="1165" w:author="Owner" w:date="2018-08-12T15:34:00Z">
          <w:r w:rsidR="00E53FFA" w:rsidRPr="00625488" w:rsidDel="00351063">
            <w:rPr>
              <w:rStyle w:val="TextoCar"/>
              <w:color w:val="FF0000"/>
              <w:lang w:val="en-US"/>
              <w:rPrChange w:id="1166" w:author="Owner" w:date="2018-08-12T15:40:00Z">
                <w:rPr>
                  <w:rFonts w:ascii="Arial" w:hAnsi="Arial" w:cs="Arial"/>
                  <w:color w:val="FFFFFF"/>
                  <w:spacing w:val="-3"/>
                  <w:sz w:val="21"/>
                  <w:szCs w:val="21"/>
                  <w:shd w:val="clear" w:color="auto" w:fill="19191B"/>
                </w:rPr>
              </w:rPrChange>
            </w:rPr>
            <w:delText xml:space="preserve">Anna Noakes </w:delText>
          </w:r>
        </w:del>
        <w:r w:rsidR="00E53FFA" w:rsidRPr="00625488">
          <w:rPr>
            <w:rStyle w:val="TextoCar"/>
            <w:color w:val="FF0000"/>
            <w:lang w:val="en-US"/>
            <w:rPrChange w:id="1167" w:author="Owner" w:date="2018-08-12T15:40:00Z">
              <w:rPr>
                <w:rFonts w:ascii="Arial" w:hAnsi="Arial" w:cs="Arial"/>
                <w:color w:val="FFFFFF"/>
                <w:spacing w:val="-3"/>
                <w:sz w:val="21"/>
                <w:szCs w:val="21"/>
                <w:shd w:val="clear" w:color="auto" w:fill="19191B"/>
              </w:rPr>
            </w:rPrChange>
          </w:rPr>
          <w:t>Schulze</w:t>
        </w:r>
      </w:ins>
      <w:ins w:id="1168" w:author="Owner" w:date="2018-08-12T15:34:00Z">
        <w:r w:rsidR="00351063" w:rsidRPr="00625488">
          <w:rPr>
            <w:rStyle w:val="TextoCar"/>
            <w:color w:val="FF0000"/>
            <w:lang w:val="en-US"/>
            <w:rPrChange w:id="1169" w:author="Owner" w:date="2018-08-12T15:40:00Z">
              <w:rPr>
                <w:rStyle w:val="TextoCar"/>
                <w:lang w:val="en-US"/>
              </w:rPr>
            </w:rPrChange>
          </w:rPr>
          <w:t xml:space="preserve"> AN.</w:t>
        </w:r>
      </w:ins>
      <w:ins w:id="1170" w:author="Regina Casanova" w:date="2018-08-11T22:41:00Z">
        <w:del w:id="1171" w:author="Owner" w:date="2018-08-12T15:34:00Z">
          <w:r w:rsidR="00E53FFA" w:rsidRPr="00625488" w:rsidDel="00351063">
            <w:rPr>
              <w:rStyle w:val="TextoCar"/>
              <w:color w:val="FF0000"/>
              <w:lang w:val="en-US"/>
              <w:rPrChange w:id="1172"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73" w:author="Owner" w:date="2018-08-12T15:40:00Z">
              <w:rPr>
                <w:rFonts w:ascii="Arial" w:hAnsi="Arial" w:cs="Arial"/>
                <w:color w:val="FFFFFF"/>
                <w:spacing w:val="-3"/>
                <w:sz w:val="21"/>
                <w:szCs w:val="21"/>
                <w:shd w:val="clear" w:color="auto" w:fill="19191B"/>
              </w:rPr>
            </w:rPrChange>
          </w:rPr>
          <w:t xml:space="preserve"> </w:t>
        </w:r>
        <w:del w:id="1174" w:author="Owner" w:date="2018-08-12T15:34:00Z">
          <w:r w:rsidR="00E53FFA" w:rsidRPr="00625488" w:rsidDel="00351063">
            <w:rPr>
              <w:rStyle w:val="TextoCar"/>
              <w:color w:val="FF0000"/>
              <w:lang w:val="en-US"/>
              <w:rPrChange w:id="1175"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76" w:author="Owner" w:date="2018-08-12T15:40:00Z">
              <w:rPr>
                <w:rFonts w:ascii="Arial" w:hAnsi="Arial" w:cs="Arial"/>
                <w:color w:val="FFFFFF"/>
                <w:spacing w:val="-3"/>
                <w:sz w:val="21"/>
                <w:szCs w:val="21"/>
                <w:shd w:val="clear" w:color="auto" w:fill="19191B"/>
              </w:rPr>
            </w:rPrChange>
          </w:rPr>
          <w:t>User-Centered Design for Information Professionals</w:t>
        </w:r>
      </w:ins>
      <w:ins w:id="1177" w:author="Owner" w:date="2018-08-12T15:34:00Z">
        <w:r w:rsidR="00625488" w:rsidRPr="00625488">
          <w:rPr>
            <w:rStyle w:val="TextoCar"/>
            <w:color w:val="FF0000"/>
            <w:lang w:val="en-US"/>
            <w:rPrChange w:id="1178" w:author="Owner" w:date="2018-08-12T15:40:00Z">
              <w:rPr>
                <w:rStyle w:val="TextoCar"/>
                <w:lang w:val="en-US"/>
              </w:rPr>
            </w:rPrChange>
          </w:rPr>
          <w:t>.</w:t>
        </w:r>
      </w:ins>
      <w:ins w:id="1179" w:author="Regina Casanova" w:date="2018-08-11T22:41:00Z">
        <w:del w:id="1180" w:author="Owner" w:date="2018-08-12T15:34:00Z">
          <w:r w:rsidR="00E53FFA" w:rsidRPr="00625488" w:rsidDel="00625488">
            <w:rPr>
              <w:rStyle w:val="TextoCar"/>
              <w:color w:val="FF0000"/>
              <w:lang w:val="en-US"/>
              <w:rPrChange w:id="1181" w:author="Owner" w:date="2018-08-12T15:40:00Z">
                <w:rPr>
                  <w:rFonts w:ascii="Arial" w:hAnsi="Arial" w:cs="Arial"/>
                  <w:color w:val="FFFFFF"/>
                  <w:spacing w:val="-3"/>
                  <w:sz w:val="21"/>
                  <w:szCs w:val="21"/>
                  <w:shd w:val="clear" w:color="auto" w:fill="19191B"/>
                </w:rPr>
              </w:rPrChange>
            </w:rPr>
            <w:delText>,”</w:delText>
          </w:r>
        </w:del>
        <w:r w:rsidR="00E53FFA" w:rsidRPr="00625488">
          <w:rPr>
            <w:rStyle w:val="TextoCar"/>
            <w:color w:val="FF0000"/>
            <w:lang w:val="en-US"/>
            <w:rPrChange w:id="1182" w:author="Owner" w:date="2018-08-12T15:40:00Z">
              <w:rPr>
                <w:rFonts w:ascii="Arial" w:hAnsi="Arial" w:cs="Arial"/>
                <w:color w:val="FFFFFF"/>
                <w:spacing w:val="-3"/>
                <w:sz w:val="21"/>
                <w:szCs w:val="21"/>
                <w:shd w:val="clear" w:color="auto" w:fill="19191B"/>
              </w:rPr>
            </w:rPrChange>
          </w:rPr>
          <w:t xml:space="preserve"> Journal of Education for Library and Information Science </w:t>
        </w:r>
      </w:ins>
      <w:ins w:id="1183" w:author="Owner" w:date="2018-08-12T15:39:00Z">
        <w:r w:rsidR="00625488" w:rsidRPr="00625488">
          <w:rPr>
            <w:rStyle w:val="TextoCar"/>
            <w:color w:val="FF0000"/>
            <w:lang w:val="en-US"/>
            <w:rPrChange w:id="1184" w:author="Owner" w:date="2018-08-12T15:40:00Z">
              <w:rPr>
                <w:rStyle w:val="TextoCar"/>
                <w:lang w:val="en-US"/>
              </w:rPr>
            </w:rPrChange>
          </w:rPr>
          <w:t xml:space="preserve">2001; </w:t>
        </w:r>
      </w:ins>
      <w:ins w:id="1185" w:author="Regina Casanova" w:date="2018-08-11T22:41:00Z">
        <w:r w:rsidR="00E53FFA" w:rsidRPr="00625488">
          <w:rPr>
            <w:rStyle w:val="TextoCar"/>
            <w:color w:val="FF0000"/>
            <w:lang w:val="en-US"/>
            <w:rPrChange w:id="1186" w:author="Owner" w:date="2018-08-12T15:40:00Z">
              <w:rPr>
                <w:rFonts w:ascii="Arial" w:hAnsi="Arial" w:cs="Arial"/>
                <w:color w:val="FFFFFF"/>
                <w:spacing w:val="-3"/>
                <w:sz w:val="21"/>
                <w:szCs w:val="21"/>
                <w:shd w:val="clear" w:color="auto" w:fill="19191B"/>
              </w:rPr>
            </w:rPrChange>
          </w:rPr>
          <w:t>42</w:t>
        </w:r>
      </w:ins>
      <w:ins w:id="1187" w:author="Owner" w:date="2018-08-12T15:39:00Z">
        <w:r w:rsidR="00625488" w:rsidRPr="00625488">
          <w:rPr>
            <w:rStyle w:val="TextoCar"/>
            <w:color w:val="FF0000"/>
            <w:lang w:val="en-US"/>
            <w:rPrChange w:id="1188" w:author="Owner" w:date="2018-08-12T15:40:00Z">
              <w:rPr>
                <w:rStyle w:val="TextoCar"/>
                <w:lang w:val="en-US"/>
              </w:rPr>
            </w:rPrChange>
          </w:rPr>
          <w:t>(</w:t>
        </w:r>
      </w:ins>
      <w:ins w:id="1189" w:author="Regina Casanova" w:date="2018-08-11T22:41:00Z">
        <w:del w:id="1190" w:author="Owner" w:date="2018-08-12T15:39:00Z">
          <w:r w:rsidR="00E53FFA" w:rsidRPr="00625488" w:rsidDel="00625488">
            <w:rPr>
              <w:rStyle w:val="TextoCar"/>
              <w:color w:val="FF0000"/>
              <w:lang w:val="en-US"/>
              <w:rPrChange w:id="1191" w:author="Owner" w:date="2018-08-12T15:40:00Z">
                <w:rPr>
                  <w:rFonts w:ascii="Arial" w:hAnsi="Arial" w:cs="Arial"/>
                  <w:color w:val="FFFFFF"/>
                  <w:spacing w:val="-3"/>
                  <w:sz w:val="21"/>
                  <w:szCs w:val="21"/>
                  <w:shd w:val="clear" w:color="auto" w:fill="19191B"/>
                </w:rPr>
              </w:rPrChange>
            </w:rPr>
            <w:delText xml:space="preserve">, no. </w:delText>
          </w:r>
        </w:del>
        <w:r w:rsidR="00E53FFA" w:rsidRPr="00625488">
          <w:rPr>
            <w:rStyle w:val="TextoCar"/>
            <w:color w:val="FF0000"/>
            <w:lang w:val="en-US"/>
            <w:rPrChange w:id="1192" w:author="Owner" w:date="2018-08-12T15:40:00Z">
              <w:rPr>
                <w:rFonts w:ascii="Arial" w:hAnsi="Arial" w:cs="Arial"/>
                <w:color w:val="FFFFFF"/>
                <w:spacing w:val="-3"/>
                <w:sz w:val="21"/>
                <w:szCs w:val="21"/>
                <w:shd w:val="clear" w:color="auto" w:fill="19191B"/>
              </w:rPr>
            </w:rPrChange>
          </w:rPr>
          <w:t>2</w:t>
        </w:r>
        <w:del w:id="1193" w:author="Owner" w:date="2018-08-12T15:39:00Z">
          <w:r w:rsidR="00E53FFA" w:rsidRPr="00625488" w:rsidDel="00625488">
            <w:rPr>
              <w:rStyle w:val="TextoCar"/>
              <w:color w:val="FF0000"/>
              <w:lang w:val="en-US"/>
              <w:rPrChange w:id="1194" w:author="Owner" w:date="2018-08-12T15:40:00Z">
                <w:rPr>
                  <w:rFonts w:ascii="Arial" w:hAnsi="Arial" w:cs="Arial"/>
                  <w:color w:val="FFFFFF"/>
                  <w:spacing w:val="-3"/>
                  <w:sz w:val="21"/>
                  <w:szCs w:val="21"/>
                  <w:shd w:val="clear" w:color="auto" w:fill="19191B"/>
                </w:rPr>
              </w:rPrChange>
            </w:rPr>
            <w:delText xml:space="preserve"> (2001</w:delText>
          </w:r>
        </w:del>
        <w:r w:rsidR="00E53FFA" w:rsidRPr="00625488">
          <w:rPr>
            <w:rStyle w:val="TextoCar"/>
            <w:color w:val="FF0000"/>
            <w:lang w:val="en-US"/>
            <w:rPrChange w:id="1195" w:author="Owner" w:date="2018-08-12T15:40:00Z">
              <w:rPr>
                <w:rFonts w:ascii="Arial" w:hAnsi="Arial" w:cs="Arial"/>
                <w:color w:val="FFFFFF"/>
                <w:spacing w:val="-3"/>
                <w:sz w:val="21"/>
                <w:szCs w:val="21"/>
                <w:shd w:val="clear" w:color="auto" w:fill="19191B"/>
              </w:rPr>
            </w:rPrChange>
          </w:rPr>
          <w:t>): 116–22</w:t>
        </w:r>
      </w:ins>
      <w:del w:id="1196" w:author="Regina Casanova" w:date="2018-08-11T22:41:00Z">
        <w:r w:rsidRPr="00BC60D6" w:rsidDel="00E53FFA">
          <w:rPr>
            <w:noProof/>
            <w:lang w:val="en-US"/>
            <w:rPrChange w:id="1197" w:author="Regina Casanova" w:date="2018-08-11T22:43:00Z">
              <w:rPr>
                <w:noProof/>
              </w:rPr>
            </w:rPrChange>
          </w:rPr>
          <w:delText>Noakes Schulze A. User-Centered Design for Information Professionals. J Educ Libr Inf Sci. 2001;42(2):116–22</w:delText>
        </w:r>
      </w:del>
      <w:r w:rsidRPr="00BC60D6">
        <w:rPr>
          <w:noProof/>
          <w:lang w:val="en-US"/>
          <w:rPrChange w:id="1198" w:author="Regina Casanova" w:date="2018-08-11T22:43:00Z">
            <w:rPr>
              <w:noProof/>
            </w:rPr>
          </w:rPrChange>
        </w:rPr>
        <w:t xml:space="preserve">. </w:t>
      </w:r>
    </w:p>
    <w:p w14:paraId="578606C4" w14:textId="79BD2DB7" w:rsidR="000A0E57" w:rsidRPr="00D4165C" w:rsidRDefault="000A0E57" w:rsidP="000A0E57">
      <w:pPr>
        <w:widowControl w:val="0"/>
        <w:autoSpaceDE w:val="0"/>
        <w:autoSpaceDN w:val="0"/>
        <w:adjustRightInd w:val="0"/>
        <w:spacing w:line="360" w:lineRule="auto"/>
        <w:ind w:left="640" w:hanging="640"/>
        <w:rPr>
          <w:noProof/>
          <w:lang w:val="en-CA"/>
          <w:rPrChange w:id="1199" w:author="Owner" w:date="2018-08-12T14:44:00Z">
            <w:rPr>
              <w:noProof/>
            </w:rPr>
          </w:rPrChange>
        </w:rPr>
      </w:pPr>
      <w:r w:rsidRPr="00D4165C">
        <w:rPr>
          <w:noProof/>
          <w:lang w:val="en-CA"/>
          <w:rPrChange w:id="1200" w:author="Owner" w:date="2018-08-12T14:44:00Z">
            <w:rPr>
              <w:noProof/>
            </w:rPr>
          </w:rPrChange>
        </w:rPr>
        <w:t xml:space="preserve">23. </w:t>
      </w:r>
      <w:r w:rsidRPr="00D4165C">
        <w:rPr>
          <w:noProof/>
          <w:lang w:val="en-CA"/>
          <w:rPrChange w:id="1201" w:author="Owner" w:date="2018-08-12T14:44:00Z">
            <w:rPr>
              <w:noProof/>
            </w:rPr>
          </w:rPrChange>
        </w:rPr>
        <w:tab/>
        <w:t>Helander M, Landauer TK, Prabhu P</w:t>
      </w:r>
      <w:del w:id="1202" w:author="Owner" w:date="2018-08-12T15:40:00Z">
        <w:r w:rsidRPr="00D4165C" w:rsidDel="00625488">
          <w:rPr>
            <w:noProof/>
            <w:lang w:val="en-CA"/>
            <w:rPrChange w:id="1203" w:author="Owner" w:date="2018-08-12T14:44:00Z">
              <w:rPr>
                <w:noProof/>
              </w:rPr>
            </w:rPrChange>
          </w:rPr>
          <w:delText xml:space="preserve"> </w:delText>
        </w:r>
      </w:del>
      <w:r w:rsidRPr="00D4165C">
        <w:rPr>
          <w:noProof/>
          <w:lang w:val="en-CA"/>
          <w:rPrChange w:id="1204" w:author="Owner" w:date="2018-08-12T14:44:00Z">
            <w:rPr>
              <w:noProof/>
            </w:rPr>
          </w:rPrChange>
        </w:rPr>
        <w:t>V. Handbook of human-computer interaction. 1997. 1582 p</w:t>
      </w:r>
      <w:ins w:id="1205" w:author="Owner" w:date="2018-08-12T15:40:00Z">
        <w:r w:rsidR="00625488">
          <w:rPr>
            <w:noProof/>
            <w:lang w:val="en-CA"/>
          </w:rPr>
          <w:t>p</w:t>
        </w:r>
      </w:ins>
      <w:r w:rsidRPr="00D4165C">
        <w:rPr>
          <w:noProof/>
          <w:lang w:val="en-CA"/>
          <w:rPrChange w:id="1206" w:author="Owner" w:date="2018-08-12T14:44:00Z">
            <w:rPr>
              <w:noProof/>
            </w:rPr>
          </w:rPrChange>
        </w:rPr>
        <w:t xml:space="preserve">. </w:t>
      </w:r>
    </w:p>
    <w:p w14:paraId="4BBE6159" w14:textId="701853DC" w:rsidR="000A0E57" w:rsidRPr="00D4165C" w:rsidRDefault="000A0E57" w:rsidP="000A0E57">
      <w:pPr>
        <w:widowControl w:val="0"/>
        <w:autoSpaceDE w:val="0"/>
        <w:autoSpaceDN w:val="0"/>
        <w:adjustRightInd w:val="0"/>
        <w:spacing w:line="360" w:lineRule="auto"/>
        <w:ind w:left="640" w:hanging="640"/>
        <w:rPr>
          <w:noProof/>
          <w:lang w:val="en-CA"/>
          <w:rPrChange w:id="1207" w:author="Owner" w:date="2018-08-12T14:44:00Z">
            <w:rPr>
              <w:noProof/>
            </w:rPr>
          </w:rPrChange>
        </w:rPr>
      </w:pPr>
      <w:r w:rsidRPr="00D4165C">
        <w:rPr>
          <w:noProof/>
          <w:lang w:val="en-CA"/>
          <w:rPrChange w:id="1208" w:author="Owner" w:date="2018-08-12T14:44:00Z">
            <w:rPr>
              <w:noProof/>
            </w:rPr>
          </w:rPrChange>
        </w:rPr>
        <w:t xml:space="preserve">24. </w:t>
      </w:r>
      <w:r w:rsidRPr="00D4165C">
        <w:rPr>
          <w:noProof/>
          <w:lang w:val="en-CA"/>
          <w:rPrChange w:id="1209" w:author="Owner" w:date="2018-08-12T14:44:00Z">
            <w:rPr>
              <w:noProof/>
            </w:rPr>
          </w:rPrChange>
        </w:rPr>
        <w:tab/>
        <w:t xml:space="preserve">Ghaoui C. Encyclopedia </w:t>
      </w:r>
      <w:ins w:id="1210" w:author="Owner" w:date="2018-08-12T15:40:00Z">
        <w:r w:rsidR="00625488" w:rsidRPr="00625488">
          <w:rPr>
            <w:noProof/>
            <w:color w:val="FF0000"/>
            <w:lang w:val="en-CA"/>
            <w:rPrChange w:id="1211" w:author="Owner" w:date="2018-08-12T15:41:00Z">
              <w:rPr>
                <w:noProof/>
                <w:lang w:val="en-CA"/>
              </w:rPr>
            </w:rPrChange>
          </w:rPr>
          <w:t>o</w:t>
        </w:r>
      </w:ins>
      <w:del w:id="1212" w:author="Owner" w:date="2018-08-12T15:40:00Z">
        <w:r w:rsidRPr="00625488" w:rsidDel="00625488">
          <w:rPr>
            <w:noProof/>
            <w:color w:val="FF0000"/>
            <w:lang w:val="en-CA"/>
            <w:rPrChange w:id="1213" w:author="Owner" w:date="2018-08-12T15:41:00Z">
              <w:rPr>
                <w:noProof/>
              </w:rPr>
            </w:rPrChange>
          </w:rPr>
          <w:delText>O</w:delText>
        </w:r>
      </w:del>
      <w:r w:rsidRPr="00625488">
        <w:rPr>
          <w:noProof/>
          <w:color w:val="FF0000"/>
          <w:lang w:val="en-CA"/>
          <w:rPrChange w:id="1214" w:author="Owner" w:date="2018-08-12T15:41:00Z">
            <w:rPr>
              <w:noProof/>
            </w:rPr>
          </w:rPrChange>
        </w:rPr>
        <w:t xml:space="preserve">f </w:t>
      </w:r>
      <w:r w:rsidRPr="00D4165C">
        <w:rPr>
          <w:noProof/>
          <w:lang w:val="en-CA"/>
          <w:rPrChange w:id="1215" w:author="Owner" w:date="2018-08-12T14:44:00Z">
            <w:rPr>
              <w:noProof/>
            </w:rPr>
          </w:rPrChange>
        </w:rPr>
        <w:t xml:space="preserve">Human Computer Interaction. 2006. </w:t>
      </w:r>
      <w:del w:id="1216" w:author="Owner" w:date="2018-08-12T15:40:00Z">
        <w:r w:rsidRPr="00D4165C" w:rsidDel="00625488">
          <w:rPr>
            <w:noProof/>
            <w:lang w:val="en-CA"/>
            <w:rPrChange w:id="1217" w:author="Owner" w:date="2018-08-12T14:44:00Z">
              <w:rPr>
                <w:noProof/>
              </w:rPr>
            </w:rPrChange>
          </w:rPr>
          <w:delText>1-</w:delText>
        </w:r>
      </w:del>
      <w:r w:rsidRPr="00D4165C">
        <w:rPr>
          <w:noProof/>
          <w:lang w:val="en-CA"/>
          <w:rPrChange w:id="1218" w:author="Owner" w:date="2018-08-12T14:44:00Z">
            <w:rPr>
              <w:noProof/>
            </w:rPr>
          </w:rPrChange>
        </w:rPr>
        <w:t>757 p</w:t>
      </w:r>
      <w:ins w:id="1219" w:author="Owner" w:date="2018-08-12T15:40:00Z">
        <w:r w:rsidR="00625488">
          <w:rPr>
            <w:noProof/>
            <w:lang w:val="en-CA"/>
          </w:rPr>
          <w:t>p</w:t>
        </w:r>
      </w:ins>
      <w:r w:rsidRPr="00D4165C">
        <w:rPr>
          <w:noProof/>
          <w:lang w:val="en-CA"/>
          <w:rPrChange w:id="1220" w:author="Owner" w:date="2018-08-12T14:44:00Z">
            <w:rPr>
              <w:noProof/>
            </w:rPr>
          </w:rPrChange>
        </w:rPr>
        <w:t xml:space="preserve">. </w:t>
      </w:r>
    </w:p>
    <w:p w14:paraId="61A96C7F" w14:textId="77777777" w:rsidR="000A0E57" w:rsidRPr="00D4165C" w:rsidRDefault="000A0E57" w:rsidP="000A0E57">
      <w:pPr>
        <w:widowControl w:val="0"/>
        <w:autoSpaceDE w:val="0"/>
        <w:autoSpaceDN w:val="0"/>
        <w:adjustRightInd w:val="0"/>
        <w:spacing w:line="360" w:lineRule="auto"/>
        <w:ind w:left="640" w:hanging="640"/>
        <w:rPr>
          <w:noProof/>
          <w:lang w:val="en-CA"/>
          <w:rPrChange w:id="1221" w:author="Owner" w:date="2018-08-12T14:44:00Z">
            <w:rPr>
              <w:noProof/>
            </w:rPr>
          </w:rPrChange>
        </w:rPr>
      </w:pPr>
      <w:r w:rsidRPr="00D4165C">
        <w:rPr>
          <w:noProof/>
          <w:lang w:val="en-CA"/>
          <w:rPrChange w:id="1222" w:author="Owner" w:date="2018-08-12T14:44:00Z">
            <w:rPr>
              <w:noProof/>
            </w:rPr>
          </w:rPrChange>
        </w:rPr>
        <w:t xml:space="preserve">25. </w:t>
      </w:r>
      <w:r w:rsidRPr="00D4165C">
        <w:rPr>
          <w:noProof/>
          <w:lang w:val="en-CA"/>
          <w:rPrChange w:id="1223" w:author="Owner" w:date="2018-08-12T14:44:00Z">
            <w:rPr>
              <w:noProof/>
            </w:rPr>
          </w:rPrChange>
        </w:rPr>
        <w:tab/>
        <w:t xml:space="preserve">McLoone HE, Jacobson M, Hegg C, Johnson PW. User-centered design. Work. 2010;37(4):445–56. </w:t>
      </w:r>
    </w:p>
    <w:p w14:paraId="3BB423D2" w14:textId="020F80E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24" w:author="Owner" w:date="2018-08-12T14:44:00Z">
            <w:rPr>
              <w:noProof/>
            </w:rPr>
          </w:rPrChange>
        </w:rPr>
        <w:t xml:space="preserve">26. </w:t>
      </w:r>
      <w:r w:rsidRPr="00D4165C">
        <w:rPr>
          <w:noProof/>
          <w:lang w:val="en-CA"/>
          <w:rPrChange w:id="1225" w:author="Owner" w:date="2018-08-12T14:44:00Z">
            <w:rPr>
              <w:noProof/>
            </w:rPr>
          </w:rPrChange>
        </w:rPr>
        <w:tab/>
        <w:t xml:space="preserve">A Cry For Looking To Other Methods For User Centered Design - Usabilla Blog [Internet]. </w:t>
      </w:r>
      <w:r w:rsidRPr="000A0E57">
        <w:rPr>
          <w:noProof/>
        </w:rPr>
        <w:t>[cit</w:t>
      </w:r>
      <w:ins w:id="1226" w:author="Regina Casanova" w:date="2018-08-11T22:51:00Z">
        <w:r w:rsidR="00DC6E08">
          <w:rPr>
            <w:noProof/>
          </w:rPr>
          <w:t>ado 22 Jul</w:t>
        </w:r>
      </w:ins>
      <w:del w:id="1227" w:author="Regina Casanova" w:date="2018-08-11T22:51:00Z">
        <w:r w:rsidRPr="000A0E57" w:rsidDel="00DC6E08">
          <w:rPr>
            <w:noProof/>
          </w:rPr>
          <w:delText>ed</w:delText>
        </w:r>
      </w:del>
      <w:r w:rsidRPr="000A0E57">
        <w:rPr>
          <w:noProof/>
        </w:rPr>
        <w:t xml:space="preserve"> 2018</w:t>
      </w:r>
      <w:del w:id="1228" w:author="Regina Casanova" w:date="2018-08-11T22:51:00Z">
        <w:r w:rsidRPr="000A0E57" w:rsidDel="00DC6E08">
          <w:rPr>
            <w:noProof/>
          </w:rPr>
          <w:delText xml:space="preserve"> Jul 22</w:delText>
        </w:r>
      </w:del>
      <w:r w:rsidRPr="000A0E57">
        <w:rPr>
          <w:noProof/>
        </w:rPr>
        <w:t xml:space="preserve">]. </w:t>
      </w:r>
      <w:del w:id="1229" w:author="Regina Casanova" w:date="2018-08-11T22:15:00Z">
        <w:r w:rsidRPr="000A0E57" w:rsidDel="000A0E57">
          <w:rPr>
            <w:noProof/>
          </w:rPr>
          <w:delText>Available from:</w:delText>
        </w:r>
      </w:del>
      <w:ins w:id="1230" w:author="Regina Casanova" w:date="2018-08-11T22:15:00Z">
        <w:r>
          <w:rPr>
            <w:noProof/>
          </w:rPr>
          <w:t>Disponible en:</w:t>
        </w:r>
      </w:ins>
      <w:r w:rsidRPr="000A0E57">
        <w:rPr>
          <w:noProof/>
        </w:rPr>
        <w:t xml:space="preserve"> https://usabilla.com/blog/a-cry-for-looking-to-other-methods-for-user-centered-design/</w:t>
      </w:r>
    </w:p>
    <w:p w14:paraId="08CF0769" w14:textId="2B5AE068"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31" w:author="Owner" w:date="2018-08-12T14:44:00Z">
            <w:rPr>
              <w:noProof/>
            </w:rPr>
          </w:rPrChange>
        </w:rPr>
        <w:t xml:space="preserve">27. </w:t>
      </w:r>
      <w:r w:rsidRPr="00D4165C">
        <w:rPr>
          <w:noProof/>
          <w:lang w:val="en-CA"/>
          <w:rPrChange w:id="1232" w:author="Owner" w:date="2018-08-12T14:44:00Z">
            <w:rPr>
              <w:noProof/>
            </w:rPr>
          </w:rPrChange>
        </w:rPr>
        <w:tab/>
        <w:t xml:space="preserve">Describe the User Centered Design methodology [Internet]. </w:t>
      </w:r>
      <w:r w:rsidRPr="000A0E57">
        <w:rPr>
          <w:noProof/>
        </w:rPr>
        <w:t>[cit</w:t>
      </w:r>
      <w:ins w:id="1233" w:author="Regina Casanova" w:date="2018-08-11T22:51:00Z">
        <w:r w:rsidR="00DC6E08">
          <w:rPr>
            <w:noProof/>
          </w:rPr>
          <w:t>ado 24 May</w:t>
        </w:r>
      </w:ins>
      <w:del w:id="1234" w:author="Regina Casanova" w:date="2018-08-11T22:51:00Z">
        <w:r w:rsidRPr="000A0E57" w:rsidDel="00DC6E08">
          <w:rPr>
            <w:noProof/>
          </w:rPr>
          <w:delText>ed</w:delText>
        </w:r>
      </w:del>
      <w:r w:rsidRPr="000A0E57">
        <w:rPr>
          <w:noProof/>
        </w:rPr>
        <w:t xml:space="preserve"> 2017</w:t>
      </w:r>
      <w:del w:id="1235" w:author="Regina Casanova" w:date="2018-08-11T22:51:00Z">
        <w:r w:rsidRPr="000A0E57" w:rsidDel="00DC6E08">
          <w:rPr>
            <w:noProof/>
          </w:rPr>
          <w:delText xml:space="preserve"> May 24</w:delText>
        </w:r>
      </w:del>
      <w:r w:rsidRPr="000A0E57">
        <w:rPr>
          <w:noProof/>
        </w:rPr>
        <w:t xml:space="preserve">]. </w:t>
      </w:r>
      <w:del w:id="1236" w:author="Regina Casanova" w:date="2018-08-11T22:15:00Z">
        <w:r w:rsidRPr="000A0E57" w:rsidDel="000A0E57">
          <w:rPr>
            <w:noProof/>
          </w:rPr>
          <w:delText>Available from:</w:delText>
        </w:r>
      </w:del>
      <w:ins w:id="1237" w:author="Regina Casanova" w:date="2018-08-11T22:15:00Z">
        <w:r>
          <w:rPr>
            <w:noProof/>
          </w:rPr>
          <w:t>Disponible en:</w:t>
        </w:r>
      </w:ins>
      <w:r w:rsidRPr="000A0E57">
        <w:rPr>
          <w:noProof/>
        </w:rPr>
        <w:t xml:space="preserve"> http://www.modernanalyst.com/Careers/InterviewQuestions/tabid/128/ID/2191/Describe-the-User-Centered-Design-methodology.aspx</w:t>
      </w:r>
    </w:p>
    <w:p w14:paraId="095BEBA3" w14:textId="55AD3BB5" w:rsidR="000A0E57" w:rsidRPr="00E32541" w:rsidRDefault="000A0E57" w:rsidP="00E32541">
      <w:pPr>
        <w:widowControl w:val="0"/>
        <w:autoSpaceDE w:val="0"/>
        <w:autoSpaceDN w:val="0"/>
        <w:adjustRightInd w:val="0"/>
        <w:spacing w:line="360" w:lineRule="auto"/>
        <w:ind w:left="640" w:hanging="640"/>
        <w:rPr>
          <w:noProof/>
        </w:rPr>
      </w:pPr>
      <w:r w:rsidRPr="00D4165C">
        <w:rPr>
          <w:noProof/>
          <w:lang w:val="en-CA"/>
          <w:rPrChange w:id="1238" w:author="Owner" w:date="2018-08-12T14:44:00Z">
            <w:rPr>
              <w:noProof/>
            </w:rPr>
          </w:rPrChange>
        </w:rPr>
        <w:t xml:space="preserve">28. </w:t>
      </w:r>
      <w:r w:rsidRPr="00D4165C">
        <w:rPr>
          <w:noProof/>
          <w:lang w:val="en-CA"/>
          <w:rPrChange w:id="1239" w:author="Owner" w:date="2018-08-12T14:44:00Z">
            <w:rPr>
              <w:noProof/>
            </w:rPr>
          </w:rPrChange>
        </w:rPr>
        <w:tab/>
      </w:r>
      <w:ins w:id="1240" w:author="Regina Casanova" w:date="2018-08-11T22:53:00Z">
        <w:r w:rsidR="00E32541" w:rsidRPr="00735E79">
          <w:rPr>
            <w:noProof/>
            <w:lang w:val="en-US"/>
          </w:rPr>
          <w:t>Department of Health and Human Services</w:t>
        </w:r>
        <w:r w:rsidR="00E32541">
          <w:rPr>
            <w:noProof/>
            <w:lang w:val="en-US"/>
          </w:rPr>
          <w:t xml:space="preserve"> - </w:t>
        </w:r>
        <w:r w:rsidR="00E32541" w:rsidRPr="007815C0">
          <w:rPr>
            <w:noProof/>
            <w:lang w:val="en-US"/>
          </w:rPr>
          <w:t xml:space="preserve">Usability.gov. Task Analysis. </w:t>
        </w:r>
        <w:r w:rsidR="00E32541" w:rsidRPr="00116BCF">
          <w:rPr>
            <w:noProof/>
          </w:rPr>
          <w:t>[Internet]. [actualizado 6 Sep 2013, citado 21 Jun 2018]. Disponible en: https://www.usability.gov</w:t>
        </w:r>
        <w:r w:rsidR="00E32541" w:rsidRPr="007815C0">
          <w:rPr>
            <w:noProof/>
          </w:rPr>
          <w:t>/how-to-and-tools/methods/task-analysis.html</w:t>
        </w:r>
        <w:r w:rsidR="00E32541" w:rsidRPr="00735E79">
          <w:rPr>
            <w:noProof/>
          </w:rPr>
          <w:t xml:space="preserve"> </w:t>
        </w:r>
      </w:ins>
      <w:del w:id="1241" w:author="Regina Casanova" w:date="2018-08-11T22:53:00Z">
        <w:r w:rsidRPr="000A0E57" w:rsidDel="00E32541">
          <w:rPr>
            <w:noProof/>
          </w:rPr>
          <w:delText>Usability.gov. Task Analysis. 2013 Sep 6</w:delText>
        </w:r>
      </w:del>
      <w:del w:id="1242" w:author="Regina Casanova" w:date="2018-08-11T22:54:00Z">
        <w:r w:rsidRPr="000A0E57" w:rsidDel="00E32541">
          <w:rPr>
            <w:noProof/>
          </w:rPr>
          <w:delText>;</w:delText>
        </w:r>
      </w:del>
      <w:r w:rsidRPr="000A0E57">
        <w:rPr>
          <w:noProof/>
        </w:rPr>
        <w:t xml:space="preserve"> </w:t>
      </w:r>
    </w:p>
    <w:p w14:paraId="266B914D" w14:textId="2D2A19C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43" w:author="Owner" w:date="2018-08-12T14:44:00Z">
            <w:rPr>
              <w:noProof/>
            </w:rPr>
          </w:rPrChange>
        </w:rPr>
        <w:t xml:space="preserve">29. </w:t>
      </w:r>
      <w:r w:rsidRPr="00D4165C">
        <w:rPr>
          <w:noProof/>
          <w:lang w:val="en-CA"/>
          <w:rPrChange w:id="1244" w:author="Owner" w:date="2018-08-12T14:44:00Z">
            <w:rPr>
              <w:noProof/>
            </w:rPr>
          </w:rPrChange>
        </w:rPr>
        <w:tab/>
        <w:t xml:space="preserve">Usability Body of Knowledge. Think Aloud Testing | Usability Body of Knowledge [Internet]. </w:t>
      </w:r>
      <w:r w:rsidRPr="000A0E57">
        <w:rPr>
          <w:noProof/>
        </w:rPr>
        <w:t>[cit</w:t>
      </w:r>
      <w:ins w:id="1245" w:author="Regina Casanova" w:date="2018-08-11T22:54:00Z">
        <w:r w:rsidR="00E32541">
          <w:rPr>
            <w:noProof/>
          </w:rPr>
          <w:t>ado 21 Jun</w:t>
        </w:r>
      </w:ins>
      <w:del w:id="1246" w:author="Regina Casanova" w:date="2018-08-11T22:54:00Z">
        <w:r w:rsidRPr="000A0E57" w:rsidDel="00E32541">
          <w:rPr>
            <w:noProof/>
          </w:rPr>
          <w:delText>ed</w:delText>
        </w:r>
      </w:del>
      <w:r w:rsidRPr="000A0E57">
        <w:rPr>
          <w:noProof/>
        </w:rPr>
        <w:t xml:space="preserve"> 2018</w:t>
      </w:r>
      <w:del w:id="1247" w:author="Regina Casanova" w:date="2018-08-11T22:54:00Z">
        <w:r w:rsidRPr="000A0E57" w:rsidDel="00E32541">
          <w:rPr>
            <w:noProof/>
          </w:rPr>
          <w:delText xml:space="preserve"> Jun 21</w:delText>
        </w:r>
      </w:del>
      <w:r w:rsidRPr="000A0E57">
        <w:rPr>
          <w:noProof/>
        </w:rPr>
        <w:t xml:space="preserve">]. </w:t>
      </w:r>
      <w:del w:id="1248" w:author="Regina Casanova" w:date="2018-08-11T22:15:00Z">
        <w:r w:rsidRPr="000A0E57" w:rsidDel="000A0E57">
          <w:rPr>
            <w:noProof/>
          </w:rPr>
          <w:delText>Available from:</w:delText>
        </w:r>
      </w:del>
      <w:ins w:id="1249" w:author="Regina Casanova" w:date="2018-08-11T22:15:00Z">
        <w:r>
          <w:rPr>
            <w:noProof/>
          </w:rPr>
          <w:t>Disponible en:</w:t>
        </w:r>
      </w:ins>
      <w:r w:rsidRPr="000A0E57">
        <w:rPr>
          <w:noProof/>
        </w:rPr>
        <w:t xml:space="preserve"> http://www.usabilitybok.org/think-aloud-testing</w:t>
      </w:r>
    </w:p>
    <w:p w14:paraId="07B1FC96" w14:textId="523DA493"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250" w:author="Owner" w:date="2018-08-12T14:44:00Z">
            <w:rPr>
              <w:noProof/>
            </w:rPr>
          </w:rPrChange>
        </w:rPr>
        <w:t xml:space="preserve">30. </w:t>
      </w:r>
      <w:r w:rsidRPr="00D4165C">
        <w:rPr>
          <w:noProof/>
          <w:lang w:val="en-CA"/>
          <w:rPrChange w:id="1251" w:author="Owner" w:date="2018-08-12T14:44:00Z">
            <w:rPr>
              <w:noProof/>
            </w:rPr>
          </w:rPrChange>
        </w:rPr>
        <w:tab/>
        <w:t xml:space="preserve">HIT Implementation Strategies and User-Centered Design [Internet]. </w:t>
      </w:r>
      <w:r w:rsidRPr="000A0E57">
        <w:rPr>
          <w:noProof/>
        </w:rPr>
        <w:t>[cit</w:t>
      </w:r>
      <w:ins w:id="1252" w:author="Regina Casanova" w:date="2018-08-11T22:54:00Z">
        <w:r w:rsidR="00E32541">
          <w:rPr>
            <w:noProof/>
          </w:rPr>
          <w:t>ado</w:t>
        </w:r>
      </w:ins>
      <w:del w:id="1253" w:author="Regina Casanova" w:date="2018-08-11T22:54:00Z">
        <w:r w:rsidRPr="000A0E57" w:rsidDel="00E32541">
          <w:rPr>
            <w:noProof/>
          </w:rPr>
          <w:delText>ed</w:delText>
        </w:r>
      </w:del>
      <w:ins w:id="1254" w:author="Regina Casanova" w:date="2018-08-11T22:54:00Z">
        <w:r w:rsidR="00E32541">
          <w:rPr>
            <w:noProof/>
          </w:rPr>
          <w:t xml:space="preserve"> 29 May</w:t>
        </w:r>
      </w:ins>
      <w:r w:rsidRPr="000A0E57">
        <w:rPr>
          <w:noProof/>
        </w:rPr>
        <w:t xml:space="preserve"> 2017</w:t>
      </w:r>
      <w:del w:id="1255" w:author="Regina Casanova" w:date="2018-08-11T22:54:00Z">
        <w:r w:rsidRPr="000A0E57" w:rsidDel="00E32541">
          <w:rPr>
            <w:noProof/>
          </w:rPr>
          <w:delText xml:space="preserve"> May 29</w:delText>
        </w:r>
      </w:del>
      <w:r w:rsidRPr="000A0E57">
        <w:rPr>
          <w:noProof/>
        </w:rPr>
        <w:t xml:space="preserve">]. </w:t>
      </w:r>
      <w:del w:id="1256" w:author="Regina Casanova" w:date="2018-08-11T22:15:00Z">
        <w:r w:rsidRPr="000A0E57" w:rsidDel="000A0E57">
          <w:rPr>
            <w:noProof/>
          </w:rPr>
          <w:delText>Available from:</w:delText>
        </w:r>
      </w:del>
      <w:ins w:id="1257" w:author="Regina Casanova" w:date="2018-08-11T22:15:00Z">
        <w:r>
          <w:rPr>
            <w:noProof/>
          </w:rPr>
          <w:t>Disponible en:</w:t>
        </w:r>
      </w:ins>
      <w:r w:rsidRPr="000A0E57">
        <w:rPr>
          <w:noProof/>
        </w:rPr>
        <w:t xml:space="preserve"> http://pinnacle-center.com/hit-implementation-strategies-and-user-centered-design/</w:t>
      </w:r>
    </w:p>
    <w:p w14:paraId="5233B027" w14:textId="5CEE3653" w:rsidR="000A0E57" w:rsidRPr="00D4165C" w:rsidRDefault="000A0E57" w:rsidP="000A0E57">
      <w:pPr>
        <w:widowControl w:val="0"/>
        <w:autoSpaceDE w:val="0"/>
        <w:autoSpaceDN w:val="0"/>
        <w:adjustRightInd w:val="0"/>
        <w:spacing w:line="360" w:lineRule="auto"/>
        <w:ind w:left="640" w:hanging="640"/>
        <w:rPr>
          <w:noProof/>
          <w:lang w:val="en-CA"/>
          <w:rPrChange w:id="1258" w:author="Owner" w:date="2018-08-12T14:44:00Z">
            <w:rPr>
              <w:noProof/>
            </w:rPr>
          </w:rPrChange>
        </w:rPr>
      </w:pPr>
      <w:r w:rsidRPr="00D4165C">
        <w:rPr>
          <w:noProof/>
          <w:lang w:val="en-CA"/>
          <w:rPrChange w:id="1259" w:author="Owner" w:date="2018-08-12T14:44:00Z">
            <w:rPr>
              <w:noProof/>
            </w:rPr>
          </w:rPrChange>
        </w:rPr>
        <w:t xml:space="preserve">31. </w:t>
      </w:r>
      <w:r w:rsidRPr="00D4165C">
        <w:rPr>
          <w:noProof/>
          <w:lang w:val="en-CA"/>
          <w:rPrChange w:id="1260" w:author="Owner" w:date="2018-08-12T14:44:00Z">
            <w:rPr>
              <w:noProof/>
            </w:rPr>
          </w:rPrChange>
        </w:rPr>
        <w:tab/>
        <w:t xml:space="preserve">Le T, Reeder B, Yoo D, Aziz R, Thompson HJ, Demiris G. An Evaluation of Wellness Assessment Visualizations for Older Adults. </w:t>
      </w:r>
      <w:ins w:id="1261" w:author="Regina Casanova" w:date="2018-08-11T22:54:00Z">
        <w:r w:rsidR="006A239D" w:rsidRPr="00D4165C">
          <w:rPr>
            <w:lang w:val="en-CA"/>
            <w:rPrChange w:id="1262" w:author="Owner" w:date="2018-08-12T14:44:00Z">
              <w:rPr/>
            </w:rPrChange>
          </w:rPr>
          <w:t>Telemedicine and e-Health</w:t>
        </w:r>
      </w:ins>
      <w:del w:id="1263" w:author="Regina Casanova" w:date="2018-08-11T22:54:00Z">
        <w:r w:rsidRPr="00D4165C" w:rsidDel="006A239D">
          <w:rPr>
            <w:noProof/>
            <w:lang w:val="en-CA"/>
            <w:rPrChange w:id="1264" w:author="Owner" w:date="2018-08-12T14:44:00Z">
              <w:rPr>
                <w:noProof/>
              </w:rPr>
            </w:rPrChange>
          </w:rPr>
          <w:delText>Telemed e-Health</w:delText>
        </w:r>
      </w:del>
      <w:r w:rsidRPr="00D4165C">
        <w:rPr>
          <w:noProof/>
          <w:lang w:val="en-CA"/>
          <w:rPrChange w:id="1265" w:author="Owner" w:date="2018-08-12T14:44:00Z">
            <w:rPr>
              <w:noProof/>
            </w:rPr>
          </w:rPrChange>
        </w:rPr>
        <w:t xml:space="preserve">. 2015;21(1):9–15. </w:t>
      </w:r>
    </w:p>
    <w:p w14:paraId="23F9A1B6" w14:textId="77777777" w:rsidR="000A0E57" w:rsidRPr="00D4165C" w:rsidRDefault="000A0E57" w:rsidP="000A0E57">
      <w:pPr>
        <w:widowControl w:val="0"/>
        <w:autoSpaceDE w:val="0"/>
        <w:autoSpaceDN w:val="0"/>
        <w:adjustRightInd w:val="0"/>
        <w:spacing w:line="360" w:lineRule="auto"/>
        <w:ind w:left="640" w:hanging="640"/>
        <w:rPr>
          <w:noProof/>
          <w:lang w:val="en-CA"/>
          <w:rPrChange w:id="1266" w:author="Owner" w:date="2018-08-12T14:44:00Z">
            <w:rPr>
              <w:noProof/>
            </w:rPr>
          </w:rPrChange>
        </w:rPr>
      </w:pPr>
      <w:r w:rsidRPr="00D4165C">
        <w:rPr>
          <w:noProof/>
          <w:lang w:val="en-CA"/>
          <w:rPrChange w:id="1267" w:author="Owner" w:date="2018-08-12T14:44:00Z">
            <w:rPr>
              <w:noProof/>
            </w:rPr>
          </w:rPrChange>
        </w:rPr>
        <w:t xml:space="preserve">32. </w:t>
      </w:r>
      <w:r w:rsidRPr="00D4165C">
        <w:rPr>
          <w:noProof/>
          <w:lang w:val="en-CA"/>
          <w:rPrChange w:id="1268" w:author="Owner" w:date="2018-08-12T14:44:00Z">
            <w:rPr>
              <w:noProof/>
            </w:rPr>
          </w:rPrChange>
        </w:rPr>
        <w:tab/>
        <w:t xml:space="preserve">De Vito Dabbs A, Myers BA, Mc Curry KR, Dunbar-Jacob J, Hawkins RP, Begey A, et al. User-centered design and interactive health technologies for patients. Comput Inform Nurs. 2009;27(3):175–83. </w:t>
      </w:r>
    </w:p>
    <w:p w14:paraId="56B31F32" w14:textId="53835D0F" w:rsidR="001078E4" w:rsidRDefault="000A0E57" w:rsidP="000A0E57">
      <w:pPr>
        <w:widowControl w:val="0"/>
        <w:autoSpaceDE w:val="0"/>
        <w:autoSpaceDN w:val="0"/>
        <w:adjustRightInd w:val="0"/>
        <w:spacing w:line="360" w:lineRule="auto"/>
        <w:ind w:left="640" w:hanging="640"/>
        <w:rPr>
          <w:ins w:id="1269" w:author="Regina Casanova" w:date="2018-08-11T22:56:00Z"/>
          <w:noProof/>
        </w:rPr>
      </w:pPr>
      <w:r w:rsidRPr="000A0E57">
        <w:rPr>
          <w:noProof/>
        </w:rPr>
        <w:t xml:space="preserve">33. </w:t>
      </w:r>
      <w:r w:rsidRPr="000A0E57">
        <w:rPr>
          <w:noProof/>
        </w:rPr>
        <w:tab/>
      </w:r>
      <w:ins w:id="1270" w:author="Regina Casanova" w:date="2018-08-16T17:10:00Z">
        <w:r w:rsidR="00312300">
          <w:rPr>
            <w:noProof/>
          </w:rPr>
          <w:t>Ministerio de Salud</w:t>
        </w:r>
      </w:ins>
      <w:ins w:id="1271" w:author="Regina Casanova" w:date="2018-08-16T17:13:00Z">
        <w:r w:rsidR="00312300">
          <w:rPr>
            <w:noProof/>
          </w:rPr>
          <w:t xml:space="preserve"> del Perú</w:t>
        </w:r>
      </w:ins>
      <w:ins w:id="1272" w:author="Regina Casanova" w:date="2018-08-11T22:56:00Z">
        <w:r w:rsidR="001078E4" w:rsidRPr="00C126C6">
          <w:rPr>
            <w:noProof/>
          </w:rPr>
          <w:t xml:space="preserve">. </w:t>
        </w:r>
        <w:r w:rsidR="00056169" w:rsidRPr="00056169">
          <w:rPr>
            <w:noProof/>
            <w:color w:val="FF0000"/>
          </w:rPr>
          <w:t xml:space="preserve">Decreto Supremo </w:t>
        </w:r>
        <w:r w:rsidR="001078E4" w:rsidRPr="00C126C6">
          <w:rPr>
            <w:noProof/>
          </w:rPr>
          <w:t>N</w:t>
        </w:r>
        <w:r w:rsidR="001078E4" w:rsidRPr="00C126C6">
          <w:rPr>
            <w:noProof/>
            <w:vertAlign w:val="superscript"/>
          </w:rPr>
          <w:t>o</w:t>
        </w:r>
        <w:r w:rsidR="001078E4" w:rsidRPr="00C126C6">
          <w:rPr>
            <w:noProof/>
          </w:rPr>
          <w:t xml:space="preserve"> 008-2014-SA. 2014; </w:t>
        </w:r>
        <w:r w:rsidR="001078E4">
          <w:rPr>
            <w:noProof/>
          </w:rPr>
          <w:t>[publicado 10 Jun 2014, citado 14 Mar 2018]</w:t>
        </w:r>
      </w:ins>
    </w:p>
    <w:p w14:paraId="3ABD78EB" w14:textId="30C0ACC3" w:rsidR="000A0E57" w:rsidRPr="000A0E57" w:rsidDel="001078E4" w:rsidRDefault="000A0E57" w:rsidP="000A0E57">
      <w:pPr>
        <w:widowControl w:val="0"/>
        <w:autoSpaceDE w:val="0"/>
        <w:autoSpaceDN w:val="0"/>
        <w:adjustRightInd w:val="0"/>
        <w:spacing w:line="360" w:lineRule="auto"/>
        <w:ind w:left="640" w:hanging="640"/>
        <w:rPr>
          <w:del w:id="1273" w:author="Regina Casanova" w:date="2018-08-11T22:56:00Z"/>
          <w:noProof/>
        </w:rPr>
      </w:pPr>
      <w:del w:id="1274" w:author="Regina Casanova" w:date="2018-08-11T22:56:00Z">
        <w:r w:rsidRPr="000A0E57" w:rsidDel="001078E4">
          <w:rPr>
            <w:noProof/>
          </w:rPr>
          <w:lastRenderedPageBreak/>
          <w:delText>El Peruano. DECRETO SUPREMO N</w:delText>
        </w:r>
        <w:r w:rsidRPr="000A0E57" w:rsidDel="001078E4">
          <w:rPr>
            <w:noProof/>
            <w:vertAlign w:val="superscript"/>
          </w:rPr>
          <w:delText>o</w:delText>
        </w:r>
        <w:r w:rsidRPr="000A0E57" w:rsidDel="001078E4">
          <w:rPr>
            <w:noProof/>
          </w:rPr>
          <w:delText xml:space="preserve"> 008-2014-SA. 2014; </w:delText>
        </w:r>
      </w:del>
    </w:p>
    <w:p w14:paraId="11D492E2" w14:textId="13DA21C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4. </w:t>
      </w:r>
      <w:r w:rsidRPr="000A0E57">
        <w:rPr>
          <w:noProof/>
        </w:rPr>
        <w:tab/>
        <w:t>SUSALUD. Plataforma de Información y Difusión [Internet]. [ci</w:t>
      </w:r>
      <w:ins w:id="1275" w:author="Regina Casanova" w:date="2018-08-11T22:58:00Z">
        <w:r w:rsidR="001078E4">
          <w:rPr>
            <w:noProof/>
          </w:rPr>
          <w:t>tado</w:t>
        </w:r>
      </w:ins>
      <w:del w:id="1276" w:author="Regina Casanova" w:date="2018-08-11T22:58:00Z">
        <w:r w:rsidRPr="000A0E57" w:rsidDel="001078E4">
          <w:rPr>
            <w:noProof/>
          </w:rPr>
          <w:delText>ted</w:delText>
        </w:r>
      </w:del>
      <w:ins w:id="1277" w:author="Regina Casanova" w:date="2018-08-11T22:58:00Z">
        <w:r w:rsidR="001078E4">
          <w:rPr>
            <w:noProof/>
          </w:rPr>
          <w:t xml:space="preserve"> 20 Mar</w:t>
        </w:r>
      </w:ins>
      <w:r w:rsidRPr="000A0E57">
        <w:rPr>
          <w:noProof/>
        </w:rPr>
        <w:t xml:space="preserve"> 2017</w:t>
      </w:r>
      <w:del w:id="1278" w:author="Regina Casanova" w:date="2018-08-11T22:58:00Z">
        <w:r w:rsidRPr="000A0E57" w:rsidDel="001078E4">
          <w:rPr>
            <w:noProof/>
          </w:rPr>
          <w:delText xml:space="preserve"> Mar 20</w:delText>
        </w:r>
      </w:del>
      <w:r w:rsidRPr="000A0E57">
        <w:rPr>
          <w:noProof/>
        </w:rPr>
        <w:t xml:space="preserve">]. </w:t>
      </w:r>
      <w:del w:id="1279" w:author="Regina Casanova" w:date="2018-08-11T22:15:00Z">
        <w:r w:rsidRPr="000A0E57" w:rsidDel="000A0E57">
          <w:rPr>
            <w:noProof/>
          </w:rPr>
          <w:delText>Available from:</w:delText>
        </w:r>
      </w:del>
      <w:ins w:id="1280" w:author="Regina Casanova" w:date="2018-08-11T22:15:00Z">
        <w:r>
          <w:rPr>
            <w:noProof/>
          </w:rPr>
          <w:t>Disponible en:</w:t>
        </w:r>
      </w:ins>
      <w:r w:rsidRPr="000A0E57">
        <w:rPr>
          <w:noProof/>
        </w:rPr>
        <w:t xml:space="preserve"> http://bi.su</w:t>
      </w:r>
      <w:del w:id="1281" w:author="Unknown">
        <w:r w:rsidRPr="000A0E57" w:rsidDel="001078E4">
          <w:rPr>
            <w:noProof/>
          </w:rPr>
          <w:delText>s</w:delText>
        </w:r>
      </w:del>
      <w:ins w:id="1282" w:author="Regina Casanova" w:date="2018-08-11T22:56:00Z">
        <w:r w:rsidRPr="000A0E57">
          <w:rPr>
            <w:noProof/>
          </w:rPr>
          <w:t>a</w:t>
        </w:r>
      </w:ins>
      <w:r w:rsidRPr="000A0E57">
        <w:rPr>
          <w:noProof/>
        </w:rPr>
        <w:t>lud.gob.pe/geoqlik/proxy/QvAJAXZfc/opendoc.htm?document=QV Produccion%2F11- Plataforma de Información y Difusión_1.qvw&amp;host=QVS%40srvqlikias&amp;anonymous=true</w:t>
      </w:r>
    </w:p>
    <w:p w14:paraId="2313B4D5" w14:textId="324DDFF3"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ins w:id="1283" w:author="Regina Casanova" w:date="2018-08-11T22:59:00Z">
        <w:r w:rsidR="001078E4">
          <w:rPr>
            <w:noProof/>
          </w:rPr>
          <w:t>ado 23 Ene</w:t>
        </w:r>
      </w:ins>
      <w:del w:id="1284" w:author="Regina Casanova" w:date="2018-08-11T22:59:00Z">
        <w:r w:rsidRPr="000A0E57" w:rsidDel="001078E4">
          <w:rPr>
            <w:noProof/>
          </w:rPr>
          <w:delText>ed</w:delText>
        </w:r>
      </w:del>
      <w:r w:rsidRPr="000A0E57">
        <w:rPr>
          <w:noProof/>
        </w:rPr>
        <w:t xml:space="preserve"> 2018</w:t>
      </w:r>
      <w:del w:id="1285" w:author="Regina Casanova" w:date="2018-08-11T22:59:00Z">
        <w:r w:rsidRPr="000A0E57" w:rsidDel="001078E4">
          <w:rPr>
            <w:noProof/>
          </w:rPr>
          <w:delText xml:space="preserve"> Jan 23</w:delText>
        </w:r>
      </w:del>
      <w:r w:rsidRPr="000A0E57">
        <w:rPr>
          <w:noProof/>
        </w:rPr>
        <w:t xml:space="preserve">]. </w:t>
      </w:r>
      <w:del w:id="1286" w:author="Regina Casanova" w:date="2018-08-11T22:15:00Z">
        <w:r w:rsidRPr="000A0E57" w:rsidDel="000A0E57">
          <w:rPr>
            <w:noProof/>
          </w:rPr>
          <w:delText>Available from:</w:delText>
        </w:r>
      </w:del>
      <w:ins w:id="1287" w:author="Regina Casanova" w:date="2018-08-11T22:15:00Z">
        <w:r>
          <w:rPr>
            <w:noProof/>
          </w:rPr>
          <w:t>Disponible en:</w:t>
        </w:r>
      </w:ins>
      <w:r w:rsidRPr="000A0E57">
        <w:rPr>
          <w:noProof/>
        </w:rPr>
        <w:t xml:space="preserve"> https://app.powerbi.com/view?r=eyJrIjoiNTljNzlmMTUtM2Y5NS00M2FjLWIwMGUtZmE0MDFhMWI5OGZjIiwidCI6IjZmZTkxN2VlLWQ5OWMtNGJmNy05OGQ1LThhOTUyYTE3NzhjNCIsImMiOjR9</w:t>
      </w:r>
    </w:p>
    <w:p w14:paraId="460D02DB" w14:textId="5B246A8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ins w:id="1288" w:author="Regina Casanova" w:date="2018-08-11T22:59:00Z">
        <w:r w:rsidR="006F17A9">
          <w:rPr>
            <w:noProof/>
          </w:rPr>
          <w:t>ado</w:t>
        </w:r>
      </w:ins>
      <w:del w:id="1289" w:author="Regina Casanova" w:date="2018-08-11T22:59:00Z">
        <w:r w:rsidRPr="000A0E57" w:rsidDel="006F17A9">
          <w:rPr>
            <w:noProof/>
          </w:rPr>
          <w:delText>ed</w:delText>
        </w:r>
      </w:del>
      <w:ins w:id="1290" w:author="Regina Casanova" w:date="2018-08-11T22:59:00Z">
        <w:r w:rsidR="006F17A9">
          <w:rPr>
            <w:noProof/>
          </w:rPr>
          <w:t xml:space="preserve"> 23 Jun</w:t>
        </w:r>
      </w:ins>
      <w:r w:rsidRPr="000A0E57">
        <w:rPr>
          <w:noProof/>
        </w:rPr>
        <w:t xml:space="preserve"> 2018</w:t>
      </w:r>
      <w:del w:id="1291" w:author="Regina Casanova" w:date="2018-08-11T22:59:00Z">
        <w:r w:rsidRPr="000A0E57" w:rsidDel="006F17A9">
          <w:rPr>
            <w:noProof/>
          </w:rPr>
          <w:delText xml:space="preserve"> Jan 23</w:delText>
        </w:r>
      </w:del>
      <w:r w:rsidRPr="000A0E57">
        <w:rPr>
          <w:noProof/>
        </w:rPr>
        <w:t xml:space="preserve">]. </w:t>
      </w:r>
      <w:del w:id="1292" w:author="Regina Casanova" w:date="2018-08-11T22:15:00Z">
        <w:r w:rsidRPr="000A0E57" w:rsidDel="000A0E57">
          <w:rPr>
            <w:noProof/>
          </w:rPr>
          <w:delText>Available from:</w:delText>
        </w:r>
      </w:del>
      <w:ins w:id="1293" w:author="Regina Casanova" w:date="2018-08-11T22:15:00Z">
        <w:r>
          <w:rPr>
            <w:noProof/>
          </w:rPr>
          <w:t>Disponible en:</w:t>
        </w:r>
      </w:ins>
      <w:r w:rsidRPr="000A0E57">
        <w:rPr>
          <w:noProof/>
        </w:rPr>
        <w:t xml:space="preserve"> http://bi.susalud.gob.pe/QvAJAXZfc/opendoc.htm?document=QV Produccion%2FSIG_SUSALUD.qvw&amp;host=QVS%40srvqlikias&amp;anonymous=true</w:t>
      </w:r>
    </w:p>
    <w:p w14:paraId="7C335D3A" w14:textId="4CD74F4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ins w:id="1294" w:author="Regina Casanova" w:date="2018-08-11T22:59:00Z">
        <w:r w:rsidR="00D9137D">
          <w:rPr>
            <w:noProof/>
          </w:rPr>
          <w:t>ado 14 Mar</w:t>
        </w:r>
      </w:ins>
      <w:del w:id="1295" w:author="Regina Casanova" w:date="2018-08-11T22:59:00Z">
        <w:r w:rsidRPr="000A0E57" w:rsidDel="00D9137D">
          <w:rPr>
            <w:noProof/>
          </w:rPr>
          <w:delText>ed</w:delText>
        </w:r>
      </w:del>
      <w:r w:rsidRPr="000A0E57">
        <w:rPr>
          <w:noProof/>
        </w:rPr>
        <w:t xml:space="preserve"> 201</w:t>
      </w:r>
      <w:ins w:id="1296" w:author="Regina Casanova" w:date="2018-08-11T23:00:00Z">
        <w:r w:rsidR="00D9137D">
          <w:rPr>
            <w:noProof/>
          </w:rPr>
          <w:t>7</w:t>
        </w:r>
      </w:ins>
      <w:del w:id="1297" w:author="Regina Casanova" w:date="2018-08-11T23:00:00Z">
        <w:r w:rsidRPr="000A0E57" w:rsidDel="00D9137D">
          <w:rPr>
            <w:noProof/>
          </w:rPr>
          <w:delText>7 Mar 14</w:delText>
        </w:r>
      </w:del>
      <w:r w:rsidRPr="000A0E57">
        <w:rPr>
          <w:noProof/>
        </w:rPr>
        <w:t xml:space="preserve">]. </w:t>
      </w:r>
      <w:del w:id="1298" w:author="Regina Casanova" w:date="2018-08-11T22:15:00Z">
        <w:r w:rsidRPr="000A0E57" w:rsidDel="000A0E57">
          <w:rPr>
            <w:noProof/>
          </w:rPr>
          <w:delText>Available from:</w:delText>
        </w:r>
      </w:del>
      <w:ins w:id="1299" w:author="Regina Casanova" w:date="2018-08-11T22:15:00Z">
        <w:r>
          <w:rPr>
            <w:noProof/>
          </w:rPr>
          <w:t>Disponible en:</w:t>
        </w:r>
      </w:ins>
      <w:r w:rsidRPr="000A0E57">
        <w:rPr>
          <w:noProof/>
        </w:rPr>
        <w:t xml:space="preserve"> http://app17.susalud.gob.pe/formulario_consulta/</w:t>
      </w:r>
    </w:p>
    <w:p w14:paraId="598C79D2" w14:textId="026B10FD"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ins w:id="1300" w:author="Regina Casanova" w:date="2018-08-11T23:00:00Z">
        <w:r w:rsidR="00D9137D">
          <w:rPr>
            <w:noProof/>
          </w:rPr>
          <w:t>ado 14 Mar</w:t>
        </w:r>
      </w:ins>
      <w:del w:id="1301" w:author="Regina Casanova" w:date="2018-08-11T23:00:00Z">
        <w:r w:rsidRPr="000A0E57" w:rsidDel="00D9137D">
          <w:rPr>
            <w:noProof/>
          </w:rPr>
          <w:delText>ed</w:delText>
        </w:r>
      </w:del>
      <w:r w:rsidRPr="000A0E57">
        <w:rPr>
          <w:noProof/>
        </w:rPr>
        <w:t xml:space="preserve"> 2017</w:t>
      </w:r>
      <w:del w:id="1302" w:author="Regina Casanova" w:date="2018-08-11T23:00:00Z">
        <w:r w:rsidRPr="000A0E57" w:rsidDel="00D9137D">
          <w:rPr>
            <w:noProof/>
          </w:rPr>
          <w:delText xml:space="preserve"> Mar 14</w:delText>
        </w:r>
      </w:del>
      <w:r w:rsidRPr="000A0E57">
        <w:rPr>
          <w:noProof/>
        </w:rPr>
        <w:t xml:space="preserve">]. </w:t>
      </w:r>
      <w:del w:id="1303" w:author="Regina Casanova" w:date="2018-08-11T22:15:00Z">
        <w:r w:rsidRPr="000A0E57" w:rsidDel="000A0E57">
          <w:rPr>
            <w:noProof/>
          </w:rPr>
          <w:delText>Available from:</w:delText>
        </w:r>
      </w:del>
      <w:ins w:id="1304" w:author="Regina Casanova" w:date="2018-08-11T22:15:00Z">
        <w:r>
          <w:rPr>
            <w:noProof/>
          </w:rPr>
          <w:t>Disponible en:</w:t>
        </w:r>
      </w:ins>
      <w:r w:rsidRPr="000A0E57">
        <w:rPr>
          <w:noProof/>
        </w:rPr>
        <w:t xml:space="preserve"> https://play.google.com/store/apps/details?id=pe.gob.susalud.servicio&amp;hl=es</w:t>
      </w:r>
    </w:p>
    <w:p w14:paraId="7D2A61F3" w14:textId="34BE8D5E"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ins w:id="1305" w:author="Regina Casanova" w:date="2018-08-11T23:00:00Z">
        <w:r w:rsidR="00C66D07">
          <w:rPr>
            <w:noProof/>
          </w:rPr>
          <w:t>ado 14 Mar</w:t>
        </w:r>
      </w:ins>
      <w:del w:id="1306" w:author="Regina Casanova" w:date="2018-08-11T23:00:00Z">
        <w:r w:rsidRPr="000A0E57" w:rsidDel="00C66D07">
          <w:rPr>
            <w:noProof/>
          </w:rPr>
          <w:delText>ed</w:delText>
        </w:r>
      </w:del>
      <w:r w:rsidRPr="000A0E57">
        <w:rPr>
          <w:noProof/>
        </w:rPr>
        <w:t xml:space="preserve"> 2017</w:t>
      </w:r>
      <w:del w:id="1307" w:author="Regina Casanova" w:date="2018-08-11T23:00:00Z">
        <w:r w:rsidRPr="000A0E57" w:rsidDel="00C66D07">
          <w:rPr>
            <w:noProof/>
          </w:rPr>
          <w:delText xml:space="preserve"> Mar 14</w:delText>
        </w:r>
      </w:del>
      <w:r w:rsidRPr="000A0E57">
        <w:rPr>
          <w:noProof/>
        </w:rPr>
        <w:t xml:space="preserve">]. </w:t>
      </w:r>
      <w:del w:id="1308" w:author="Regina Casanova" w:date="2018-08-11T22:15:00Z">
        <w:r w:rsidRPr="000A0E57" w:rsidDel="000A0E57">
          <w:rPr>
            <w:noProof/>
          </w:rPr>
          <w:delText>Available from:</w:delText>
        </w:r>
      </w:del>
      <w:ins w:id="1309" w:author="Regina Casanova" w:date="2018-08-11T22:15:00Z">
        <w:r>
          <w:rPr>
            <w:noProof/>
          </w:rPr>
          <w:t>Disponible en:</w:t>
        </w:r>
      </w:ins>
      <w:r w:rsidRPr="000A0E57">
        <w:rPr>
          <w:noProof/>
        </w:rPr>
        <w:t xml:space="preserve"> http://portales.susalud.gob.pe/web/portal/noticias/-/asset_publisher/nx8MOyZZrSvU/content/mas-de-10-mil-usuarios-utilizan-app-susalud-contigo?_101_INSTANCE_nx8MOyZZrSvU_redirect=%2Fweb%2Fportal%2Fnoticias</w:t>
      </w:r>
    </w:p>
    <w:p w14:paraId="5DFCA05C" w14:textId="3AF688D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ins w:id="1310" w:author="Regina Casanova" w:date="2018-08-11T23:00:00Z">
        <w:r w:rsidR="00C66D07">
          <w:rPr>
            <w:noProof/>
          </w:rPr>
          <w:t>tado 14 Mar</w:t>
        </w:r>
      </w:ins>
      <w:del w:id="1311" w:author="Regina Casanova" w:date="2018-08-11T23:00:00Z">
        <w:r w:rsidRPr="000A0E57" w:rsidDel="00C66D07">
          <w:rPr>
            <w:noProof/>
          </w:rPr>
          <w:delText>ted</w:delText>
        </w:r>
      </w:del>
      <w:r w:rsidRPr="000A0E57">
        <w:rPr>
          <w:noProof/>
        </w:rPr>
        <w:t xml:space="preserve"> 2018</w:t>
      </w:r>
      <w:del w:id="1312" w:author="Regina Casanova" w:date="2018-08-11T23:01:00Z">
        <w:r w:rsidRPr="000A0E57" w:rsidDel="00C66D07">
          <w:rPr>
            <w:noProof/>
          </w:rPr>
          <w:delText xml:space="preserve"> Mar 14</w:delText>
        </w:r>
      </w:del>
      <w:r w:rsidRPr="000A0E57">
        <w:rPr>
          <w:noProof/>
        </w:rPr>
        <w:t xml:space="preserve">]. </w:t>
      </w:r>
      <w:del w:id="1313" w:author="Regina Casanova" w:date="2018-08-11T22:15:00Z">
        <w:r w:rsidRPr="000A0E57" w:rsidDel="000A0E57">
          <w:rPr>
            <w:noProof/>
          </w:rPr>
          <w:delText>Available from:</w:delText>
        </w:r>
      </w:del>
      <w:ins w:id="1314" w:author="Regina Casanova" w:date="2018-08-11T22:15:00Z">
        <w:r>
          <w:rPr>
            <w:noProof/>
          </w:rPr>
          <w:t>Disponible en:</w:t>
        </w:r>
      </w:ins>
      <w:r w:rsidRPr="000A0E57">
        <w:rPr>
          <w:noProof/>
        </w:rPr>
        <w:t xml:space="preserve"> http://mapa.susalud.gob.pe/</w:t>
      </w:r>
    </w:p>
    <w:p w14:paraId="3FA0D7A4" w14:textId="10997577"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ins w:id="1315" w:author="Regina Casanova" w:date="2018-08-11T23:01:00Z">
        <w:r w:rsidR="00C66D07" w:rsidRPr="00C126C6">
          <w:rPr>
            <w:noProof/>
          </w:rPr>
          <w:t>Ministerio de Salud</w:t>
        </w:r>
      </w:ins>
      <w:ins w:id="1316" w:author="Regina Casanova" w:date="2018-08-16T17:13:00Z">
        <w:r w:rsidR="00312300">
          <w:rPr>
            <w:noProof/>
          </w:rPr>
          <w:t xml:space="preserve"> del Perú</w:t>
        </w:r>
      </w:ins>
      <w:ins w:id="1317" w:author="Regina Casanova" w:date="2018-08-11T23:01:00Z">
        <w:r w:rsidR="00C66D07" w:rsidRPr="00C126C6">
          <w:rPr>
            <w:noProof/>
          </w:rPr>
          <w:t>. Resolución Ministerial 667-2017/MINSA.</w:t>
        </w:r>
        <w:r w:rsidR="00C66D07">
          <w:rPr>
            <w:noProof/>
          </w:rPr>
          <w:t xml:space="preserve"> [Internet]</w:t>
        </w:r>
        <w:r w:rsidR="00C66D07" w:rsidRPr="00C126C6">
          <w:rPr>
            <w:noProof/>
          </w:rPr>
          <w:t xml:space="preserve"> </w:t>
        </w:r>
        <w:r w:rsidR="00C66D07">
          <w:rPr>
            <w:noProof/>
          </w:rPr>
          <w:t xml:space="preserve">[publicado 17 Ago 2017, citado 14 Mar 2018]. Disponible en: </w:t>
        </w:r>
        <w:r w:rsidR="00C66D07" w:rsidRPr="0068756B">
          <w:rPr>
            <w:noProof/>
          </w:rPr>
          <w:lastRenderedPageBreak/>
          <w:t>https://vlex.com.pe/vid/691444409</w:t>
        </w:r>
      </w:ins>
      <w:del w:id="1318" w:author="Regina Casanova" w:date="2018-08-11T23:01:00Z">
        <w:r w:rsidRPr="000A0E57" w:rsidDel="00C66D07">
          <w:rPr>
            <w:noProof/>
          </w:rPr>
          <w:delText>Ministerio de Salud. Resolución Ministerial 667-2017/MINSA.</w:delText>
        </w:r>
      </w:del>
      <w:r w:rsidRPr="000A0E57">
        <w:rPr>
          <w:noProof/>
        </w:rPr>
        <w:t xml:space="preserve"> </w:t>
      </w:r>
    </w:p>
    <w:p w14:paraId="187D8FD6" w14:textId="5D61F2BC"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r>
      <w:ins w:id="1319" w:author="Regina Casanova" w:date="2018-08-16T17:16:00Z">
        <w:r w:rsidR="00312300">
          <w:rPr>
            <w:noProof/>
          </w:rPr>
          <w:t xml:space="preserve">Ministerio de Salud del </w:t>
        </w:r>
      </w:ins>
      <w:ins w:id="1320" w:author="Owner" w:date="2018-08-12T15:49:00Z">
        <w:del w:id="1321" w:author="Regina Casanova" w:date="2018-08-16T17:16:00Z">
          <w:r w:rsidR="00536D7F" w:rsidRPr="007A4C7B" w:rsidDel="00312300">
            <w:rPr>
              <w:noProof/>
              <w:color w:val="FF0000"/>
              <w:rPrChange w:id="1322" w:author="Owner" w:date="2018-08-12T16:07:00Z">
                <w:rPr>
                  <w:noProof/>
                </w:rPr>
              </w:rPrChange>
            </w:rPr>
            <w:delText>Gobierno de</w:delText>
          </w:r>
        </w:del>
      </w:ins>
      <w:del w:id="1323" w:author="Owner" w:date="2018-08-12T15:49:00Z">
        <w:r w:rsidRPr="007A4C7B" w:rsidDel="00536D7F">
          <w:rPr>
            <w:noProof/>
            <w:color w:val="FF0000"/>
            <w:rPrChange w:id="1324" w:author="Owner" w:date="2018-08-12T16:07:00Z">
              <w:rPr>
                <w:noProof/>
              </w:rPr>
            </w:rPrChange>
          </w:rPr>
          <w:delText>El</w:delText>
        </w:r>
      </w:del>
      <w:del w:id="1325" w:author="Regina Casanova" w:date="2018-08-16T17:16:00Z">
        <w:r w:rsidRPr="007A4C7B" w:rsidDel="00312300">
          <w:rPr>
            <w:noProof/>
            <w:color w:val="FF0000"/>
            <w:rPrChange w:id="1326" w:author="Owner" w:date="2018-08-12T16:07:00Z">
              <w:rPr>
                <w:noProof/>
              </w:rPr>
            </w:rPrChange>
          </w:rPr>
          <w:delText xml:space="preserve"> </w:delText>
        </w:r>
      </w:del>
      <w:r w:rsidRPr="007A4C7B">
        <w:rPr>
          <w:noProof/>
          <w:color w:val="FF0000"/>
          <w:rPrChange w:id="1327" w:author="Owner" w:date="2018-08-12T16:07:00Z">
            <w:rPr>
              <w:noProof/>
            </w:rPr>
          </w:rPrChange>
        </w:rPr>
        <w:t>Per</w:t>
      </w:r>
      <w:ins w:id="1328" w:author="Owner" w:date="2018-08-12T15:49:00Z">
        <w:r w:rsidR="00536D7F" w:rsidRPr="007A4C7B">
          <w:rPr>
            <w:noProof/>
            <w:color w:val="FF0000"/>
            <w:rPrChange w:id="1329" w:author="Owner" w:date="2018-08-12T16:07:00Z">
              <w:rPr>
                <w:noProof/>
              </w:rPr>
            </w:rPrChange>
          </w:rPr>
          <w:t>ú</w:t>
        </w:r>
      </w:ins>
      <w:del w:id="1330" w:author="Owner" w:date="2018-08-12T15:49:00Z">
        <w:r w:rsidRPr="007A4C7B" w:rsidDel="00536D7F">
          <w:rPr>
            <w:noProof/>
            <w:color w:val="FF0000"/>
            <w:rPrChange w:id="1331" w:author="Owner" w:date="2018-08-12T16:07:00Z">
              <w:rPr>
                <w:noProof/>
              </w:rPr>
            </w:rPrChange>
          </w:rPr>
          <w:delText>uano</w:delText>
        </w:r>
      </w:del>
      <w:r w:rsidRPr="007A4C7B">
        <w:rPr>
          <w:noProof/>
          <w:color w:val="FF0000"/>
          <w:rPrChange w:id="1332" w:author="Owner" w:date="2018-08-12T16:07:00Z">
            <w:rPr>
              <w:noProof/>
            </w:rPr>
          </w:rPrChange>
        </w:rPr>
        <w:t xml:space="preserve">. </w:t>
      </w:r>
      <w:r w:rsidR="00056169" w:rsidRPr="000A0E57">
        <w:rPr>
          <w:noProof/>
        </w:rPr>
        <w:t xml:space="preserve">Ley </w:t>
      </w:r>
      <w:r w:rsidRPr="000A0E57">
        <w:rPr>
          <w:noProof/>
        </w:rPr>
        <w:t>N° 30150 - Norma Legal Diario Oficial El Peruano [Internet]. [</w:t>
      </w:r>
      <w:ins w:id="1333" w:author="Regina Casanova" w:date="2018-08-11T23:01:00Z">
        <w:r w:rsidR="00C66D07">
          <w:rPr>
            <w:noProof/>
          </w:rPr>
          <w:t xml:space="preserve">publicado 8 Ene 2014, </w:t>
        </w:r>
      </w:ins>
      <w:r w:rsidRPr="000A0E57">
        <w:rPr>
          <w:noProof/>
        </w:rPr>
        <w:t>cit</w:t>
      </w:r>
      <w:ins w:id="1334" w:author="Regina Casanova" w:date="2018-08-11T23:01:00Z">
        <w:r w:rsidR="00C66D07">
          <w:rPr>
            <w:noProof/>
          </w:rPr>
          <w:t>ado 14 Mar</w:t>
        </w:r>
      </w:ins>
      <w:del w:id="1335" w:author="Regina Casanova" w:date="2018-08-11T23:01:00Z">
        <w:r w:rsidRPr="000A0E57" w:rsidDel="00C66D07">
          <w:rPr>
            <w:noProof/>
          </w:rPr>
          <w:delText>ed</w:delText>
        </w:r>
      </w:del>
      <w:r w:rsidRPr="000A0E57">
        <w:rPr>
          <w:noProof/>
        </w:rPr>
        <w:t xml:space="preserve"> 2018</w:t>
      </w:r>
      <w:del w:id="1336" w:author="Regina Casanova" w:date="2018-08-11T23:01:00Z">
        <w:r w:rsidRPr="000A0E57" w:rsidDel="00C66D07">
          <w:rPr>
            <w:noProof/>
          </w:rPr>
          <w:delText xml:space="preserve"> Mar 14</w:delText>
        </w:r>
      </w:del>
      <w:r w:rsidRPr="000A0E57">
        <w:rPr>
          <w:noProof/>
        </w:rPr>
        <w:t xml:space="preserve">]. </w:t>
      </w:r>
      <w:del w:id="1337" w:author="Regina Casanova" w:date="2018-08-11T22:15:00Z">
        <w:r w:rsidRPr="000A0E57" w:rsidDel="000A0E57">
          <w:rPr>
            <w:noProof/>
          </w:rPr>
          <w:delText>Available from:</w:delText>
        </w:r>
      </w:del>
      <w:ins w:id="1338" w:author="Regina Casanova" w:date="2018-08-11T22:15:00Z">
        <w:r>
          <w:rPr>
            <w:noProof/>
          </w:rPr>
          <w:t>Disponible en:</w:t>
        </w:r>
      </w:ins>
      <w:r w:rsidRPr="000A0E57">
        <w:rPr>
          <w:noProof/>
        </w:rPr>
        <w:t xml:space="preserve"> http://busquedas.elperuano.pe/normaslegales/aprueban-reglamento-general-para-la-atencion-de-los-reclamos-resolucion-n-160-2011-sunasacd-737790-1/</w:t>
      </w:r>
    </w:p>
    <w:p w14:paraId="2403D5BE" w14:textId="2ED85169"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339" w:author="Owner" w:date="2018-08-12T14:44:00Z">
            <w:rPr>
              <w:noProof/>
            </w:rPr>
          </w:rPrChange>
        </w:rPr>
        <w:t xml:space="preserve">43. </w:t>
      </w:r>
      <w:r w:rsidRPr="00D4165C">
        <w:rPr>
          <w:noProof/>
          <w:lang w:val="en-CA"/>
          <w:rPrChange w:id="1340" w:author="Owner" w:date="2018-08-12T14:44:00Z">
            <w:rPr>
              <w:noProof/>
            </w:rPr>
          </w:rPrChange>
        </w:rPr>
        <w:tab/>
        <w:t xml:space="preserve">Paul CL. A Modified Delphi Approach to a New Card Sorting Methodology. </w:t>
      </w:r>
      <w:ins w:id="1341" w:author="Regina Casanova" w:date="2018-08-11T23:02:00Z">
        <w:r w:rsidR="00910646">
          <w:t>Journal of Usability Studies</w:t>
        </w:r>
      </w:ins>
      <w:del w:id="1342" w:author="Regina Casanova" w:date="2018-08-11T23:02:00Z">
        <w:r w:rsidRPr="000A0E57" w:rsidDel="00910646">
          <w:rPr>
            <w:noProof/>
          </w:rPr>
          <w:delText>J Usability Stud</w:delText>
        </w:r>
      </w:del>
      <w:r w:rsidRPr="000A0E57">
        <w:rPr>
          <w:noProof/>
        </w:rPr>
        <w:t xml:space="preserve">. 2008;4(1):7–30. </w:t>
      </w:r>
    </w:p>
    <w:p w14:paraId="422B9B10" w14:textId="051D3BC4"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ins w:id="1343" w:author="Regina Casanova" w:date="2018-08-11T23:02:00Z">
        <w:r w:rsidR="00910646">
          <w:rPr>
            <w:noProof/>
          </w:rPr>
          <w:t>ado 27 Mar</w:t>
        </w:r>
      </w:ins>
      <w:del w:id="1344" w:author="Regina Casanova" w:date="2018-08-11T23:02:00Z">
        <w:r w:rsidRPr="000A0E57" w:rsidDel="00910646">
          <w:rPr>
            <w:noProof/>
          </w:rPr>
          <w:delText>ed</w:delText>
        </w:r>
      </w:del>
      <w:r w:rsidRPr="000A0E57">
        <w:rPr>
          <w:noProof/>
        </w:rPr>
        <w:t xml:space="preserve"> 2018</w:t>
      </w:r>
      <w:del w:id="1345" w:author="Regina Casanova" w:date="2018-08-11T23:02:00Z">
        <w:r w:rsidRPr="000A0E57" w:rsidDel="00910646">
          <w:rPr>
            <w:noProof/>
          </w:rPr>
          <w:delText xml:space="preserve"> Mar 27</w:delText>
        </w:r>
      </w:del>
      <w:r w:rsidRPr="000A0E57">
        <w:rPr>
          <w:noProof/>
        </w:rPr>
        <w:t xml:space="preserve">]. </w:t>
      </w:r>
      <w:del w:id="1346" w:author="Regina Casanova" w:date="2018-08-11T22:15:00Z">
        <w:r w:rsidRPr="000A0E57" w:rsidDel="000A0E57">
          <w:rPr>
            <w:noProof/>
          </w:rPr>
          <w:delText>Available from:</w:delText>
        </w:r>
      </w:del>
      <w:ins w:id="1347" w:author="Regina Casanova" w:date="2018-08-11T22:15:00Z">
        <w:r>
          <w:rPr>
            <w:noProof/>
          </w:rPr>
          <w:t>Disponible en:</w:t>
        </w:r>
      </w:ins>
      <w:r w:rsidRPr="000A0E57">
        <w:rPr>
          <w:noProof/>
        </w:rPr>
        <w:t xml:space="preserve"> https://showmore.com/es/</w:t>
      </w:r>
    </w:p>
    <w:p w14:paraId="1DE881C4" w14:textId="3B43BEB5"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ins w:id="1348" w:author="Regina Casanova" w:date="2018-08-11T23:02:00Z">
        <w:r w:rsidR="00910646">
          <w:rPr>
            <w:noProof/>
          </w:rPr>
          <w:t>a</w:t>
        </w:r>
      </w:ins>
      <w:del w:id="1349" w:author="Regina Casanova" w:date="2018-08-11T23:02:00Z">
        <w:r w:rsidRPr="000A0E57" w:rsidDel="00910646">
          <w:rPr>
            <w:noProof/>
          </w:rPr>
          <w:delText>e</w:delText>
        </w:r>
      </w:del>
      <w:r w:rsidRPr="000A0E57">
        <w:rPr>
          <w:noProof/>
        </w:rPr>
        <w:t>d</w:t>
      </w:r>
      <w:ins w:id="1350" w:author="Regina Casanova" w:date="2018-08-11T23:02:00Z">
        <w:r w:rsidR="00910646">
          <w:rPr>
            <w:noProof/>
          </w:rPr>
          <w:t>o 27 Mar</w:t>
        </w:r>
      </w:ins>
      <w:r w:rsidRPr="000A0E57">
        <w:rPr>
          <w:noProof/>
        </w:rPr>
        <w:t xml:space="preserve"> 2018</w:t>
      </w:r>
      <w:del w:id="1351" w:author="Regina Casanova" w:date="2018-08-11T23:02:00Z">
        <w:r w:rsidRPr="000A0E57" w:rsidDel="00910646">
          <w:rPr>
            <w:noProof/>
          </w:rPr>
          <w:delText xml:space="preserve"> Mar 27</w:delText>
        </w:r>
      </w:del>
      <w:r w:rsidRPr="000A0E57">
        <w:rPr>
          <w:noProof/>
        </w:rPr>
        <w:t xml:space="preserve">]. </w:t>
      </w:r>
      <w:del w:id="1352" w:author="Regina Casanova" w:date="2018-08-11T22:15:00Z">
        <w:r w:rsidRPr="000A0E57" w:rsidDel="000A0E57">
          <w:rPr>
            <w:noProof/>
          </w:rPr>
          <w:delText>Available from:</w:delText>
        </w:r>
      </w:del>
      <w:ins w:id="1353" w:author="Regina Casanova" w:date="2018-08-11T22:15:00Z">
        <w:r>
          <w:rPr>
            <w:noProof/>
          </w:rPr>
          <w:t>Disponible en:</w:t>
        </w:r>
      </w:ins>
      <w:r w:rsidRPr="000A0E57">
        <w:rPr>
          <w:noProof/>
        </w:rPr>
        <w:t xml:space="preserve"> http://otranscribe.com/</w:t>
      </w:r>
    </w:p>
    <w:p w14:paraId="7BC70495" w14:textId="3D42324F"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 xml:space="preserve">Superintendencia de Salud </w:t>
      </w:r>
      <w:ins w:id="1354" w:author="Owner" w:date="2018-08-12T15:50:00Z">
        <w:r w:rsidR="00536D7F">
          <w:rPr>
            <w:noProof/>
          </w:rPr>
          <w:t>Chile</w:t>
        </w:r>
      </w:ins>
      <w:del w:id="1355" w:author="Owner" w:date="2018-08-12T15:50:00Z">
        <w:r w:rsidRPr="000A0E57" w:rsidDel="00536D7F">
          <w:rPr>
            <w:noProof/>
          </w:rPr>
          <w:delText>G de C</w:delText>
        </w:r>
      </w:del>
      <w:r w:rsidRPr="000A0E57">
        <w:rPr>
          <w:noProof/>
        </w:rPr>
        <w:t>. Reclamo contra FONASA o ISAPRES [Internet]. [cit</w:t>
      </w:r>
      <w:ins w:id="1356" w:author="Regina Casanova" w:date="2018-08-11T23:02:00Z">
        <w:r w:rsidR="00910646">
          <w:rPr>
            <w:noProof/>
          </w:rPr>
          <w:t>ado 27 Mar</w:t>
        </w:r>
      </w:ins>
      <w:del w:id="1357" w:author="Regina Casanova" w:date="2018-08-11T23:02:00Z">
        <w:r w:rsidRPr="000A0E57" w:rsidDel="00910646">
          <w:rPr>
            <w:noProof/>
          </w:rPr>
          <w:delText>ed</w:delText>
        </w:r>
      </w:del>
      <w:r w:rsidRPr="000A0E57">
        <w:rPr>
          <w:noProof/>
        </w:rPr>
        <w:t xml:space="preserve"> 2018</w:t>
      </w:r>
      <w:del w:id="1358" w:author="Regina Casanova" w:date="2018-08-11T23:02:00Z">
        <w:r w:rsidRPr="000A0E57" w:rsidDel="00910646">
          <w:rPr>
            <w:noProof/>
          </w:rPr>
          <w:delText xml:space="preserve"> Mar 27</w:delText>
        </w:r>
      </w:del>
      <w:r w:rsidRPr="000A0E57">
        <w:rPr>
          <w:noProof/>
        </w:rPr>
        <w:t xml:space="preserve">]. </w:t>
      </w:r>
      <w:del w:id="1359" w:author="Regina Casanova" w:date="2018-08-11T22:15:00Z">
        <w:r w:rsidRPr="000A0E57" w:rsidDel="000A0E57">
          <w:rPr>
            <w:noProof/>
          </w:rPr>
          <w:delText>Available from:</w:delText>
        </w:r>
      </w:del>
      <w:ins w:id="1360" w:author="Regina Casanova" w:date="2018-08-11T22:15:00Z">
        <w:r>
          <w:rPr>
            <w:noProof/>
          </w:rPr>
          <w:t>Disponible en:</w:t>
        </w:r>
      </w:ins>
      <w:r w:rsidRPr="000A0E57">
        <w:rPr>
          <w:noProof/>
        </w:rPr>
        <w:t xml:space="preserve"> http://www.supersalud.gob.cl/portal/w3-article-7592.html#online</w:t>
      </w:r>
    </w:p>
    <w:p w14:paraId="1D07B3CE" w14:textId="4928A4FA"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ins w:id="1361" w:author="Regina Casanova" w:date="2018-08-11T23:02:00Z">
        <w:r w:rsidR="00810AF9">
          <w:rPr>
            <w:noProof/>
          </w:rPr>
          <w:t>tado 27 Mar</w:t>
        </w:r>
      </w:ins>
      <w:del w:id="1362" w:author="Regina Casanova" w:date="2018-08-11T23:02:00Z">
        <w:r w:rsidRPr="000A0E57" w:rsidDel="00810AF9">
          <w:rPr>
            <w:noProof/>
          </w:rPr>
          <w:delText>ted</w:delText>
        </w:r>
      </w:del>
      <w:r w:rsidRPr="000A0E57">
        <w:rPr>
          <w:noProof/>
        </w:rPr>
        <w:t xml:space="preserve"> 2018</w:t>
      </w:r>
      <w:del w:id="1363" w:author="Regina Casanova" w:date="2018-08-11T23:03:00Z">
        <w:r w:rsidRPr="000A0E57" w:rsidDel="00810AF9">
          <w:rPr>
            <w:noProof/>
          </w:rPr>
          <w:delText xml:space="preserve"> Mar 27</w:delText>
        </w:r>
      </w:del>
      <w:r w:rsidRPr="000A0E57">
        <w:rPr>
          <w:noProof/>
        </w:rPr>
        <w:t xml:space="preserve">]. </w:t>
      </w:r>
      <w:del w:id="1364" w:author="Regina Casanova" w:date="2018-08-11T22:15:00Z">
        <w:r w:rsidRPr="000A0E57" w:rsidDel="000A0E57">
          <w:rPr>
            <w:noProof/>
          </w:rPr>
          <w:delText>Available from:</w:delText>
        </w:r>
      </w:del>
      <w:ins w:id="1365" w:author="Regina Casanova" w:date="2018-08-11T22:15:00Z">
        <w:r>
          <w:rPr>
            <w:noProof/>
          </w:rPr>
          <w:t>Disponible en:</w:t>
        </w:r>
      </w:ins>
      <w:r w:rsidRPr="000A0E57">
        <w:rPr>
          <w:noProof/>
        </w:rPr>
        <w:t xml:space="preserve"> https://www.minsalud.gov.co/atencion/Paginas/Solicitudes-sugerencias-quejas-o-reclamos.aspx</w:t>
      </w:r>
    </w:p>
    <w:p w14:paraId="4B899A10" w14:textId="2F90CD94" w:rsidR="000A0E57" w:rsidRPr="000A0E57" w:rsidRDefault="000A0E57" w:rsidP="000A0E57">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 xml:space="preserve">Ministerio </w:t>
      </w:r>
      <w:del w:id="1366" w:author="Owner" w:date="2018-08-12T15:50:00Z">
        <w:r w:rsidRPr="000A0E57" w:rsidDel="00536D7F">
          <w:rPr>
            <w:noProof/>
          </w:rPr>
          <w:delText>D</w:delText>
        </w:r>
      </w:del>
      <w:ins w:id="1367" w:author="Owner" w:date="2018-08-12T15:50:00Z">
        <w:r w:rsidR="00536D7F">
          <w:rPr>
            <w:noProof/>
          </w:rPr>
          <w:t>d</w:t>
        </w:r>
      </w:ins>
      <w:r w:rsidRPr="000A0E57">
        <w:rPr>
          <w:noProof/>
        </w:rPr>
        <w:t>e Salud y Protección Social</w:t>
      </w:r>
      <w:ins w:id="1368" w:author="Owner" w:date="2018-08-12T15:50:00Z">
        <w:r w:rsidR="00536D7F">
          <w:rPr>
            <w:noProof/>
          </w:rPr>
          <w:t xml:space="preserve"> Colombia</w:t>
        </w:r>
      </w:ins>
      <w:r w:rsidRPr="000A0E57">
        <w:rPr>
          <w:noProof/>
        </w:rPr>
        <w:t>. Preguntas Quejas Reclamos | Formulario Online | MINIST [Internet]. [ci</w:t>
      </w:r>
      <w:ins w:id="1369" w:author="Regina Casanova" w:date="2018-08-11T23:03:00Z">
        <w:r w:rsidR="00810AF9">
          <w:rPr>
            <w:noProof/>
          </w:rPr>
          <w:t>tado 20 Jun</w:t>
        </w:r>
      </w:ins>
      <w:del w:id="1370" w:author="Regina Casanova" w:date="2018-08-11T23:03:00Z">
        <w:r w:rsidRPr="000A0E57" w:rsidDel="00810AF9">
          <w:rPr>
            <w:noProof/>
          </w:rPr>
          <w:delText>ted</w:delText>
        </w:r>
      </w:del>
      <w:r w:rsidRPr="000A0E57">
        <w:rPr>
          <w:noProof/>
        </w:rPr>
        <w:t xml:space="preserve"> 2018</w:t>
      </w:r>
      <w:del w:id="1371" w:author="Regina Casanova" w:date="2018-08-11T23:03:00Z">
        <w:r w:rsidRPr="000A0E57" w:rsidDel="00810AF9">
          <w:rPr>
            <w:noProof/>
          </w:rPr>
          <w:delText xml:space="preserve"> Jun 20</w:delText>
        </w:r>
      </w:del>
      <w:r w:rsidRPr="000A0E57">
        <w:rPr>
          <w:noProof/>
        </w:rPr>
        <w:t xml:space="preserve">]. </w:t>
      </w:r>
      <w:del w:id="1372" w:author="Regina Casanova" w:date="2018-08-11T22:15:00Z">
        <w:r w:rsidRPr="000A0E57" w:rsidDel="000A0E57">
          <w:rPr>
            <w:noProof/>
          </w:rPr>
          <w:delText>Available from:</w:delText>
        </w:r>
      </w:del>
      <w:ins w:id="1373" w:author="Regina Casanova" w:date="2018-08-11T22:15:00Z">
        <w:r>
          <w:rPr>
            <w:noProof/>
          </w:rPr>
          <w:t>Disponible en:</w:t>
        </w:r>
      </w:ins>
      <w:r w:rsidRPr="000A0E57">
        <w:rPr>
          <w:noProof/>
        </w:rPr>
        <w:t xml:space="preserve"> https://orfeo.minsalud.gov.co/orfeo/formularioWebMinSalud/formularioPQRSMinSaludFineUploader.php?tipoSolicitud=178</w:t>
      </w:r>
    </w:p>
    <w:p w14:paraId="78E82270" w14:textId="5D0344E6" w:rsidR="000A0E57" w:rsidRPr="00D4165C" w:rsidRDefault="000A0E57" w:rsidP="000A0E57">
      <w:pPr>
        <w:widowControl w:val="0"/>
        <w:autoSpaceDE w:val="0"/>
        <w:autoSpaceDN w:val="0"/>
        <w:adjustRightInd w:val="0"/>
        <w:spacing w:line="360" w:lineRule="auto"/>
        <w:ind w:left="640" w:hanging="640"/>
        <w:rPr>
          <w:noProof/>
          <w:lang w:val="en-CA"/>
          <w:rPrChange w:id="1374" w:author="Owner" w:date="2018-08-12T14:44:00Z">
            <w:rPr>
              <w:noProof/>
            </w:rPr>
          </w:rPrChange>
        </w:rPr>
      </w:pPr>
      <w:r w:rsidRPr="000A0E57">
        <w:rPr>
          <w:noProof/>
        </w:rPr>
        <w:t xml:space="preserve">49. </w:t>
      </w:r>
      <w:r w:rsidRPr="000A0E57">
        <w:rPr>
          <w:noProof/>
        </w:rPr>
        <w:tab/>
        <w:t xml:space="preserve">Luna DR, Rizzato Lede DA, Rubin L, Otero CM, Ortiz JM, García MG, et al. </w:t>
      </w:r>
      <w:r w:rsidRPr="00D4165C">
        <w:rPr>
          <w:noProof/>
          <w:lang w:val="en-CA"/>
          <w:rPrChange w:id="1375" w:author="Owner" w:date="2018-08-12T14:44:00Z">
            <w:rPr>
              <w:noProof/>
            </w:rPr>
          </w:rPrChange>
        </w:rPr>
        <w:t xml:space="preserve">User-Centered Design Improves the Usability of Drug-Drug Interaction Alerts: A Validation Study in the Real Scenario. </w:t>
      </w:r>
      <w:ins w:id="1376" w:author="Regina Casanova" w:date="2018-08-11T23:03:00Z">
        <w:r w:rsidR="00810AF9" w:rsidRPr="00D4165C">
          <w:rPr>
            <w:lang w:val="en-CA"/>
            <w:rPrChange w:id="1377" w:author="Owner" w:date="2018-08-12T14:44:00Z">
              <w:rPr/>
            </w:rPrChange>
          </w:rPr>
          <w:t>Studies in health technology and informatics</w:t>
        </w:r>
      </w:ins>
      <w:del w:id="1378" w:author="Regina Casanova" w:date="2018-08-11T23:03:00Z">
        <w:r w:rsidRPr="00D4165C" w:rsidDel="00810AF9">
          <w:rPr>
            <w:noProof/>
            <w:lang w:val="en-CA"/>
            <w:rPrChange w:id="1379" w:author="Owner" w:date="2018-08-12T14:44:00Z">
              <w:rPr>
                <w:noProof/>
              </w:rPr>
            </w:rPrChange>
          </w:rPr>
          <w:delText>Stud Health Technol Inform</w:delText>
        </w:r>
      </w:del>
      <w:r w:rsidRPr="00D4165C">
        <w:rPr>
          <w:noProof/>
          <w:lang w:val="en-CA"/>
          <w:rPrChange w:id="1380" w:author="Owner" w:date="2018-08-12T14:44:00Z">
            <w:rPr>
              <w:noProof/>
            </w:rPr>
          </w:rPrChange>
        </w:rPr>
        <w:t xml:space="preserve">. 2017;245:1085–9. </w:t>
      </w:r>
    </w:p>
    <w:p w14:paraId="7C7E1F97" w14:textId="33E118A2" w:rsidR="000A0E57" w:rsidRPr="00D4165C" w:rsidRDefault="000A0E57" w:rsidP="000A0E57">
      <w:pPr>
        <w:widowControl w:val="0"/>
        <w:autoSpaceDE w:val="0"/>
        <w:autoSpaceDN w:val="0"/>
        <w:adjustRightInd w:val="0"/>
        <w:spacing w:line="360" w:lineRule="auto"/>
        <w:ind w:left="640" w:hanging="640"/>
        <w:rPr>
          <w:noProof/>
          <w:lang w:val="en-CA"/>
          <w:rPrChange w:id="1381" w:author="Owner" w:date="2018-08-12T14:44:00Z">
            <w:rPr>
              <w:noProof/>
            </w:rPr>
          </w:rPrChange>
        </w:rPr>
      </w:pPr>
      <w:r w:rsidRPr="00D4165C">
        <w:rPr>
          <w:noProof/>
          <w:lang w:val="en-CA"/>
          <w:rPrChange w:id="1382" w:author="Owner" w:date="2018-08-12T14:44:00Z">
            <w:rPr>
              <w:noProof/>
            </w:rPr>
          </w:rPrChange>
        </w:rPr>
        <w:t xml:space="preserve">50. </w:t>
      </w:r>
      <w:r w:rsidRPr="00D4165C">
        <w:rPr>
          <w:noProof/>
          <w:lang w:val="en-CA"/>
          <w:rPrChange w:id="1383" w:author="Owner" w:date="2018-08-12T14:44:00Z">
            <w:rPr>
              <w:noProof/>
            </w:rPr>
          </w:rPrChange>
        </w:rPr>
        <w:tab/>
        <w:t xml:space="preserve">Schachner MB, Recondo FJ, González ZA, Sommer JA, Stanziola E, Gassino FD, et al. User-Centered Design Practices to Redesign a Nursing e-Chart in Line with the Nursing Process. </w:t>
      </w:r>
      <w:ins w:id="1384" w:author="Regina Casanova" w:date="2018-08-11T23:03:00Z">
        <w:r w:rsidR="003D3838" w:rsidRPr="00D4165C">
          <w:rPr>
            <w:lang w:val="en-CA"/>
            <w:rPrChange w:id="1385" w:author="Owner" w:date="2018-08-12T14:44:00Z">
              <w:rPr/>
            </w:rPrChange>
          </w:rPr>
          <w:t>Studies in health technology and informatics</w:t>
        </w:r>
      </w:ins>
      <w:del w:id="1386" w:author="Regina Casanova" w:date="2018-08-11T23:03:00Z">
        <w:r w:rsidRPr="00D4165C" w:rsidDel="003D3838">
          <w:rPr>
            <w:noProof/>
            <w:lang w:val="en-CA"/>
            <w:rPrChange w:id="1387" w:author="Owner" w:date="2018-08-12T14:44:00Z">
              <w:rPr>
                <w:noProof/>
              </w:rPr>
            </w:rPrChange>
          </w:rPr>
          <w:delText>Stud Health Technol Inform</w:delText>
        </w:r>
      </w:del>
      <w:r w:rsidRPr="00D4165C">
        <w:rPr>
          <w:noProof/>
          <w:lang w:val="en-CA"/>
          <w:rPrChange w:id="1388" w:author="Owner" w:date="2018-08-12T14:44:00Z">
            <w:rPr>
              <w:noProof/>
            </w:rPr>
          </w:rPrChange>
        </w:rPr>
        <w:t xml:space="preserve">. 2016;225:93–7. </w:t>
      </w:r>
    </w:p>
    <w:p w14:paraId="0D8EDC45" w14:textId="392BBA26" w:rsidR="000A0E57" w:rsidRPr="00D4165C" w:rsidRDefault="000A0E57" w:rsidP="000A0E57">
      <w:pPr>
        <w:widowControl w:val="0"/>
        <w:autoSpaceDE w:val="0"/>
        <w:autoSpaceDN w:val="0"/>
        <w:adjustRightInd w:val="0"/>
        <w:spacing w:line="360" w:lineRule="auto"/>
        <w:ind w:left="640" w:hanging="640"/>
        <w:rPr>
          <w:noProof/>
          <w:lang w:val="en-CA"/>
          <w:rPrChange w:id="1389" w:author="Owner" w:date="2018-08-12T14:44:00Z">
            <w:rPr>
              <w:noProof/>
            </w:rPr>
          </w:rPrChange>
        </w:rPr>
      </w:pPr>
      <w:r w:rsidRPr="00D4165C">
        <w:rPr>
          <w:noProof/>
          <w:lang w:val="en-CA"/>
          <w:rPrChange w:id="1390" w:author="Owner" w:date="2018-08-12T14:44:00Z">
            <w:rPr>
              <w:noProof/>
            </w:rPr>
          </w:rPrChange>
        </w:rPr>
        <w:lastRenderedPageBreak/>
        <w:t xml:space="preserve">51. </w:t>
      </w:r>
      <w:r w:rsidRPr="00D4165C">
        <w:rPr>
          <w:noProof/>
          <w:lang w:val="en-CA"/>
          <w:rPrChange w:id="1391" w:author="Owner" w:date="2018-08-12T14:44:00Z">
            <w:rPr>
              <w:noProof/>
            </w:rPr>
          </w:rPrChange>
        </w:rPr>
        <w:tab/>
        <w:t xml:space="preserve">Schnall R, Rojas M, Bakken S, Brown W, Carballo-Dieguez A, Carry M, et al. A user-centered model for designing consumer mobile health (mHealth) applications (apps). </w:t>
      </w:r>
      <w:ins w:id="1392" w:author="Regina Casanova" w:date="2018-08-11T23:04:00Z">
        <w:r w:rsidR="00D9625E" w:rsidRPr="00D4165C">
          <w:rPr>
            <w:lang w:val="en-CA"/>
            <w:rPrChange w:id="1393" w:author="Owner" w:date="2018-08-12T14:44:00Z">
              <w:rPr/>
            </w:rPrChange>
          </w:rPr>
          <w:t>Journal of Biomedical Informatics</w:t>
        </w:r>
      </w:ins>
      <w:del w:id="1394" w:author="Regina Casanova" w:date="2018-08-11T23:04:00Z">
        <w:r w:rsidRPr="00D4165C" w:rsidDel="00D9625E">
          <w:rPr>
            <w:noProof/>
            <w:lang w:val="en-CA"/>
            <w:rPrChange w:id="1395" w:author="Owner" w:date="2018-08-12T14:44:00Z">
              <w:rPr>
                <w:noProof/>
              </w:rPr>
            </w:rPrChange>
          </w:rPr>
          <w:delText>J Biomed Inform</w:delText>
        </w:r>
      </w:del>
      <w:r w:rsidRPr="00D4165C">
        <w:rPr>
          <w:noProof/>
          <w:lang w:val="en-CA"/>
          <w:rPrChange w:id="1396" w:author="Owner" w:date="2018-08-12T14:44:00Z">
            <w:rPr>
              <w:noProof/>
            </w:rPr>
          </w:rPrChange>
        </w:rPr>
        <w:t xml:space="preserve">. 2016;60:243–51. </w:t>
      </w:r>
    </w:p>
    <w:p w14:paraId="3CA4F2A5" w14:textId="77A82926" w:rsidR="000A0E57" w:rsidRPr="00FC3B6E" w:rsidRDefault="000A0E57" w:rsidP="000A0E57">
      <w:pPr>
        <w:widowControl w:val="0"/>
        <w:autoSpaceDE w:val="0"/>
        <w:autoSpaceDN w:val="0"/>
        <w:adjustRightInd w:val="0"/>
        <w:spacing w:line="360" w:lineRule="auto"/>
        <w:ind w:left="640" w:hanging="640"/>
        <w:rPr>
          <w:noProof/>
          <w:lang w:val="en-US"/>
          <w:rPrChange w:id="1397" w:author="Regina Casanova" w:date="2018-08-11T23:04:00Z">
            <w:rPr>
              <w:noProof/>
            </w:rPr>
          </w:rPrChange>
        </w:rPr>
      </w:pPr>
      <w:r w:rsidRPr="00D4165C">
        <w:rPr>
          <w:noProof/>
          <w:lang w:val="en-CA"/>
          <w:rPrChange w:id="1398" w:author="Owner" w:date="2018-08-12T14:44:00Z">
            <w:rPr>
              <w:noProof/>
            </w:rPr>
          </w:rPrChange>
        </w:rPr>
        <w:t xml:space="preserve">52. </w:t>
      </w:r>
      <w:r w:rsidRPr="00D4165C">
        <w:rPr>
          <w:noProof/>
          <w:lang w:val="en-CA"/>
          <w:rPrChange w:id="1399" w:author="Owner" w:date="2018-08-12T14:44:00Z">
            <w:rPr>
              <w:noProof/>
            </w:rPr>
          </w:rPrChange>
        </w:rPr>
        <w:tab/>
        <w:t xml:space="preserve">Opoku-Boateng GA. </w:t>
      </w:r>
      <w:r w:rsidR="00536D7F" w:rsidRPr="00D4165C">
        <w:rPr>
          <w:noProof/>
          <w:lang w:val="en-CA"/>
        </w:rPr>
        <w:t xml:space="preserve">User frustration in </w:t>
      </w:r>
      <w:r w:rsidRPr="00D4165C">
        <w:rPr>
          <w:noProof/>
          <w:lang w:val="en-CA"/>
          <w:rPrChange w:id="1400" w:author="Owner" w:date="2018-08-12T14:44:00Z">
            <w:rPr>
              <w:noProof/>
            </w:rPr>
          </w:rPrChange>
        </w:rPr>
        <w:t xml:space="preserve">HIT </w:t>
      </w:r>
      <w:r w:rsidR="00536D7F" w:rsidRPr="00D4165C">
        <w:rPr>
          <w:noProof/>
          <w:lang w:val="en-CA"/>
        </w:rPr>
        <w:t>Interfaces</w:t>
      </w:r>
      <w:r w:rsidRPr="00D4165C">
        <w:rPr>
          <w:noProof/>
          <w:lang w:val="en-CA"/>
          <w:rPrChange w:id="1401" w:author="Owner" w:date="2018-08-12T14:44:00Z">
            <w:rPr>
              <w:noProof/>
            </w:rPr>
          </w:rPrChange>
        </w:rPr>
        <w:t xml:space="preserve">: </w:t>
      </w:r>
      <w:r w:rsidR="00536D7F" w:rsidRPr="00D4165C">
        <w:rPr>
          <w:noProof/>
          <w:lang w:val="en-CA"/>
        </w:rPr>
        <w:t xml:space="preserve">Exploring past </w:t>
      </w:r>
      <w:r w:rsidRPr="00D4165C">
        <w:rPr>
          <w:noProof/>
          <w:lang w:val="en-CA"/>
          <w:rPrChange w:id="1402" w:author="Owner" w:date="2018-08-12T14:44:00Z">
            <w:rPr>
              <w:noProof/>
            </w:rPr>
          </w:rPrChange>
        </w:rPr>
        <w:t xml:space="preserve">HCI </w:t>
      </w:r>
      <w:r w:rsidR="00536D7F" w:rsidRPr="00D4165C">
        <w:rPr>
          <w:noProof/>
          <w:lang w:val="en-CA"/>
        </w:rPr>
        <w:t>Research for a better Understanding of Clinicians</w:t>
      </w:r>
      <w:r w:rsidRPr="00D4165C">
        <w:rPr>
          <w:noProof/>
          <w:lang w:val="en-CA"/>
          <w:rPrChange w:id="1403" w:author="Owner" w:date="2018-08-12T14:44:00Z">
            <w:rPr>
              <w:noProof/>
            </w:rPr>
          </w:rPrChange>
        </w:rPr>
        <w:t xml:space="preserve">’ </w:t>
      </w:r>
      <w:r w:rsidR="00536D7F" w:rsidRPr="00D4165C">
        <w:rPr>
          <w:noProof/>
          <w:lang w:val="en-CA"/>
        </w:rPr>
        <w:t>Experiences</w:t>
      </w:r>
      <w:r w:rsidRPr="00D4165C">
        <w:rPr>
          <w:noProof/>
          <w:lang w:val="en-CA"/>
          <w:rPrChange w:id="1404" w:author="Owner" w:date="2018-08-12T14:44:00Z">
            <w:rPr>
              <w:noProof/>
            </w:rPr>
          </w:rPrChange>
        </w:rPr>
        <w:t xml:space="preserve">. </w:t>
      </w:r>
      <w:ins w:id="1405" w:author="Regina Casanova" w:date="2018-08-11T23:04:00Z">
        <w:r w:rsidR="00FC3B6E" w:rsidRPr="00FC3B6E">
          <w:rPr>
            <w:lang w:val="en-US"/>
            <w:rPrChange w:id="1406" w:author="Regina Casanova" w:date="2018-08-11T23:04:00Z">
              <w:rPr/>
            </w:rPrChange>
          </w:rPr>
          <w:t>AMIA Annual Symposium proceedings.</w:t>
        </w:r>
      </w:ins>
      <w:del w:id="1407" w:author="Regina Casanova" w:date="2018-08-11T23:04:00Z">
        <w:r w:rsidRPr="00FC3B6E" w:rsidDel="00FC3B6E">
          <w:rPr>
            <w:noProof/>
            <w:lang w:val="en-US"/>
            <w:rPrChange w:id="1408" w:author="Regina Casanova" w:date="2018-08-11T23:04:00Z">
              <w:rPr>
                <w:noProof/>
              </w:rPr>
            </w:rPrChange>
          </w:rPr>
          <w:delText>AMIA Annu Symp Proc.</w:delText>
        </w:r>
      </w:del>
      <w:r w:rsidRPr="00FC3B6E">
        <w:rPr>
          <w:noProof/>
          <w:lang w:val="en-US"/>
          <w:rPrChange w:id="1409" w:author="Regina Casanova" w:date="2018-08-11T23:04:00Z">
            <w:rPr>
              <w:noProof/>
            </w:rPr>
          </w:rPrChange>
        </w:rPr>
        <w:t xml:space="preserve"> 2015;2015:1008–17. </w:t>
      </w:r>
    </w:p>
    <w:p w14:paraId="1EFD8AE5" w14:textId="77777777" w:rsidR="000A0E57" w:rsidRPr="00D4165C" w:rsidRDefault="000A0E57" w:rsidP="000A0E57">
      <w:pPr>
        <w:widowControl w:val="0"/>
        <w:autoSpaceDE w:val="0"/>
        <w:autoSpaceDN w:val="0"/>
        <w:adjustRightInd w:val="0"/>
        <w:spacing w:line="360" w:lineRule="auto"/>
        <w:ind w:left="640" w:hanging="640"/>
        <w:rPr>
          <w:noProof/>
          <w:lang w:val="en-CA"/>
          <w:rPrChange w:id="1410" w:author="Owner" w:date="2018-08-12T14:44:00Z">
            <w:rPr>
              <w:noProof/>
            </w:rPr>
          </w:rPrChange>
        </w:rPr>
      </w:pPr>
      <w:r w:rsidRPr="00FC3B6E">
        <w:rPr>
          <w:noProof/>
          <w:lang w:val="en-US"/>
          <w:rPrChange w:id="1411" w:author="Regina Casanova" w:date="2018-08-11T23:04:00Z">
            <w:rPr>
              <w:noProof/>
            </w:rPr>
          </w:rPrChange>
        </w:rPr>
        <w:t xml:space="preserve">53. </w:t>
      </w:r>
      <w:r w:rsidRPr="00FC3B6E">
        <w:rPr>
          <w:noProof/>
          <w:lang w:val="en-US"/>
          <w:rPrChange w:id="1412" w:author="Regina Casanova" w:date="2018-08-11T23:04:00Z">
            <w:rPr>
              <w:noProof/>
            </w:rPr>
          </w:rPrChange>
        </w:rPr>
        <w:tab/>
        <w:t>Horsky J, Schiff GD, Johnston D, Mercincavage L, Bell D, Middleton B. Interface design principles for usable decision supp</w:t>
      </w:r>
      <w:r w:rsidRPr="00D4165C">
        <w:rPr>
          <w:noProof/>
          <w:lang w:val="en-CA"/>
          <w:rPrChange w:id="1413" w:author="Owner" w:date="2018-08-12T14:44:00Z">
            <w:rPr>
              <w:noProof/>
            </w:rPr>
          </w:rPrChange>
        </w:rPr>
        <w:t xml:space="preserve">ort: A targeted review of best practices for clinical prescribing interventions. Vol. 45, Journal of Biomedical Informatics. 2012. p. 1202–16. </w:t>
      </w:r>
    </w:p>
    <w:p w14:paraId="7FC63CB1" w14:textId="77777777" w:rsidR="000A0E57" w:rsidRPr="00D4165C" w:rsidRDefault="000A0E57" w:rsidP="000A0E57">
      <w:pPr>
        <w:widowControl w:val="0"/>
        <w:autoSpaceDE w:val="0"/>
        <w:autoSpaceDN w:val="0"/>
        <w:adjustRightInd w:val="0"/>
        <w:spacing w:line="360" w:lineRule="auto"/>
        <w:ind w:left="640" w:hanging="640"/>
        <w:rPr>
          <w:noProof/>
          <w:lang w:val="en-CA"/>
          <w:rPrChange w:id="1414" w:author="Owner" w:date="2018-08-12T14:44:00Z">
            <w:rPr>
              <w:noProof/>
            </w:rPr>
          </w:rPrChange>
        </w:rPr>
      </w:pPr>
      <w:r w:rsidRPr="00D4165C">
        <w:rPr>
          <w:noProof/>
          <w:lang w:val="en-CA"/>
          <w:rPrChange w:id="1415" w:author="Owner" w:date="2018-08-12T14:44:00Z">
            <w:rPr>
              <w:noProof/>
            </w:rPr>
          </w:rPrChange>
        </w:rPr>
        <w:t xml:space="preserve">54. </w:t>
      </w:r>
      <w:r w:rsidRPr="00D4165C">
        <w:rPr>
          <w:noProof/>
          <w:lang w:val="en-CA"/>
          <w:rPrChange w:id="1416" w:author="Owner" w:date="2018-08-12T14:44:00Z">
            <w:rPr>
              <w:noProof/>
            </w:rPr>
          </w:rPrChange>
        </w:rPr>
        <w:tab/>
        <w:t xml:space="preserve">Serving Parlament Australia. Serving Parliament – Serving Western Australians Ombudsman Western Australia Effective handling of complaints made to your organisation -An Overview. 2017; </w:t>
      </w:r>
    </w:p>
    <w:p w14:paraId="731359C5" w14:textId="5518DD38" w:rsidR="000A0E57" w:rsidRPr="00D4165C" w:rsidRDefault="000A0E57" w:rsidP="000A0E57">
      <w:pPr>
        <w:widowControl w:val="0"/>
        <w:autoSpaceDE w:val="0"/>
        <w:autoSpaceDN w:val="0"/>
        <w:adjustRightInd w:val="0"/>
        <w:spacing w:line="360" w:lineRule="auto"/>
        <w:ind w:left="640" w:hanging="640"/>
        <w:rPr>
          <w:noProof/>
          <w:lang w:val="en-CA"/>
          <w:rPrChange w:id="1417" w:author="Owner" w:date="2018-08-12T14:44:00Z">
            <w:rPr>
              <w:noProof/>
            </w:rPr>
          </w:rPrChange>
        </w:rPr>
      </w:pPr>
      <w:r w:rsidRPr="00D4165C">
        <w:rPr>
          <w:noProof/>
          <w:lang w:val="en-CA"/>
          <w:rPrChange w:id="1418" w:author="Owner" w:date="2018-08-12T14:44:00Z">
            <w:rPr>
              <w:noProof/>
            </w:rPr>
          </w:rPrChange>
        </w:rPr>
        <w:t xml:space="preserve">55. </w:t>
      </w:r>
      <w:r w:rsidRPr="00D4165C">
        <w:rPr>
          <w:noProof/>
          <w:lang w:val="en-CA"/>
          <w:rPrChange w:id="1419" w:author="Owner" w:date="2018-08-12T14:44:00Z">
            <w:rPr>
              <w:noProof/>
            </w:rPr>
          </w:rPrChange>
        </w:rPr>
        <w:tab/>
        <w:t xml:space="preserve">Clwyd A, Hart T. A Review of the NHS Hospitals Complaints System: Putting Patients Back in the Picture. </w:t>
      </w:r>
      <w:ins w:id="1420" w:author="Owner" w:date="2018-08-12T15:58:00Z">
        <w:r w:rsidR="00487A40">
          <w:rPr>
            <w:noProof/>
            <w:lang w:val="en-CA"/>
          </w:rPr>
          <w:t xml:space="preserve">Crown copyright. </w:t>
        </w:r>
        <w:r w:rsidR="00487A40" w:rsidRPr="0024527B">
          <w:rPr>
            <w:noProof/>
            <w:lang w:val="en-CA"/>
          </w:rPr>
          <w:t>October</w:t>
        </w:r>
        <w:r w:rsidR="00487A40" w:rsidRPr="00D4165C">
          <w:rPr>
            <w:noProof/>
            <w:lang w:val="en-CA"/>
          </w:rPr>
          <w:t xml:space="preserve"> </w:t>
        </w:r>
      </w:ins>
      <w:r w:rsidRPr="00D4165C">
        <w:rPr>
          <w:noProof/>
          <w:lang w:val="en-CA"/>
          <w:rPrChange w:id="1421" w:author="Owner" w:date="2018-08-12T14:44:00Z">
            <w:rPr>
              <w:noProof/>
            </w:rPr>
          </w:rPrChange>
        </w:rPr>
        <w:t>2013</w:t>
      </w:r>
      <w:del w:id="1422" w:author="Owner" w:date="2018-08-12T15:58:00Z">
        <w:r w:rsidRPr="00D4165C" w:rsidDel="00487A40">
          <w:rPr>
            <w:noProof/>
            <w:lang w:val="en-CA"/>
            <w:rPrChange w:id="1423" w:author="Owner" w:date="2018-08-12T14:44:00Z">
              <w:rPr>
                <w:noProof/>
              </w:rPr>
            </w:rPrChange>
          </w:rPr>
          <w:delText>;(October):1–</w:delText>
        </w:r>
      </w:del>
      <w:ins w:id="1424" w:author="Owner" w:date="2018-08-12T15:58:00Z">
        <w:r w:rsidR="00487A40">
          <w:rPr>
            <w:noProof/>
            <w:lang w:val="en-CA"/>
          </w:rPr>
          <w:t xml:space="preserve">. </w:t>
        </w:r>
      </w:ins>
      <w:r w:rsidRPr="00D4165C">
        <w:rPr>
          <w:noProof/>
          <w:lang w:val="en-CA"/>
          <w:rPrChange w:id="1425" w:author="Owner" w:date="2018-08-12T14:44:00Z">
            <w:rPr>
              <w:noProof/>
            </w:rPr>
          </w:rPrChange>
        </w:rPr>
        <w:t>5</w:t>
      </w:r>
      <w:ins w:id="1426" w:author="Owner" w:date="2018-08-12T15:58:00Z">
        <w:r w:rsidR="00487A40">
          <w:rPr>
            <w:noProof/>
            <w:lang w:val="en-CA"/>
          </w:rPr>
          <w:t>5pp</w:t>
        </w:r>
      </w:ins>
      <w:del w:id="1427" w:author="Owner" w:date="2018-08-12T15:58:00Z">
        <w:r w:rsidRPr="00D4165C" w:rsidDel="00487A40">
          <w:rPr>
            <w:noProof/>
            <w:lang w:val="en-CA"/>
            <w:rPrChange w:id="1428" w:author="Owner" w:date="2018-08-12T14:44:00Z">
              <w:rPr>
                <w:noProof/>
              </w:rPr>
            </w:rPrChange>
          </w:rPr>
          <w:delText>8</w:delText>
        </w:r>
      </w:del>
      <w:r w:rsidRPr="00D4165C">
        <w:rPr>
          <w:noProof/>
          <w:lang w:val="en-CA"/>
          <w:rPrChange w:id="1429" w:author="Owner" w:date="2018-08-12T14:44:00Z">
            <w:rPr>
              <w:noProof/>
            </w:rPr>
          </w:rPrChange>
        </w:rPr>
        <w:t xml:space="preserve">. </w:t>
      </w:r>
    </w:p>
    <w:p w14:paraId="4867C3FE" w14:textId="77777777" w:rsidR="000A0E57" w:rsidRPr="00D4165C" w:rsidRDefault="000A0E57" w:rsidP="000A0E57">
      <w:pPr>
        <w:widowControl w:val="0"/>
        <w:autoSpaceDE w:val="0"/>
        <w:autoSpaceDN w:val="0"/>
        <w:adjustRightInd w:val="0"/>
        <w:spacing w:line="360" w:lineRule="auto"/>
        <w:ind w:left="640" w:hanging="640"/>
        <w:rPr>
          <w:noProof/>
          <w:lang w:val="en-CA"/>
          <w:rPrChange w:id="1430" w:author="Owner" w:date="2018-08-12T14:44:00Z">
            <w:rPr>
              <w:noProof/>
            </w:rPr>
          </w:rPrChange>
        </w:rPr>
      </w:pPr>
      <w:r w:rsidRPr="00D4165C">
        <w:rPr>
          <w:noProof/>
          <w:lang w:val="en-CA"/>
          <w:rPrChange w:id="1431" w:author="Owner" w:date="2018-08-12T14:44:00Z">
            <w:rPr>
              <w:noProof/>
            </w:rPr>
          </w:rPrChange>
        </w:rPr>
        <w:t xml:space="preserve">56. </w:t>
      </w:r>
      <w:r w:rsidRPr="00D4165C">
        <w:rPr>
          <w:noProof/>
          <w:lang w:val="en-CA"/>
          <w:rPrChange w:id="1432" w:author="Owner" w:date="2018-08-12T14:44:00Z">
            <w:rPr>
              <w:noProof/>
            </w:rPr>
          </w:rPrChange>
        </w:rPr>
        <w:tab/>
        <w:t xml:space="preserve">Health Department of South Africa. National Complaints Management Protocol for the Public Health Sector of South Africa. 2013; </w:t>
      </w:r>
    </w:p>
    <w:p w14:paraId="4FD6B0A1" w14:textId="6DB214BE"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433" w:author="Owner" w:date="2018-08-12T14:44:00Z">
            <w:rPr>
              <w:noProof/>
            </w:rPr>
          </w:rPrChange>
        </w:rPr>
        <w:t xml:space="preserve">57. </w:t>
      </w:r>
      <w:r w:rsidRPr="00D4165C">
        <w:rPr>
          <w:noProof/>
          <w:lang w:val="en-CA"/>
          <w:rPrChange w:id="1434" w:author="Owner" w:date="2018-08-12T14:44:00Z">
            <w:rPr>
              <w:noProof/>
            </w:rPr>
          </w:rPrChange>
        </w:rPr>
        <w:tab/>
        <w:t xml:space="preserve">Hsieh SY. Healthcare complaints handling systems: A comparison between Britain, Australia and Taiwan. </w:t>
      </w:r>
      <w:ins w:id="1435" w:author="Regina Casanova" w:date="2018-08-11T23:07:00Z">
        <w:r w:rsidR="00DC46DB">
          <w:t>Health Services Management Research</w:t>
        </w:r>
      </w:ins>
      <w:del w:id="1436" w:author="Regina Casanova" w:date="2018-08-11T23:07:00Z">
        <w:r w:rsidRPr="000A0E57" w:rsidDel="00DC46DB">
          <w:rPr>
            <w:noProof/>
          </w:rPr>
          <w:delText>Heal Serv Manag Res</w:delText>
        </w:r>
      </w:del>
      <w:r w:rsidRPr="000A0E57">
        <w:rPr>
          <w:noProof/>
        </w:rPr>
        <w:t xml:space="preserve">. 2011;24(2):91–5. </w:t>
      </w:r>
    </w:p>
    <w:p w14:paraId="7A42E3A8" w14:textId="67E96A35" w:rsidR="000A0E57" w:rsidRPr="009D1D82" w:rsidRDefault="000A0E57" w:rsidP="00DC46DB">
      <w:pPr>
        <w:widowControl w:val="0"/>
        <w:autoSpaceDE w:val="0"/>
        <w:autoSpaceDN w:val="0"/>
        <w:adjustRightInd w:val="0"/>
        <w:spacing w:line="360" w:lineRule="auto"/>
        <w:ind w:left="640" w:hanging="640"/>
        <w:rPr>
          <w:noProof/>
        </w:rPr>
      </w:pPr>
      <w:r w:rsidRPr="000A0E57">
        <w:rPr>
          <w:noProof/>
        </w:rPr>
        <w:t xml:space="preserve">58. </w:t>
      </w:r>
      <w:r w:rsidRPr="000A0E57">
        <w:rPr>
          <w:noProof/>
        </w:rPr>
        <w:tab/>
      </w:r>
      <w:ins w:id="1437" w:author="Regina Casanova" w:date="2018-08-16T17:14:00Z">
        <w:r w:rsidR="00312300">
          <w:rPr>
            <w:noProof/>
          </w:rPr>
          <w:t>Ministerio de Economía y Finanzas del Perú</w:t>
        </w:r>
      </w:ins>
      <w:ins w:id="1438" w:author="Regina Casanova" w:date="2018-08-11T23:07:00Z">
        <w:del w:id="1439" w:author="Owner" w:date="2018-08-12T16:06:00Z">
          <w:r w:rsidR="00DC46DB" w:rsidRPr="007A4C7B" w:rsidDel="007A4C7B">
            <w:rPr>
              <w:noProof/>
              <w:color w:val="FF0000"/>
              <w:rPrChange w:id="1440" w:author="Owner" w:date="2018-08-12T16:07:00Z">
                <w:rPr>
                  <w:noProof/>
                </w:rPr>
              </w:rPrChange>
            </w:rPr>
            <w:delText>El</w:delText>
          </w:r>
        </w:del>
      </w:ins>
      <w:ins w:id="1441" w:author="Owner" w:date="2018-08-12T16:06:00Z">
        <w:del w:id="1442" w:author="Regina Casanova" w:date="2018-08-16T17:14:00Z">
          <w:r w:rsidR="007A4C7B" w:rsidRPr="007A4C7B" w:rsidDel="00312300">
            <w:rPr>
              <w:noProof/>
              <w:color w:val="FF0000"/>
              <w:rPrChange w:id="1443" w:author="Owner" w:date="2018-08-12T16:07:00Z">
                <w:rPr>
                  <w:noProof/>
                </w:rPr>
              </w:rPrChange>
            </w:rPr>
            <w:delText>Gobierno deú</w:delText>
          </w:r>
        </w:del>
      </w:ins>
      <w:ins w:id="1444" w:author="Regina Casanova" w:date="2018-08-11T23:07:00Z">
        <w:del w:id="1445" w:author="Owner" w:date="2018-08-12T16:06:00Z">
          <w:r w:rsidR="00DC46DB" w:rsidRPr="007A4C7B" w:rsidDel="007A4C7B">
            <w:rPr>
              <w:noProof/>
              <w:color w:val="FF0000"/>
              <w:rPrChange w:id="1446" w:author="Owner" w:date="2018-08-12T16:07:00Z">
                <w:rPr>
                  <w:noProof/>
                </w:rPr>
              </w:rPrChange>
            </w:rPr>
            <w:delText>uano</w:delText>
          </w:r>
        </w:del>
        <w:r w:rsidR="00DC46DB" w:rsidRPr="007A4C7B">
          <w:rPr>
            <w:noProof/>
            <w:color w:val="FF0000"/>
            <w:rPrChange w:id="1447" w:author="Owner" w:date="2018-08-12T16:07:00Z">
              <w:rPr>
                <w:noProof/>
              </w:rPr>
            </w:rPrChange>
          </w:rPr>
          <w:t xml:space="preserve">. </w:t>
        </w:r>
        <w:r w:rsidR="00DC46DB" w:rsidRPr="00C126C6">
          <w:rPr>
            <w:noProof/>
          </w:rPr>
          <w:t xml:space="preserve">Ley 30225 - Ley de Contrataciones del Estado. </w:t>
        </w:r>
        <w:r w:rsidR="00DC46DB" w:rsidRPr="009D1D82">
          <w:rPr>
            <w:noProof/>
            <w:rPrChange w:id="1448" w:author="Owner" w:date="2018-08-20T21:16:00Z">
              <w:rPr>
                <w:noProof/>
                <w:lang w:val="en-US"/>
              </w:rPr>
            </w:rPrChange>
          </w:rPr>
          <w:t>[publicado 10 Dic 2015, citado 2 Abr 2018]</w:t>
        </w:r>
      </w:ins>
      <w:del w:id="1449" w:author="Regina Casanova" w:date="2018-08-11T23:07:00Z">
        <w:r w:rsidRPr="009D1D82" w:rsidDel="00DC46DB">
          <w:rPr>
            <w:noProof/>
          </w:rPr>
          <w:delText>El Peruano. Ley 30225 - Ley de Contrataciones del Estado.</w:delText>
        </w:r>
      </w:del>
      <w:r w:rsidRPr="009D1D82">
        <w:rPr>
          <w:noProof/>
        </w:rPr>
        <w:t xml:space="preserve"> </w:t>
      </w:r>
    </w:p>
    <w:p w14:paraId="732495B2" w14:textId="77777777" w:rsidR="000A0E57" w:rsidRPr="000A0E57" w:rsidRDefault="000A0E57" w:rsidP="000A0E57">
      <w:pPr>
        <w:widowControl w:val="0"/>
        <w:autoSpaceDE w:val="0"/>
        <w:autoSpaceDN w:val="0"/>
        <w:adjustRightInd w:val="0"/>
        <w:spacing w:line="360" w:lineRule="auto"/>
        <w:ind w:left="640" w:hanging="640"/>
        <w:rPr>
          <w:noProof/>
        </w:rPr>
      </w:pPr>
      <w:r w:rsidRPr="00D4165C">
        <w:rPr>
          <w:noProof/>
          <w:lang w:val="en-CA"/>
          <w:rPrChange w:id="1450" w:author="Owner" w:date="2018-08-12T14:44:00Z">
            <w:rPr>
              <w:noProof/>
            </w:rPr>
          </w:rPrChange>
        </w:rPr>
        <w:t xml:space="preserve">59. </w:t>
      </w:r>
      <w:r w:rsidRPr="00D4165C">
        <w:rPr>
          <w:noProof/>
          <w:lang w:val="en-CA"/>
          <w:rPrChange w:id="1451" w:author="Owner" w:date="2018-08-12T14:44:00Z">
            <w:rPr>
              <w:noProof/>
            </w:rPr>
          </w:rPrChange>
        </w:rPr>
        <w:tab/>
        <w:t xml:space="preserve">Nielsen J. Why You Only Need to Test with 5 Users. </w:t>
      </w:r>
      <w:r w:rsidRPr="000A0E57">
        <w:rPr>
          <w:noProof/>
        </w:rPr>
        <w:t xml:space="preserve">Jakob Nielsens Alertbox. 2000;19(September 23):1–4. </w:t>
      </w:r>
    </w:p>
    <w:p w14:paraId="2BBD82EF" w14:textId="3DD3F918" w:rsidR="00161D0F" w:rsidRPr="00862EA1" w:rsidRDefault="0077483C" w:rsidP="000A0E57">
      <w:pPr>
        <w:spacing w:line="360" w:lineRule="auto"/>
        <w:ind w:left="640" w:hanging="640"/>
        <w:jc w:val="both"/>
        <w:rPr>
          <w:b/>
        </w:rPr>
      </w:pPr>
      <w:r w:rsidRPr="00BA156B">
        <w:fldChar w:fldCharType="end"/>
      </w:r>
    </w:p>
    <w:p w14:paraId="2054D84D" w14:textId="77777777" w:rsidR="00161D0F" w:rsidRPr="00862EA1" w:rsidRDefault="00A12DD0" w:rsidP="00862EA1">
      <w:pPr>
        <w:pStyle w:val="Ttulo1"/>
      </w:pPr>
      <w:bookmarkStart w:id="1452" w:name="_Toc520655749"/>
      <w:r w:rsidRPr="00BA156B">
        <w:lastRenderedPageBreak/>
        <w:t>Anexos</w:t>
      </w:r>
      <w:bookmarkEnd w:id="1452"/>
    </w:p>
    <w:p w14:paraId="71FAD4C4" w14:textId="77777777" w:rsidR="00E45F10" w:rsidRDefault="00161D0F" w:rsidP="00A50DD7">
      <w:pPr>
        <w:pStyle w:val="Ttulo2"/>
        <w:numPr>
          <w:ilvl w:val="0"/>
          <w:numId w:val="11"/>
        </w:numPr>
        <w:rPr>
          <w:lang w:val="es-PE"/>
        </w:rPr>
      </w:pPr>
      <w:bookmarkStart w:id="1453" w:name="_Toc520655750"/>
      <w:r w:rsidRPr="00BA156B">
        <w:rPr>
          <w:lang w:val="es-PE"/>
        </w:rPr>
        <w:t>Anexo 1</w:t>
      </w:r>
      <w:r w:rsidR="00BE0437" w:rsidRPr="00BA156B">
        <w:rPr>
          <w:lang w:val="es-PE"/>
        </w:rPr>
        <w:t xml:space="preserve">: </w:t>
      </w:r>
      <w:r w:rsidR="00E45F10">
        <w:rPr>
          <w:lang w:val="es-PE"/>
        </w:rPr>
        <w:t>Aprobación del Comité de Etica de la Universidad Peruana Cayetano Heredia</w:t>
      </w:r>
    </w:p>
    <w:p w14:paraId="0EA2602B" w14:textId="77777777" w:rsidR="00161D0F" w:rsidRPr="00E45F10" w:rsidRDefault="00E45F10" w:rsidP="007815C0">
      <w:pPr>
        <w:jc w:val="center"/>
        <w:rPr>
          <w:del w:id="1454" w:author="Regina Casanova" w:date="2018-08-11T21:35:00Z"/>
        </w:rPr>
      </w:pPr>
      <w:del w:id="1455" w:author="Regina Casanova" w:date="2018-08-11T21:35:00Z">
        <w:r w:rsidRPr="007815C0">
          <w:rPr>
            <w:noProof/>
            <w:lang w:val="en-CA" w:eastAsia="en-CA"/>
          </w:rPr>
          <w:drawing>
            <wp:inline distT="0" distB="0" distL="0" distR="0" wp14:anchorId="06500C85" wp14:editId="47FCF4F3">
              <wp:extent cx="4683968" cy="6739811"/>
              <wp:effectExtent l="0" t="0" r="2540" b="444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del>
    </w:p>
    <w:p w14:paraId="3EC15864" w14:textId="77777777" w:rsidR="00161D0F" w:rsidRPr="00E45F10" w:rsidRDefault="00E45F10" w:rsidP="007815C0">
      <w:pPr>
        <w:jc w:val="center"/>
        <w:rPr>
          <w:ins w:id="1456" w:author="Regina Casanova" w:date="2018-08-11T21:35:00Z"/>
        </w:rPr>
      </w:pPr>
      <w:ins w:id="1457" w:author="Regina Casanova" w:date="2018-08-11T21:35:00Z">
        <w:r w:rsidRPr="007815C0">
          <w:rPr>
            <w:noProof/>
            <w:lang w:val="en-CA" w:eastAsia="en-CA"/>
          </w:rPr>
          <w:drawing>
            <wp:inline distT="0" distB="0" distL="0" distR="0">
              <wp:extent cx="4683968" cy="6739811"/>
              <wp:effectExtent l="0" t="0" r="2540" b="4445"/>
              <wp:docPr id="26"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Captura de pantalla 2018-07-29 a la(s) 21.01.3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90895" cy="6749778"/>
                      </a:xfrm>
                      <a:prstGeom prst="rect">
                        <a:avLst/>
                      </a:prstGeom>
                    </pic:spPr>
                  </pic:pic>
                </a:graphicData>
              </a:graphic>
            </wp:inline>
          </w:drawing>
        </w:r>
        <w:bookmarkEnd w:id="1453"/>
      </w:ins>
    </w:p>
    <w:p w14:paraId="1A68D177" w14:textId="77777777" w:rsidR="00E45F10" w:rsidRPr="007815C0" w:rsidRDefault="00E45F10" w:rsidP="007815C0">
      <w:pPr>
        <w:rPr>
          <w:rFonts w:cstheme="minorBidi"/>
        </w:rPr>
      </w:pPr>
    </w:p>
    <w:p w14:paraId="4238939A" w14:textId="77777777" w:rsidR="00B063DE" w:rsidRDefault="00E45F10" w:rsidP="00E45F10">
      <w:pPr>
        <w:pStyle w:val="Ttulo2"/>
        <w:numPr>
          <w:ilvl w:val="0"/>
          <w:numId w:val="7"/>
        </w:numPr>
        <w:rPr>
          <w:lang w:val="es-PE"/>
        </w:rPr>
      </w:pPr>
      <w:bookmarkStart w:id="1458" w:name="_Toc511166326"/>
      <w:commentRangeStart w:id="1459"/>
      <w:r w:rsidRPr="00BA156B">
        <w:rPr>
          <w:lang w:val="es-PE"/>
        </w:rPr>
        <w:lastRenderedPageBreak/>
        <w:t>A</w:t>
      </w:r>
      <w:r w:rsidR="00ED213A">
        <w:rPr>
          <w:lang w:val="es-PE"/>
        </w:rPr>
        <w:t>nexo 2</w:t>
      </w:r>
      <w:r w:rsidRPr="00BA156B">
        <w:rPr>
          <w:lang w:val="es-PE"/>
        </w:rPr>
        <w:t xml:space="preserve">: Consentimiento Informado del usuario final para realizar </w:t>
      </w:r>
      <w:commentRangeEnd w:id="1459"/>
      <w:r>
        <w:rPr>
          <w:rStyle w:val="Refdecomentario"/>
          <w:rFonts w:eastAsiaTheme="minorHAnsi" w:cstheme="minorBidi"/>
          <w:b w:val="0"/>
          <w:color w:val="auto"/>
          <w:lang w:val="es-ES_tradnl"/>
        </w:rPr>
        <w:commentReference w:id="1459"/>
      </w:r>
      <w:r w:rsidRPr="00BA156B">
        <w:rPr>
          <w:lang w:val="es-PE"/>
        </w:rPr>
        <w:t>entrevistas a profundidad.</w:t>
      </w:r>
      <w:bookmarkEnd w:id="1458"/>
      <w:r w:rsidR="00BF2DAA" w:rsidRPr="00BF2DAA">
        <w:rPr>
          <w:noProof/>
          <w:lang w:val="es-PE"/>
        </w:rPr>
        <w:t xml:space="preserve"> </w:t>
      </w:r>
      <w:r w:rsidR="00B063DE" w:rsidRPr="000E6381">
        <w:rPr>
          <w:noProof/>
          <w:lang w:val="en-CA" w:eastAsia="en-CA"/>
        </w:rPr>
        <w:drawing>
          <wp:inline distT="0" distB="0" distL="0" distR="0">
            <wp:extent cx="4514850" cy="6386601"/>
            <wp:effectExtent l="0" t="0" r="0" b="190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G_543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528138" cy="6405398"/>
                    </a:xfrm>
                    <a:prstGeom prst="rect">
                      <a:avLst/>
                    </a:prstGeom>
                  </pic:spPr>
                </pic:pic>
              </a:graphicData>
            </a:graphic>
          </wp:inline>
        </w:drawing>
      </w:r>
    </w:p>
    <w:p w14:paraId="0F835ED4" w14:textId="77777777" w:rsidR="00ED213A" w:rsidRDefault="00BF2DAA" w:rsidP="007815C0">
      <w:pPr>
        <w:pStyle w:val="Ttulo2"/>
        <w:numPr>
          <w:ilvl w:val="0"/>
          <w:numId w:val="0"/>
        </w:numPr>
        <w:ind w:left="720"/>
        <w:rPr>
          <w:lang w:val="es-PE"/>
        </w:rPr>
      </w:pPr>
      <w:r w:rsidRPr="000E6381">
        <w:rPr>
          <w:noProof/>
          <w:lang w:val="en-CA" w:eastAsia="en-CA"/>
        </w:rPr>
        <w:lastRenderedPageBreak/>
        <w:drawing>
          <wp:inline distT="0" distB="0" distL="0" distR="0">
            <wp:extent cx="4527441" cy="6447793"/>
            <wp:effectExtent l="0" t="0" r="0" b="381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G_543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33926" cy="6457028"/>
                    </a:xfrm>
                    <a:prstGeom prst="rect">
                      <a:avLst/>
                    </a:prstGeom>
                  </pic:spPr>
                </pic:pic>
              </a:graphicData>
            </a:graphic>
          </wp:inline>
        </w:drawing>
      </w:r>
    </w:p>
    <w:p w14:paraId="3DD9A35D" w14:textId="77777777" w:rsidR="00B063DE" w:rsidRPr="00B063DE" w:rsidRDefault="00B063DE" w:rsidP="007815C0"/>
    <w:p w14:paraId="615CF10A" w14:textId="77777777" w:rsidR="00161D0F" w:rsidRPr="00862EA1" w:rsidRDefault="00161D0F" w:rsidP="00862EA1">
      <w:pPr>
        <w:pStyle w:val="Ttulo2"/>
        <w:rPr>
          <w:lang w:val="es-PE"/>
        </w:rPr>
      </w:pPr>
      <w:bookmarkStart w:id="1460" w:name="_Toc520655751"/>
      <w:r w:rsidRPr="00BA156B">
        <w:rPr>
          <w:lang w:val="es-PE"/>
        </w:rPr>
        <w:lastRenderedPageBreak/>
        <w:t xml:space="preserve">Anexo </w:t>
      </w:r>
      <w:r w:rsidR="00ED213A">
        <w:rPr>
          <w:lang w:val="es-PE"/>
        </w:rPr>
        <w:t>3</w:t>
      </w:r>
      <w:r w:rsidRPr="00BA156B">
        <w:rPr>
          <w:lang w:val="es-PE"/>
        </w:rPr>
        <w:t>: Guía Semi-Estructurada de Entrevista a Profundidad para usuarios finales Nº1</w:t>
      </w:r>
      <w:bookmarkEnd w:id="1460"/>
    </w:p>
    <w:p w14:paraId="4597E6B2" w14:textId="77777777" w:rsidR="00161D0F" w:rsidRPr="00BA156B" w:rsidRDefault="00161D0F" w:rsidP="00262D6E">
      <w:pPr>
        <w:spacing w:line="360" w:lineRule="auto"/>
        <w:jc w:val="both"/>
      </w:pPr>
      <w:r w:rsidRPr="00BA156B">
        <w:rPr>
          <w:b/>
        </w:rPr>
        <w:t>Objetivo</w:t>
      </w:r>
      <w:r w:rsidRPr="00BA156B">
        <w:t>: Conocer la opinión sobre los reclamos, su importancia y necesidades que puedan existir respecto a un sistema de gestión para manejo de reclamos en instituciones prestadoras de salud</w:t>
      </w:r>
      <w:r w:rsidR="007B7445" w:rsidRPr="00BA156B">
        <w:t>.</w:t>
      </w:r>
    </w:p>
    <w:p w14:paraId="6F7A213D" w14:textId="77777777" w:rsidR="00161D0F" w:rsidRPr="00BA156B" w:rsidRDefault="00161D0F" w:rsidP="00262D6E">
      <w:pPr>
        <w:spacing w:line="360" w:lineRule="auto"/>
        <w:jc w:val="both"/>
      </w:pPr>
    </w:p>
    <w:p w14:paraId="3B5A148D"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09D33493" w14:textId="77777777" w:rsidR="00161D0F" w:rsidRPr="00BA156B" w:rsidRDefault="00161D0F" w:rsidP="00262D6E">
      <w:pPr>
        <w:spacing w:line="360" w:lineRule="auto"/>
        <w:jc w:val="both"/>
      </w:pPr>
    </w:p>
    <w:p w14:paraId="0694AC98"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Percepción de los reclamos</w:t>
      </w:r>
    </w:p>
    <w:p w14:paraId="10ADF7BF"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Primero, quiero saber </w:t>
      </w:r>
      <w:r w:rsidR="006D06B4" w:rsidRPr="00BA156B">
        <w:rPr>
          <w:rFonts w:eastAsia="Times New Roman" w:cs="Times New Roman"/>
          <w:lang w:val="es-PE"/>
        </w:rPr>
        <w:t>cuál</w:t>
      </w:r>
      <w:r w:rsidRPr="00BA156B">
        <w:rPr>
          <w:rFonts w:eastAsia="Times New Roman" w:cs="Times New Roman"/>
          <w:lang w:val="es-PE"/>
        </w:rPr>
        <w:t xml:space="preserve"> es su percepción general acerca de los reclamos</w:t>
      </w:r>
      <w:r w:rsidR="007B7445" w:rsidRPr="00BA156B">
        <w:rPr>
          <w:rFonts w:eastAsia="Times New Roman" w:cs="Times New Roman"/>
          <w:lang w:val="es-PE"/>
        </w:rPr>
        <w:t>.</w:t>
      </w:r>
      <w:r w:rsidRPr="00BA156B">
        <w:rPr>
          <w:rFonts w:eastAsia="Times New Roman" w:cs="Times New Roman"/>
          <w:lang w:val="es-PE"/>
        </w:rPr>
        <w:t xml:space="preserve"> Para usted, ¿qué es un reclamo? </w:t>
      </w:r>
    </w:p>
    <w:p w14:paraId="7D061A86"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or qué sería importante que un cliente/usuario presente un reclamo a la empresa/institución cuando no se encuentra satisfecho de su producto/servicio?</w:t>
      </w:r>
    </w:p>
    <w:p w14:paraId="6E34731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Me podría explicar el procedimiento para presentar un reclamo en una empresa/institución?</w:t>
      </w:r>
    </w:p>
    <w:p w14:paraId="6D307FFD"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Ha presentado antes un reclamo</w:t>
      </w:r>
      <w:r w:rsidR="00C93932">
        <w:rPr>
          <w:rFonts w:eastAsia="Times New Roman" w:cs="Times New Roman"/>
          <w:lang w:val="es-PE"/>
        </w:rPr>
        <w:t>? ¿Cuál fue el medio que utilizó</w:t>
      </w:r>
      <w:r w:rsidRPr="00BA156B">
        <w:rPr>
          <w:rFonts w:eastAsia="Times New Roman" w:cs="Times New Roman"/>
          <w:lang w:val="es-PE"/>
        </w:rPr>
        <w:t xml:space="preserve"> para presentar su reclamo (vía telefónica, </w:t>
      </w:r>
      <w:r w:rsidR="00FB7E35" w:rsidRPr="00BA156B">
        <w:rPr>
          <w:rFonts w:eastAsia="Times New Roman" w:cs="Times New Roman"/>
          <w:lang w:val="es-PE"/>
        </w:rPr>
        <w:t>Internet</w:t>
      </w:r>
      <w:r w:rsidRPr="00BA156B">
        <w:rPr>
          <w:rFonts w:eastAsia="Times New Roman" w:cs="Times New Roman"/>
          <w:lang w:val="es-PE"/>
        </w:rPr>
        <w:t>, presencial)?</w:t>
      </w:r>
    </w:p>
    <w:p w14:paraId="78AAFB20"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lastRenderedPageBreak/>
        <w:t xml:space="preserve">¿Ha presentado antes un reclamo en el sector salud? En caso afirmativo, ¿podría contarme </w:t>
      </w:r>
      <w:r w:rsidR="006D06B4" w:rsidRPr="00BA156B">
        <w:rPr>
          <w:rFonts w:eastAsia="Times New Roman" w:cs="Times New Roman"/>
          <w:lang w:val="es-PE"/>
        </w:rPr>
        <w:t>cómo</w:t>
      </w:r>
      <w:r w:rsidRPr="00BA156B">
        <w:rPr>
          <w:rFonts w:eastAsia="Times New Roman" w:cs="Times New Roman"/>
          <w:lang w:val="es-PE"/>
        </w:rPr>
        <w:t xml:space="preserve"> fue su experiencia?</w:t>
      </w:r>
    </w:p>
    <w:p w14:paraId="52710252"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Rol de los reclamos y manejo de información</w:t>
      </w:r>
    </w:p>
    <w:p w14:paraId="5472DBD4"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es actualmente el rol de los reclamos en una empresa/institución, si es que existiese uno?</w:t>
      </w:r>
    </w:p>
    <w:p w14:paraId="55683E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uál cree que debería ser el rol de los reclamos en una empresa/institución, si es que debería existir uno?</w:t>
      </w:r>
    </w:p>
    <w:p w14:paraId="1B297FE9"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las empresas/instituciones manejan la información proveniente de los reclamos, si es que lo hacen?</w:t>
      </w:r>
    </w:p>
    <w:p w14:paraId="221CD2E1"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Cómo cree que debería ser tratada esta información, si es que se maneja?</w:t>
      </w:r>
    </w:p>
    <w:p w14:paraId="46D2D549"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Herramienta informática</w:t>
      </w:r>
    </w:p>
    <w:p w14:paraId="214D194E"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xistiese una herramienta informática que permita presentar y manejar los reclamos y su información, ¿Cómo cree que mejoraría el rol que tienen actualmente los reclamos en las empresas/instituciones?</w:t>
      </w:r>
    </w:p>
    <w:p w14:paraId="25D07943"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Si es que existiera, ¿qué esperaría poder realizar o visualizar en ella?</w:t>
      </w:r>
    </w:p>
    <w:p w14:paraId="49C8D475"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Para que usted considere utilizarla, ¿Qué características le gustaría a usted que tenga esta herramienta?</w:t>
      </w:r>
    </w:p>
    <w:p w14:paraId="388B7388" w14:textId="77777777" w:rsidR="00161D0F" w:rsidRPr="00BA156B" w:rsidRDefault="00161D0F" w:rsidP="00A50DD7">
      <w:pPr>
        <w:pStyle w:val="Prrafodelista"/>
        <w:numPr>
          <w:ilvl w:val="1"/>
          <w:numId w:val="1"/>
        </w:numPr>
        <w:spacing w:line="360" w:lineRule="auto"/>
        <w:jc w:val="both"/>
        <w:rPr>
          <w:rFonts w:eastAsia="Times New Roman" w:cs="Times New Roman"/>
          <w:lang w:val="es-PE"/>
        </w:rPr>
      </w:pPr>
      <w:r w:rsidRPr="00BA156B">
        <w:rPr>
          <w:rFonts w:eastAsia="Times New Roman" w:cs="Times New Roman"/>
          <w:lang w:val="es-PE"/>
        </w:rPr>
        <w:t xml:space="preserve">¿Con quién compartiría la información y/o existencia de dicha herramienta, si es que lo compartiese? </w:t>
      </w:r>
    </w:p>
    <w:p w14:paraId="58DBF8E1" w14:textId="77777777" w:rsidR="00161D0F" w:rsidRPr="00BA156B" w:rsidRDefault="00161D0F" w:rsidP="00A50DD7">
      <w:pPr>
        <w:pStyle w:val="Prrafodelista"/>
        <w:numPr>
          <w:ilvl w:val="0"/>
          <w:numId w:val="1"/>
        </w:numPr>
        <w:spacing w:line="360" w:lineRule="auto"/>
        <w:jc w:val="both"/>
        <w:rPr>
          <w:rFonts w:eastAsia="Times New Roman" w:cs="Times New Roman"/>
          <w:lang w:val="es-PE"/>
        </w:rPr>
      </w:pPr>
      <w:r w:rsidRPr="00BA156B">
        <w:rPr>
          <w:rFonts w:eastAsia="Times New Roman" w:cs="Times New Roman"/>
          <w:lang w:val="es-PE"/>
        </w:rPr>
        <w:t>De todo lo que se ha discutido, ¿qué le parece más importante?</w:t>
      </w:r>
    </w:p>
    <w:p w14:paraId="09E7ACBA" w14:textId="77777777" w:rsidR="00161D0F" w:rsidRPr="00BA156B" w:rsidRDefault="00161D0F" w:rsidP="00262D6E">
      <w:pPr>
        <w:spacing w:line="360" w:lineRule="auto"/>
        <w:jc w:val="both"/>
      </w:pPr>
    </w:p>
    <w:p w14:paraId="17DA1F02" w14:textId="77777777" w:rsidR="00161D0F" w:rsidRPr="00BA156B" w:rsidRDefault="00161D0F" w:rsidP="00262D6E">
      <w:pPr>
        <w:spacing w:line="360" w:lineRule="auto"/>
        <w:jc w:val="both"/>
      </w:pPr>
      <w:r w:rsidRPr="00BA156B">
        <w:rPr>
          <w:b/>
        </w:rPr>
        <w:t>Conclusión</w:t>
      </w:r>
      <w:r w:rsidRPr="00BA156B">
        <w:t xml:space="preserve">: </w:t>
      </w:r>
    </w:p>
    <w:p w14:paraId="25E4557D"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w:t>
      </w:r>
    </w:p>
    <w:p w14:paraId="43B05402" w14:textId="77777777" w:rsidR="00161D0F" w:rsidRPr="00BA156B" w:rsidRDefault="00161D0F" w:rsidP="00262D6E">
      <w:pPr>
        <w:tabs>
          <w:tab w:val="left" w:pos="5040"/>
        </w:tabs>
        <w:spacing w:line="360" w:lineRule="auto"/>
        <w:ind w:left="360"/>
        <w:jc w:val="both"/>
      </w:pPr>
      <w:r w:rsidRPr="00BA156B">
        <w:tab/>
      </w:r>
    </w:p>
    <w:p w14:paraId="5E93A206" w14:textId="77777777" w:rsidR="00161D0F" w:rsidRPr="00BA156B" w:rsidRDefault="00161D0F" w:rsidP="00262D6E">
      <w:pPr>
        <w:spacing w:line="360" w:lineRule="auto"/>
        <w:jc w:val="both"/>
      </w:pPr>
      <w:r w:rsidRPr="00BA156B">
        <w:t>¡Muchas gracias por ser honestos con nosotros y por su tiempo!</w:t>
      </w:r>
    </w:p>
    <w:p w14:paraId="60BB9D17" w14:textId="77777777" w:rsidR="00161D0F" w:rsidRPr="00BA156B" w:rsidRDefault="00161D0F" w:rsidP="00262D6E">
      <w:pPr>
        <w:spacing w:line="360" w:lineRule="auto"/>
        <w:jc w:val="both"/>
      </w:pPr>
    </w:p>
    <w:p w14:paraId="18865E30" w14:textId="77777777" w:rsidR="00161D0F" w:rsidRPr="00BA156B" w:rsidRDefault="00161D0F" w:rsidP="00262D6E">
      <w:pPr>
        <w:spacing w:line="360" w:lineRule="auto"/>
        <w:jc w:val="both"/>
      </w:pPr>
    </w:p>
    <w:p w14:paraId="75D82150" w14:textId="77777777" w:rsidR="00161D0F" w:rsidRPr="00BA156B" w:rsidRDefault="00161D0F" w:rsidP="00262D6E">
      <w:pPr>
        <w:spacing w:line="360" w:lineRule="auto"/>
        <w:jc w:val="both"/>
      </w:pPr>
    </w:p>
    <w:p w14:paraId="7F82FE02" w14:textId="77777777" w:rsidR="00161D0F" w:rsidRPr="00862EA1" w:rsidRDefault="00041C8E" w:rsidP="00862EA1">
      <w:pPr>
        <w:pStyle w:val="Ttulo2"/>
        <w:rPr>
          <w:lang w:val="es-PE"/>
        </w:rPr>
      </w:pPr>
      <w:bookmarkStart w:id="1461" w:name="_Toc520655752"/>
      <w:r w:rsidRPr="00BA156B">
        <w:rPr>
          <w:lang w:val="es-PE"/>
        </w:rPr>
        <w:lastRenderedPageBreak/>
        <w:t xml:space="preserve">Anexo </w:t>
      </w:r>
      <w:r w:rsidR="00ED213A">
        <w:rPr>
          <w:lang w:val="es-PE"/>
        </w:rPr>
        <w:t>4</w:t>
      </w:r>
      <w:r w:rsidRPr="00BA156B">
        <w:rPr>
          <w:lang w:val="es-PE"/>
        </w:rPr>
        <w:t xml:space="preserve">: Guía </w:t>
      </w:r>
      <w:r w:rsidR="00161D0F" w:rsidRPr="00BA156B">
        <w:rPr>
          <w:lang w:val="es-PE"/>
        </w:rPr>
        <w:t>Estructurada de Entrevista a Profundidad para usuarios finales Nº2</w:t>
      </w:r>
      <w:bookmarkEnd w:id="1461"/>
      <w:r w:rsidR="00161D0F" w:rsidRPr="00BA156B">
        <w:rPr>
          <w:lang w:val="es-PE"/>
        </w:rPr>
        <w:t xml:space="preserve"> </w:t>
      </w:r>
    </w:p>
    <w:p w14:paraId="5F578DFB" w14:textId="77777777" w:rsidR="00161D0F" w:rsidRPr="00BA156B" w:rsidRDefault="00161D0F" w:rsidP="00262D6E">
      <w:pPr>
        <w:spacing w:line="360" w:lineRule="auto"/>
        <w:jc w:val="both"/>
      </w:pPr>
      <w:r w:rsidRPr="00BA156B">
        <w:rPr>
          <w:b/>
        </w:rPr>
        <w:t>Objetivo</w:t>
      </w:r>
      <w:r w:rsidRPr="00BA156B">
        <w:t>: Recolectar percepciones sobre bocetos presentados con el diseño de un nuevo sistema de información planteado para la recolección y manejo de reclamos</w:t>
      </w:r>
      <w:r w:rsidR="007B7445" w:rsidRPr="00BA156B">
        <w:t>.</w:t>
      </w:r>
    </w:p>
    <w:p w14:paraId="3CEECEBE" w14:textId="77777777" w:rsidR="00161D0F" w:rsidRPr="00BA156B" w:rsidRDefault="00161D0F" w:rsidP="00262D6E">
      <w:pPr>
        <w:spacing w:line="360" w:lineRule="auto"/>
        <w:jc w:val="both"/>
      </w:pPr>
    </w:p>
    <w:p w14:paraId="307E32D4" w14:textId="77777777" w:rsidR="00161D0F" w:rsidRPr="00BA156B" w:rsidRDefault="00161D0F" w:rsidP="00262D6E">
      <w:pPr>
        <w:spacing w:line="360" w:lineRule="auto"/>
        <w:jc w:val="both"/>
      </w:pPr>
      <w:r w:rsidRPr="00BA156B">
        <w:t>Buenos días/tardes</w:t>
      </w:r>
      <w:r w:rsidR="007B7445" w:rsidRPr="00BA156B">
        <w:t>.</w:t>
      </w:r>
      <w:r w:rsidRPr="00BA156B">
        <w:t xml:space="preserve"> Mi nombre es Regina Casanova y estamos realizando un estudio sobre el uso de nuevas Tecnologías de la Información y Comunicación (TIC) para mejorar el sistema nacional de salud</w:t>
      </w:r>
      <w:r w:rsidR="007B7445" w:rsidRPr="00BA156B">
        <w:t>.</w:t>
      </w:r>
      <w:r w:rsidRPr="00BA156B">
        <w:t xml:space="preserve"> La idea es poder conocer distintas opiniones para colaborar con el desarrollo e implementación de proyectos informáticos</w:t>
      </w:r>
      <w:r w:rsidR="007B7445" w:rsidRPr="00BA156B">
        <w:t>.</w:t>
      </w:r>
      <w:r w:rsidRPr="00BA156B">
        <w:t xml:space="preserve"> En este sentido, siéntase libre de compartir sus ideas en este espacio</w:t>
      </w:r>
      <w:r w:rsidR="007B7445" w:rsidRPr="00BA156B">
        <w:t>.</w:t>
      </w:r>
      <w:r w:rsidRPr="00BA156B">
        <w:t xml:space="preserve"> Aquí no hay respuestas correctas o incorrectas, lo que importa es justamente su opinión sincera</w:t>
      </w:r>
      <w:r w:rsidR="007B7445" w:rsidRPr="00BA156B">
        <w:t>.</w:t>
      </w:r>
      <w:r w:rsidRPr="00BA156B">
        <w:t xml:space="preserve"> Cabe aclarar que la información es sólo para nuestro trabajo, sus respuestas serán unidas a otras opiniones de manera anónima y en ningún momento se identificará qué dijo cada participante</w:t>
      </w:r>
      <w:r w:rsidR="007B7445" w:rsidRPr="00BA156B">
        <w:t>.</w:t>
      </w:r>
      <w:r w:rsidRPr="00BA156B">
        <w:t xml:space="preserve"> Para agilizar la toma de la información, resulta de mucha utilidad grabar la conversación</w:t>
      </w:r>
      <w:r w:rsidR="007B7445" w:rsidRPr="00BA156B">
        <w:t>.</w:t>
      </w:r>
      <w:r w:rsidRPr="00BA156B">
        <w:t xml:space="preserve"> Tomar notas a mano demora mucho tiempo y se pueden perder cuestiones importantes</w:t>
      </w:r>
      <w:r w:rsidR="007B7445" w:rsidRPr="00BA156B">
        <w:t>.</w:t>
      </w:r>
      <w:r w:rsidRPr="00BA156B">
        <w:t xml:space="preserve"> ¿Existe algún inconveniente en que grabemos la conversación? El uso de la grabación es sólo a los fines de análisis</w:t>
      </w:r>
      <w:r w:rsidR="007B7445" w:rsidRPr="00BA156B">
        <w:t>.</w:t>
      </w:r>
      <w:r w:rsidRPr="00BA156B">
        <w:t xml:space="preserve"> ¡Desde ya muchas gracias por su tiempo!</w:t>
      </w:r>
    </w:p>
    <w:p w14:paraId="7470C6C1" w14:textId="77777777" w:rsidR="00161D0F" w:rsidRPr="00BA156B" w:rsidRDefault="00161D0F" w:rsidP="00262D6E">
      <w:pPr>
        <w:spacing w:line="360" w:lineRule="auto"/>
        <w:jc w:val="both"/>
      </w:pPr>
    </w:p>
    <w:p w14:paraId="2585CEDA"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He creado unos bocetos donde se muestra como se </w:t>
      </w:r>
      <w:r w:rsidR="00645947" w:rsidRPr="00BA156B">
        <w:rPr>
          <w:rFonts w:cs="Times New Roman"/>
          <w:lang w:val="es-PE"/>
        </w:rPr>
        <w:t>está</w:t>
      </w:r>
      <w:r w:rsidRPr="00BA156B">
        <w:rPr>
          <w:rFonts w:cs="Times New Roman"/>
          <w:lang w:val="es-PE"/>
        </w:rPr>
        <w:t xml:space="preserve"> planteando que sea la distribución, visualización y flujo para un Sistema de Manejo y Recojo de Reclamos en salud</w:t>
      </w:r>
      <w:r w:rsidR="007B7445" w:rsidRPr="00BA156B">
        <w:rPr>
          <w:rFonts w:cs="Times New Roman"/>
          <w:lang w:val="es-PE"/>
        </w:rPr>
        <w:t>.</w:t>
      </w:r>
      <w:r w:rsidRPr="00BA156B">
        <w:rPr>
          <w:rFonts w:cs="Times New Roman"/>
          <w:lang w:val="es-PE"/>
        </w:rPr>
        <w:t xml:space="preserve"> (Explicar los bocetos y objetivo planteado dependiendo del tipo de usuario)</w:t>
      </w:r>
      <w:r w:rsidR="007B7445" w:rsidRPr="00BA156B">
        <w:rPr>
          <w:rFonts w:cs="Times New Roman"/>
          <w:lang w:val="es-PE"/>
        </w:rPr>
        <w:t>.</w:t>
      </w:r>
      <w:r w:rsidR="006D06B4">
        <w:rPr>
          <w:rFonts w:cs="Times New Roman"/>
          <w:lang w:val="es-PE"/>
        </w:rPr>
        <w:t xml:space="preserve"> ¿</w:t>
      </w:r>
      <w:r w:rsidR="006D06B4" w:rsidRPr="00BA156B">
        <w:rPr>
          <w:rFonts w:cs="Times New Roman"/>
          <w:lang w:val="es-PE"/>
        </w:rPr>
        <w:t>Qué opina Ud.</w:t>
      </w:r>
      <w:r w:rsidR="006D06B4">
        <w:rPr>
          <w:rFonts w:cs="Times New Roman"/>
          <w:lang w:val="es-PE"/>
        </w:rPr>
        <w:t xml:space="preserve"> Sobre los bocetos mostrados?</w:t>
      </w:r>
    </w:p>
    <w:p w14:paraId="195D5B09"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interesante en estos bocetos? (Mostrar bocetos individualmente)</w:t>
      </w:r>
    </w:p>
    <w:p w14:paraId="2D7A39F1"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encuentra confuso en estos bocetos? (Mostrar bocetos individualmente)</w:t>
      </w:r>
    </w:p>
    <w:p w14:paraId="450DABF1"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Considerando el objetivo planteado al</w:t>
      </w:r>
      <w:r w:rsidR="00C93932">
        <w:rPr>
          <w:rFonts w:cs="Times New Roman"/>
          <w:lang w:val="es-PE"/>
        </w:rPr>
        <w:t xml:space="preserve"> comienzo de la entrevista, ¿Qué</w:t>
      </w:r>
      <w:r w:rsidRPr="00BA156B">
        <w:rPr>
          <w:rFonts w:cs="Times New Roman"/>
          <w:lang w:val="es-PE"/>
        </w:rPr>
        <w:t xml:space="preserve"> encuentra acertado de estos bocetos para cumplir dicho objetivo?</w:t>
      </w:r>
    </w:p>
    <w:p w14:paraId="388A0AC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lastRenderedPageBreak/>
        <w:t>¿Podría mostrarme có</w:t>
      </w:r>
      <w:r w:rsidR="00161D0F" w:rsidRPr="00BA156B">
        <w:rPr>
          <w:rFonts w:cs="Times New Roman"/>
          <w:lang w:val="es-PE"/>
        </w:rPr>
        <w:t>mo utilizaría el sistema con ayuda de los bocetos para cumplir dicho objetivo? (Mostrar boceto de pantalla inicial y seguir el flujo planteado por el usuario)</w:t>
      </w:r>
    </w:p>
    <w:p w14:paraId="22CC400C" w14:textId="77777777" w:rsidR="00161D0F" w:rsidRPr="00BA156B" w:rsidRDefault="00161D0F" w:rsidP="00A50DD7">
      <w:pPr>
        <w:pStyle w:val="Prrafodelista"/>
        <w:numPr>
          <w:ilvl w:val="1"/>
          <w:numId w:val="2"/>
        </w:numPr>
        <w:spacing w:line="360" w:lineRule="auto"/>
        <w:jc w:val="both"/>
        <w:rPr>
          <w:rFonts w:cs="Times New Roman"/>
          <w:lang w:val="es-PE"/>
        </w:rPr>
      </w:pPr>
      <w:r w:rsidRPr="00BA156B">
        <w:rPr>
          <w:rFonts w:cs="Times New Roman"/>
          <w:lang w:val="es-PE"/>
        </w:rPr>
        <w:t xml:space="preserve">Por lo que ha podido ver a través de estos bocetos ¿Qué tan útil le parece el sistema? </w:t>
      </w:r>
    </w:p>
    <w:p w14:paraId="10C1D857" w14:textId="77777777" w:rsidR="00161D0F" w:rsidRPr="00BA156B" w:rsidRDefault="00C93932" w:rsidP="00A50DD7">
      <w:pPr>
        <w:pStyle w:val="Prrafodelista"/>
        <w:numPr>
          <w:ilvl w:val="1"/>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tan frecuentemente ingresaría a este sistema, si es que ingresaría?</w:t>
      </w:r>
    </w:p>
    <w:p w14:paraId="77953C1F" w14:textId="77777777" w:rsidR="00161D0F" w:rsidRPr="00BA156B" w:rsidRDefault="00C93932" w:rsidP="00A50DD7">
      <w:pPr>
        <w:pStyle w:val="Prrafodelista"/>
        <w:numPr>
          <w:ilvl w:val="0"/>
          <w:numId w:val="2"/>
        </w:numPr>
        <w:spacing w:line="360" w:lineRule="auto"/>
        <w:jc w:val="both"/>
        <w:rPr>
          <w:rFonts w:cs="Times New Roman"/>
          <w:lang w:val="es-PE"/>
        </w:rPr>
      </w:pPr>
      <w:r>
        <w:rPr>
          <w:rFonts w:cs="Times New Roman"/>
          <w:lang w:val="es-PE"/>
        </w:rPr>
        <w:t>¿Qué</w:t>
      </w:r>
      <w:r w:rsidR="00161D0F" w:rsidRPr="00BA156B">
        <w:rPr>
          <w:rFonts w:cs="Times New Roman"/>
          <w:lang w:val="es-PE"/>
        </w:rPr>
        <w:t xml:space="preserve"> información u opciones le gustaría que el sistema brinde?</w:t>
      </w:r>
    </w:p>
    <w:p w14:paraId="33306C2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Tiene en mente alguna alternativa sobre </w:t>
      </w:r>
      <w:r w:rsidR="00645947" w:rsidRPr="00BA156B">
        <w:rPr>
          <w:rFonts w:cs="Times New Roman"/>
          <w:lang w:val="es-PE"/>
        </w:rPr>
        <w:t>cómo</w:t>
      </w:r>
      <w:r w:rsidRPr="00BA156B">
        <w:rPr>
          <w:rFonts w:cs="Times New Roman"/>
          <w:lang w:val="es-PE"/>
        </w:rPr>
        <w:t xml:space="preserve"> le gustaría que fuera la distribución, visualización y/o flujo del sistema?</w:t>
      </w:r>
    </w:p>
    <w:p w14:paraId="63B19D15"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 xml:space="preserve">La información que le brinde el sistema, ¿Qué tan útil le parecería compartirla? ¿Con </w:t>
      </w:r>
      <w:r w:rsidR="00645947" w:rsidRPr="00BA156B">
        <w:rPr>
          <w:rFonts w:cs="Times New Roman"/>
          <w:lang w:val="es-PE"/>
        </w:rPr>
        <w:t>quién</w:t>
      </w:r>
      <w:r w:rsidRPr="00BA156B">
        <w:rPr>
          <w:rFonts w:cs="Times New Roman"/>
          <w:lang w:val="es-PE"/>
        </w:rPr>
        <w:t xml:space="preserve"> compartiría </w:t>
      </w:r>
      <w:r w:rsidR="006D06B4" w:rsidRPr="00BA156B">
        <w:rPr>
          <w:rFonts w:cs="Times New Roman"/>
          <w:lang w:val="es-PE"/>
        </w:rPr>
        <w:t>esta</w:t>
      </w:r>
      <w:r w:rsidRPr="00BA156B">
        <w:rPr>
          <w:rFonts w:cs="Times New Roman"/>
          <w:lang w:val="es-PE"/>
        </w:rPr>
        <w:t xml:space="preserve"> información?</w:t>
      </w:r>
    </w:p>
    <w:p w14:paraId="2FE42012"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Tiene algún otro comentario o sugerencia sobre los bocetos, flujo y/o sistema?</w:t>
      </w:r>
    </w:p>
    <w:p w14:paraId="5DAF2C87" w14:textId="77777777" w:rsidR="00161D0F" w:rsidRPr="00BA156B" w:rsidRDefault="00161D0F" w:rsidP="00A50DD7">
      <w:pPr>
        <w:pStyle w:val="Prrafodelista"/>
        <w:numPr>
          <w:ilvl w:val="0"/>
          <w:numId w:val="2"/>
        </w:numPr>
        <w:spacing w:line="360" w:lineRule="auto"/>
        <w:jc w:val="both"/>
        <w:rPr>
          <w:rFonts w:cs="Times New Roman"/>
          <w:lang w:val="es-PE"/>
        </w:rPr>
      </w:pPr>
      <w:r w:rsidRPr="00BA156B">
        <w:rPr>
          <w:rFonts w:cs="Times New Roman"/>
          <w:lang w:val="es-PE"/>
        </w:rPr>
        <w:t>¿Cuál es su opinión general del sistema?</w:t>
      </w:r>
    </w:p>
    <w:p w14:paraId="244C16A7" w14:textId="77777777" w:rsidR="00161D0F" w:rsidRPr="00BA156B" w:rsidRDefault="00161D0F" w:rsidP="00262D6E">
      <w:pPr>
        <w:spacing w:line="360" w:lineRule="auto"/>
        <w:jc w:val="both"/>
      </w:pPr>
    </w:p>
    <w:p w14:paraId="160DD5D1" w14:textId="77777777" w:rsidR="00161D0F" w:rsidRPr="00BA156B" w:rsidRDefault="00161D0F" w:rsidP="00262D6E">
      <w:pPr>
        <w:spacing w:line="360" w:lineRule="auto"/>
        <w:jc w:val="both"/>
      </w:pPr>
      <w:r w:rsidRPr="00BA156B">
        <w:rPr>
          <w:b/>
        </w:rPr>
        <w:t>Conclusión</w:t>
      </w:r>
      <w:r w:rsidRPr="00BA156B">
        <w:t>:</w:t>
      </w:r>
    </w:p>
    <w:p w14:paraId="2BD081E7" w14:textId="77777777" w:rsidR="00161D0F" w:rsidRPr="00BA156B" w:rsidRDefault="00161D0F" w:rsidP="00262D6E">
      <w:pPr>
        <w:spacing w:line="360" w:lineRule="auto"/>
        <w:jc w:val="both"/>
      </w:pPr>
      <w:r w:rsidRPr="00BA156B">
        <w:t xml:space="preserve">Esta información será de mucha ayuda para mejorar el proceso de diseño del sistema de información que se </w:t>
      </w:r>
      <w:r w:rsidR="00645947" w:rsidRPr="00BA156B">
        <w:t>está</w:t>
      </w:r>
      <w:r w:rsidRPr="00BA156B">
        <w:t xml:space="preserve"> planteando</w:t>
      </w:r>
      <w:r w:rsidR="007B7445" w:rsidRPr="00BA156B">
        <w:t>.</w:t>
      </w:r>
      <w:r w:rsidRPr="00BA156B">
        <w:t xml:space="preserve"> Antes de terminar, ¿Desea agregar algo más respecto al uso y manejo de los reclamos? </w:t>
      </w:r>
    </w:p>
    <w:p w14:paraId="79143FA0" w14:textId="77777777" w:rsidR="00161D0F" w:rsidRPr="00BA156B" w:rsidRDefault="00161D0F" w:rsidP="00262D6E">
      <w:pPr>
        <w:spacing w:line="360" w:lineRule="auto"/>
        <w:jc w:val="both"/>
      </w:pPr>
    </w:p>
    <w:p w14:paraId="18D9CC9F" w14:textId="77777777" w:rsidR="00161D0F" w:rsidRPr="00BA156B" w:rsidRDefault="00161D0F" w:rsidP="00262D6E">
      <w:pPr>
        <w:spacing w:line="360" w:lineRule="auto"/>
        <w:jc w:val="both"/>
      </w:pPr>
      <w:r w:rsidRPr="00BA156B">
        <w:t>¡Muchas gracias por ser honestos con nosotros y por su tiempo!</w:t>
      </w:r>
    </w:p>
    <w:p w14:paraId="768BAE06" w14:textId="77777777" w:rsidR="00161D0F" w:rsidRPr="00BA156B" w:rsidRDefault="00161D0F" w:rsidP="00262D6E">
      <w:pPr>
        <w:spacing w:line="360" w:lineRule="auto"/>
        <w:jc w:val="both"/>
      </w:pPr>
    </w:p>
    <w:p w14:paraId="67A01A35" w14:textId="77777777" w:rsidR="007B7445" w:rsidRPr="00BA156B" w:rsidRDefault="007B7445" w:rsidP="00262D6E">
      <w:pPr>
        <w:spacing w:line="360" w:lineRule="auto"/>
        <w:jc w:val="both"/>
        <w:rPr>
          <w:b/>
        </w:rPr>
      </w:pPr>
    </w:p>
    <w:p w14:paraId="041A512D" w14:textId="77777777" w:rsidR="007B7445" w:rsidRPr="00BA156B" w:rsidRDefault="007B7445" w:rsidP="00262D6E">
      <w:pPr>
        <w:spacing w:line="360" w:lineRule="auto"/>
        <w:jc w:val="both"/>
        <w:rPr>
          <w:b/>
        </w:rPr>
      </w:pPr>
    </w:p>
    <w:p w14:paraId="00A8F0BC" w14:textId="77777777" w:rsidR="007B7445" w:rsidRPr="00BA156B" w:rsidRDefault="007B7445" w:rsidP="00262D6E">
      <w:pPr>
        <w:spacing w:line="360" w:lineRule="auto"/>
        <w:jc w:val="both"/>
        <w:rPr>
          <w:b/>
        </w:rPr>
      </w:pPr>
    </w:p>
    <w:p w14:paraId="6C28176A" w14:textId="77777777" w:rsidR="007B7445" w:rsidRPr="00BA156B" w:rsidRDefault="007B7445" w:rsidP="00262D6E">
      <w:pPr>
        <w:spacing w:line="360" w:lineRule="auto"/>
        <w:jc w:val="both"/>
        <w:rPr>
          <w:b/>
        </w:rPr>
      </w:pPr>
    </w:p>
    <w:p w14:paraId="59172369" w14:textId="77777777" w:rsidR="007B7445" w:rsidRPr="00BA156B" w:rsidRDefault="007B7445" w:rsidP="00262D6E">
      <w:pPr>
        <w:spacing w:line="360" w:lineRule="auto"/>
        <w:jc w:val="both"/>
        <w:rPr>
          <w:b/>
        </w:rPr>
      </w:pPr>
    </w:p>
    <w:p w14:paraId="67B659B8" w14:textId="77777777" w:rsidR="007B7445" w:rsidRPr="00BA156B" w:rsidRDefault="007B7445" w:rsidP="00262D6E">
      <w:pPr>
        <w:spacing w:line="360" w:lineRule="auto"/>
        <w:jc w:val="both"/>
        <w:rPr>
          <w:b/>
        </w:rPr>
      </w:pPr>
    </w:p>
    <w:p w14:paraId="599CDB3B" w14:textId="77777777" w:rsidR="007B7445" w:rsidRPr="00BA156B" w:rsidRDefault="007B7445" w:rsidP="00262D6E">
      <w:pPr>
        <w:spacing w:line="360" w:lineRule="auto"/>
        <w:jc w:val="both"/>
        <w:rPr>
          <w:b/>
        </w:rPr>
      </w:pPr>
    </w:p>
    <w:p w14:paraId="71935C25" w14:textId="77777777" w:rsidR="007B7445" w:rsidRPr="00BA156B" w:rsidRDefault="007B7445" w:rsidP="00262D6E">
      <w:pPr>
        <w:spacing w:line="360" w:lineRule="auto"/>
        <w:jc w:val="both"/>
        <w:rPr>
          <w:b/>
        </w:rPr>
      </w:pPr>
    </w:p>
    <w:p w14:paraId="3D42DEFE" w14:textId="77777777" w:rsidR="00161D0F" w:rsidRPr="00BA156B" w:rsidRDefault="00161D0F" w:rsidP="009E44F3">
      <w:pPr>
        <w:pStyle w:val="Ttulo2"/>
        <w:rPr>
          <w:lang w:val="es-PE"/>
        </w:rPr>
      </w:pPr>
      <w:bookmarkStart w:id="1462" w:name="_Toc520655753"/>
      <w:r w:rsidRPr="00BA156B">
        <w:rPr>
          <w:lang w:val="es-PE"/>
        </w:rPr>
        <w:lastRenderedPageBreak/>
        <w:t xml:space="preserve">Anexo </w:t>
      </w:r>
      <w:r w:rsidR="00ED213A">
        <w:rPr>
          <w:lang w:val="es-PE"/>
        </w:rPr>
        <w:t>5</w:t>
      </w:r>
      <w:r w:rsidR="007B7445" w:rsidRPr="00BA156B">
        <w:rPr>
          <w:lang w:val="es-PE"/>
        </w:rPr>
        <w:t>.</w:t>
      </w:r>
      <w:r w:rsidRPr="00BA156B">
        <w:rPr>
          <w:lang w:val="es-PE"/>
        </w:rPr>
        <w:t xml:space="preserve"> Encuesta de </w:t>
      </w:r>
      <w:r w:rsidR="00061602" w:rsidRPr="00BA156B">
        <w:rPr>
          <w:lang w:val="es-PE"/>
        </w:rPr>
        <w:t>Aspectos Demográficos de Entrevistados</w:t>
      </w:r>
      <w:r w:rsidRPr="00BA156B">
        <w:rPr>
          <w:lang w:val="es-PE"/>
        </w:rPr>
        <w:t xml:space="preserve"> del Sistema de Gestión de Reclamos para el Sistema de Salud del Perú</w:t>
      </w:r>
      <w:bookmarkEnd w:id="1462"/>
      <w:r w:rsidRPr="00BA156B">
        <w:rPr>
          <w:lang w:val="es-PE"/>
        </w:rPr>
        <w:t xml:space="preserve"> </w:t>
      </w:r>
    </w:p>
    <w:p w14:paraId="49719150" w14:textId="77777777" w:rsidR="00161D0F" w:rsidRPr="00BA156B" w:rsidRDefault="00161D0F" w:rsidP="00262D6E">
      <w:pPr>
        <w:spacing w:line="360" w:lineRule="auto"/>
        <w:jc w:val="both"/>
      </w:pPr>
      <w:r w:rsidRPr="00BA156B">
        <w:t>Seleccione la opción correspondiente:</w:t>
      </w:r>
    </w:p>
    <w:p w14:paraId="24E07824" w14:textId="77777777" w:rsidR="00161D0F" w:rsidRPr="00F87A95"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Sexo</w:t>
      </w:r>
      <w:r w:rsidRPr="00BA156B">
        <w:rPr>
          <w:rFonts w:cs="Times New Roman"/>
          <w:lang w:val="es-PE"/>
        </w:rPr>
        <w:tab/>
      </w:r>
      <w:r w:rsidRPr="00BA156B">
        <w:rPr>
          <w:rFonts w:cs="Times New Roman"/>
          <w:lang w:val="es-PE"/>
        </w:rPr>
        <w:tab/>
      </w:r>
      <w:r w:rsidR="0077483C" w:rsidRPr="00BA156B">
        <w:rPr>
          <w:rFonts w:cs="Times New Roman"/>
          <w:lang w:val="es-PE"/>
        </w:rPr>
        <w:fldChar w:fldCharType="begin">
          <w:ffData>
            <w:name w:val="Casilla1"/>
            <w:enabled/>
            <w:calcOnExit w:val="0"/>
            <w:checkBox>
              <w:sizeAuto/>
              <w:default w:val="0"/>
            </w:checkBox>
          </w:ffData>
        </w:fldChar>
      </w:r>
      <w:bookmarkStart w:id="1463" w:name="Casilla1"/>
      <w:r w:rsidRPr="00BA156B">
        <w:rPr>
          <w:rFonts w:cs="Times New Roman"/>
          <w:lang w:val="es-PE"/>
        </w:rPr>
        <w:instrText xml:space="preserve"> FORMCHECKBOX </w:instrText>
      </w:r>
      <w:r w:rsidR="007D0409">
        <w:rPr>
          <w:rFonts w:cs="Times New Roman"/>
          <w:lang w:val="es-PE"/>
        </w:rPr>
      </w:r>
      <w:r w:rsidR="007D0409">
        <w:rPr>
          <w:rFonts w:cs="Times New Roman"/>
          <w:lang w:val="es-PE"/>
        </w:rPr>
        <w:fldChar w:fldCharType="separate"/>
      </w:r>
      <w:r w:rsidR="0077483C" w:rsidRPr="00BA156B">
        <w:rPr>
          <w:rFonts w:cs="Times New Roman"/>
          <w:lang w:val="es-PE"/>
        </w:rPr>
        <w:fldChar w:fldCharType="end"/>
      </w:r>
      <w:bookmarkEnd w:id="1463"/>
      <w:r w:rsidRPr="00BA156B">
        <w:rPr>
          <w:rFonts w:cs="Times New Roman"/>
          <w:lang w:val="es-PE"/>
        </w:rPr>
        <w:t xml:space="preserve"> Mujer</w:t>
      </w:r>
      <w:r w:rsidRPr="00BA156B">
        <w:rPr>
          <w:rFonts w:cs="Times New Roman"/>
          <w:lang w:val="es-PE"/>
        </w:rPr>
        <w:tab/>
      </w:r>
      <w:r w:rsidR="0077483C" w:rsidRPr="00BA156B">
        <w:rPr>
          <w:rFonts w:cs="Times New Roman"/>
          <w:lang w:val="es-PE"/>
        </w:rPr>
        <w:fldChar w:fldCharType="begin">
          <w:ffData>
            <w:name w:val="Casilla2"/>
            <w:enabled/>
            <w:calcOnExit w:val="0"/>
            <w:checkBox>
              <w:sizeAuto/>
              <w:default w:val="0"/>
            </w:checkBox>
          </w:ffData>
        </w:fldChar>
      </w:r>
      <w:bookmarkStart w:id="1464" w:name="Casilla2"/>
      <w:r w:rsidRPr="00BA156B">
        <w:rPr>
          <w:rFonts w:cs="Times New Roman"/>
          <w:lang w:val="es-PE"/>
        </w:rPr>
        <w:instrText xml:space="preserve"> FORMCHECKBOX </w:instrText>
      </w:r>
      <w:r w:rsidR="007D0409">
        <w:rPr>
          <w:rFonts w:cs="Times New Roman"/>
          <w:lang w:val="es-PE"/>
        </w:rPr>
      </w:r>
      <w:r w:rsidR="007D0409">
        <w:rPr>
          <w:rFonts w:cs="Times New Roman"/>
          <w:lang w:val="es-PE"/>
        </w:rPr>
        <w:fldChar w:fldCharType="separate"/>
      </w:r>
      <w:r w:rsidR="0077483C" w:rsidRPr="00BA156B">
        <w:rPr>
          <w:rFonts w:cs="Times New Roman"/>
          <w:lang w:val="es-PE"/>
        </w:rPr>
        <w:fldChar w:fldCharType="end"/>
      </w:r>
      <w:bookmarkEnd w:id="1464"/>
      <w:r w:rsidRPr="00BA156B">
        <w:rPr>
          <w:rFonts w:cs="Times New Roman"/>
          <w:lang w:val="es-PE"/>
        </w:rPr>
        <w:t xml:space="preserve"> Hombre</w:t>
      </w:r>
    </w:p>
    <w:p w14:paraId="526DBAE5" w14:textId="77777777" w:rsidR="00161D0F" w:rsidRPr="00BA156B" w:rsidRDefault="00161D0F" w:rsidP="00A50DD7">
      <w:pPr>
        <w:pStyle w:val="Prrafodelista"/>
        <w:numPr>
          <w:ilvl w:val="0"/>
          <w:numId w:val="3"/>
        </w:numPr>
        <w:spacing w:line="360" w:lineRule="auto"/>
        <w:jc w:val="both"/>
        <w:rPr>
          <w:rFonts w:cs="Times New Roman"/>
          <w:lang w:val="es-PE"/>
        </w:rPr>
      </w:pPr>
      <w:r w:rsidRPr="00BA156B">
        <w:rPr>
          <w:rFonts w:cs="Times New Roman"/>
          <w:lang w:val="es-PE"/>
        </w:rPr>
        <w:t>Rango de Edad</w:t>
      </w:r>
    </w:p>
    <w:p w14:paraId="56A7B769" w14:textId="77777777" w:rsidR="00161D0F" w:rsidRPr="00BA156B" w:rsidRDefault="0077483C" w:rsidP="00262D6E">
      <w:pPr>
        <w:spacing w:line="360" w:lineRule="auto"/>
        <w:ind w:left="720" w:firstLine="720"/>
        <w:jc w:val="both"/>
      </w:pPr>
      <w:r w:rsidRPr="00BA156B">
        <w:fldChar w:fldCharType="begin">
          <w:ffData>
            <w:name w:val="Casilla3"/>
            <w:enabled/>
            <w:calcOnExit w:val="0"/>
            <w:checkBox>
              <w:sizeAuto/>
              <w:default w:val="0"/>
            </w:checkBox>
          </w:ffData>
        </w:fldChar>
      </w:r>
      <w:bookmarkStart w:id="1465" w:name="Casilla3"/>
      <w:r w:rsidR="00161D0F" w:rsidRPr="00BA156B">
        <w:instrText xml:space="preserve"> FORMCHECKBOX </w:instrText>
      </w:r>
      <w:r w:rsidR="007D0409">
        <w:fldChar w:fldCharType="separate"/>
      </w:r>
      <w:r w:rsidRPr="00BA156B">
        <w:fldChar w:fldCharType="end"/>
      </w:r>
      <w:bookmarkEnd w:id="1465"/>
      <w:r w:rsidR="00161D0F" w:rsidRPr="00BA156B">
        <w:t xml:space="preserve"> 18 – 29 años</w:t>
      </w:r>
    </w:p>
    <w:p w14:paraId="7B341746" w14:textId="77777777" w:rsidR="00161D0F" w:rsidRPr="00BA156B" w:rsidRDefault="0077483C" w:rsidP="00262D6E">
      <w:pPr>
        <w:spacing w:line="360" w:lineRule="auto"/>
        <w:ind w:left="720" w:firstLine="720"/>
        <w:jc w:val="both"/>
      </w:pPr>
      <w:r w:rsidRPr="00BA156B">
        <w:fldChar w:fldCharType="begin">
          <w:ffData>
            <w:name w:val="Casilla4"/>
            <w:enabled/>
            <w:calcOnExit w:val="0"/>
            <w:checkBox>
              <w:sizeAuto/>
              <w:default w:val="0"/>
            </w:checkBox>
          </w:ffData>
        </w:fldChar>
      </w:r>
      <w:bookmarkStart w:id="1466" w:name="Casilla4"/>
      <w:r w:rsidR="00161D0F" w:rsidRPr="00BA156B">
        <w:instrText xml:space="preserve"> FORMCHECKBOX </w:instrText>
      </w:r>
      <w:r w:rsidR="007D0409">
        <w:fldChar w:fldCharType="separate"/>
      </w:r>
      <w:r w:rsidRPr="00BA156B">
        <w:fldChar w:fldCharType="end"/>
      </w:r>
      <w:bookmarkEnd w:id="1466"/>
      <w:r w:rsidR="00161D0F" w:rsidRPr="00BA156B">
        <w:t xml:space="preserve"> 30 – 49 años</w:t>
      </w:r>
    </w:p>
    <w:p w14:paraId="186DDA5C" w14:textId="77777777" w:rsidR="00161D0F" w:rsidRPr="00BA156B" w:rsidRDefault="0077483C" w:rsidP="00262D6E">
      <w:pPr>
        <w:spacing w:line="360" w:lineRule="auto"/>
        <w:ind w:left="720" w:firstLine="720"/>
        <w:jc w:val="both"/>
      </w:pPr>
      <w:r w:rsidRPr="00BA156B">
        <w:fldChar w:fldCharType="begin">
          <w:ffData>
            <w:name w:val="Casilla5"/>
            <w:enabled/>
            <w:calcOnExit w:val="0"/>
            <w:checkBox>
              <w:sizeAuto/>
              <w:default w:val="0"/>
            </w:checkBox>
          </w:ffData>
        </w:fldChar>
      </w:r>
      <w:bookmarkStart w:id="1467" w:name="Casilla5"/>
      <w:r w:rsidR="00161D0F" w:rsidRPr="00BA156B">
        <w:instrText xml:space="preserve"> FORMCHECKBOX </w:instrText>
      </w:r>
      <w:r w:rsidR="007D0409">
        <w:fldChar w:fldCharType="separate"/>
      </w:r>
      <w:r w:rsidRPr="00BA156B">
        <w:fldChar w:fldCharType="end"/>
      </w:r>
      <w:bookmarkEnd w:id="1467"/>
      <w:r w:rsidR="00161D0F" w:rsidRPr="00BA156B">
        <w:t xml:space="preserve"> 50 – 64 años</w:t>
      </w:r>
    </w:p>
    <w:p w14:paraId="495EADB3" w14:textId="77777777" w:rsidR="00161D0F" w:rsidRPr="00BA156B" w:rsidRDefault="0077483C" w:rsidP="00262D6E">
      <w:pPr>
        <w:spacing w:line="360" w:lineRule="auto"/>
        <w:ind w:left="720" w:firstLine="720"/>
        <w:jc w:val="both"/>
      </w:pPr>
      <w:r w:rsidRPr="00BA156B">
        <w:fldChar w:fldCharType="begin">
          <w:ffData>
            <w:name w:val="Casilla6"/>
            <w:enabled/>
            <w:calcOnExit w:val="0"/>
            <w:checkBox>
              <w:sizeAuto/>
              <w:default w:val="0"/>
            </w:checkBox>
          </w:ffData>
        </w:fldChar>
      </w:r>
      <w:bookmarkStart w:id="1468" w:name="Casilla6"/>
      <w:r w:rsidR="00161D0F" w:rsidRPr="00BA156B">
        <w:instrText xml:space="preserve"> FORMCHECKBOX </w:instrText>
      </w:r>
      <w:r w:rsidR="007D0409">
        <w:fldChar w:fldCharType="separate"/>
      </w:r>
      <w:r w:rsidRPr="00BA156B">
        <w:fldChar w:fldCharType="end"/>
      </w:r>
      <w:bookmarkEnd w:id="1468"/>
      <w:r w:rsidR="00161D0F" w:rsidRPr="00BA156B">
        <w:t xml:space="preserve"> 65+</w:t>
      </w:r>
    </w:p>
    <w:p w14:paraId="503A814C" w14:textId="77777777" w:rsidR="00161D0F" w:rsidRPr="00BA156B" w:rsidRDefault="00161D0F" w:rsidP="00262D6E">
      <w:pPr>
        <w:spacing w:line="360" w:lineRule="auto"/>
        <w:jc w:val="both"/>
      </w:pPr>
    </w:p>
    <w:p w14:paraId="6F7F0F35"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Máximo nivel de educación terminado</w:t>
      </w:r>
    </w:p>
    <w:p w14:paraId="787752D8" w14:textId="77777777" w:rsidR="00161D0F" w:rsidRPr="00BA156B" w:rsidRDefault="0077483C" w:rsidP="00262D6E">
      <w:pPr>
        <w:spacing w:line="360" w:lineRule="auto"/>
        <w:ind w:left="720" w:firstLine="720"/>
        <w:jc w:val="both"/>
      </w:pPr>
      <w:r w:rsidRPr="00BA156B">
        <w:fldChar w:fldCharType="begin">
          <w:ffData>
            <w:name w:val="Casilla7"/>
            <w:enabled/>
            <w:calcOnExit w:val="0"/>
            <w:checkBox>
              <w:sizeAuto/>
              <w:default w:val="0"/>
            </w:checkBox>
          </w:ffData>
        </w:fldChar>
      </w:r>
      <w:bookmarkStart w:id="1469" w:name="Casilla7"/>
      <w:r w:rsidR="00161D0F" w:rsidRPr="00BA156B">
        <w:instrText xml:space="preserve"> FORMCHECKBOX </w:instrText>
      </w:r>
      <w:r w:rsidR="007D0409">
        <w:fldChar w:fldCharType="separate"/>
      </w:r>
      <w:r w:rsidRPr="00BA156B">
        <w:fldChar w:fldCharType="end"/>
      </w:r>
      <w:bookmarkEnd w:id="1469"/>
      <w:r w:rsidR="00161D0F" w:rsidRPr="00BA156B">
        <w:t xml:space="preserve"> Secundaria</w:t>
      </w:r>
    </w:p>
    <w:p w14:paraId="14B22C92" w14:textId="77777777" w:rsidR="00161D0F" w:rsidRPr="00BA156B" w:rsidRDefault="0077483C" w:rsidP="00262D6E">
      <w:pPr>
        <w:spacing w:line="360" w:lineRule="auto"/>
        <w:ind w:left="720" w:firstLine="720"/>
        <w:jc w:val="both"/>
      </w:pPr>
      <w:r w:rsidRPr="00BA156B">
        <w:fldChar w:fldCharType="begin">
          <w:ffData>
            <w:name w:val="Casilla9"/>
            <w:enabled/>
            <w:calcOnExit w:val="0"/>
            <w:checkBox>
              <w:sizeAuto/>
              <w:default w:val="0"/>
            </w:checkBox>
          </w:ffData>
        </w:fldChar>
      </w:r>
      <w:bookmarkStart w:id="1470" w:name="Casilla9"/>
      <w:r w:rsidR="00161D0F" w:rsidRPr="00BA156B">
        <w:instrText xml:space="preserve"> FORMCHECKBOX </w:instrText>
      </w:r>
      <w:r w:rsidR="007D0409">
        <w:fldChar w:fldCharType="separate"/>
      </w:r>
      <w:r w:rsidRPr="00BA156B">
        <w:fldChar w:fldCharType="end"/>
      </w:r>
      <w:bookmarkEnd w:id="1470"/>
      <w:r w:rsidR="00161D0F" w:rsidRPr="00BA156B">
        <w:t xml:space="preserve"> Superior No Universitaria</w:t>
      </w:r>
    </w:p>
    <w:p w14:paraId="12649982" w14:textId="77777777" w:rsidR="00161D0F" w:rsidRPr="00BA156B" w:rsidRDefault="0077483C" w:rsidP="00262D6E">
      <w:pPr>
        <w:spacing w:line="360" w:lineRule="auto"/>
        <w:ind w:left="720" w:firstLine="720"/>
        <w:jc w:val="both"/>
      </w:pPr>
      <w:r w:rsidRPr="00BA156B">
        <w:fldChar w:fldCharType="begin">
          <w:ffData>
            <w:name w:val="Casilla8"/>
            <w:enabled/>
            <w:calcOnExit w:val="0"/>
            <w:checkBox>
              <w:sizeAuto/>
              <w:default w:val="0"/>
            </w:checkBox>
          </w:ffData>
        </w:fldChar>
      </w:r>
      <w:bookmarkStart w:id="1471" w:name="Casilla8"/>
      <w:r w:rsidR="00161D0F" w:rsidRPr="00BA156B">
        <w:instrText xml:space="preserve"> FORMCHECKBOX </w:instrText>
      </w:r>
      <w:r w:rsidR="007D0409">
        <w:fldChar w:fldCharType="separate"/>
      </w:r>
      <w:r w:rsidRPr="00BA156B">
        <w:fldChar w:fldCharType="end"/>
      </w:r>
      <w:bookmarkEnd w:id="1471"/>
      <w:r w:rsidR="00161D0F" w:rsidRPr="00BA156B">
        <w:t xml:space="preserve"> Superior Universitaria</w:t>
      </w:r>
    </w:p>
    <w:p w14:paraId="3861DA1B" w14:textId="77777777" w:rsidR="00161D0F" w:rsidRPr="00BA156B" w:rsidRDefault="0077483C" w:rsidP="00262D6E">
      <w:pPr>
        <w:spacing w:line="360" w:lineRule="auto"/>
        <w:ind w:left="720" w:firstLine="720"/>
        <w:jc w:val="both"/>
      </w:pPr>
      <w:r w:rsidRPr="00BA156B">
        <w:fldChar w:fldCharType="begin">
          <w:ffData>
            <w:name w:val="Casilla10"/>
            <w:enabled/>
            <w:calcOnExit w:val="0"/>
            <w:checkBox>
              <w:sizeAuto/>
              <w:default w:val="0"/>
            </w:checkBox>
          </w:ffData>
        </w:fldChar>
      </w:r>
      <w:bookmarkStart w:id="1472" w:name="Casilla10"/>
      <w:r w:rsidR="00161D0F" w:rsidRPr="00BA156B">
        <w:instrText xml:space="preserve"> FORMCHECKBOX </w:instrText>
      </w:r>
      <w:r w:rsidR="007D0409">
        <w:fldChar w:fldCharType="separate"/>
      </w:r>
      <w:r w:rsidRPr="00BA156B">
        <w:fldChar w:fldCharType="end"/>
      </w:r>
      <w:bookmarkEnd w:id="1472"/>
      <w:r w:rsidR="00161D0F" w:rsidRPr="00BA156B">
        <w:t xml:space="preserve"> Maestría </w:t>
      </w:r>
    </w:p>
    <w:p w14:paraId="1CF91B66" w14:textId="77777777" w:rsidR="00161D0F" w:rsidRPr="00BA156B" w:rsidRDefault="0077483C" w:rsidP="00262D6E">
      <w:pPr>
        <w:spacing w:line="360" w:lineRule="auto"/>
        <w:ind w:left="720" w:firstLine="720"/>
        <w:jc w:val="both"/>
      </w:pPr>
      <w:r w:rsidRPr="00BA156B">
        <w:fldChar w:fldCharType="begin">
          <w:ffData>
            <w:name w:val="Casilla11"/>
            <w:enabled/>
            <w:calcOnExit w:val="0"/>
            <w:checkBox>
              <w:sizeAuto/>
              <w:default w:val="0"/>
            </w:checkBox>
          </w:ffData>
        </w:fldChar>
      </w:r>
      <w:bookmarkStart w:id="1473" w:name="Casilla11"/>
      <w:r w:rsidR="00161D0F" w:rsidRPr="00BA156B">
        <w:instrText xml:space="preserve"> FORMCHECKBOX </w:instrText>
      </w:r>
      <w:r w:rsidR="007D0409">
        <w:fldChar w:fldCharType="separate"/>
      </w:r>
      <w:r w:rsidRPr="00BA156B">
        <w:fldChar w:fldCharType="end"/>
      </w:r>
      <w:bookmarkEnd w:id="1473"/>
      <w:r w:rsidR="00161D0F" w:rsidRPr="00BA156B">
        <w:t xml:space="preserve"> Doctorado</w:t>
      </w:r>
    </w:p>
    <w:p w14:paraId="1B9CC683" w14:textId="77777777" w:rsidR="00161D0F" w:rsidRPr="00BA156B" w:rsidRDefault="00161D0F" w:rsidP="00262D6E">
      <w:pPr>
        <w:spacing w:line="360" w:lineRule="auto"/>
        <w:jc w:val="both"/>
      </w:pPr>
    </w:p>
    <w:p w14:paraId="68785ABE" w14:textId="77777777" w:rsidR="00161D0F" w:rsidRPr="00BA156B" w:rsidRDefault="00C93932" w:rsidP="00A50DD7">
      <w:pPr>
        <w:pStyle w:val="Prrafodelista"/>
        <w:numPr>
          <w:ilvl w:val="0"/>
          <w:numId w:val="4"/>
        </w:numPr>
        <w:spacing w:line="360" w:lineRule="auto"/>
        <w:jc w:val="both"/>
        <w:rPr>
          <w:rFonts w:cs="Times New Roman"/>
          <w:lang w:val="es-PE"/>
        </w:rPr>
      </w:pPr>
      <w:r>
        <w:rPr>
          <w:rFonts w:cs="Times New Roman"/>
          <w:lang w:val="es-PE"/>
        </w:rPr>
        <w:t>¿Con qué</w:t>
      </w:r>
      <w:r w:rsidR="00161D0F" w:rsidRPr="00BA156B">
        <w:rPr>
          <w:rFonts w:cs="Times New Roman"/>
          <w:lang w:val="es-PE"/>
        </w:rPr>
        <w:t xml:space="preserve"> frecuencia utiliza un dispositivo (Smartphone, Tablet, Laptop, Computadora de Escritorio, etc</w:t>
      </w:r>
      <w:r w:rsidR="007B7445" w:rsidRPr="00BA156B">
        <w:rPr>
          <w:rFonts w:cs="Times New Roman"/>
          <w:lang w:val="es-PE"/>
        </w:rPr>
        <w:t>.</w:t>
      </w:r>
      <w:r w:rsidR="00161D0F" w:rsidRPr="00BA156B">
        <w:rPr>
          <w:rFonts w:cs="Times New Roman"/>
          <w:lang w:val="es-PE"/>
        </w:rPr>
        <w:t xml:space="preserve">) con conexión a </w:t>
      </w:r>
      <w:r w:rsidR="00FB7E35" w:rsidRPr="00BA156B">
        <w:rPr>
          <w:rFonts w:cs="Times New Roman"/>
          <w:lang w:val="es-PE"/>
        </w:rPr>
        <w:t>Internet</w:t>
      </w:r>
      <w:r w:rsidR="00161D0F" w:rsidRPr="00BA156B">
        <w:rPr>
          <w:rFonts w:cs="Times New Roman"/>
          <w:lang w:val="es-PE"/>
        </w:rPr>
        <w:t>?</w:t>
      </w:r>
    </w:p>
    <w:p w14:paraId="6C3E0BFA" w14:textId="77777777" w:rsidR="00161D0F" w:rsidRPr="00BA156B" w:rsidRDefault="0077483C" w:rsidP="00262D6E">
      <w:pPr>
        <w:spacing w:line="360" w:lineRule="auto"/>
        <w:ind w:left="720" w:firstLine="720"/>
        <w:jc w:val="both"/>
      </w:pPr>
      <w:r w:rsidRPr="00BA156B">
        <w:fldChar w:fldCharType="begin">
          <w:ffData>
            <w:name w:val="Casilla12"/>
            <w:enabled/>
            <w:calcOnExit w:val="0"/>
            <w:checkBox>
              <w:sizeAuto/>
              <w:default w:val="0"/>
            </w:checkBox>
          </w:ffData>
        </w:fldChar>
      </w:r>
      <w:bookmarkStart w:id="1474" w:name="Casilla12"/>
      <w:r w:rsidR="00161D0F" w:rsidRPr="00BA156B">
        <w:instrText xml:space="preserve"> FORMCHECKBOX </w:instrText>
      </w:r>
      <w:r w:rsidR="007D0409">
        <w:fldChar w:fldCharType="separate"/>
      </w:r>
      <w:r w:rsidRPr="00BA156B">
        <w:fldChar w:fldCharType="end"/>
      </w:r>
      <w:bookmarkEnd w:id="1474"/>
      <w:r w:rsidR="00161D0F" w:rsidRPr="00BA156B">
        <w:t xml:space="preserve"> Todos los días </w:t>
      </w:r>
    </w:p>
    <w:p w14:paraId="235E77AC" w14:textId="77777777" w:rsidR="00161D0F" w:rsidRPr="00BA156B" w:rsidRDefault="0077483C" w:rsidP="00262D6E">
      <w:pPr>
        <w:spacing w:line="360" w:lineRule="auto"/>
        <w:ind w:left="720" w:firstLine="720"/>
        <w:jc w:val="both"/>
      </w:pPr>
      <w:r w:rsidRPr="00BA156B">
        <w:fldChar w:fldCharType="begin">
          <w:ffData>
            <w:name w:val="Casilla13"/>
            <w:enabled/>
            <w:calcOnExit w:val="0"/>
            <w:checkBox>
              <w:sizeAuto/>
              <w:default w:val="0"/>
            </w:checkBox>
          </w:ffData>
        </w:fldChar>
      </w:r>
      <w:bookmarkStart w:id="1475" w:name="Casilla13"/>
      <w:r w:rsidR="00161D0F" w:rsidRPr="00BA156B">
        <w:instrText xml:space="preserve"> FORMCHECKBOX </w:instrText>
      </w:r>
      <w:r w:rsidR="007D0409">
        <w:fldChar w:fldCharType="separate"/>
      </w:r>
      <w:r w:rsidRPr="00BA156B">
        <w:fldChar w:fldCharType="end"/>
      </w:r>
      <w:bookmarkEnd w:id="1475"/>
      <w:r w:rsidR="00161D0F" w:rsidRPr="00BA156B">
        <w:t xml:space="preserve"> Varios días a la semana</w:t>
      </w:r>
    </w:p>
    <w:p w14:paraId="7A21D314" w14:textId="77777777" w:rsidR="00161D0F" w:rsidRPr="00BA156B" w:rsidRDefault="0077483C" w:rsidP="00262D6E">
      <w:pPr>
        <w:spacing w:line="360" w:lineRule="auto"/>
        <w:ind w:left="720" w:firstLine="720"/>
        <w:jc w:val="both"/>
      </w:pPr>
      <w:r w:rsidRPr="00BA156B">
        <w:fldChar w:fldCharType="begin">
          <w:ffData>
            <w:name w:val="Casilla14"/>
            <w:enabled/>
            <w:calcOnExit w:val="0"/>
            <w:checkBox>
              <w:sizeAuto/>
              <w:default w:val="0"/>
            </w:checkBox>
          </w:ffData>
        </w:fldChar>
      </w:r>
      <w:bookmarkStart w:id="1476" w:name="Casilla14"/>
      <w:r w:rsidR="00161D0F" w:rsidRPr="00BA156B">
        <w:instrText xml:space="preserve"> FORMCHECKBOX </w:instrText>
      </w:r>
      <w:r w:rsidR="007D0409">
        <w:fldChar w:fldCharType="separate"/>
      </w:r>
      <w:r w:rsidRPr="00BA156B">
        <w:fldChar w:fldCharType="end"/>
      </w:r>
      <w:bookmarkEnd w:id="1476"/>
      <w:r w:rsidR="00161D0F" w:rsidRPr="00BA156B">
        <w:t xml:space="preserve"> 1 vez a la semana</w:t>
      </w:r>
    </w:p>
    <w:p w14:paraId="7EAB9F0C" w14:textId="77777777" w:rsidR="00161D0F" w:rsidRPr="00BA156B" w:rsidRDefault="0077483C" w:rsidP="00262D6E">
      <w:pPr>
        <w:spacing w:line="360" w:lineRule="auto"/>
        <w:ind w:left="720" w:firstLine="720"/>
        <w:jc w:val="both"/>
      </w:pPr>
      <w:r w:rsidRPr="00BA156B">
        <w:fldChar w:fldCharType="begin">
          <w:ffData>
            <w:name w:val="Casilla15"/>
            <w:enabled/>
            <w:calcOnExit w:val="0"/>
            <w:checkBox>
              <w:sizeAuto/>
              <w:default w:val="0"/>
            </w:checkBox>
          </w:ffData>
        </w:fldChar>
      </w:r>
      <w:bookmarkStart w:id="1477" w:name="Casilla15"/>
      <w:r w:rsidR="00161D0F" w:rsidRPr="00BA156B">
        <w:instrText xml:space="preserve"> FORMCHECKBOX </w:instrText>
      </w:r>
      <w:r w:rsidR="007D0409">
        <w:fldChar w:fldCharType="separate"/>
      </w:r>
      <w:r w:rsidRPr="00BA156B">
        <w:fldChar w:fldCharType="end"/>
      </w:r>
      <w:bookmarkEnd w:id="1477"/>
      <w:r w:rsidR="00161D0F" w:rsidRPr="00BA156B">
        <w:t xml:space="preserve"> Nunca</w:t>
      </w:r>
    </w:p>
    <w:p w14:paraId="19018812" w14:textId="77777777" w:rsidR="00161D0F" w:rsidRPr="00BA156B" w:rsidRDefault="00161D0F" w:rsidP="00262D6E">
      <w:pPr>
        <w:spacing w:line="360" w:lineRule="auto"/>
        <w:jc w:val="both"/>
      </w:pPr>
    </w:p>
    <w:p w14:paraId="6ACDE5FD" w14:textId="77777777" w:rsidR="00161D0F" w:rsidRPr="00BA156B" w:rsidRDefault="00161D0F" w:rsidP="00A50DD7">
      <w:pPr>
        <w:pStyle w:val="Prrafodelista"/>
        <w:numPr>
          <w:ilvl w:val="0"/>
          <w:numId w:val="4"/>
        </w:numPr>
        <w:spacing w:line="360" w:lineRule="auto"/>
        <w:jc w:val="both"/>
        <w:rPr>
          <w:rFonts w:cs="Times New Roman"/>
          <w:lang w:val="es-PE"/>
        </w:rPr>
      </w:pPr>
      <w:r w:rsidRPr="00BA156B">
        <w:rPr>
          <w:rFonts w:cs="Times New Roman"/>
          <w:lang w:val="es-PE"/>
        </w:rPr>
        <w:t xml:space="preserve">¿Qué tipo de dispositivo utiliza para conectarse a </w:t>
      </w:r>
      <w:r w:rsidR="00FB7E35" w:rsidRPr="00BA156B">
        <w:rPr>
          <w:rFonts w:cs="Times New Roman"/>
          <w:lang w:val="es-PE"/>
        </w:rPr>
        <w:t>Internet</w:t>
      </w:r>
      <w:r w:rsidRPr="00BA156B">
        <w:rPr>
          <w:rFonts w:cs="Times New Roman"/>
          <w:lang w:val="es-PE"/>
        </w:rPr>
        <w:t>?</w:t>
      </w:r>
    </w:p>
    <w:p w14:paraId="77FD17BD" w14:textId="77777777" w:rsidR="00161D0F" w:rsidRPr="00BA156B" w:rsidRDefault="0077483C" w:rsidP="00262D6E">
      <w:pPr>
        <w:spacing w:line="360" w:lineRule="auto"/>
        <w:ind w:left="720" w:firstLine="720"/>
        <w:jc w:val="both"/>
      </w:pPr>
      <w:r w:rsidRPr="00BA156B">
        <w:fldChar w:fldCharType="begin">
          <w:ffData>
            <w:name w:val="Casilla16"/>
            <w:enabled/>
            <w:calcOnExit w:val="0"/>
            <w:checkBox>
              <w:sizeAuto/>
              <w:default w:val="0"/>
            </w:checkBox>
          </w:ffData>
        </w:fldChar>
      </w:r>
      <w:bookmarkStart w:id="1478" w:name="Casilla16"/>
      <w:r w:rsidR="00161D0F" w:rsidRPr="00BA156B">
        <w:instrText xml:space="preserve"> FORMCHECKBOX </w:instrText>
      </w:r>
      <w:r w:rsidR="007D0409">
        <w:fldChar w:fldCharType="separate"/>
      </w:r>
      <w:r w:rsidRPr="00BA156B">
        <w:fldChar w:fldCharType="end"/>
      </w:r>
      <w:bookmarkEnd w:id="1478"/>
      <w:r w:rsidR="00161D0F" w:rsidRPr="00BA156B">
        <w:t xml:space="preserve"> Smartphone</w:t>
      </w:r>
    </w:p>
    <w:p w14:paraId="43849F2D" w14:textId="77777777" w:rsidR="00161D0F" w:rsidRPr="00BA156B" w:rsidRDefault="0077483C" w:rsidP="00262D6E">
      <w:pPr>
        <w:spacing w:line="360" w:lineRule="auto"/>
        <w:ind w:left="720" w:firstLine="720"/>
        <w:jc w:val="both"/>
      </w:pPr>
      <w:r w:rsidRPr="00BA156B">
        <w:fldChar w:fldCharType="begin">
          <w:ffData>
            <w:name w:val="Casilla17"/>
            <w:enabled/>
            <w:calcOnExit w:val="0"/>
            <w:checkBox>
              <w:sizeAuto/>
              <w:default w:val="0"/>
            </w:checkBox>
          </w:ffData>
        </w:fldChar>
      </w:r>
      <w:bookmarkStart w:id="1479" w:name="Casilla17"/>
      <w:r w:rsidR="00161D0F" w:rsidRPr="00BA156B">
        <w:instrText xml:space="preserve"> FORMCHECKBOX </w:instrText>
      </w:r>
      <w:r w:rsidR="007D0409">
        <w:fldChar w:fldCharType="separate"/>
      </w:r>
      <w:r w:rsidRPr="00BA156B">
        <w:fldChar w:fldCharType="end"/>
      </w:r>
      <w:bookmarkEnd w:id="1479"/>
      <w:r w:rsidR="00161D0F" w:rsidRPr="00BA156B">
        <w:t xml:space="preserve"> Tablet</w:t>
      </w:r>
    </w:p>
    <w:p w14:paraId="51DB6261" w14:textId="77777777" w:rsidR="00161D0F" w:rsidRPr="00BA156B" w:rsidRDefault="0077483C" w:rsidP="00262D6E">
      <w:pPr>
        <w:spacing w:line="360" w:lineRule="auto"/>
        <w:ind w:left="720" w:firstLine="720"/>
        <w:jc w:val="both"/>
      </w:pPr>
      <w:r w:rsidRPr="00BA156B">
        <w:fldChar w:fldCharType="begin">
          <w:ffData>
            <w:name w:val="Casilla18"/>
            <w:enabled/>
            <w:calcOnExit w:val="0"/>
            <w:checkBox>
              <w:sizeAuto/>
              <w:default w:val="0"/>
            </w:checkBox>
          </w:ffData>
        </w:fldChar>
      </w:r>
      <w:bookmarkStart w:id="1480" w:name="Casilla18"/>
      <w:r w:rsidR="00161D0F" w:rsidRPr="00BA156B">
        <w:instrText xml:space="preserve"> FORMCHECKBOX </w:instrText>
      </w:r>
      <w:r w:rsidR="007D0409">
        <w:fldChar w:fldCharType="separate"/>
      </w:r>
      <w:r w:rsidRPr="00BA156B">
        <w:fldChar w:fldCharType="end"/>
      </w:r>
      <w:bookmarkEnd w:id="1480"/>
      <w:r w:rsidR="00161D0F" w:rsidRPr="00BA156B">
        <w:t xml:space="preserve"> Computadora de Escritorio / Laptop</w:t>
      </w:r>
    </w:p>
    <w:p w14:paraId="685A05B1" w14:textId="77777777" w:rsidR="00161D0F" w:rsidRPr="00BA156B" w:rsidRDefault="0077483C" w:rsidP="00262D6E">
      <w:pPr>
        <w:spacing w:line="360" w:lineRule="auto"/>
        <w:ind w:left="720" w:firstLine="720"/>
        <w:jc w:val="both"/>
      </w:pPr>
      <w:r w:rsidRPr="00BA156B">
        <w:fldChar w:fldCharType="begin">
          <w:ffData>
            <w:name w:val="Casilla19"/>
            <w:enabled/>
            <w:calcOnExit w:val="0"/>
            <w:checkBox>
              <w:sizeAuto/>
              <w:default w:val="0"/>
            </w:checkBox>
          </w:ffData>
        </w:fldChar>
      </w:r>
      <w:bookmarkStart w:id="1481" w:name="Casilla19"/>
      <w:r w:rsidR="00161D0F" w:rsidRPr="00BA156B">
        <w:instrText xml:space="preserve"> FORMCHECKBOX </w:instrText>
      </w:r>
      <w:r w:rsidR="007D0409">
        <w:fldChar w:fldCharType="separate"/>
      </w:r>
      <w:r w:rsidRPr="00BA156B">
        <w:fldChar w:fldCharType="end"/>
      </w:r>
      <w:bookmarkEnd w:id="1481"/>
      <w:r w:rsidR="00C93932">
        <w:t xml:space="preserve"> Computadora Hí</w:t>
      </w:r>
      <w:r w:rsidR="00161D0F" w:rsidRPr="00BA156B">
        <w:t>brida (2 en 1)</w:t>
      </w:r>
    </w:p>
    <w:p w14:paraId="60994B10" w14:textId="77777777" w:rsidR="00ED4396" w:rsidRDefault="0077483C" w:rsidP="00ED4396">
      <w:pPr>
        <w:spacing w:line="360" w:lineRule="auto"/>
        <w:ind w:left="720" w:firstLine="720"/>
        <w:jc w:val="both"/>
      </w:pPr>
      <w:r w:rsidRPr="00BA156B">
        <w:fldChar w:fldCharType="begin">
          <w:ffData>
            <w:name w:val="Casilla20"/>
            <w:enabled/>
            <w:calcOnExit w:val="0"/>
            <w:checkBox>
              <w:sizeAuto/>
              <w:default w:val="0"/>
            </w:checkBox>
          </w:ffData>
        </w:fldChar>
      </w:r>
      <w:bookmarkStart w:id="1482" w:name="Casilla20"/>
      <w:r w:rsidR="00161D0F" w:rsidRPr="00BA156B">
        <w:instrText xml:space="preserve"> FORMCHECKBOX </w:instrText>
      </w:r>
      <w:r w:rsidR="007D0409">
        <w:fldChar w:fldCharType="separate"/>
      </w:r>
      <w:r w:rsidRPr="00BA156B">
        <w:fldChar w:fldCharType="end"/>
      </w:r>
      <w:bookmarkEnd w:id="1482"/>
      <w:r w:rsidR="00161D0F" w:rsidRPr="00BA156B">
        <w:t xml:space="preserve"> Otro</w:t>
      </w:r>
      <w:r w:rsidR="007B7445" w:rsidRPr="00BA156B">
        <w:t>.</w:t>
      </w:r>
      <w:r w:rsidR="00161D0F" w:rsidRPr="00BA156B">
        <w:t xml:space="preserve"> Especifique: _________________________________</w:t>
      </w:r>
    </w:p>
    <w:p w14:paraId="73E19700" w14:textId="77777777" w:rsidR="00CB6202" w:rsidRDefault="00CB6202" w:rsidP="00F87A95">
      <w:pPr>
        <w:spacing w:line="360" w:lineRule="auto"/>
        <w:jc w:val="both"/>
      </w:pPr>
    </w:p>
    <w:p w14:paraId="306AD44F" w14:textId="4E4DF5AE" w:rsidR="00CB6202" w:rsidRDefault="0078497C" w:rsidP="009248F8">
      <w:pPr>
        <w:pStyle w:val="Ttulo2"/>
      </w:pPr>
      <w:bookmarkStart w:id="1483" w:name="_Toc520655754"/>
      <w:del w:id="1484" w:author="Regina Casanova" w:date="2018-08-11T21:35:00Z">
        <w:r>
          <w:rPr>
            <w:noProof/>
            <w:lang w:val="en-CA" w:eastAsia="en-CA"/>
          </w:rPr>
          <w:lastRenderedPageBreak/>
          <w:drawing>
            <wp:anchor distT="0" distB="0" distL="114300" distR="114300" simplePos="0" relativeHeight="251671552" behindDoc="0" locked="0" layoutInCell="1" allowOverlap="1" wp14:anchorId="1FD6E12A" wp14:editId="1188D0A4">
              <wp:simplePos x="0" y="0"/>
              <wp:positionH relativeFrom="margin">
                <wp:posOffset>343953</wp:posOffset>
              </wp:positionH>
              <wp:positionV relativeFrom="margin">
                <wp:posOffset>703580</wp:posOffset>
              </wp:positionV>
              <wp:extent cx="4415790" cy="7470775"/>
              <wp:effectExtent l="0" t="0" r="3810" b="0"/>
              <wp:wrapSquare wrapText="bothSides"/>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14:sizeRelH relativeFrom="margin">
                <wp14:pctWidth>0</wp14:pctWidth>
              </wp14:sizeRelH>
              <wp14:sizeRelV relativeFrom="margin">
                <wp14:pctHeight>0</wp14:pctHeight>
              </wp14:sizeRelV>
            </wp:anchor>
          </w:drawing>
        </w:r>
      </w:del>
      <w:ins w:id="1485" w:author="Regina Casanova" w:date="2018-08-11T21:35:00Z">
        <w:r>
          <w:rPr>
            <w:noProof/>
            <w:lang w:val="en-CA" w:eastAsia="en-CA"/>
          </w:rPr>
          <w:drawing>
            <wp:anchor distT="0" distB="0" distL="114300" distR="114300" simplePos="0" relativeHeight="251665408" behindDoc="0" locked="0" layoutInCell="1" allowOverlap="1">
              <wp:simplePos x="0" y="0"/>
              <wp:positionH relativeFrom="margin">
                <wp:posOffset>343953</wp:posOffset>
              </wp:positionH>
              <wp:positionV relativeFrom="margin">
                <wp:posOffset>703580</wp:posOffset>
              </wp:positionV>
              <wp:extent cx="4415790" cy="7470775"/>
              <wp:effectExtent l="0" t="0" r="3810" b="0"/>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G_4287.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415790" cy="7470775"/>
                      </a:xfrm>
                      <a:prstGeom prst="rect">
                        <a:avLst/>
                      </a:prstGeom>
                    </pic:spPr>
                  </pic:pic>
                </a:graphicData>
              </a:graphic>
            </wp:anchor>
          </w:drawing>
        </w:r>
      </w:ins>
      <w:r w:rsidR="00CB6202">
        <w:t xml:space="preserve">Anexo </w:t>
      </w:r>
      <w:r w:rsidR="00ED213A">
        <w:t>6</w:t>
      </w:r>
      <w:r w:rsidR="00CB6202">
        <w:t xml:space="preserve">. Muestra de </w:t>
      </w:r>
      <w:r w:rsidR="00CB6202" w:rsidRPr="009E6BE6">
        <w:rPr>
          <w:lang w:val="es-PE"/>
        </w:rPr>
        <w:t>Wireframes</w:t>
      </w:r>
      <w:r w:rsidR="00CB6202">
        <w:t xml:space="preserve"> desarrollados para la etapa de Diseño</w:t>
      </w:r>
      <w:bookmarkEnd w:id="1483"/>
    </w:p>
    <w:p w14:paraId="0D5FB78A" w14:textId="77777777" w:rsidR="00CB6202" w:rsidRDefault="00CB6202" w:rsidP="00ED4396">
      <w:pPr>
        <w:spacing w:line="360" w:lineRule="auto"/>
        <w:ind w:left="720" w:firstLine="720"/>
        <w:jc w:val="both"/>
      </w:pPr>
    </w:p>
    <w:p w14:paraId="2C10DEA2" w14:textId="77777777" w:rsidR="00F87A95" w:rsidRDefault="00F87A95" w:rsidP="00F87A95">
      <w:pPr>
        <w:spacing w:line="360" w:lineRule="auto"/>
        <w:jc w:val="both"/>
      </w:pPr>
    </w:p>
    <w:p w14:paraId="1E39BADB" w14:textId="77777777" w:rsidR="0094155D" w:rsidRDefault="0094155D" w:rsidP="00F87A95">
      <w:pPr>
        <w:spacing w:line="360" w:lineRule="auto"/>
        <w:jc w:val="both"/>
      </w:pPr>
    </w:p>
    <w:p w14:paraId="48B8E8E3" w14:textId="77777777" w:rsidR="0094155D" w:rsidRDefault="00ED136D" w:rsidP="00F87A95">
      <w:pPr>
        <w:spacing w:line="360" w:lineRule="auto"/>
        <w:jc w:val="both"/>
        <w:rPr>
          <w:del w:id="1486" w:author="Regina Casanova" w:date="2018-08-11T21:35:00Z"/>
        </w:rPr>
      </w:pPr>
      <w:del w:id="1487" w:author="Regina Casanova" w:date="2018-08-11T21:35:00Z">
        <w:r>
          <w:rPr>
            <w:noProof/>
            <w:lang w:val="en-CA" w:eastAsia="en-CA"/>
          </w:rPr>
          <w:drawing>
            <wp:anchor distT="0" distB="0" distL="114300" distR="114300" simplePos="0" relativeHeight="251673600" behindDoc="0" locked="0" layoutInCell="1" allowOverlap="1" wp14:anchorId="78CB26FA" wp14:editId="24A32ED9">
              <wp:simplePos x="0" y="0"/>
              <wp:positionH relativeFrom="margin">
                <wp:posOffset>356870</wp:posOffset>
              </wp:positionH>
              <wp:positionV relativeFrom="margin">
                <wp:posOffset>413385</wp:posOffset>
              </wp:positionV>
              <wp:extent cx="4417200" cy="7470000"/>
              <wp:effectExtent l="0" t="0" r="2540" b="0"/>
              <wp:wrapSquare wrapText="bothSides"/>
              <wp:docPr id="4" name="Imagen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14:sizeRelH relativeFrom="margin">
                <wp14:pctWidth>0</wp14:pctWidth>
              </wp14:sizeRelH>
              <wp14:sizeRelV relativeFrom="margin">
                <wp14:pctHeight>0</wp14:pctHeight>
              </wp14:sizeRelV>
            </wp:anchor>
          </w:drawing>
        </w:r>
      </w:del>
    </w:p>
    <w:p w14:paraId="27C21A68" w14:textId="77777777" w:rsidR="0094155D" w:rsidRDefault="00ED136D" w:rsidP="00F87A95">
      <w:pPr>
        <w:spacing w:line="360" w:lineRule="auto"/>
        <w:jc w:val="both"/>
        <w:rPr>
          <w:ins w:id="1488" w:author="Regina Casanova" w:date="2018-08-11T21:35:00Z"/>
        </w:rPr>
      </w:pPr>
      <w:ins w:id="1489" w:author="Regina Casanova" w:date="2018-08-11T21:35:00Z">
        <w:r>
          <w:rPr>
            <w:noProof/>
            <w:lang w:val="en-CA" w:eastAsia="en-CA"/>
          </w:rPr>
          <w:drawing>
            <wp:anchor distT="0" distB="0" distL="114300" distR="114300" simplePos="0" relativeHeight="251666432" behindDoc="0" locked="0" layoutInCell="1" allowOverlap="1">
              <wp:simplePos x="0" y="0"/>
              <wp:positionH relativeFrom="margin">
                <wp:posOffset>356870</wp:posOffset>
              </wp:positionH>
              <wp:positionV relativeFrom="margin">
                <wp:posOffset>413385</wp:posOffset>
              </wp:positionV>
              <wp:extent cx="4417200" cy="7470000"/>
              <wp:effectExtent l="0" t="0" r="2540" b="0"/>
              <wp:wrapSquare wrapText="bothSides"/>
              <wp:docPr id="9" name="Imagen 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G_4286.jp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417200" cy="7470000"/>
                      </a:xfrm>
                      <a:prstGeom prst="rect">
                        <a:avLst/>
                      </a:prstGeom>
                    </pic:spPr>
                  </pic:pic>
                </a:graphicData>
              </a:graphic>
            </wp:anchor>
          </w:drawing>
        </w:r>
      </w:ins>
    </w:p>
    <w:p w14:paraId="5C7BE01F" w14:textId="77777777" w:rsidR="0094155D" w:rsidRDefault="0094155D" w:rsidP="00F87A95">
      <w:pPr>
        <w:spacing w:line="360" w:lineRule="auto"/>
        <w:jc w:val="both"/>
      </w:pPr>
    </w:p>
    <w:p w14:paraId="1751E506" w14:textId="77777777" w:rsidR="0094155D" w:rsidRDefault="0094155D" w:rsidP="00F87A95">
      <w:pPr>
        <w:spacing w:line="360" w:lineRule="auto"/>
        <w:jc w:val="both"/>
      </w:pPr>
    </w:p>
    <w:p w14:paraId="3BCBCFE7" w14:textId="77777777" w:rsidR="0094155D" w:rsidRDefault="0094155D" w:rsidP="00F87A95">
      <w:pPr>
        <w:spacing w:line="360" w:lineRule="auto"/>
        <w:jc w:val="both"/>
      </w:pPr>
    </w:p>
    <w:p w14:paraId="14F397A7" w14:textId="77777777" w:rsidR="0094155D" w:rsidRDefault="0094155D" w:rsidP="00F87A95">
      <w:pPr>
        <w:spacing w:line="360" w:lineRule="auto"/>
        <w:jc w:val="both"/>
      </w:pPr>
    </w:p>
    <w:p w14:paraId="600DA720" w14:textId="77777777" w:rsidR="0094155D" w:rsidRDefault="0094155D" w:rsidP="00F87A95">
      <w:pPr>
        <w:spacing w:line="360" w:lineRule="auto"/>
        <w:jc w:val="both"/>
      </w:pPr>
    </w:p>
    <w:p w14:paraId="06D15F14" w14:textId="77777777" w:rsidR="0094155D" w:rsidRDefault="0094155D" w:rsidP="00F87A95">
      <w:pPr>
        <w:spacing w:line="360" w:lineRule="auto"/>
        <w:jc w:val="both"/>
      </w:pPr>
    </w:p>
    <w:p w14:paraId="29393DAF" w14:textId="77777777" w:rsidR="0094155D" w:rsidRDefault="0094155D" w:rsidP="00F87A95">
      <w:pPr>
        <w:spacing w:line="360" w:lineRule="auto"/>
        <w:jc w:val="both"/>
      </w:pPr>
    </w:p>
    <w:p w14:paraId="14003DFD" w14:textId="77777777" w:rsidR="0094155D" w:rsidRDefault="0094155D" w:rsidP="00F87A95">
      <w:pPr>
        <w:spacing w:line="360" w:lineRule="auto"/>
        <w:jc w:val="both"/>
      </w:pPr>
    </w:p>
    <w:p w14:paraId="6856DD76" w14:textId="77777777" w:rsidR="0094155D" w:rsidRDefault="0094155D" w:rsidP="00F87A95">
      <w:pPr>
        <w:spacing w:line="360" w:lineRule="auto"/>
        <w:jc w:val="both"/>
      </w:pPr>
    </w:p>
    <w:p w14:paraId="677AEDCD" w14:textId="77777777" w:rsidR="0094155D" w:rsidRDefault="0094155D" w:rsidP="00F87A95">
      <w:pPr>
        <w:spacing w:line="360" w:lineRule="auto"/>
        <w:jc w:val="both"/>
      </w:pPr>
    </w:p>
    <w:p w14:paraId="7201CDED" w14:textId="77777777" w:rsidR="0094155D" w:rsidRDefault="0094155D" w:rsidP="00F87A95">
      <w:pPr>
        <w:spacing w:line="360" w:lineRule="auto"/>
        <w:jc w:val="both"/>
      </w:pPr>
    </w:p>
    <w:p w14:paraId="4A45F1FC" w14:textId="77777777" w:rsidR="0094155D" w:rsidRDefault="0094155D" w:rsidP="00F87A95">
      <w:pPr>
        <w:spacing w:line="360" w:lineRule="auto"/>
        <w:jc w:val="both"/>
      </w:pPr>
    </w:p>
    <w:p w14:paraId="7861382B" w14:textId="77777777" w:rsidR="0094155D" w:rsidRDefault="0094155D" w:rsidP="00F87A95">
      <w:pPr>
        <w:spacing w:line="360" w:lineRule="auto"/>
        <w:jc w:val="both"/>
      </w:pPr>
    </w:p>
    <w:p w14:paraId="44B4D1D7" w14:textId="77777777" w:rsidR="0094155D" w:rsidRDefault="0094155D" w:rsidP="00F87A95">
      <w:pPr>
        <w:spacing w:line="360" w:lineRule="auto"/>
        <w:jc w:val="both"/>
      </w:pPr>
    </w:p>
    <w:p w14:paraId="67E307A2" w14:textId="77777777" w:rsidR="0094155D" w:rsidRDefault="0094155D" w:rsidP="00F87A95">
      <w:pPr>
        <w:spacing w:line="360" w:lineRule="auto"/>
        <w:jc w:val="both"/>
      </w:pPr>
    </w:p>
    <w:p w14:paraId="0BA8CC96" w14:textId="77777777" w:rsidR="0094155D" w:rsidRDefault="0094155D" w:rsidP="00F87A95">
      <w:pPr>
        <w:spacing w:line="360" w:lineRule="auto"/>
        <w:jc w:val="both"/>
      </w:pPr>
    </w:p>
    <w:p w14:paraId="65BD5E32" w14:textId="77777777" w:rsidR="0094155D" w:rsidRDefault="0094155D" w:rsidP="00F87A95">
      <w:pPr>
        <w:spacing w:line="360" w:lineRule="auto"/>
        <w:jc w:val="both"/>
      </w:pPr>
    </w:p>
    <w:p w14:paraId="2CD39DD9" w14:textId="77777777" w:rsidR="0094155D" w:rsidRDefault="0094155D" w:rsidP="00F87A95">
      <w:pPr>
        <w:spacing w:line="360" w:lineRule="auto"/>
        <w:jc w:val="both"/>
      </w:pPr>
    </w:p>
    <w:p w14:paraId="4D5B6712" w14:textId="77777777" w:rsidR="0094155D" w:rsidRDefault="0094155D" w:rsidP="00F87A95">
      <w:pPr>
        <w:spacing w:line="360" w:lineRule="auto"/>
        <w:jc w:val="both"/>
      </w:pPr>
    </w:p>
    <w:p w14:paraId="468E0431" w14:textId="77777777" w:rsidR="0094155D" w:rsidRDefault="0094155D" w:rsidP="00F87A95">
      <w:pPr>
        <w:spacing w:line="360" w:lineRule="auto"/>
        <w:jc w:val="both"/>
      </w:pPr>
    </w:p>
    <w:p w14:paraId="51439FCB" w14:textId="77777777" w:rsidR="0094155D" w:rsidRDefault="0094155D" w:rsidP="00F87A95">
      <w:pPr>
        <w:spacing w:line="360" w:lineRule="auto"/>
        <w:jc w:val="both"/>
      </w:pPr>
    </w:p>
    <w:p w14:paraId="2A562057" w14:textId="77777777" w:rsidR="0094155D" w:rsidRDefault="0094155D" w:rsidP="00F87A95">
      <w:pPr>
        <w:spacing w:line="360" w:lineRule="auto"/>
        <w:jc w:val="both"/>
      </w:pPr>
    </w:p>
    <w:p w14:paraId="45236B2B" w14:textId="77777777" w:rsidR="0094155D" w:rsidRDefault="0094155D" w:rsidP="00F87A95">
      <w:pPr>
        <w:spacing w:line="360" w:lineRule="auto"/>
        <w:jc w:val="both"/>
      </w:pPr>
    </w:p>
    <w:p w14:paraId="7AD327FC" w14:textId="77777777" w:rsidR="0094155D" w:rsidRDefault="0094155D" w:rsidP="00F87A95">
      <w:pPr>
        <w:spacing w:line="360" w:lineRule="auto"/>
        <w:jc w:val="both"/>
      </w:pPr>
    </w:p>
    <w:p w14:paraId="11B1E6CF" w14:textId="77777777" w:rsidR="0094155D" w:rsidRDefault="0094155D" w:rsidP="00F87A95">
      <w:pPr>
        <w:spacing w:line="360" w:lineRule="auto"/>
        <w:jc w:val="both"/>
      </w:pPr>
    </w:p>
    <w:p w14:paraId="70F05B34" w14:textId="77777777" w:rsidR="0094155D" w:rsidRDefault="0094155D" w:rsidP="00F87A95">
      <w:pPr>
        <w:spacing w:line="360" w:lineRule="auto"/>
        <w:jc w:val="both"/>
      </w:pPr>
    </w:p>
    <w:p w14:paraId="4FE7C915" w14:textId="77777777" w:rsidR="0094155D" w:rsidRDefault="0094155D" w:rsidP="00F87A95">
      <w:pPr>
        <w:spacing w:line="360" w:lineRule="auto"/>
        <w:jc w:val="both"/>
      </w:pPr>
    </w:p>
    <w:p w14:paraId="0A1A19C0" w14:textId="77777777" w:rsidR="0094155D" w:rsidRDefault="0094155D" w:rsidP="00F87A95">
      <w:pPr>
        <w:spacing w:line="360" w:lineRule="auto"/>
        <w:jc w:val="both"/>
      </w:pPr>
    </w:p>
    <w:p w14:paraId="265A9C8A" w14:textId="77777777" w:rsidR="0094155D" w:rsidRDefault="0094155D" w:rsidP="00F87A95">
      <w:pPr>
        <w:spacing w:line="360" w:lineRule="auto"/>
        <w:jc w:val="both"/>
      </w:pPr>
    </w:p>
    <w:p w14:paraId="7D34200A" w14:textId="77777777" w:rsidR="002E7F75" w:rsidRPr="002E7F75" w:rsidRDefault="002E7F75" w:rsidP="002E7F75">
      <w:pPr>
        <w:pStyle w:val="Ttulo2"/>
        <w:rPr>
          <w:rFonts w:eastAsia="Times New Roman"/>
          <w:lang w:eastAsia="es-PE"/>
        </w:rPr>
      </w:pPr>
      <w:bookmarkStart w:id="1490" w:name="_Toc520655755"/>
      <w:r w:rsidRPr="002E7F75">
        <w:rPr>
          <w:rFonts w:eastAsia="Times New Roman"/>
          <w:lang w:eastAsia="es-PE"/>
        </w:rPr>
        <w:lastRenderedPageBreak/>
        <w:t xml:space="preserve">Anexo </w:t>
      </w:r>
      <w:r w:rsidR="00ED213A">
        <w:rPr>
          <w:rFonts w:eastAsia="Times New Roman"/>
          <w:lang w:eastAsia="es-PE"/>
        </w:rPr>
        <w:t>7</w:t>
      </w:r>
      <w:r w:rsidRPr="002E7F75">
        <w:rPr>
          <w:rFonts w:eastAsia="Times New Roman"/>
          <w:lang w:eastAsia="es-PE"/>
        </w:rPr>
        <w:t>. Diagramas de Flujo por tipo de usuario</w:t>
      </w:r>
      <w:bookmarkEnd w:id="1490"/>
    </w:p>
    <w:p w14:paraId="53BE0B87" w14:textId="77777777" w:rsidR="002E7F75" w:rsidRDefault="002E7F75" w:rsidP="002E7F75">
      <w:pPr>
        <w:pStyle w:val="Ttulo3"/>
        <w:rPr>
          <w:lang w:eastAsia="es-PE"/>
        </w:rPr>
      </w:pPr>
      <w:bookmarkStart w:id="1491" w:name="_Toc520655756"/>
      <w:r>
        <w:rPr>
          <w:lang w:eastAsia="es-PE"/>
        </w:rPr>
        <w:t>Personal de SUSALUD</w:t>
      </w:r>
      <w:bookmarkEnd w:id="1491"/>
    </w:p>
    <w:p w14:paraId="3CCD2976" w14:textId="77777777" w:rsidR="002E7F75" w:rsidRDefault="002E7F75" w:rsidP="002E7F75">
      <w:pPr>
        <w:rPr>
          <w:lang w:val="es-ES"/>
        </w:rPr>
      </w:pPr>
    </w:p>
    <w:p w14:paraId="2348EF36" w14:textId="77777777" w:rsidR="002E7F75" w:rsidRDefault="002E7F75" w:rsidP="002E7F75">
      <w:pPr>
        <w:jc w:val="center"/>
        <w:rPr>
          <w:del w:id="1492" w:author="Regina Casanova" w:date="2018-08-11T21:35:00Z"/>
          <w:lang w:val="es-ES"/>
        </w:rPr>
      </w:pPr>
      <w:del w:id="1493" w:author="Regina Casanova" w:date="2018-08-11T21:35:00Z">
        <w:r>
          <w:rPr>
            <w:noProof/>
            <w:lang w:val="en-CA" w:eastAsia="en-CA"/>
          </w:rPr>
          <w:drawing>
            <wp:inline distT="0" distB="0" distL="0" distR="0" wp14:anchorId="400D9CD2" wp14:editId="6545F296">
              <wp:extent cx="1935247" cy="7103919"/>
              <wp:effectExtent l="0" t="0" r="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del>
    </w:p>
    <w:p w14:paraId="25BC7188" w14:textId="77777777" w:rsidR="002E7F75" w:rsidRDefault="002E7F75" w:rsidP="002E7F75">
      <w:pPr>
        <w:jc w:val="center"/>
        <w:rPr>
          <w:ins w:id="1494" w:author="Regina Casanova" w:date="2018-08-11T21:35:00Z"/>
          <w:lang w:val="es-ES"/>
        </w:rPr>
      </w:pPr>
      <w:ins w:id="1495" w:author="Regina Casanova" w:date="2018-08-11T21:35:00Z">
        <w:r>
          <w:rPr>
            <w:noProof/>
            <w:lang w:val="en-CA" w:eastAsia="en-CA"/>
          </w:rPr>
          <w:drawing>
            <wp:inline distT="0" distB="0" distL="0" distR="0">
              <wp:extent cx="1935247" cy="7103919"/>
              <wp:effectExtent l="0" t="0" r="0"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susalud.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938910" cy="7117364"/>
                      </a:xfrm>
                      <a:prstGeom prst="rect">
                        <a:avLst/>
                      </a:prstGeom>
                    </pic:spPr>
                  </pic:pic>
                </a:graphicData>
              </a:graphic>
            </wp:inline>
          </w:drawing>
        </w:r>
      </w:ins>
    </w:p>
    <w:p w14:paraId="495C23D4" w14:textId="77777777" w:rsidR="002E7F75" w:rsidRDefault="002E7F75" w:rsidP="002E7F75">
      <w:pPr>
        <w:jc w:val="center"/>
        <w:rPr>
          <w:lang w:val="es-ES"/>
        </w:rPr>
      </w:pPr>
    </w:p>
    <w:p w14:paraId="6ED76969" w14:textId="77777777" w:rsidR="002E7F75" w:rsidRDefault="002E7F75" w:rsidP="002E7F75">
      <w:pPr>
        <w:jc w:val="center"/>
        <w:rPr>
          <w:lang w:val="es-ES"/>
        </w:rPr>
      </w:pPr>
      <w:r w:rsidRPr="000E6381">
        <w:rPr>
          <w:noProof/>
          <w:lang w:val="en-CA" w:eastAsia="en-CA"/>
        </w:rPr>
        <w:lastRenderedPageBreak/>
        <w:drawing>
          <wp:inline distT="0" distB="0" distL="0" distR="0">
            <wp:extent cx="5036185" cy="2252980"/>
            <wp:effectExtent l="0" t="0" r="571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salud-pendientes.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8F3C27A" w14:textId="77777777" w:rsidR="002E7F75" w:rsidRDefault="002E7F75" w:rsidP="002E7F75">
      <w:pPr>
        <w:jc w:val="center"/>
        <w:rPr>
          <w:lang w:val="es-ES"/>
        </w:rPr>
      </w:pPr>
      <w:r>
        <w:rPr>
          <w:lang w:val="es-ES"/>
        </w:rPr>
        <w:t>Solicitudes Vigentes para Personal de SUSALUD</w:t>
      </w:r>
    </w:p>
    <w:p w14:paraId="1A789A5D" w14:textId="77777777" w:rsidR="002E7F75" w:rsidRDefault="002E7F75" w:rsidP="002E7F75">
      <w:pPr>
        <w:pStyle w:val="Ttulo3"/>
        <w:rPr>
          <w:lang w:eastAsia="es-PE"/>
        </w:rPr>
      </w:pPr>
      <w:bookmarkStart w:id="1496" w:name="_Toc520655757"/>
      <w:r>
        <w:rPr>
          <w:lang w:eastAsia="es-PE"/>
        </w:rPr>
        <w:lastRenderedPageBreak/>
        <w:t>Gestores de IPRESS</w:t>
      </w:r>
      <w:bookmarkEnd w:id="1496"/>
    </w:p>
    <w:p w14:paraId="47785D94" w14:textId="77777777" w:rsidR="002E7F75" w:rsidRDefault="002E7F75" w:rsidP="002E7F75">
      <w:pPr>
        <w:jc w:val="center"/>
        <w:rPr>
          <w:del w:id="1497" w:author="Regina Casanova" w:date="2018-08-11T21:35:00Z"/>
          <w:lang w:val="es-ES"/>
        </w:rPr>
      </w:pPr>
      <w:del w:id="1498" w:author="Regina Casanova" w:date="2018-08-11T21:35:00Z">
        <w:r>
          <w:rPr>
            <w:noProof/>
            <w:lang w:val="en-CA" w:eastAsia="en-CA"/>
          </w:rPr>
          <w:drawing>
            <wp:inline distT="0" distB="0" distL="0" distR="0" wp14:anchorId="6FAABE9F" wp14:editId="045FBB06">
              <wp:extent cx="1151410" cy="7240357"/>
              <wp:effectExtent l="0" t="0" r="444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del>
    </w:p>
    <w:p w14:paraId="1FC6A5AC" w14:textId="77777777" w:rsidR="002E7F75" w:rsidRDefault="002E7F75" w:rsidP="002E7F75">
      <w:pPr>
        <w:jc w:val="center"/>
        <w:rPr>
          <w:ins w:id="1499" w:author="Regina Casanova" w:date="2018-08-11T21:35:00Z"/>
          <w:lang w:val="es-ES"/>
        </w:rPr>
      </w:pPr>
      <w:ins w:id="1500" w:author="Regina Casanova" w:date="2018-08-11T21:35:00Z">
        <w:r>
          <w:rPr>
            <w:noProof/>
            <w:lang w:val="en-CA" w:eastAsia="en-CA"/>
          </w:rPr>
          <w:drawing>
            <wp:inline distT="0" distB="0" distL="0" distR="0">
              <wp:extent cx="1151410" cy="7240357"/>
              <wp:effectExtent l="0" t="0" r="4445" b="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estores.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155961" cy="7268972"/>
                      </a:xfrm>
                      <a:prstGeom prst="rect">
                        <a:avLst/>
                      </a:prstGeom>
                    </pic:spPr>
                  </pic:pic>
                </a:graphicData>
              </a:graphic>
            </wp:inline>
          </w:drawing>
        </w:r>
      </w:ins>
    </w:p>
    <w:p w14:paraId="22CE80B1" w14:textId="77777777" w:rsidR="002E7F75" w:rsidRDefault="002E7F75" w:rsidP="002E7F75">
      <w:pPr>
        <w:rPr>
          <w:lang w:val="es-ES"/>
        </w:rPr>
      </w:pPr>
    </w:p>
    <w:p w14:paraId="672BCB88" w14:textId="77777777" w:rsidR="002E7F75" w:rsidRDefault="002E7F75" w:rsidP="002E7F75">
      <w:pPr>
        <w:rPr>
          <w:lang w:val="es-ES"/>
        </w:rPr>
      </w:pPr>
    </w:p>
    <w:p w14:paraId="162C1A51" w14:textId="77777777" w:rsidR="002E7F75" w:rsidRDefault="002E7F75" w:rsidP="002E7F75">
      <w:pPr>
        <w:rPr>
          <w:lang w:val="es-ES"/>
        </w:rPr>
      </w:pPr>
    </w:p>
    <w:p w14:paraId="34FA5D35" w14:textId="77777777" w:rsidR="002E7F75" w:rsidRDefault="002E7F75" w:rsidP="002E7F75">
      <w:pPr>
        <w:rPr>
          <w:lang w:val="es-ES"/>
        </w:rPr>
      </w:pPr>
    </w:p>
    <w:p w14:paraId="03D6948C" w14:textId="77777777" w:rsidR="002E7F75" w:rsidRDefault="002E7F75" w:rsidP="002E7F75">
      <w:pPr>
        <w:rPr>
          <w:lang w:val="es-ES"/>
        </w:rPr>
      </w:pPr>
      <w:r w:rsidRPr="000E6381">
        <w:rPr>
          <w:noProof/>
          <w:lang w:val="en-CA" w:eastAsia="en-CA"/>
        </w:rPr>
        <w:lastRenderedPageBreak/>
        <w:drawing>
          <wp:inline distT="0" distB="0" distL="0" distR="0">
            <wp:extent cx="5036185" cy="2252980"/>
            <wp:effectExtent l="0" t="0" r="571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estores-pendient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5A0D6D9D" w14:textId="77777777" w:rsidR="002E7F75" w:rsidRDefault="002E7F75" w:rsidP="002E7F75">
      <w:pPr>
        <w:jc w:val="center"/>
        <w:rPr>
          <w:lang w:val="es-ES"/>
        </w:rPr>
      </w:pPr>
      <w:r>
        <w:rPr>
          <w:lang w:val="es-ES"/>
        </w:rPr>
        <w:t>Gestión de Solicitudes para Gestores</w:t>
      </w:r>
    </w:p>
    <w:p w14:paraId="50330710" w14:textId="77777777" w:rsidR="002E7F75" w:rsidRDefault="002E7F75" w:rsidP="002E7F75">
      <w:pPr>
        <w:jc w:val="center"/>
        <w:rPr>
          <w:lang w:val="es-ES"/>
        </w:rPr>
      </w:pPr>
    </w:p>
    <w:p w14:paraId="50A2C149" w14:textId="77777777" w:rsidR="002E7F75" w:rsidRDefault="002E7F75" w:rsidP="002E7F75">
      <w:pPr>
        <w:rPr>
          <w:lang w:val="es-ES"/>
        </w:rPr>
      </w:pPr>
      <w:r w:rsidRPr="000E6381">
        <w:rPr>
          <w:noProof/>
          <w:lang w:val="en-CA" w:eastAsia="en-CA"/>
        </w:rPr>
        <w:drawing>
          <wp:inline distT="0" distB="0" distL="0" distR="0">
            <wp:extent cx="5036185" cy="2252980"/>
            <wp:effectExtent l="0" t="0" r="5715"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gestores-historico.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0EDDEA82" w14:textId="77777777" w:rsidR="002E7F75" w:rsidRDefault="002E7F75" w:rsidP="002E7F75">
      <w:pPr>
        <w:jc w:val="center"/>
        <w:rPr>
          <w:lang w:val="es-ES"/>
        </w:rPr>
      </w:pPr>
      <w:r>
        <w:rPr>
          <w:lang w:val="es-ES"/>
        </w:rPr>
        <w:t>Histórico de Solicitudes para Gestores</w:t>
      </w:r>
    </w:p>
    <w:p w14:paraId="727A40A9" w14:textId="77777777" w:rsidR="002E7F75" w:rsidRDefault="002E7F75" w:rsidP="002E7F75">
      <w:pPr>
        <w:rPr>
          <w:lang w:val="es-ES"/>
        </w:rPr>
      </w:pPr>
    </w:p>
    <w:p w14:paraId="570F7F84" w14:textId="77777777" w:rsidR="002E7F75" w:rsidRDefault="002E7F75" w:rsidP="002E7F75">
      <w:pPr>
        <w:rPr>
          <w:lang w:val="es-ES"/>
        </w:rPr>
      </w:pPr>
      <w:r w:rsidRPr="000E6381">
        <w:rPr>
          <w:noProof/>
          <w:lang w:val="en-CA" w:eastAsia="en-CA"/>
        </w:rPr>
        <w:drawing>
          <wp:inline distT="0" distB="0" distL="0" distR="0">
            <wp:extent cx="5036185" cy="2585720"/>
            <wp:effectExtent l="0" t="0" r="5715" b="508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estores-estadisticas.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089BC8FE" w14:textId="77777777" w:rsidR="002E7F75" w:rsidRDefault="002E7F75" w:rsidP="002E7F75">
      <w:pPr>
        <w:jc w:val="center"/>
        <w:rPr>
          <w:lang w:val="es-ES"/>
        </w:rPr>
      </w:pPr>
      <w:r>
        <w:rPr>
          <w:lang w:val="es-ES"/>
        </w:rPr>
        <w:t>Estadísticas para Gestores</w:t>
      </w:r>
    </w:p>
    <w:p w14:paraId="5B7A6A2D" w14:textId="77777777" w:rsidR="002E7F75" w:rsidRDefault="002E7F75" w:rsidP="002E7F75">
      <w:pPr>
        <w:pStyle w:val="Ttulo3"/>
        <w:rPr>
          <w:lang w:eastAsia="es-PE"/>
        </w:rPr>
      </w:pPr>
      <w:bookmarkStart w:id="1501" w:name="_Toc520655758"/>
      <w:r>
        <w:rPr>
          <w:lang w:eastAsia="es-PE"/>
        </w:rPr>
        <w:lastRenderedPageBreak/>
        <w:t>Ciudadanos</w:t>
      </w:r>
      <w:bookmarkEnd w:id="1501"/>
    </w:p>
    <w:p w14:paraId="67967FF6" w14:textId="77777777" w:rsidR="002E7F75" w:rsidRPr="00ED136D" w:rsidRDefault="002E7F75" w:rsidP="002E7F75">
      <w:pPr>
        <w:jc w:val="center"/>
        <w:rPr>
          <w:del w:id="1502" w:author="Regina Casanova" w:date="2018-08-11T21:35:00Z"/>
          <w:lang w:val="es-ES"/>
        </w:rPr>
      </w:pPr>
      <w:del w:id="1503" w:author="Regina Casanova" w:date="2018-08-11T21:35:00Z">
        <w:r>
          <w:rPr>
            <w:noProof/>
            <w:lang w:val="en-CA" w:eastAsia="en-CA"/>
          </w:rPr>
          <w:drawing>
            <wp:inline distT="0" distB="0" distL="0" distR="0" wp14:anchorId="13B7F5B5" wp14:editId="1359E577">
              <wp:extent cx="1643458" cy="7461075"/>
              <wp:effectExtent l="0" t="0" r="0"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del>
    </w:p>
    <w:p w14:paraId="02481924" w14:textId="77777777" w:rsidR="002E7F75" w:rsidRPr="00ED136D" w:rsidRDefault="002E7F75" w:rsidP="002E7F75">
      <w:pPr>
        <w:jc w:val="center"/>
        <w:rPr>
          <w:ins w:id="1504" w:author="Regina Casanova" w:date="2018-08-11T21:35:00Z"/>
          <w:lang w:val="es-ES"/>
        </w:rPr>
      </w:pPr>
      <w:ins w:id="1505" w:author="Regina Casanova" w:date="2018-08-11T21:35:00Z">
        <w:r>
          <w:rPr>
            <w:noProof/>
            <w:lang w:val="en-CA" w:eastAsia="en-CA"/>
          </w:rPr>
          <w:drawing>
            <wp:inline distT="0" distB="0" distL="0" distR="0">
              <wp:extent cx="1643458" cy="7461075"/>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udadanos.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645434" cy="7470048"/>
                      </a:xfrm>
                      <a:prstGeom prst="rect">
                        <a:avLst/>
                      </a:prstGeom>
                    </pic:spPr>
                  </pic:pic>
                </a:graphicData>
              </a:graphic>
            </wp:inline>
          </w:drawing>
        </w:r>
      </w:ins>
    </w:p>
    <w:p w14:paraId="22F936EC" w14:textId="77777777" w:rsidR="002E7F75" w:rsidRDefault="002E7F75" w:rsidP="002E7F75"/>
    <w:p w14:paraId="4DBCC218" w14:textId="77777777" w:rsidR="002E7F75" w:rsidRDefault="002E7F75" w:rsidP="002E7F75"/>
    <w:p w14:paraId="5D6EF2B3" w14:textId="77777777" w:rsidR="002E7F75" w:rsidRDefault="002E7F75" w:rsidP="002E7F75"/>
    <w:p w14:paraId="0461B105" w14:textId="77777777" w:rsidR="002E7F75" w:rsidRDefault="002E7F75" w:rsidP="002E7F75">
      <w:r w:rsidRPr="000E6381">
        <w:rPr>
          <w:noProof/>
          <w:lang w:val="en-CA" w:eastAsia="en-CA"/>
        </w:rPr>
        <w:lastRenderedPageBreak/>
        <w:drawing>
          <wp:inline distT="0" distB="0" distL="0" distR="0">
            <wp:extent cx="5036185" cy="2252980"/>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ciudadanos-ingreso.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32D0C730" w14:textId="77777777" w:rsidR="002E7F75" w:rsidRDefault="002E7F75" w:rsidP="002E7F75">
      <w:r>
        <w:t>Ingreso para Ciudadanos</w:t>
      </w:r>
    </w:p>
    <w:p w14:paraId="0E764306" w14:textId="77777777" w:rsidR="002E7F75" w:rsidRDefault="002E7F75" w:rsidP="002E7F75"/>
    <w:p w14:paraId="69F5F4B3" w14:textId="77777777" w:rsidR="002E7F75" w:rsidRDefault="002E7F75" w:rsidP="002E7F75">
      <w:r w:rsidRPr="000E6381">
        <w:rPr>
          <w:noProof/>
          <w:lang w:val="en-CA" w:eastAsia="en-CA"/>
        </w:rPr>
        <w:drawing>
          <wp:inline distT="0" distB="0" distL="0" distR="0">
            <wp:extent cx="5036185" cy="2252980"/>
            <wp:effectExtent l="0" t="0" r="5715"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iudadanos-nuevasolicitud_1.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1BB967B9" w14:textId="77777777" w:rsidR="002E7F75" w:rsidRDefault="002E7F75" w:rsidP="002E7F75">
      <w:r>
        <w:t>Nueva Solicitud Paso 1 para Ciudadanos</w:t>
      </w:r>
    </w:p>
    <w:p w14:paraId="32CCDEE1" w14:textId="77777777" w:rsidR="002E7F75" w:rsidRDefault="002E7F75" w:rsidP="002E7F75"/>
    <w:p w14:paraId="788F19D4" w14:textId="77777777" w:rsidR="002E7F75" w:rsidRDefault="002E7F75" w:rsidP="002E7F75">
      <w:r w:rsidRPr="000E6381">
        <w:rPr>
          <w:noProof/>
          <w:lang w:val="en-CA" w:eastAsia="en-CA"/>
        </w:rPr>
        <w:drawing>
          <wp:inline distT="0" distB="0" distL="0" distR="0">
            <wp:extent cx="5036185" cy="2252980"/>
            <wp:effectExtent l="0" t="0" r="5715"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ciudadanos-nuevasolicitud_2.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36185" cy="2252980"/>
                    </a:xfrm>
                    <a:prstGeom prst="rect">
                      <a:avLst/>
                    </a:prstGeom>
                  </pic:spPr>
                </pic:pic>
              </a:graphicData>
            </a:graphic>
          </wp:inline>
        </w:drawing>
      </w:r>
    </w:p>
    <w:p w14:paraId="24DECDC8" w14:textId="77777777" w:rsidR="002E7F75" w:rsidRDefault="002E7F75" w:rsidP="002E7F75">
      <w:r>
        <w:t>Nueva Solicitud Paso 2 para Ciudadanos</w:t>
      </w:r>
    </w:p>
    <w:p w14:paraId="12893D90" w14:textId="77777777" w:rsidR="002E7F75" w:rsidRDefault="002E7F75" w:rsidP="002E7F75"/>
    <w:p w14:paraId="360B70DD" w14:textId="77777777" w:rsidR="002E7F75" w:rsidRDefault="002E7F75" w:rsidP="002E7F75">
      <w:r w:rsidRPr="000E6381">
        <w:rPr>
          <w:noProof/>
          <w:lang w:val="en-CA" w:eastAsia="en-CA"/>
        </w:rPr>
        <w:lastRenderedPageBreak/>
        <w:drawing>
          <wp:inline distT="0" distB="0" distL="0" distR="0">
            <wp:extent cx="5036185" cy="2585720"/>
            <wp:effectExtent l="0" t="0" r="5715" b="508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ciudadanos-nuevasolicitud_3.pn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036185" cy="2585720"/>
                    </a:xfrm>
                    <a:prstGeom prst="rect">
                      <a:avLst/>
                    </a:prstGeom>
                  </pic:spPr>
                </pic:pic>
              </a:graphicData>
            </a:graphic>
          </wp:inline>
        </w:drawing>
      </w:r>
    </w:p>
    <w:p w14:paraId="6FF5A6EC" w14:textId="77777777" w:rsidR="002E7F75" w:rsidRDefault="002E7F75" w:rsidP="002E7F75">
      <w:r>
        <w:t>Nueva Solicitud Paso 3 para Ciudadanos</w:t>
      </w:r>
    </w:p>
    <w:p w14:paraId="3E11A75E" w14:textId="77777777" w:rsidR="002E7F75" w:rsidRDefault="002E7F75" w:rsidP="002E7F75"/>
    <w:p w14:paraId="464E8FE6" w14:textId="77777777" w:rsidR="002E7F75" w:rsidRDefault="002E7F75" w:rsidP="002E7F75">
      <w:r w:rsidRPr="000E6381">
        <w:rPr>
          <w:noProof/>
          <w:lang w:val="en-CA" w:eastAsia="en-CA"/>
        </w:rPr>
        <w:drawing>
          <wp:inline distT="0" distB="0" distL="0" distR="0">
            <wp:extent cx="5036185" cy="2406650"/>
            <wp:effectExtent l="0" t="0" r="5715" b="635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iudadanos-nuevasolicitud_4.png"/>
                    <pic:cNvPicPr/>
                  </pic:nvPicPr>
                  <pic:blipFill>
                    <a:blip r:embed="rId35"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4EF340B9" w14:textId="77777777" w:rsidR="002E7F75" w:rsidRDefault="002E7F75" w:rsidP="002E7F75">
      <w:r>
        <w:t>Nueva Solicitud Paso 4 para Ciudadanos</w:t>
      </w:r>
    </w:p>
    <w:p w14:paraId="6506CEB3" w14:textId="77777777" w:rsidR="002E7F75" w:rsidRDefault="002E7F75" w:rsidP="002E7F75"/>
    <w:p w14:paraId="51348C88" w14:textId="77777777" w:rsidR="002E7F75" w:rsidRDefault="002E7F75" w:rsidP="002E7F75">
      <w:r w:rsidRPr="000E6381">
        <w:rPr>
          <w:noProof/>
          <w:lang w:val="en-CA" w:eastAsia="en-CA"/>
        </w:rPr>
        <w:drawing>
          <wp:inline distT="0" distB="0" distL="0" distR="0">
            <wp:extent cx="5036185" cy="2406650"/>
            <wp:effectExtent l="0" t="0" r="5715"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ciudadanos-nuevasolicitud_5.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68001FA3" w14:textId="77777777" w:rsidR="002E7F75" w:rsidRDefault="002E7F75" w:rsidP="002E7F75">
      <w:r>
        <w:t>Nueva Solicitud Paso 5 para Ciudadanos</w:t>
      </w:r>
    </w:p>
    <w:p w14:paraId="67CA8F12" w14:textId="77777777" w:rsidR="002E7F75" w:rsidRDefault="002E7F75" w:rsidP="002E7F75"/>
    <w:p w14:paraId="60DFA417" w14:textId="77777777" w:rsidR="002E7F75" w:rsidRDefault="002E7F75" w:rsidP="002E7F75">
      <w:r w:rsidRPr="000E6381">
        <w:rPr>
          <w:noProof/>
          <w:lang w:val="en-CA" w:eastAsia="en-CA"/>
        </w:rPr>
        <w:lastRenderedPageBreak/>
        <w:drawing>
          <wp:inline distT="0" distB="0" distL="0" distR="0">
            <wp:extent cx="5036185" cy="2406650"/>
            <wp:effectExtent l="0" t="0" r="5715" b="635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ciudadanos-pasos.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36185" cy="2406650"/>
                    </a:xfrm>
                    <a:prstGeom prst="rect">
                      <a:avLst/>
                    </a:prstGeom>
                  </pic:spPr>
                </pic:pic>
              </a:graphicData>
            </a:graphic>
          </wp:inline>
        </w:drawing>
      </w:r>
    </w:p>
    <w:p w14:paraId="7EA6FE89" w14:textId="77777777" w:rsidR="002E7F75" w:rsidRDefault="002E7F75" w:rsidP="002E7F75">
      <w:r>
        <w:t>Pasos realizados para solucionar solicitud, vista para Ciudadanos</w:t>
      </w:r>
    </w:p>
    <w:p w14:paraId="677FDB75" w14:textId="77777777" w:rsidR="00ED136D" w:rsidRPr="00ED136D" w:rsidRDefault="00ED136D" w:rsidP="002E7F75">
      <w:pPr>
        <w:pStyle w:val="Ttulo2"/>
        <w:numPr>
          <w:ilvl w:val="0"/>
          <w:numId w:val="0"/>
        </w:numPr>
        <w:ind w:left="714"/>
        <w:rPr>
          <w:lang w:eastAsia="es-PE"/>
        </w:rPr>
      </w:pPr>
    </w:p>
    <w:sectPr w:rsidR="00ED136D" w:rsidRPr="00ED136D" w:rsidSect="005C14ED">
      <w:pgSz w:w="11900" w:h="16840"/>
      <w:pgMar w:top="1701" w:right="1701" w:bottom="1701" w:left="2268"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6" w:author="Owner" w:date="2018-08-12T15:00:00Z" w:initials="O">
    <w:p w14:paraId="347867FE" w14:textId="3675EBC6" w:rsidR="009D1D82" w:rsidRDefault="009D1D82">
      <w:pPr>
        <w:pStyle w:val="Textocomentario"/>
      </w:pPr>
      <w:r>
        <w:rPr>
          <w:rStyle w:val="Refdecomentario"/>
        </w:rPr>
        <w:annotationRef/>
      </w:r>
      <w:r>
        <w:t>Revisar la cantidad de palabras para el resumen.</w:t>
      </w:r>
    </w:p>
    <w:p w14:paraId="43CD4FA9" w14:textId="77777777" w:rsidR="009D1D82" w:rsidRDefault="009D1D82">
      <w:pPr>
        <w:pStyle w:val="Textocomentario"/>
      </w:pPr>
    </w:p>
    <w:p w14:paraId="64E2DB8D" w14:textId="6E0D9B25" w:rsidR="009D1D82" w:rsidRDefault="009D1D82">
      <w:pPr>
        <w:pStyle w:val="Textocomentario"/>
      </w:pPr>
      <w:r>
        <w:t>Una vez revisada, debe alcanzar el abstract</w:t>
      </w:r>
    </w:p>
  </w:comment>
  <w:comment w:id="150" w:author="Owner" w:date="2018-08-12T15:04:00Z" w:initials="O">
    <w:p w14:paraId="4232B13F" w14:textId="3782D17B" w:rsidR="009D1D82" w:rsidRDefault="009D1D82">
      <w:pPr>
        <w:pStyle w:val="Textocomentario"/>
      </w:pPr>
      <w:r>
        <w:rPr>
          <w:rStyle w:val="Refdecomentario"/>
        </w:rPr>
        <w:annotationRef/>
      </w:r>
      <w:r>
        <w:t>Mejorar redacción de la oración…es redundante</w:t>
      </w:r>
    </w:p>
  </w:comment>
  <w:comment w:id="219" w:author="Owner" w:date="2018-08-12T15:11:00Z" w:initials="O">
    <w:p w14:paraId="487CE7D5" w14:textId="200B1B4F" w:rsidR="009D1D82" w:rsidRDefault="009D1D82">
      <w:pPr>
        <w:pStyle w:val="Textocomentario"/>
      </w:pPr>
      <w:r>
        <w:rPr>
          <w:rStyle w:val="Refdecomentario"/>
        </w:rPr>
        <w:annotationRef/>
      </w:r>
      <w:r>
        <w:t>Coma decimal y punto de miles</w:t>
      </w:r>
    </w:p>
  </w:comment>
  <w:comment w:id="254" w:author="Luis Fernando Llanos Zavalaga" w:date="2018-08-06T10:52:00Z" w:initials="LFLZ">
    <w:p w14:paraId="2F1303ED" w14:textId="77777777" w:rsidR="009D1D82" w:rsidRDefault="009D1D82">
      <w:pPr>
        <w:pStyle w:val="Textocomentario"/>
      </w:pPr>
      <w:r>
        <w:rPr>
          <w:rStyle w:val="Refdecomentario"/>
        </w:rPr>
        <w:annotationRef/>
      </w:r>
      <w:r>
        <w:t xml:space="preserve">Sugiero añadir algunas preguntas de cada sub-dimensión </w:t>
      </w:r>
    </w:p>
  </w:comment>
  <w:comment w:id="320" w:author="Luis Fernando Llanos Zavalaga" w:date="2018-07-10T15:07:00Z" w:initials="LFLZ">
    <w:p w14:paraId="733BC19C" w14:textId="77777777" w:rsidR="009D1D82" w:rsidRPr="00110509" w:rsidRDefault="009D1D82">
      <w:pPr>
        <w:pStyle w:val="Textocomentario"/>
      </w:pPr>
      <w:r>
        <w:rPr>
          <w:rStyle w:val="Refdecomentario"/>
        </w:rPr>
        <w:annotationRef/>
      </w:r>
      <w:r>
        <w:t>Texto oculto?</w:t>
      </w:r>
    </w:p>
  </w:comment>
  <w:comment w:id="321" w:author="Luis Fernando Llanos Zavalaga" w:date="2018-08-06T10:54:00Z" w:initials="LFLZ">
    <w:p w14:paraId="078A6E92" w14:textId="77777777" w:rsidR="009D1D82" w:rsidRDefault="009D1D82">
      <w:pPr>
        <w:pStyle w:val="Textocomentario"/>
      </w:pPr>
      <w:r>
        <w:rPr>
          <w:rStyle w:val="Refdecomentario"/>
        </w:rPr>
        <w:annotationRef/>
      </w:r>
      <w:r>
        <w:t>Este texto va?</w:t>
      </w:r>
    </w:p>
  </w:comment>
  <w:comment w:id="423" w:author="Owner" w:date="2018-08-12T15:16:00Z" w:initials="O">
    <w:p w14:paraId="77558443" w14:textId="34AAD7D0" w:rsidR="009D1D82" w:rsidRDefault="009D1D82">
      <w:pPr>
        <w:pStyle w:val="Textocomentario"/>
      </w:pPr>
      <w:r>
        <w:rPr>
          <w:rStyle w:val="Refdecomentario"/>
        </w:rPr>
        <w:annotationRef/>
      </w:r>
      <w:r>
        <w:t>IMPORTANTE: No hay mención de análisis de las otras fases del proyecto.</w:t>
      </w:r>
    </w:p>
  </w:comment>
  <w:comment w:id="810" w:author="Owner" w:date="2018-08-12T15:23:00Z" w:initials="O">
    <w:p w14:paraId="06B535FA" w14:textId="08266CFC" w:rsidR="009D1D82" w:rsidRDefault="009D1D82">
      <w:pPr>
        <w:pStyle w:val="Textocomentario"/>
      </w:pPr>
      <w:r>
        <w:rPr>
          <w:rStyle w:val="Refdecomentario"/>
        </w:rPr>
        <w:annotationRef/>
      </w:r>
      <w:r>
        <w:t>Qué quiere decir con ello?</w:t>
      </w:r>
    </w:p>
  </w:comment>
  <w:comment w:id="943" w:author="Luis Fernando Llanos Zavalaga" w:date="2018-08-06T11:06:00Z" w:initials="LFLZ">
    <w:p w14:paraId="64C097DA" w14:textId="77777777" w:rsidR="009D1D82" w:rsidRDefault="009D1D82">
      <w:pPr>
        <w:pStyle w:val="Textocomentario"/>
      </w:pPr>
      <w:r>
        <w:rPr>
          <w:rStyle w:val="Refdecomentario"/>
        </w:rPr>
        <w:annotationRef/>
      </w:r>
      <w:r>
        <w:t xml:space="preserve">Esta no es una conclusión </w:t>
      </w:r>
    </w:p>
  </w:comment>
  <w:comment w:id="938" w:author="Luis Fernando Llanos Zavalaga" w:date="2018-08-06T11:06:00Z" w:initials="LFLZ">
    <w:p w14:paraId="5C1DC68C" w14:textId="77777777" w:rsidR="009D1D82" w:rsidRDefault="009D1D82">
      <w:pPr>
        <w:pStyle w:val="Textocomentario"/>
      </w:pPr>
      <w:r>
        <w:rPr>
          <w:rStyle w:val="Refdecomentario"/>
        </w:rPr>
        <w:annotationRef/>
      </w:r>
      <w:r>
        <w:t xml:space="preserve">Esta no es una conclusión </w:t>
      </w:r>
    </w:p>
  </w:comment>
  <w:comment w:id="961" w:author="Luis Fernando Llanos Zavalaga" w:date="2018-08-06T11:08:00Z" w:initials="LFLZ">
    <w:p w14:paraId="4B8E649B" w14:textId="77777777" w:rsidR="009D1D82" w:rsidRDefault="009D1D82">
      <w:pPr>
        <w:pStyle w:val="Textocomentario"/>
      </w:pPr>
      <w:r>
        <w:rPr>
          <w:rStyle w:val="Refdecomentario"/>
        </w:rPr>
        <w:annotationRef/>
      </w:r>
      <w:r>
        <w:t>Qué se encontró en la evaluación del diseño</w:t>
      </w:r>
    </w:p>
  </w:comment>
  <w:comment w:id="1010" w:author="Owner" w:date="2018-08-04T09:22:00Z" w:initials="O">
    <w:p w14:paraId="30B6630E" w14:textId="77777777" w:rsidR="009D1D82" w:rsidRDefault="009D1D82">
      <w:pPr>
        <w:pStyle w:val="Textocomentario"/>
      </w:pPr>
      <w:r>
        <w:rPr>
          <w:rStyle w:val="Refdecomentario"/>
        </w:rPr>
        <w:annotationRef/>
      </w:r>
      <w:r>
        <w:t>La referencias sacadas de páginas web deben tener el nombre de la página web. Por ejemplo, en referencia 1, es un texto? un ppt? Referencia 20</w:t>
      </w:r>
    </w:p>
    <w:p w14:paraId="6002D445" w14:textId="77777777" w:rsidR="009D1D82" w:rsidRDefault="009D1D82">
      <w:pPr>
        <w:pStyle w:val="Textocomentario"/>
      </w:pPr>
      <w:r>
        <w:t>En referencia 3 repite autores al final</w:t>
      </w:r>
    </w:p>
    <w:p w14:paraId="67964025" w14:textId="77777777" w:rsidR="009D1D82" w:rsidRDefault="009D1D82">
      <w:pPr>
        <w:pStyle w:val="Textocomentario"/>
      </w:pPr>
      <w:r>
        <w:t>Fecha de publicación: referencia 12, 36, 44,61</w:t>
      </w:r>
    </w:p>
    <w:p w14:paraId="0A27A68F" w14:textId="77777777" w:rsidR="009D1D82" w:rsidRDefault="009D1D82" w:rsidP="00C86155">
      <w:pPr>
        <w:pStyle w:val="Textocomentario"/>
      </w:pPr>
      <w:r>
        <w:t>Referencias incompletas: Referencia 31, 50</w:t>
      </w:r>
    </w:p>
    <w:p w14:paraId="2E2D6AA2" w14:textId="77777777" w:rsidR="009D1D82" w:rsidRDefault="009D1D82">
      <w:pPr>
        <w:pStyle w:val="Textocomentario"/>
      </w:pPr>
    </w:p>
    <w:p w14:paraId="1F60828C" w14:textId="77777777" w:rsidR="009D1D82" w:rsidRDefault="009D1D82">
      <w:pPr>
        <w:pStyle w:val="Textocomentario"/>
      </w:pPr>
    </w:p>
  </w:comment>
  <w:comment w:id="1011" w:author="Luis Fernando Llanos Zavalaga" w:date="2018-08-06T11:11:00Z" w:initials="LFLZ">
    <w:p w14:paraId="547D0974" w14:textId="77777777" w:rsidR="009D1D82" w:rsidRDefault="009D1D82">
      <w:pPr>
        <w:pStyle w:val="Textocomentario"/>
      </w:pPr>
      <w:r>
        <w:rPr>
          <w:rStyle w:val="Refdecomentario"/>
        </w:rPr>
        <w:annotationRef/>
      </w:r>
      <w:r>
        <w:t>Revisar referencias en general.</w:t>
      </w:r>
    </w:p>
    <w:p w14:paraId="5BE083C0" w14:textId="77777777" w:rsidR="009D1D82" w:rsidRDefault="009D1D82">
      <w:pPr>
        <w:pStyle w:val="Textocomentario"/>
      </w:pPr>
      <w:r>
        <w:t>La referencia 15. ¿Qué es Ecpnas?</w:t>
      </w:r>
    </w:p>
  </w:comment>
  <w:comment w:id="1012" w:author="Owner" w:date="2018-08-12T15:47:00Z" w:initials="O">
    <w:p w14:paraId="34E7A01E" w14:textId="0ED56620" w:rsidR="009D1D82" w:rsidRDefault="009D1D82">
      <w:pPr>
        <w:pStyle w:val="Textocomentario"/>
      </w:pPr>
      <w:r>
        <w:rPr>
          <w:rStyle w:val="Refdecomentario"/>
        </w:rPr>
        <w:annotationRef/>
      </w:r>
      <w:r>
        <w:t>Referencia 42: el autor no es El Peruano. Debe ser Perú o Gobierno de Perú</w:t>
      </w:r>
    </w:p>
  </w:comment>
  <w:comment w:id="1459" w:author="Luis Fernando Llanos Zavalaga" w:date="2018-07-10T17:00:00Z" w:initials="LFLZ">
    <w:p w14:paraId="4F2B4A12" w14:textId="77777777" w:rsidR="009D1D82" w:rsidRDefault="009D1D82" w:rsidP="00E45F10">
      <w:pPr>
        <w:pStyle w:val="Textocomentario"/>
      </w:pPr>
      <w:r>
        <w:rPr>
          <w:rStyle w:val="Refdecomentario"/>
        </w:rPr>
        <w:annotationRef/>
      </w:r>
      <w:r>
        <w:t>Debería estar el Consentimiento informado firm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4E2DB8D" w15:done="0"/>
  <w15:commentEx w15:paraId="4232B13F" w15:done="0"/>
  <w15:commentEx w15:paraId="487CE7D5" w15:done="0"/>
  <w15:commentEx w15:paraId="2F1303ED" w15:done="0"/>
  <w15:commentEx w15:paraId="733BC19C" w15:done="0"/>
  <w15:commentEx w15:paraId="078A6E92" w15:done="0"/>
  <w15:commentEx w15:paraId="77558443" w15:done="0"/>
  <w15:commentEx w15:paraId="06B535FA" w15:done="0"/>
  <w15:commentEx w15:paraId="64C097DA" w15:done="0"/>
  <w15:commentEx w15:paraId="5C1DC68C" w15:done="0"/>
  <w15:commentEx w15:paraId="4B8E649B" w15:done="0"/>
  <w15:commentEx w15:paraId="1F60828C" w15:done="0"/>
  <w15:commentEx w15:paraId="5BE083C0" w15:done="0"/>
  <w15:commentEx w15:paraId="34E7A01E" w15:done="0"/>
  <w15:commentEx w15:paraId="4F2B4A1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4E2DB8D" w16cid:durableId="1F1F1629"/>
  <w16cid:commentId w16cid:paraId="4232B13F" w16cid:durableId="1F1F162A"/>
  <w16cid:commentId w16cid:paraId="487CE7D5" w16cid:durableId="1F1F162C"/>
  <w16cid:commentId w16cid:paraId="2F1303ED" w16cid:durableId="1F19D49B"/>
  <w16cid:commentId w16cid:paraId="733BC19C" w16cid:durableId="1EEF4A18"/>
  <w16cid:commentId w16cid:paraId="078A6E92" w16cid:durableId="1F19D49C"/>
  <w16cid:commentId w16cid:paraId="06B535FA" w16cid:durableId="1F1F1634"/>
  <w16cid:commentId w16cid:paraId="64C097DA" w16cid:durableId="1F19D49D"/>
  <w16cid:commentId w16cid:paraId="5C1DC68C" w16cid:durableId="1F12AA2D"/>
  <w16cid:commentId w16cid:paraId="4B8E649B" w16cid:durableId="1F19D49E"/>
  <w16cid:commentId w16cid:paraId="1F60828C" w16cid:durableId="1F19D49F"/>
  <w16cid:commentId w16cid:paraId="5BE083C0" w16cid:durableId="1F19D4A0"/>
  <w16cid:commentId w16cid:paraId="34E7A01E" w16cid:durableId="1F1F163B"/>
  <w16cid:commentId w16cid:paraId="4F2B4A12" w16cid:durableId="1F19D4A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2AB0E16" w14:textId="77777777" w:rsidR="007D0409" w:rsidRDefault="007D0409" w:rsidP="00F27EDB">
      <w:r>
        <w:separator/>
      </w:r>
    </w:p>
  </w:endnote>
  <w:endnote w:type="continuationSeparator" w:id="0">
    <w:p w14:paraId="09D2E48E" w14:textId="77777777" w:rsidR="007D0409" w:rsidRDefault="007D0409" w:rsidP="00F27EDB">
      <w:r>
        <w:continuationSeparator/>
      </w:r>
    </w:p>
  </w:endnote>
  <w:endnote w:type="continuationNotice" w:id="1">
    <w:p w14:paraId="052DFA86" w14:textId="77777777" w:rsidR="007D0409" w:rsidRDefault="007D040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C56EE7" w14:textId="77777777" w:rsidR="009D1D82" w:rsidRDefault="009D1D82"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133C7002" w14:textId="77777777" w:rsidR="009D1D82" w:rsidRDefault="009D1D8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74D5CEA" w14:textId="77777777" w:rsidR="009D1D82" w:rsidRDefault="009D1D82"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61E88">
      <w:rPr>
        <w:rStyle w:val="Nmerodepgina"/>
        <w:noProof/>
      </w:rPr>
      <w:t>21</w:t>
    </w:r>
    <w:r>
      <w:rPr>
        <w:rStyle w:val="Nmerodepgina"/>
      </w:rPr>
      <w:fldChar w:fldCharType="end"/>
    </w:r>
  </w:p>
  <w:p w14:paraId="5DF25678" w14:textId="77777777" w:rsidR="009D1D82" w:rsidRDefault="009D1D8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BFE0CC" w14:textId="77777777" w:rsidR="009D1D82" w:rsidRDefault="009D1D82" w:rsidP="00D27EDC">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461E88">
      <w:rPr>
        <w:rStyle w:val="Nmerodepgina"/>
        <w:noProof/>
      </w:rPr>
      <w:t>1</w:t>
    </w:r>
    <w:r>
      <w:rPr>
        <w:rStyle w:val="Nmerodepgina"/>
      </w:rPr>
      <w:fldChar w:fldCharType="end"/>
    </w:r>
  </w:p>
  <w:p w14:paraId="301FE4D3" w14:textId="77777777" w:rsidR="009D1D82" w:rsidRDefault="009D1D8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8F58C0" w14:textId="77777777" w:rsidR="007D0409" w:rsidRDefault="007D0409" w:rsidP="00F27EDB">
      <w:r>
        <w:separator/>
      </w:r>
    </w:p>
  </w:footnote>
  <w:footnote w:type="continuationSeparator" w:id="0">
    <w:p w14:paraId="444D07FC" w14:textId="77777777" w:rsidR="007D0409" w:rsidRDefault="007D0409" w:rsidP="00F27EDB">
      <w:r>
        <w:continuationSeparator/>
      </w:r>
    </w:p>
  </w:footnote>
  <w:footnote w:type="continuationNotice" w:id="1">
    <w:p w14:paraId="34D18DE6" w14:textId="77777777" w:rsidR="007D0409" w:rsidRDefault="007D040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8A0CBB" w14:textId="77777777" w:rsidR="009D1D82" w:rsidRDefault="009D1D8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1"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4" w15:restartNumberingAfterBreak="0">
    <w:nsid w:val="11970869"/>
    <w:multiLevelType w:val="hybridMultilevel"/>
    <w:tmpl w:val="97B0C89A"/>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12017093"/>
    <w:multiLevelType w:val="hybridMultilevel"/>
    <w:tmpl w:val="111CDB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1AFE439E"/>
    <w:multiLevelType w:val="hybridMultilevel"/>
    <w:tmpl w:val="3B7A116C"/>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7"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1"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2AF37A30"/>
    <w:multiLevelType w:val="hybridMultilevel"/>
    <w:tmpl w:val="8B98C9D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2B0F1579"/>
    <w:multiLevelType w:val="hybridMultilevel"/>
    <w:tmpl w:val="3AF4300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31473C24"/>
    <w:multiLevelType w:val="hybridMultilevel"/>
    <w:tmpl w:val="F548960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9"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2" w15:restartNumberingAfterBreak="0">
    <w:nsid w:val="440F2D58"/>
    <w:multiLevelType w:val="hybridMultilevel"/>
    <w:tmpl w:val="7430E49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3"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4"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25"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6" w15:restartNumberingAfterBreak="0">
    <w:nsid w:val="4AB120F8"/>
    <w:multiLevelType w:val="hybridMultilevel"/>
    <w:tmpl w:val="E5385C1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28"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9"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31"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3" w15:restartNumberingAfterBreak="0">
    <w:nsid w:val="66C43CF8"/>
    <w:multiLevelType w:val="hybridMultilevel"/>
    <w:tmpl w:val="13DE881C"/>
    <w:lvl w:ilvl="0" w:tplc="280A000F">
      <w:start w:val="1"/>
      <w:numFmt w:val="decimal"/>
      <w:lvlText w:val="%1."/>
      <w:lvlJc w:val="left"/>
      <w:pPr>
        <w:ind w:left="717" w:hanging="360"/>
      </w:pPr>
      <w:rPr>
        <w:rFonts w:hint="default"/>
      </w:rPr>
    </w:lvl>
    <w:lvl w:ilvl="1" w:tplc="280A0003">
      <w:start w:val="1"/>
      <w:numFmt w:val="bullet"/>
      <w:lvlText w:val="o"/>
      <w:lvlJc w:val="left"/>
      <w:pPr>
        <w:ind w:left="717" w:hanging="360"/>
      </w:pPr>
      <w:rPr>
        <w:rFonts w:ascii="Courier New" w:hAnsi="Courier New" w:cs="Courier New" w:hint="default"/>
      </w:rPr>
    </w:lvl>
    <w:lvl w:ilvl="2" w:tplc="280A0005" w:tentative="1">
      <w:start w:val="1"/>
      <w:numFmt w:val="bullet"/>
      <w:lvlText w:val=""/>
      <w:lvlJc w:val="left"/>
      <w:pPr>
        <w:ind w:left="1437" w:hanging="360"/>
      </w:pPr>
      <w:rPr>
        <w:rFonts w:ascii="Wingdings" w:hAnsi="Wingdings" w:hint="default"/>
      </w:rPr>
    </w:lvl>
    <w:lvl w:ilvl="3" w:tplc="280A0001" w:tentative="1">
      <w:start w:val="1"/>
      <w:numFmt w:val="bullet"/>
      <w:lvlText w:val=""/>
      <w:lvlJc w:val="left"/>
      <w:pPr>
        <w:ind w:left="2157" w:hanging="360"/>
      </w:pPr>
      <w:rPr>
        <w:rFonts w:ascii="Symbol" w:hAnsi="Symbol" w:hint="default"/>
      </w:rPr>
    </w:lvl>
    <w:lvl w:ilvl="4" w:tplc="280A0003" w:tentative="1">
      <w:start w:val="1"/>
      <w:numFmt w:val="bullet"/>
      <w:lvlText w:val="o"/>
      <w:lvlJc w:val="left"/>
      <w:pPr>
        <w:ind w:left="2877" w:hanging="360"/>
      </w:pPr>
      <w:rPr>
        <w:rFonts w:ascii="Courier New" w:hAnsi="Courier New" w:cs="Courier New" w:hint="default"/>
      </w:rPr>
    </w:lvl>
    <w:lvl w:ilvl="5" w:tplc="280A0005" w:tentative="1">
      <w:start w:val="1"/>
      <w:numFmt w:val="bullet"/>
      <w:lvlText w:val=""/>
      <w:lvlJc w:val="left"/>
      <w:pPr>
        <w:ind w:left="3597" w:hanging="360"/>
      </w:pPr>
      <w:rPr>
        <w:rFonts w:ascii="Wingdings" w:hAnsi="Wingdings" w:hint="default"/>
      </w:rPr>
    </w:lvl>
    <w:lvl w:ilvl="6" w:tplc="280A0001" w:tentative="1">
      <w:start w:val="1"/>
      <w:numFmt w:val="bullet"/>
      <w:lvlText w:val=""/>
      <w:lvlJc w:val="left"/>
      <w:pPr>
        <w:ind w:left="4317" w:hanging="360"/>
      </w:pPr>
      <w:rPr>
        <w:rFonts w:ascii="Symbol" w:hAnsi="Symbol" w:hint="default"/>
      </w:rPr>
    </w:lvl>
    <w:lvl w:ilvl="7" w:tplc="280A0003" w:tentative="1">
      <w:start w:val="1"/>
      <w:numFmt w:val="bullet"/>
      <w:lvlText w:val="o"/>
      <w:lvlJc w:val="left"/>
      <w:pPr>
        <w:ind w:left="5037" w:hanging="360"/>
      </w:pPr>
      <w:rPr>
        <w:rFonts w:ascii="Courier New" w:hAnsi="Courier New" w:cs="Courier New" w:hint="default"/>
      </w:rPr>
    </w:lvl>
    <w:lvl w:ilvl="8" w:tplc="280A0005" w:tentative="1">
      <w:start w:val="1"/>
      <w:numFmt w:val="bullet"/>
      <w:lvlText w:val=""/>
      <w:lvlJc w:val="left"/>
      <w:pPr>
        <w:ind w:left="5757" w:hanging="360"/>
      </w:pPr>
      <w:rPr>
        <w:rFonts w:ascii="Wingdings" w:hAnsi="Wingdings" w:hint="default"/>
      </w:rPr>
    </w:lvl>
  </w:abstractNum>
  <w:abstractNum w:abstractNumId="34" w15:restartNumberingAfterBreak="0">
    <w:nsid w:val="6A9F1381"/>
    <w:multiLevelType w:val="hybridMultilevel"/>
    <w:tmpl w:val="FE360F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6D3D157F"/>
    <w:multiLevelType w:val="hybridMultilevel"/>
    <w:tmpl w:val="9C20FC9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6" w15:restartNumberingAfterBreak="0">
    <w:nsid w:val="6E2007FF"/>
    <w:multiLevelType w:val="hybridMultilevel"/>
    <w:tmpl w:val="C7C8BCE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7"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87E4845"/>
    <w:multiLevelType w:val="hybridMultilevel"/>
    <w:tmpl w:val="7AD4B046"/>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
  </w:num>
  <w:num w:numId="2">
    <w:abstractNumId w:val="28"/>
  </w:num>
  <w:num w:numId="3">
    <w:abstractNumId w:val="37"/>
  </w:num>
  <w:num w:numId="4">
    <w:abstractNumId w:val="38"/>
  </w:num>
  <w:num w:numId="5">
    <w:abstractNumId w:val="29"/>
  </w:num>
  <w:num w:numId="6">
    <w:abstractNumId w:val="0"/>
  </w:num>
  <w:num w:numId="7">
    <w:abstractNumId w:val="29"/>
    <w:lvlOverride w:ilvl="0">
      <w:startOverride w:val="1"/>
    </w:lvlOverride>
  </w:num>
  <w:num w:numId="8">
    <w:abstractNumId w:val="29"/>
    <w:lvlOverride w:ilvl="0">
      <w:startOverride w:val="1"/>
    </w:lvlOverride>
  </w:num>
  <w:num w:numId="9">
    <w:abstractNumId w:val="29"/>
    <w:lvlOverride w:ilvl="0">
      <w:startOverride w:val="1"/>
    </w:lvlOverride>
  </w:num>
  <w:num w:numId="10">
    <w:abstractNumId w:val="29"/>
    <w:lvlOverride w:ilvl="0">
      <w:startOverride w:val="1"/>
    </w:lvlOverride>
  </w:num>
  <w:num w:numId="11">
    <w:abstractNumId w:val="29"/>
    <w:lvlOverride w:ilvl="0">
      <w:startOverride w:val="1"/>
    </w:lvlOverride>
  </w:num>
  <w:num w:numId="12">
    <w:abstractNumId w:val="33"/>
  </w:num>
  <w:num w:numId="13">
    <w:abstractNumId w:val="27"/>
  </w:num>
  <w:num w:numId="14">
    <w:abstractNumId w:val="18"/>
  </w:num>
  <w:num w:numId="15">
    <w:abstractNumId w:val="27"/>
    <w:lvlOverride w:ilvl="0">
      <w:startOverride w:val="1"/>
    </w:lvlOverride>
  </w:num>
  <w:num w:numId="16">
    <w:abstractNumId w:val="18"/>
    <w:lvlOverride w:ilvl="0">
      <w:startOverride w:val="1"/>
    </w:lvlOverride>
  </w:num>
  <w:num w:numId="17">
    <w:abstractNumId w:val="17"/>
  </w:num>
  <w:num w:numId="18">
    <w:abstractNumId w:val="30"/>
  </w:num>
  <w:num w:numId="19">
    <w:abstractNumId w:val="3"/>
  </w:num>
  <w:num w:numId="20">
    <w:abstractNumId w:val="18"/>
    <w:lvlOverride w:ilvl="0">
      <w:startOverride w:val="1"/>
    </w:lvlOverride>
  </w:num>
  <w:num w:numId="21">
    <w:abstractNumId w:val="18"/>
    <w:lvlOverride w:ilvl="0">
      <w:startOverride w:val="1"/>
    </w:lvlOverride>
  </w:num>
  <w:num w:numId="22">
    <w:abstractNumId w:val="5"/>
  </w:num>
  <w:num w:numId="23">
    <w:abstractNumId w:val="2"/>
  </w:num>
  <w:num w:numId="24">
    <w:abstractNumId w:val="31"/>
  </w:num>
  <w:num w:numId="25">
    <w:abstractNumId w:val="14"/>
  </w:num>
  <w:num w:numId="26">
    <w:abstractNumId w:val="19"/>
  </w:num>
  <w:num w:numId="27">
    <w:abstractNumId w:val="24"/>
  </w:num>
  <w:num w:numId="28">
    <w:abstractNumId w:val="7"/>
  </w:num>
  <w:num w:numId="29">
    <w:abstractNumId w:val="27"/>
    <w:lvlOverride w:ilvl="0">
      <w:startOverride w:val="1"/>
    </w:lvlOverride>
  </w:num>
  <w:num w:numId="30">
    <w:abstractNumId w:val="25"/>
  </w:num>
  <w:num w:numId="31">
    <w:abstractNumId w:val="10"/>
  </w:num>
  <w:num w:numId="32">
    <w:abstractNumId w:val="8"/>
  </w:num>
  <w:num w:numId="33">
    <w:abstractNumId w:val="21"/>
  </w:num>
  <w:num w:numId="34">
    <w:abstractNumId w:val="11"/>
  </w:num>
  <w:num w:numId="35">
    <w:abstractNumId w:val="32"/>
  </w:num>
  <w:num w:numId="36">
    <w:abstractNumId w:val="29"/>
    <w:lvlOverride w:ilvl="0">
      <w:startOverride w:val="1"/>
    </w:lvlOverride>
  </w:num>
  <w:num w:numId="37">
    <w:abstractNumId w:val="6"/>
  </w:num>
  <w:num w:numId="38">
    <w:abstractNumId w:val="4"/>
  </w:num>
  <w:num w:numId="39">
    <w:abstractNumId w:val="39"/>
  </w:num>
  <w:num w:numId="40">
    <w:abstractNumId w:val="15"/>
  </w:num>
  <w:num w:numId="41">
    <w:abstractNumId w:val="36"/>
  </w:num>
  <w:num w:numId="42">
    <w:abstractNumId w:val="26"/>
  </w:num>
  <w:num w:numId="43">
    <w:abstractNumId w:val="12"/>
  </w:num>
  <w:num w:numId="44">
    <w:abstractNumId w:val="35"/>
  </w:num>
  <w:num w:numId="45">
    <w:abstractNumId w:val="27"/>
    <w:lvlOverride w:ilvl="0">
      <w:startOverride w:val="1"/>
    </w:lvlOverride>
  </w:num>
  <w:num w:numId="46">
    <w:abstractNumId w:val="13"/>
  </w:num>
  <w:num w:numId="47">
    <w:abstractNumId w:val="29"/>
    <w:lvlOverride w:ilvl="0">
      <w:startOverride w:val="1"/>
    </w:lvlOverride>
  </w:num>
  <w:num w:numId="48">
    <w:abstractNumId w:val="20"/>
  </w:num>
  <w:num w:numId="49">
    <w:abstractNumId w:val="29"/>
    <w:lvlOverride w:ilvl="0">
      <w:startOverride w:val="1"/>
    </w:lvlOverride>
  </w:num>
  <w:num w:numId="50">
    <w:abstractNumId w:val="29"/>
    <w:lvlOverride w:ilvl="0">
      <w:startOverride w:val="1"/>
    </w:lvlOverride>
  </w:num>
  <w:num w:numId="51">
    <w:abstractNumId w:val="34"/>
  </w:num>
  <w:num w:numId="52">
    <w:abstractNumId w:val="29"/>
    <w:lvlOverride w:ilvl="0">
      <w:startOverride w:val="1"/>
    </w:lvlOverride>
  </w:num>
  <w:num w:numId="53">
    <w:abstractNumId w:val="29"/>
    <w:lvlOverride w:ilvl="0">
      <w:startOverride w:val="1"/>
    </w:lvlOverride>
  </w:num>
  <w:num w:numId="54">
    <w:abstractNumId w:val="29"/>
    <w:lvlOverride w:ilvl="0">
      <w:startOverride w:val="1"/>
    </w:lvlOverride>
  </w:num>
  <w:num w:numId="55">
    <w:abstractNumId w:val="29"/>
    <w:lvlOverride w:ilvl="0">
      <w:startOverride w:val="1"/>
    </w:lvlOverride>
  </w:num>
  <w:num w:numId="56">
    <w:abstractNumId w:val="23"/>
  </w:num>
  <w:num w:numId="57">
    <w:abstractNumId w:val="27"/>
    <w:lvlOverride w:ilvl="0">
      <w:startOverride w:val="1"/>
    </w:lvlOverride>
  </w:num>
  <w:num w:numId="58">
    <w:abstractNumId w:val="22"/>
  </w:num>
  <w:num w:numId="59">
    <w:abstractNumId w:val="9"/>
  </w:num>
  <w:num w:numId="60">
    <w:abstractNumId w:val="16"/>
  </w:num>
  <w:numIdMacAtCleanup w:val="5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Owner">
    <w15:presenceInfo w15:providerId="None" w15:userId="Owner"/>
  </w15:person>
  <w15:person w15:author="Regina Casanova">
    <w15:presenceInfo w15:providerId="Windows Live" w15:userId="9fce488b99174d22"/>
  </w15:person>
  <w15:person w15:author="Luis Fernando Llanos Zavalaga">
    <w15:presenceInfo w15:providerId="AD" w15:userId="S-1-5-21-1969101149-2520598274-2667265164-1818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activeWritingStyle w:appName="MSWord" w:lang="en-US" w:vendorID="64" w:dllVersion="6" w:nlCheck="1" w:checkStyle="1"/>
  <w:activeWritingStyle w:appName="MSWord" w:lang="es-ES" w:vendorID="64" w:dllVersion="6" w:nlCheck="1" w:checkStyle="1"/>
  <w:activeWritingStyle w:appName="MSWord" w:lang="es-PE" w:vendorID="64" w:dllVersion="6" w:nlCheck="1" w:checkStyle="1"/>
  <w:activeWritingStyle w:appName="MSWord" w:lang="es-ES_tradnl" w:vendorID="64" w:dllVersion="6" w:nlCheck="1" w:checkStyle="1"/>
  <w:activeWritingStyle w:appName="MSWord" w:lang="en-CA" w:vendorID="64" w:dllVersion="6" w:nlCheck="1" w:checkStyle="1"/>
  <w:trackRevisions/>
  <w:defaultTabStop w:val="709"/>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12DD0"/>
    <w:rsid w:val="00000899"/>
    <w:rsid w:val="00000DBF"/>
    <w:rsid w:val="00001807"/>
    <w:rsid w:val="000018DC"/>
    <w:rsid w:val="00002850"/>
    <w:rsid w:val="00002C04"/>
    <w:rsid w:val="00004634"/>
    <w:rsid w:val="00004664"/>
    <w:rsid w:val="000048F8"/>
    <w:rsid w:val="00006207"/>
    <w:rsid w:val="0000694D"/>
    <w:rsid w:val="00007DC8"/>
    <w:rsid w:val="000113B0"/>
    <w:rsid w:val="000119FC"/>
    <w:rsid w:val="00012AD5"/>
    <w:rsid w:val="00014D3E"/>
    <w:rsid w:val="00017896"/>
    <w:rsid w:val="00020E8F"/>
    <w:rsid w:val="00021605"/>
    <w:rsid w:val="00021C2E"/>
    <w:rsid w:val="0002384F"/>
    <w:rsid w:val="00023C76"/>
    <w:rsid w:val="00025616"/>
    <w:rsid w:val="00025825"/>
    <w:rsid w:val="00025CC1"/>
    <w:rsid w:val="00030212"/>
    <w:rsid w:val="00030273"/>
    <w:rsid w:val="000322B7"/>
    <w:rsid w:val="00032356"/>
    <w:rsid w:val="00033C4E"/>
    <w:rsid w:val="000364B0"/>
    <w:rsid w:val="00036699"/>
    <w:rsid w:val="000377CE"/>
    <w:rsid w:val="00041130"/>
    <w:rsid w:val="000411F6"/>
    <w:rsid w:val="00041C8E"/>
    <w:rsid w:val="0004257C"/>
    <w:rsid w:val="0004300B"/>
    <w:rsid w:val="00043E74"/>
    <w:rsid w:val="00044D02"/>
    <w:rsid w:val="00045E0D"/>
    <w:rsid w:val="0004694C"/>
    <w:rsid w:val="000470EF"/>
    <w:rsid w:val="0005010F"/>
    <w:rsid w:val="000519CD"/>
    <w:rsid w:val="0005323C"/>
    <w:rsid w:val="000538FD"/>
    <w:rsid w:val="00054753"/>
    <w:rsid w:val="0005532E"/>
    <w:rsid w:val="00056169"/>
    <w:rsid w:val="00056AD2"/>
    <w:rsid w:val="000604D5"/>
    <w:rsid w:val="00060575"/>
    <w:rsid w:val="000611C9"/>
    <w:rsid w:val="00061602"/>
    <w:rsid w:val="000620D3"/>
    <w:rsid w:val="00062156"/>
    <w:rsid w:val="000635A6"/>
    <w:rsid w:val="0006669D"/>
    <w:rsid w:val="00070ABB"/>
    <w:rsid w:val="000727C4"/>
    <w:rsid w:val="0007650D"/>
    <w:rsid w:val="00076BFE"/>
    <w:rsid w:val="000802DD"/>
    <w:rsid w:val="000811C2"/>
    <w:rsid w:val="00082B53"/>
    <w:rsid w:val="00083349"/>
    <w:rsid w:val="000839E6"/>
    <w:rsid w:val="00085E4C"/>
    <w:rsid w:val="000915BE"/>
    <w:rsid w:val="00092B6C"/>
    <w:rsid w:val="0009502F"/>
    <w:rsid w:val="000964E4"/>
    <w:rsid w:val="000969F2"/>
    <w:rsid w:val="000979A8"/>
    <w:rsid w:val="000A0C44"/>
    <w:rsid w:val="000A0E57"/>
    <w:rsid w:val="000A0F91"/>
    <w:rsid w:val="000A2EE5"/>
    <w:rsid w:val="000A31C1"/>
    <w:rsid w:val="000A482B"/>
    <w:rsid w:val="000A513D"/>
    <w:rsid w:val="000A63D0"/>
    <w:rsid w:val="000A735C"/>
    <w:rsid w:val="000B09E3"/>
    <w:rsid w:val="000B2605"/>
    <w:rsid w:val="000B2CED"/>
    <w:rsid w:val="000B37FE"/>
    <w:rsid w:val="000B5E7F"/>
    <w:rsid w:val="000B64D4"/>
    <w:rsid w:val="000B6BB1"/>
    <w:rsid w:val="000C06DC"/>
    <w:rsid w:val="000C0B08"/>
    <w:rsid w:val="000C3480"/>
    <w:rsid w:val="000C417A"/>
    <w:rsid w:val="000C5578"/>
    <w:rsid w:val="000C743D"/>
    <w:rsid w:val="000C7FB6"/>
    <w:rsid w:val="000D16CA"/>
    <w:rsid w:val="000D3B53"/>
    <w:rsid w:val="000D4362"/>
    <w:rsid w:val="000D4457"/>
    <w:rsid w:val="000D4ACE"/>
    <w:rsid w:val="000D4C8E"/>
    <w:rsid w:val="000D59D2"/>
    <w:rsid w:val="000D5FF5"/>
    <w:rsid w:val="000D6AC8"/>
    <w:rsid w:val="000D6FCB"/>
    <w:rsid w:val="000D7A7B"/>
    <w:rsid w:val="000E179A"/>
    <w:rsid w:val="000E1E11"/>
    <w:rsid w:val="000E3233"/>
    <w:rsid w:val="000E42B4"/>
    <w:rsid w:val="000E6381"/>
    <w:rsid w:val="000E6EA6"/>
    <w:rsid w:val="000E785E"/>
    <w:rsid w:val="000E7E6C"/>
    <w:rsid w:val="000E7F05"/>
    <w:rsid w:val="000F1D53"/>
    <w:rsid w:val="000F6214"/>
    <w:rsid w:val="000F66CB"/>
    <w:rsid w:val="000F72A9"/>
    <w:rsid w:val="001052D5"/>
    <w:rsid w:val="00105CAF"/>
    <w:rsid w:val="001078E4"/>
    <w:rsid w:val="00107D4D"/>
    <w:rsid w:val="00107D89"/>
    <w:rsid w:val="00110509"/>
    <w:rsid w:val="00110EAA"/>
    <w:rsid w:val="00113117"/>
    <w:rsid w:val="001144DA"/>
    <w:rsid w:val="0011467B"/>
    <w:rsid w:val="00114C1C"/>
    <w:rsid w:val="00114D64"/>
    <w:rsid w:val="00115674"/>
    <w:rsid w:val="00115702"/>
    <w:rsid w:val="00116288"/>
    <w:rsid w:val="00116BCF"/>
    <w:rsid w:val="00116DEB"/>
    <w:rsid w:val="0012134F"/>
    <w:rsid w:val="00121596"/>
    <w:rsid w:val="00124068"/>
    <w:rsid w:val="001244C7"/>
    <w:rsid w:val="00124F5E"/>
    <w:rsid w:val="00125EF4"/>
    <w:rsid w:val="001272F0"/>
    <w:rsid w:val="0012739C"/>
    <w:rsid w:val="001306F6"/>
    <w:rsid w:val="00130A52"/>
    <w:rsid w:val="0013103F"/>
    <w:rsid w:val="00131110"/>
    <w:rsid w:val="001318C5"/>
    <w:rsid w:val="001325DD"/>
    <w:rsid w:val="00134352"/>
    <w:rsid w:val="00137FF7"/>
    <w:rsid w:val="00141275"/>
    <w:rsid w:val="001413AF"/>
    <w:rsid w:val="001435D9"/>
    <w:rsid w:val="00146F40"/>
    <w:rsid w:val="00147072"/>
    <w:rsid w:val="001508B6"/>
    <w:rsid w:val="0015231C"/>
    <w:rsid w:val="00152904"/>
    <w:rsid w:val="00154DB8"/>
    <w:rsid w:val="0015501B"/>
    <w:rsid w:val="0015548E"/>
    <w:rsid w:val="0015683A"/>
    <w:rsid w:val="0015728A"/>
    <w:rsid w:val="00157BF9"/>
    <w:rsid w:val="00157FB0"/>
    <w:rsid w:val="00160297"/>
    <w:rsid w:val="00160383"/>
    <w:rsid w:val="00161CE6"/>
    <w:rsid w:val="00161D0F"/>
    <w:rsid w:val="00162CCA"/>
    <w:rsid w:val="0016566E"/>
    <w:rsid w:val="0016761B"/>
    <w:rsid w:val="00167787"/>
    <w:rsid w:val="001700B1"/>
    <w:rsid w:val="001712DB"/>
    <w:rsid w:val="00172054"/>
    <w:rsid w:val="00172339"/>
    <w:rsid w:val="00172756"/>
    <w:rsid w:val="00172C25"/>
    <w:rsid w:val="00172F6D"/>
    <w:rsid w:val="00173C5D"/>
    <w:rsid w:val="001771B4"/>
    <w:rsid w:val="001775D4"/>
    <w:rsid w:val="0017760B"/>
    <w:rsid w:val="001828F5"/>
    <w:rsid w:val="001829D5"/>
    <w:rsid w:val="00187A0F"/>
    <w:rsid w:val="001915AB"/>
    <w:rsid w:val="001930FF"/>
    <w:rsid w:val="00193DA2"/>
    <w:rsid w:val="001951C0"/>
    <w:rsid w:val="00196A3E"/>
    <w:rsid w:val="001973FF"/>
    <w:rsid w:val="001B02E5"/>
    <w:rsid w:val="001B0425"/>
    <w:rsid w:val="001B08CA"/>
    <w:rsid w:val="001B0B1C"/>
    <w:rsid w:val="001B1619"/>
    <w:rsid w:val="001B3D7F"/>
    <w:rsid w:val="001B5E34"/>
    <w:rsid w:val="001B7C61"/>
    <w:rsid w:val="001C1FCB"/>
    <w:rsid w:val="001C33EF"/>
    <w:rsid w:val="001C749D"/>
    <w:rsid w:val="001D0A70"/>
    <w:rsid w:val="001D1508"/>
    <w:rsid w:val="001D19EA"/>
    <w:rsid w:val="001D2091"/>
    <w:rsid w:val="001D23EF"/>
    <w:rsid w:val="001D39BC"/>
    <w:rsid w:val="001D4370"/>
    <w:rsid w:val="001D45D1"/>
    <w:rsid w:val="001D51B6"/>
    <w:rsid w:val="001D53A7"/>
    <w:rsid w:val="001E0F71"/>
    <w:rsid w:val="001E2FF3"/>
    <w:rsid w:val="001E3A11"/>
    <w:rsid w:val="001E4E2F"/>
    <w:rsid w:val="001E4FB2"/>
    <w:rsid w:val="001E5060"/>
    <w:rsid w:val="001E6041"/>
    <w:rsid w:val="001E7F94"/>
    <w:rsid w:val="001F11E4"/>
    <w:rsid w:val="001F3397"/>
    <w:rsid w:val="001F35E9"/>
    <w:rsid w:val="001F439D"/>
    <w:rsid w:val="001F444B"/>
    <w:rsid w:val="001F6250"/>
    <w:rsid w:val="0020046F"/>
    <w:rsid w:val="00200CB9"/>
    <w:rsid w:val="00201302"/>
    <w:rsid w:val="002022AD"/>
    <w:rsid w:val="00203952"/>
    <w:rsid w:val="00205058"/>
    <w:rsid w:val="0020660A"/>
    <w:rsid w:val="0021070B"/>
    <w:rsid w:val="002111CC"/>
    <w:rsid w:val="00211937"/>
    <w:rsid w:val="00211C53"/>
    <w:rsid w:val="00212A43"/>
    <w:rsid w:val="00212ACA"/>
    <w:rsid w:val="002171FF"/>
    <w:rsid w:val="002176C2"/>
    <w:rsid w:val="002257DE"/>
    <w:rsid w:val="0023033B"/>
    <w:rsid w:val="002310C3"/>
    <w:rsid w:val="0023346B"/>
    <w:rsid w:val="002338BE"/>
    <w:rsid w:val="00234025"/>
    <w:rsid w:val="002358C4"/>
    <w:rsid w:val="00235D28"/>
    <w:rsid w:val="0023722D"/>
    <w:rsid w:val="00240847"/>
    <w:rsid w:val="002416FB"/>
    <w:rsid w:val="00241C1B"/>
    <w:rsid w:val="0024447F"/>
    <w:rsid w:val="00244D96"/>
    <w:rsid w:val="00245746"/>
    <w:rsid w:val="00245C73"/>
    <w:rsid w:val="002479F9"/>
    <w:rsid w:val="0025023D"/>
    <w:rsid w:val="00250481"/>
    <w:rsid w:val="002519AB"/>
    <w:rsid w:val="002539BC"/>
    <w:rsid w:val="0025535C"/>
    <w:rsid w:val="002553D9"/>
    <w:rsid w:val="002575AD"/>
    <w:rsid w:val="00260EE3"/>
    <w:rsid w:val="00261226"/>
    <w:rsid w:val="00261DA6"/>
    <w:rsid w:val="00262D6E"/>
    <w:rsid w:val="0026310F"/>
    <w:rsid w:val="0026431D"/>
    <w:rsid w:val="00272389"/>
    <w:rsid w:val="00273A24"/>
    <w:rsid w:val="00273A97"/>
    <w:rsid w:val="00274BA7"/>
    <w:rsid w:val="0027544F"/>
    <w:rsid w:val="00283D4D"/>
    <w:rsid w:val="00285915"/>
    <w:rsid w:val="00292564"/>
    <w:rsid w:val="00292EF3"/>
    <w:rsid w:val="00293261"/>
    <w:rsid w:val="00296153"/>
    <w:rsid w:val="002973BF"/>
    <w:rsid w:val="002A04BE"/>
    <w:rsid w:val="002A04E6"/>
    <w:rsid w:val="002A0B74"/>
    <w:rsid w:val="002A1ED5"/>
    <w:rsid w:val="002A2AA7"/>
    <w:rsid w:val="002A5D24"/>
    <w:rsid w:val="002A64C2"/>
    <w:rsid w:val="002A7D6F"/>
    <w:rsid w:val="002B2FD0"/>
    <w:rsid w:val="002B3332"/>
    <w:rsid w:val="002B56C0"/>
    <w:rsid w:val="002B5A61"/>
    <w:rsid w:val="002B60A2"/>
    <w:rsid w:val="002B649C"/>
    <w:rsid w:val="002B652A"/>
    <w:rsid w:val="002B6C76"/>
    <w:rsid w:val="002B6EBB"/>
    <w:rsid w:val="002B7347"/>
    <w:rsid w:val="002B7590"/>
    <w:rsid w:val="002C0737"/>
    <w:rsid w:val="002C08D0"/>
    <w:rsid w:val="002C0A56"/>
    <w:rsid w:val="002C0C75"/>
    <w:rsid w:val="002C2843"/>
    <w:rsid w:val="002C37DB"/>
    <w:rsid w:val="002C4CA9"/>
    <w:rsid w:val="002C53EF"/>
    <w:rsid w:val="002D03F7"/>
    <w:rsid w:val="002D1E2A"/>
    <w:rsid w:val="002D1F82"/>
    <w:rsid w:val="002D4AA2"/>
    <w:rsid w:val="002D5208"/>
    <w:rsid w:val="002D6887"/>
    <w:rsid w:val="002D6E63"/>
    <w:rsid w:val="002D7075"/>
    <w:rsid w:val="002D7D9C"/>
    <w:rsid w:val="002E0FC9"/>
    <w:rsid w:val="002E1E27"/>
    <w:rsid w:val="002E45B1"/>
    <w:rsid w:val="002E598E"/>
    <w:rsid w:val="002E5B65"/>
    <w:rsid w:val="002E71DF"/>
    <w:rsid w:val="002E7295"/>
    <w:rsid w:val="002E7764"/>
    <w:rsid w:val="002E7F75"/>
    <w:rsid w:val="002F2208"/>
    <w:rsid w:val="002F25C8"/>
    <w:rsid w:val="002F42CB"/>
    <w:rsid w:val="002F616D"/>
    <w:rsid w:val="002F67A0"/>
    <w:rsid w:val="002F6A56"/>
    <w:rsid w:val="002F7195"/>
    <w:rsid w:val="003000D2"/>
    <w:rsid w:val="00302145"/>
    <w:rsid w:val="00302C24"/>
    <w:rsid w:val="00302C59"/>
    <w:rsid w:val="003034A7"/>
    <w:rsid w:val="00303FFC"/>
    <w:rsid w:val="00304B16"/>
    <w:rsid w:val="00307AAF"/>
    <w:rsid w:val="003115EF"/>
    <w:rsid w:val="00311665"/>
    <w:rsid w:val="003117EF"/>
    <w:rsid w:val="003119A5"/>
    <w:rsid w:val="00312300"/>
    <w:rsid w:val="00315A28"/>
    <w:rsid w:val="003161AD"/>
    <w:rsid w:val="00317546"/>
    <w:rsid w:val="003200E4"/>
    <w:rsid w:val="00320234"/>
    <w:rsid w:val="00322DDA"/>
    <w:rsid w:val="00324EB6"/>
    <w:rsid w:val="00325484"/>
    <w:rsid w:val="00326232"/>
    <w:rsid w:val="00327AE6"/>
    <w:rsid w:val="00331B1D"/>
    <w:rsid w:val="00331EAE"/>
    <w:rsid w:val="00332895"/>
    <w:rsid w:val="0033516A"/>
    <w:rsid w:val="0033734E"/>
    <w:rsid w:val="00337798"/>
    <w:rsid w:val="003377C9"/>
    <w:rsid w:val="00341389"/>
    <w:rsid w:val="0034201C"/>
    <w:rsid w:val="003438F5"/>
    <w:rsid w:val="00351063"/>
    <w:rsid w:val="003525FF"/>
    <w:rsid w:val="00353BE3"/>
    <w:rsid w:val="00355276"/>
    <w:rsid w:val="003566D2"/>
    <w:rsid w:val="003608FB"/>
    <w:rsid w:val="00360D80"/>
    <w:rsid w:val="00362A81"/>
    <w:rsid w:val="00362ED9"/>
    <w:rsid w:val="00363126"/>
    <w:rsid w:val="00363220"/>
    <w:rsid w:val="00364418"/>
    <w:rsid w:val="00367511"/>
    <w:rsid w:val="003676F1"/>
    <w:rsid w:val="00367B22"/>
    <w:rsid w:val="003700B5"/>
    <w:rsid w:val="00370F46"/>
    <w:rsid w:val="00373201"/>
    <w:rsid w:val="00373D7D"/>
    <w:rsid w:val="00376FA3"/>
    <w:rsid w:val="00382F2C"/>
    <w:rsid w:val="0038486C"/>
    <w:rsid w:val="0038525C"/>
    <w:rsid w:val="0039004D"/>
    <w:rsid w:val="00390CF8"/>
    <w:rsid w:val="003910CB"/>
    <w:rsid w:val="00392EEA"/>
    <w:rsid w:val="00393086"/>
    <w:rsid w:val="003931A4"/>
    <w:rsid w:val="00393B99"/>
    <w:rsid w:val="00394525"/>
    <w:rsid w:val="003A1187"/>
    <w:rsid w:val="003A5ECD"/>
    <w:rsid w:val="003A7A72"/>
    <w:rsid w:val="003B1064"/>
    <w:rsid w:val="003B1466"/>
    <w:rsid w:val="003B4521"/>
    <w:rsid w:val="003B4DBC"/>
    <w:rsid w:val="003C45AD"/>
    <w:rsid w:val="003C4BE1"/>
    <w:rsid w:val="003C6D57"/>
    <w:rsid w:val="003C6FC8"/>
    <w:rsid w:val="003D138E"/>
    <w:rsid w:val="003D1C84"/>
    <w:rsid w:val="003D3838"/>
    <w:rsid w:val="003D4A45"/>
    <w:rsid w:val="003D69FB"/>
    <w:rsid w:val="003D6B51"/>
    <w:rsid w:val="003D7385"/>
    <w:rsid w:val="003E0AA6"/>
    <w:rsid w:val="003E111A"/>
    <w:rsid w:val="003E298F"/>
    <w:rsid w:val="003E2FF1"/>
    <w:rsid w:val="003E389D"/>
    <w:rsid w:val="003E4989"/>
    <w:rsid w:val="003E4E3C"/>
    <w:rsid w:val="003E5061"/>
    <w:rsid w:val="003E5D99"/>
    <w:rsid w:val="003E6DC8"/>
    <w:rsid w:val="003F193F"/>
    <w:rsid w:val="003F29A5"/>
    <w:rsid w:val="003F2CA5"/>
    <w:rsid w:val="003F2F21"/>
    <w:rsid w:val="003F40A4"/>
    <w:rsid w:val="003F58D4"/>
    <w:rsid w:val="003F5911"/>
    <w:rsid w:val="003F5DBB"/>
    <w:rsid w:val="003F6BAC"/>
    <w:rsid w:val="003F6F43"/>
    <w:rsid w:val="004006D2"/>
    <w:rsid w:val="00402BAD"/>
    <w:rsid w:val="004053C8"/>
    <w:rsid w:val="00405ADB"/>
    <w:rsid w:val="00405C87"/>
    <w:rsid w:val="00405FE8"/>
    <w:rsid w:val="0040714E"/>
    <w:rsid w:val="004105E1"/>
    <w:rsid w:val="00413A80"/>
    <w:rsid w:val="0041407F"/>
    <w:rsid w:val="00415E4D"/>
    <w:rsid w:val="004210F8"/>
    <w:rsid w:val="004220C8"/>
    <w:rsid w:val="004278D1"/>
    <w:rsid w:val="00431882"/>
    <w:rsid w:val="00431B2F"/>
    <w:rsid w:val="0043233D"/>
    <w:rsid w:val="0043500B"/>
    <w:rsid w:val="0043502A"/>
    <w:rsid w:val="00436521"/>
    <w:rsid w:val="0044071D"/>
    <w:rsid w:val="00440C79"/>
    <w:rsid w:val="00441AF6"/>
    <w:rsid w:val="00441F38"/>
    <w:rsid w:val="00442B99"/>
    <w:rsid w:val="004446F8"/>
    <w:rsid w:val="004456A4"/>
    <w:rsid w:val="00445754"/>
    <w:rsid w:val="0045196B"/>
    <w:rsid w:val="00452B7D"/>
    <w:rsid w:val="00452D12"/>
    <w:rsid w:val="00452FEE"/>
    <w:rsid w:val="0045751B"/>
    <w:rsid w:val="004575AA"/>
    <w:rsid w:val="004602F8"/>
    <w:rsid w:val="00461E88"/>
    <w:rsid w:val="00461F21"/>
    <w:rsid w:val="004620EB"/>
    <w:rsid w:val="004624C7"/>
    <w:rsid w:val="0046340D"/>
    <w:rsid w:val="00464045"/>
    <w:rsid w:val="00464E8B"/>
    <w:rsid w:val="00464F49"/>
    <w:rsid w:val="00465CE9"/>
    <w:rsid w:val="00465DBE"/>
    <w:rsid w:val="004665A1"/>
    <w:rsid w:val="0046688E"/>
    <w:rsid w:val="00466892"/>
    <w:rsid w:val="00466A3D"/>
    <w:rsid w:val="00467486"/>
    <w:rsid w:val="00470DBC"/>
    <w:rsid w:val="004711D5"/>
    <w:rsid w:val="0047218D"/>
    <w:rsid w:val="0047280C"/>
    <w:rsid w:val="00472F37"/>
    <w:rsid w:val="0047306E"/>
    <w:rsid w:val="004769F3"/>
    <w:rsid w:val="0047785E"/>
    <w:rsid w:val="00480DEA"/>
    <w:rsid w:val="00481E90"/>
    <w:rsid w:val="00482247"/>
    <w:rsid w:val="0048276A"/>
    <w:rsid w:val="00483492"/>
    <w:rsid w:val="0048442B"/>
    <w:rsid w:val="00486475"/>
    <w:rsid w:val="00486FA6"/>
    <w:rsid w:val="00487969"/>
    <w:rsid w:val="00487A40"/>
    <w:rsid w:val="00491DFD"/>
    <w:rsid w:val="0049325E"/>
    <w:rsid w:val="00493B08"/>
    <w:rsid w:val="00495562"/>
    <w:rsid w:val="00495635"/>
    <w:rsid w:val="00496CEE"/>
    <w:rsid w:val="00497DF6"/>
    <w:rsid w:val="004A0AA9"/>
    <w:rsid w:val="004A3503"/>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0B2C"/>
    <w:rsid w:val="004D2445"/>
    <w:rsid w:val="004D4C89"/>
    <w:rsid w:val="004E084E"/>
    <w:rsid w:val="004E20E7"/>
    <w:rsid w:val="004E3B15"/>
    <w:rsid w:val="004E5897"/>
    <w:rsid w:val="004E6160"/>
    <w:rsid w:val="004E6D88"/>
    <w:rsid w:val="004F2FF9"/>
    <w:rsid w:val="004F498A"/>
    <w:rsid w:val="004F4C96"/>
    <w:rsid w:val="004F4F11"/>
    <w:rsid w:val="004F5FC2"/>
    <w:rsid w:val="005020F5"/>
    <w:rsid w:val="00502B1E"/>
    <w:rsid w:val="00503F22"/>
    <w:rsid w:val="00506586"/>
    <w:rsid w:val="005102F5"/>
    <w:rsid w:val="00510903"/>
    <w:rsid w:val="0051122E"/>
    <w:rsid w:val="0051146D"/>
    <w:rsid w:val="0051206E"/>
    <w:rsid w:val="00512E65"/>
    <w:rsid w:val="00513B68"/>
    <w:rsid w:val="00515D2C"/>
    <w:rsid w:val="00515F83"/>
    <w:rsid w:val="00517C5C"/>
    <w:rsid w:val="00520759"/>
    <w:rsid w:val="00520AF5"/>
    <w:rsid w:val="00520B32"/>
    <w:rsid w:val="005216C4"/>
    <w:rsid w:val="00521763"/>
    <w:rsid w:val="00524A0A"/>
    <w:rsid w:val="00525774"/>
    <w:rsid w:val="00525D6F"/>
    <w:rsid w:val="005260E1"/>
    <w:rsid w:val="00526C7F"/>
    <w:rsid w:val="00530DC7"/>
    <w:rsid w:val="0053122A"/>
    <w:rsid w:val="00531DE0"/>
    <w:rsid w:val="00532CFE"/>
    <w:rsid w:val="00535F00"/>
    <w:rsid w:val="00536D7F"/>
    <w:rsid w:val="0053701A"/>
    <w:rsid w:val="00537F40"/>
    <w:rsid w:val="005400C1"/>
    <w:rsid w:val="00542D58"/>
    <w:rsid w:val="0054574C"/>
    <w:rsid w:val="00546A37"/>
    <w:rsid w:val="00547CFF"/>
    <w:rsid w:val="00547F58"/>
    <w:rsid w:val="00550DB5"/>
    <w:rsid w:val="00550DF1"/>
    <w:rsid w:val="005558DD"/>
    <w:rsid w:val="00556114"/>
    <w:rsid w:val="00556845"/>
    <w:rsid w:val="005618B5"/>
    <w:rsid w:val="00561C11"/>
    <w:rsid w:val="00562533"/>
    <w:rsid w:val="005628E1"/>
    <w:rsid w:val="00563A8A"/>
    <w:rsid w:val="0056558B"/>
    <w:rsid w:val="00566142"/>
    <w:rsid w:val="00566941"/>
    <w:rsid w:val="00570880"/>
    <w:rsid w:val="00572A7C"/>
    <w:rsid w:val="005746B8"/>
    <w:rsid w:val="00575198"/>
    <w:rsid w:val="00580C6C"/>
    <w:rsid w:val="0058348B"/>
    <w:rsid w:val="005838E6"/>
    <w:rsid w:val="005849D6"/>
    <w:rsid w:val="005854B4"/>
    <w:rsid w:val="00586A59"/>
    <w:rsid w:val="00587049"/>
    <w:rsid w:val="00587B31"/>
    <w:rsid w:val="005912AE"/>
    <w:rsid w:val="00591BA7"/>
    <w:rsid w:val="005928BC"/>
    <w:rsid w:val="0059544B"/>
    <w:rsid w:val="005956FA"/>
    <w:rsid w:val="005A093A"/>
    <w:rsid w:val="005A170E"/>
    <w:rsid w:val="005A2176"/>
    <w:rsid w:val="005A27E6"/>
    <w:rsid w:val="005A2C4B"/>
    <w:rsid w:val="005A6A46"/>
    <w:rsid w:val="005B2AAD"/>
    <w:rsid w:val="005B5307"/>
    <w:rsid w:val="005B5AD7"/>
    <w:rsid w:val="005B7537"/>
    <w:rsid w:val="005C0199"/>
    <w:rsid w:val="005C0380"/>
    <w:rsid w:val="005C064B"/>
    <w:rsid w:val="005C0A84"/>
    <w:rsid w:val="005C0BA3"/>
    <w:rsid w:val="005C0CEB"/>
    <w:rsid w:val="005C14ED"/>
    <w:rsid w:val="005C22CE"/>
    <w:rsid w:val="005C3ACB"/>
    <w:rsid w:val="005C420B"/>
    <w:rsid w:val="005C4969"/>
    <w:rsid w:val="005C529A"/>
    <w:rsid w:val="005C66A7"/>
    <w:rsid w:val="005C6825"/>
    <w:rsid w:val="005C71C1"/>
    <w:rsid w:val="005D0040"/>
    <w:rsid w:val="005D00D9"/>
    <w:rsid w:val="005D25F1"/>
    <w:rsid w:val="005D31DC"/>
    <w:rsid w:val="005D3D84"/>
    <w:rsid w:val="005D3F7C"/>
    <w:rsid w:val="005D5094"/>
    <w:rsid w:val="005D562E"/>
    <w:rsid w:val="005D5EAE"/>
    <w:rsid w:val="005D6728"/>
    <w:rsid w:val="005D6C6A"/>
    <w:rsid w:val="005E12DB"/>
    <w:rsid w:val="005E2582"/>
    <w:rsid w:val="005E3652"/>
    <w:rsid w:val="005E385F"/>
    <w:rsid w:val="005E5321"/>
    <w:rsid w:val="005E6ED5"/>
    <w:rsid w:val="005F11B8"/>
    <w:rsid w:val="005F185B"/>
    <w:rsid w:val="00600B55"/>
    <w:rsid w:val="00601365"/>
    <w:rsid w:val="00601CB6"/>
    <w:rsid w:val="00602A2A"/>
    <w:rsid w:val="00604071"/>
    <w:rsid w:val="00604B0B"/>
    <w:rsid w:val="00604F17"/>
    <w:rsid w:val="00606CBD"/>
    <w:rsid w:val="00607672"/>
    <w:rsid w:val="00607F29"/>
    <w:rsid w:val="006103E0"/>
    <w:rsid w:val="006121CA"/>
    <w:rsid w:val="006122C1"/>
    <w:rsid w:val="0061343F"/>
    <w:rsid w:val="0061457F"/>
    <w:rsid w:val="00614B17"/>
    <w:rsid w:val="00615A96"/>
    <w:rsid w:val="0061601E"/>
    <w:rsid w:val="00616D11"/>
    <w:rsid w:val="006177BD"/>
    <w:rsid w:val="0062181B"/>
    <w:rsid w:val="00621CCE"/>
    <w:rsid w:val="00622855"/>
    <w:rsid w:val="00623ED4"/>
    <w:rsid w:val="00624B00"/>
    <w:rsid w:val="00624D2D"/>
    <w:rsid w:val="00624DA8"/>
    <w:rsid w:val="00625488"/>
    <w:rsid w:val="00625BCC"/>
    <w:rsid w:val="00625E59"/>
    <w:rsid w:val="00630088"/>
    <w:rsid w:val="006305D4"/>
    <w:rsid w:val="0063061D"/>
    <w:rsid w:val="00630815"/>
    <w:rsid w:val="0063168C"/>
    <w:rsid w:val="00631F81"/>
    <w:rsid w:val="0063349C"/>
    <w:rsid w:val="00636506"/>
    <w:rsid w:val="00637C69"/>
    <w:rsid w:val="00642FC7"/>
    <w:rsid w:val="0064337C"/>
    <w:rsid w:val="00643BA0"/>
    <w:rsid w:val="00643D85"/>
    <w:rsid w:val="00644EDD"/>
    <w:rsid w:val="00645947"/>
    <w:rsid w:val="00646BD3"/>
    <w:rsid w:val="00647FAB"/>
    <w:rsid w:val="006508E1"/>
    <w:rsid w:val="00651402"/>
    <w:rsid w:val="00651620"/>
    <w:rsid w:val="00651939"/>
    <w:rsid w:val="00652058"/>
    <w:rsid w:val="00652560"/>
    <w:rsid w:val="00652D68"/>
    <w:rsid w:val="0065488F"/>
    <w:rsid w:val="00655C3E"/>
    <w:rsid w:val="006602BB"/>
    <w:rsid w:val="006609C9"/>
    <w:rsid w:val="006612B4"/>
    <w:rsid w:val="00661C9F"/>
    <w:rsid w:val="0066664C"/>
    <w:rsid w:val="00666D2C"/>
    <w:rsid w:val="0066763B"/>
    <w:rsid w:val="00667851"/>
    <w:rsid w:val="00671A26"/>
    <w:rsid w:val="00673ED7"/>
    <w:rsid w:val="006746CC"/>
    <w:rsid w:val="0067704D"/>
    <w:rsid w:val="00677C95"/>
    <w:rsid w:val="0068015C"/>
    <w:rsid w:val="006827F2"/>
    <w:rsid w:val="00682B13"/>
    <w:rsid w:val="006839BB"/>
    <w:rsid w:val="00685D5D"/>
    <w:rsid w:val="0068756B"/>
    <w:rsid w:val="006903C3"/>
    <w:rsid w:val="0069089C"/>
    <w:rsid w:val="006913B4"/>
    <w:rsid w:val="00692048"/>
    <w:rsid w:val="0069209F"/>
    <w:rsid w:val="0069599A"/>
    <w:rsid w:val="00696553"/>
    <w:rsid w:val="006A0074"/>
    <w:rsid w:val="006A0161"/>
    <w:rsid w:val="006A0CAA"/>
    <w:rsid w:val="006A2223"/>
    <w:rsid w:val="006A239D"/>
    <w:rsid w:val="006A515A"/>
    <w:rsid w:val="006A631E"/>
    <w:rsid w:val="006A793B"/>
    <w:rsid w:val="006B071F"/>
    <w:rsid w:val="006B081E"/>
    <w:rsid w:val="006B205B"/>
    <w:rsid w:val="006B20F8"/>
    <w:rsid w:val="006B2EE5"/>
    <w:rsid w:val="006B37DD"/>
    <w:rsid w:val="006B55D4"/>
    <w:rsid w:val="006B68D6"/>
    <w:rsid w:val="006B6B9E"/>
    <w:rsid w:val="006C0F8E"/>
    <w:rsid w:val="006C1F30"/>
    <w:rsid w:val="006C2342"/>
    <w:rsid w:val="006C3002"/>
    <w:rsid w:val="006C361F"/>
    <w:rsid w:val="006C42ED"/>
    <w:rsid w:val="006C4ABF"/>
    <w:rsid w:val="006C5FD9"/>
    <w:rsid w:val="006C6CB1"/>
    <w:rsid w:val="006C6F4E"/>
    <w:rsid w:val="006C725F"/>
    <w:rsid w:val="006D06B4"/>
    <w:rsid w:val="006D0710"/>
    <w:rsid w:val="006D0818"/>
    <w:rsid w:val="006D31A1"/>
    <w:rsid w:val="006D3C28"/>
    <w:rsid w:val="006D406E"/>
    <w:rsid w:val="006E14C9"/>
    <w:rsid w:val="006E1D60"/>
    <w:rsid w:val="006E2619"/>
    <w:rsid w:val="006E2813"/>
    <w:rsid w:val="006E5828"/>
    <w:rsid w:val="006E78A0"/>
    <w:rsid w:val="006F009C"/>
    <w:rsid w:val="006F1201"/>
    <w:rsid w:val="006F17A9"/>
    <w:rsid w:val="006F31B0"/>
    <w:rsid w:val="006F3443"/>
    <w:rsid w:val="006F4488"/>
    <w:rsid w:val="006F45B5"/>
    <w:rsid w:val="006F576C"/>
    <w:rsid w:val="006F6BFA"/>
    <w:rsid w:val="006F7425"/>
    <w:rsid w:val="00703434"/>
    <w:rsid w:val="007046F5"/>
    <w:rsid w:val="00704787"/>
    <w:rsid w:val="00704DCF"/>
    <w:rsid w:val="00704F23"/>
    <w:rsid w:val="0070776A"/>
    <w:rsid w:val="00707D03"/>
    <w:rsid w:val="0071104C"/>
    <w:rsid w:val="00714AF0"/>
    <w:rsid w:val="007175A3"/>
    <w:rsid w:val="00717F0C"/>
    <w:rsid w:val="00721191"/>
    <w:rsid w:val="007222F0"/>
    <w:rsid w:val="007239D8"/>
    <w:rsid w:val="00725DE2"/>
    <w:rsid w:val="00730A2F"/>
    <w:rsid w:val="00731C4C"/>
    <w:rsid w:val="007338A1"/>
    <w:rsid w:val="00734B3F"/>
    <w:rsid w:val="00735B29"/>
    <w:rsid w:val="00735E79"/>
    <w:rsid w:val="00735FA5"/>
    <w:rsid w:val="00736B17"/>
    <w:rsid w:val="0073714E"/>
    <w:rsid w:val="007410F5"/>
    <w:rsid w:val="00744DC5"/>
    <w:rsid w:val="00746E24"/>
    <w:rsid w:val="0074773B"/>
    <w:rsid w:val="007502D3"/>
    <w:rsid w:val="00750F34"/>
    <w:rsid w:val="0075380D"/>
    <w:rsid w:val="00753D9C"/>
    <w:rsid w:val="00755F71"/>
    <w:rsid w:val="00757090"/>
    <w:rsid w:val="0076083A"/>
    <w:rsid w:val="00760B45"/>
    <w:rsid w:val="00761E7A"/>
    <w:rsid w:val="007620B0"/>
    <w:rsid w:val="00764742"/>
    <w:rsid w:val="0076547C"/>
    <w:rsid w:val="00765F76"/>
    <w:rsid w:val="0076630B"/>
    <w:rsid w:val="00766B86"/>
    <w:rsid w:val="00770D25"/>
    <w:rsid w:val="007726AA"/>
    <w:rsid w:val="00772A44"/>
    <w:rsid w:val="00772E19"/>
    <w:rsid w:val="00773258"/>
    <w:rsid w:val="0077483C"/>
    <w:rsid w:val="007808F4"/>
    <w:rsid w:val="007815C0"/>
    <w:rsid w:val="007820AC"/>
    <w:rsid w:val="0078338D"/>
    <w:rsid w:val="007839B6"/>
    <w:rsid w:val="0078497C"/>
    <w:rsid w:val="007925FD"/>
    <w:rsid w:val="00792C24"/>
    <w:rsid w:val="00792CC5"/>
    <w:rsid w:val="0079477F"/>
    <w:rsid w:val="007948C3"/>
    <w:rsid w:val="0079520C"/>
    <w:rsid w:val="0079570A"/>
    <w:rsid w:val="00795C0D"/>
    <w:rsid w:val="00795CB1"/>
    <w:rsid w:val="0079638F"/>
    <w:rsid w:val="00797A13"/>
    <w:rsid w:val="00797ADC"/>
    <w:rsid w:val="007A0FFF"/>
    <w:rsid w:val="007A1434"/>
    <w:rsid w:val="007A37D8"/>
    <w:rsid w:val="007A411A"/>
    <w:rsid w:val="007A4249"/>
    <w:rsid w:val="007A4C7B"/>
    <w:rsid w:val="007A4E05"/>
    <w:rsid w:val="007A53DE"/>
    <w:rsid w:val="007A54FF"/>
    <w:rsid w:val="007A59C8"/>
    <w:rsid w:val="007A5DE7"/>
    <w:rsid w:val="007A617D"/>
    <w:rsid w:val="007A641A"/>
    <w:rsid w:val="007A6953"/>
    <w:rsid w:val="007A6AF7"/>
    <w:rsid w:val="007B022D"/>
    <w:rsid w:val="007B03C1"/>
    <w:rsid w:val="007B04CB"/>
    <w:rsid w:val="007B14EB"/>
    <w:rsid w:val="007B2245"/>
    <w:rsid w:val="007B5AA2"/>
    <w:rsid w:val="007B6188"/>
    <w:rsid w:val="007B7445"/>
    <w:rsid w:val="007B78A7"/>
    <w:rsid w:val="007C0DFF"/>
    <w:rsid w:val="007C1441"/>
    <w:rsid w:val="007C2197"/>
    <w:rsid w:val="007C273E"/>
    <w:rsid w:val="007D0409"/>
    <w:rsid w:val="007D06DB"/>
    <w:rsid w:val="007D19CA"/>
    <w:rsid w:val="007D1CC3"/>
    <w:rsid w:val="007D311A"/>
    <w:rsid w:val="007D4D03"/>
    <w:rsid w:val="007D5790"/>
    <w:rsid w:val="007D7316"/>
    <w:rsid w:val="007E1695"/>
    <w:rsid w:val="007E198B"/>
    <w:rsid w:val="007E2751"/>
    <w:rsid w:val="007E3601"/>
    <w:rsid w:val="007E3EDE"/>
    <w:rsid w:val="007E4000"/>
    <w:rsid w:val="007E46F8"/>
    <w:rsid w:val="007E51F7"/>
    <w:rsid w:val="007E5351"/>
    <w:rsid w:val="007E613C"/>
    <w:rsid w:val="007E6B08"/>
    <w:rsid w:val="007E7F29"/>
    <w:rsid w:val="007F09E5"/>
    <w:rsid w:val="007F3793"/>
    <w:rsid w:val="007F3C30"/>
    <w:rsid w:val="007F437C"/>
    <w:rsid w:val="007F47FF"/>
    <w:rsid w:val="007F661B"/>
    <w:rsid w:val="00800377"/>
    <w:rsid w:val="00800598"/>
    <w:rsid w:val="008005AC"/>
    <w:rsid w:val="00801002"/>
    <w:rsid w:val="008044EE"/>
    <w:rsid w:val="00804D49"/>
    <w:rsid w:val="00804FEC"/>
    <w:rsid w:val="0080563F"/>
    <w:rsid w:val="00806EEF"/>
    <w:rsid w:val="00810620"/>
    <w:rsid w:val="00810AF9"/>
    <w:rsid w:val="0081213D"/>
    <w:rsid w:val="00814BFC"/>
    <w:rsid w:val="00814F75"/>
    <w:rsid w:val="0081600C"/>
    <w:rsid w:val="00816A41"/>
    <w:rsid w:val="00816B3E"/>
    <w:rsid w:val="00820042"/>
    <w:rsid w:val="00822854"/>
    <w:rsid w:val="00823CA9"/>
    <w:rsid w:val="00823DF7"/>
    <w:rsid w:val="008245D8"/>
    <w:rsid w:val="00826B69"/>
    <w:rsid w:val="0082731C"/>
    <w:rsid w:val="00830CBB"/>
    <w:rsid w:val="00832754"/>
    <w:rsid w:val="00832A78"/>
    <w:rsid w:val="008338AD"/>
    <w:rsid w:val="008350E0"/>
    <w:rsid w:val="008350F2"/>
    <w:rsid w:val="008364E7"/>
    <w:rsid w:val="008415E7"/>
    <w:rsid w:val="00841963"/>
    <w:rsid w:val="00842BF2"/>
    <w:rsid w:val="00842F17"/>
    <w:rsid w:val="00843D2F"/>
    <w:rsid w:val="008441F8"/>
    <w:rsid w:val="008443A9"/>
    <w:rsid w:val="0084473B"/>
    <w:rsid w:val="00844C1D"/>
    <w:rsid w:val="00846B88"/>
    <w:rsid w:val="00847EAB"/>
    <w:rsid w:val="008507B7"/>
    <w:rsid w:val="00851D17"/>
    <w:rsid w:val="00853216"/>
    <w:rsid w:val="00855BA7"/>
    <w:rsid w:val="00856598"/>
    <w:rsid w:val="0086226A"/>
    <w:rsid w:val="008623C3"/>
    <w:rsid w:val="008626EB"/>
    <w:rsid w:val="00862EA1"/>
    <w:rsid w:val="00864771"/>
    <w:rsid w:val="0086507C"/>
    <w:rsid w:val="00866AE9"/>
    <w:rsid w:val="00872807"/>
    <w:rsid w:val="008730FC"/>
    <w:rsid w:val="0087577D"/>
    <w:rsid w:val="00875BB4"/>
    <w:rsid w:val="0088090B"/>
    <w:rsid w:val="00880BFD"/>
    <w:rsid w:val="00882058"/>
    <w:rsid w:val="00882A1B"/>
    <w:rsid w:val="00882AB5"/>
    <w:rsid w:val="0088421F"/>
    <w:rsid w:val="00885538"/>
    <w:rsid w:val="00887A03"/>
    <w:rsid w:val="00890086"/>
    <w:rsid w:val="00895373"/>
    <w:rsid w:val="0089614D"/>
    <w:rsid w:val="008962E0"/>
    <w:rsid w:val="008A1FE8"/>
    <w:rsid w:val="008A3187"/>
    <w:rsid w:val="008A3A08"/>
    <w:rsid w:val="008A43BB"/>
    <w:rsid w:val="008A445E"/>
    <w:rsid w:val="008B01E4"/>
    <w:rsid w:val="008B0D80"/>
    <w:rsid w:val="008B12E6"/>
    <w:rsid w:val="008B19EA"/>
    <w:rsid w:val="008B3B57"/>
    <w:rsid w:val="008B5507"/>
    <w:rsid w:val="008B64F6"/>
    <w:rsid w:val="008C11F0"/>
    <w:rsid w:val="008C1724"/>
    <w:rsid w:val="008C2660"/>
    <w:rsid w:val="008C33CA"/>
    <w:rsid w:val="008C4674"/>
    <w:rsid w:val="008C7159"/>
    <w:rsid w:val="008D0E55"/>
    <w:rsid w:val="008D11A7"/>
    <w:rsid w:val="008D23C7"/>
    <w:rsid w:val="008D2441"/>
    <w:rsid w:val="008D3643"/>
    <w:rsid w:val="008D3E42"/>
    <w:rsid w:val="008D4A58"/>
    <w:rsid w:val="008D4B63"/>
    <w:rsid w:val="008D687F"/>
    <w:rsid w:val="008D6F48"/>
    <w:rsid w:val="008D7A5F"/>
    <w:rsid w:val="008E0B0A"/>
    <w:rsid w:val="008E0D06"/>
    <w:rsid w:val="008E0DE1"/>
    <w:rsid w:val="008E130E"/>
    <w:rsid w:val="008E2EB8"/>
    <w:rsid w:val="008E38F2"/>
    <w:rsid w:val="008E39D3"/>
    <w:rsid w:val="008E5E4A"/>
    <w:rsid w:val="008E6550"/>
    <w:rsid w:val="008E72AA"/>
    <w:rsid w:val="008E7400"/>
    <w:rsid w:val="008E7D99"/>
    <w:rsid w:val="008F1221"/>
    <w:rsid w:val="008F1399"/>
    <w:rsid w:val="008F214A"/>
    <w:rsid w:val="008F2FAA"/>
    <w:rsid w:val="008F34A6"/>
    <w:rsid w:val="0090115E"/>
    <w:rsid w:val="00901D34"/>
    <w:rsid w:val="00901DC8"/>
    <w:rsid w:val="00903326"/>
    <w:rsid w:val="00903B2A"/>
    <w:rsid w:val="00904389"/>
    <w:rsid w:val="00910646"/>
    <w:rsid w:val="00910961"/>
    <w:rsid w:val="009132E3"/>
    <w:rsid w:val="009132FB"/>
    <w:rsid w:val="00913A3F"/>
    <w:rsid w:val="00913D4D"/>
    <w:rsid w:val="00914C63"/>
    <w:rsid w:val="00917B46"/>
    <w:rsid w:val="00920626"/>
    <w:rsid w:val="009248F8"/>
    <w:rsid w:val="0092578F"/>
    <w:rsid w:val="00925FD8"/>
    <w:rsid w:val="00926B28"/>
    <w:rsid w:val="009307DD"/>
    <w:rsid w:val="0093525D"/>
    <w:rsid w:val="00937F02"/>
    <w:rsid w:val="00940852"/>
    <w:rsid w:val="0094155D"/>
    <w:rsid w:val="00944154"/>
    <w:rsid w:val="00944259"/>
    <w:rsid w:val="00944CD0"/>
    <w:rsid w:val="00946A0E"/>
    <w:rsid w:val="00946FA0"/>
    <w:rsid w:val="009475F4"/>
    <w:rsid w:val="009539FF"/>
    <w:rsid w:val="00954D43"/>
    <w:rsid w:val="00956341"/>
    <w:rsid w:val="00957AC3"/>
    <w:rsid w:val="00960420"/>
    <w:rsid w:val="009609C2"/>
    <w:rsid w:val="0096116F"/>
    <w:rsid w:val="00965288"/>
    <w:rsid w:val="00966AEC"/>
    <w:rsid w:val="00967652"/>
    <w:rsid w:val="0097035B"/>
    <w:rsid w:val="00970EB4"/>
    <w:rsid w:val="009730B1"/>
    <w:rsid w:val="00974701"/>
    <w:rsid w:val="00974A68"/>
    <w:rsid w:val="00975783"/>
    <w:rsid w:val="00975AFC"/>
    <w:rsid w:val="009765E0"/>
    <w:rsid w:val="00976BB8"/>
    <w:rsid w:val="00980066"/>
    <w:rsid w:val="00980B82"/>
    <w:rsid w:val="00981790"/>
    <w:rsid w:val="00983B86"/>
    <w:rsid w:val="00984134"/>
    <w:rsid w:val="00985A3F"/>
    <w:rsid w:val="00987169"/>
    <w:rsid w:val="009877E6"/>
    <w:rsid w:val="009919B2"/>
    <w:rsid w:val="00991A79"/>
    <w:rsid w:val="00994F84"/>
    <w:rsid w:val="0099501F"/>
    <w:rsid w:val="00997C8A"/>
    <w:rsid w:val="009A3D8D"/>
    <w:rsid w:val="009A4902"/>
    <w:rsid w:val="009A4B92"/>
    <w:rsid w:val="009A56DD"/>
    <w:rsid w:val="009A5AA1"/>
    <w:rsid w:val="009A7F1A"/>
    <w:rsid w:val="009A7F5F"/>
    <w:rsid w:val="009B0575"/>
    <w:rsid w:val="009B11FD"/>
    <w:rsid w:val="009B1719"/>
    <w:rsid w:val="009B6162"/>
    <w:rsid w:val="009B63B8"/>
    <w:rsid w:val="009B7D50"/>
    <w:rsid w:val="009C17A7"/>
    <w:rsid w:val="009C1FF6"/>
    <w:rsid w:val="009C38A3"/>
    <w:rsid w:val="009C3939"/>
    <w:rsid w:val="009C482B"/>
    <w:rsid w:val="009C4E68"/>
    <w:rsid w:val="009D09E8"/>
    <w:rsid w:val="009D110A"/>
    <w:rsid w:val="009D190F"/>
    <w:rsid w:val="009D1D82"/>
    <w:rsid w:val="009D4A1C"/>
    <w:rsid w:val="009D6532"/>
    <w:rsid w:val="009D7A04"/>
    <w:rsid w:val="009E2064"/>
    <w:rsid w:val="009E44F3"/>
    <w:rsid w:val="009E4AF9"/>
    <w:rsid w:val="009E4C62"/>
    <w:rsid w:val="009E652F"/>
    <w:rsid w:val="009E6BE6"/>
    <w:rsid w:val="009E7571"/>
    <w:rsid w:val="009F3767"/>
    <w:rsid w:val="009F42DD"/>
    <w:rsid w:val="009F490E"/>
    <w:rsid w:val="009F4AF1"/>
    <w:rsid w:val="009F5AB0"/>
    <w:rsid w:val="00A004C7"/>
    <w:rsid w:val="00A01124"/>
    <w:rsid w:val="00A01145"/>
    <w:rsid w:val="00A01636"/>
    <w:rsid w:val="00A0375B"/>
    <w:rsid w:val="00A04522"/>
    <w:rsid w:val="00A048D4"/>
    <w:rsid w:val="00A0505F"/>
    <w:rsid w:val="00A06B07"/>
    <w:rsid w:val="00A072FC"/>
    <w:rsid w:val="00A07FAF"/>
    <w:rsid w:val="00A12DD0"/>
    <w:rsid w:val="00A141CB"/>
    <w:rsid w:val="00A173E3"/>
    <w:rsid w:val="00A17DEB"/>
    <w:rsid w:val="00A21446"/>
    <w:rsid w:val="00A22C0F"/>
    <w:rsid w:val="00A240B1"/>
    <w:rsid w:val="00A24382"/>
    <w:rsid w:val="00A246A7"/>
    <w:rsid w:val="00A25F54"/>
    <w:rsid w:val="00A26858"/>
    <w:rsid w:val="00A2696A"/>
    <w:rsid w:val="00A27624"/>
    <w:rsid w:val="00A30F79"/>
    <w:rsid w:val="00A31132"/>
    <w:rsid w:val="00A33669"/>
    <w:rsid w:val="00A346F5"/>
    <w:rsid w:val="00A35C0B"/>
    <w:rsid w:val="00A35EF0"/>
    <w:rsid w:val="00A367E5"/>
    <w:rsid w:val="00A40A34"/>
    <w:rsid w:val="00A41A51"/>
    <w:rsid w:val="00A41CC5"/>
    <w:rsid w:val="00A41E5A"/>
    <w:rsid w:val="00A4242B"/>
    <w:rsid w:val="00A42C4C"/>
    <w:rsid w:val="00A4596C"/>
    <w:rsid w:val="00A464FB"/>
    <w:rsid w:val="00A5001E"/>
    <w:rsid w:val="00A50DD7"/>
    <w:rsid w:val="00A520A6"/>
    <w:rsid w:val="00A57D18"/>
    <w:rsid w:val="00A60A6F"/>
    <w:rsid w:val="00A63767"/>
    <w:rsid w:val="00A64436"/>
    <w:rsid w:val="00A6647E"/>
    <w:rsid w:val="00A7180D"/>
    <w:rsid w:val="00A760A2"/>
    <w:rsid w:val="00A77F4C"/>
    <w:rsid w:val="00A82360"/>
    <w:rsid w:val="00A83129"/>
    <w:rsid w:val="00A8380E"/>
    <w:rsid w:val="00A83B1E"/>
    <w:rsid w:val="00A84424"/>
    <w:rsid w:val="00A85BE3"/>
    <w:rsid w:val="00A901F3"/>
    <w:rsid w:val="00A909F0"/>
    <w:rsid w:val="00A90C62"/>
    <w:rsid w:val="00A9299B"/>
    <w:rsid w:val="00A9405F"/>
    <w:rsid w:val="00A94419"/>
    <w:rsid w:val="00A94945"/>
    <w:rsid w:val="00A96949"/>
    <w:rsid w:val="00A976DA"/>
    <w:rsid w:val="00A9791B"/>
    <w:rsid w:val="00A97B62"/>
    <w:rsid w:val="00A97E67"/>
    <w:rsid w:val="00AA0592"/>
    <w:rsid w:val="00AA2BB0"/>
    <w:rsid w:val="00AA3B6F"/>
    <w:rsid w:val="00AA3D69"/>
    <w:rsid w:val="00AB007B"/>
    <w:rsid w:val="00AB01FB"/>
    <w:rsid w:val="00AB1E77"/>
    <w:rsid w:val="00AB21A0"/>
    <w:rsid w:val="00AB2DA7"/>
    <w:rsid w:val="00AB3FFF"/>
    <w:rsid w:val="00AB4941"/>
    <w:rsid w:val="00AB571D"/>
    <w:rsid w:val="00AB583E"/>
    <w:rsid w:val="00AB78DE"/>
    <w:rsid w:val="00AC0179"/>
    <w:rsid w:val="00AC1607"/>
    <w:rsid w:val="00AC1886"/>
    <w:rsid w:val="00AC34D7"/>
    <w:rsid w:val="00AC3851"/>
    <w:rsid w:val="00AC43BB"/>
    <w:rsid w:val="00AC529C"/>
    <w:rsid w:val="00AC5970"/>
    <w:rsid w:val="00AC63D1"/>
    <w:rsid w:val="00AC7C3A"/>
    <w:rsid w:val="00AD075D"/>
    <w:rsid w:val="00AD1C2C"/>
    <w:rsid w:val="00AD23D8"/>
    <w:rsid w:val="00AD5419"/>
    <w:rsid w:val="00AD5B2F"/>
    <w:rsid w:val="00AD6104"/>
    <w:rsid w:val="00AD62EA"/>
    <w:rsid w:val="00AD77F1"/>
    <w:rsid w:val="00AD7A7A"/>
    <w:rsid w:val="00AE1495"/>
    <w:rsid w:val="00AE1CCB"/>
    <w:rsid w:val="00AE3E7E"/>
    <w:rsid w:val="00AE47C0"/>
    <w:rsid w:val="00AF0EF7"/>
    <w:rsid w:val="00AF0FD5"/>
    <w:rsid w:val="00AF4806"/>
    <w:rsid w:val="00AF4A2E"/>
    <w:rsid w:val="00AF5EAF"/>
    <w:rsid w:val="00AF62FF"/>
    <w:rsid w:val="00AF6843"/>
    <w:rsid w:val="00AF6B9B"/>
    <w:rsid w:val="00AF7F25"/>
    <w:rsid w:val="00B000D4"/>
    <w:rsid w:val="00B01000"/>
    <w:rsid w:val="00B018AF"/>
    <w:rsid w:val="00B026BE"/>
    <w:rsid w:val="00B05140"/>
    <w:rsid w:val="00B05607"/>
    <w:rsid w:val="00B063DE"/>
    <w:rsid w:val="00B06B4A"/>
    <w:rsid w:val="00B074E3"/>
    <w:rsid w:val="00B075F0"/>
    <w:rsid w:val="00B10C57"/>
    <w:rsid w:val="00B11863"/>
    <w:rsid w:val="00B11AB1"/>
    <w:rsid w:val="00B1217A"/>
    <w:rsid w:val="00B12FB7"/>
    <w:rsid w:val="00B137E1"/>
    <w:rsid w:val="00B14113"/>
    <w:rsid w:val="00B170C5"/>
    <w:rsid w:val="00B17342"/>
    <w:rsid w:val="00B17392"/>
    <w:rsid w:val="00B17A7A"/>
    <w:rsid w:val="00B20267"/>
    <w:rsid w:val="00B2133A"/>
    <w:rsid w:val="00B21D63"/>
    <w:rsid w:val="00B224AF"/>
    <w:rsid w:val="00B24531"/>
    <w:rsid w:val="00B25101"/>
    <w:rsid w:val="00B25754"/>
    <w:rsid w:val="00B26073"/>
    <w:rsid w:val="00B26A58"/>
    <w:rsid w:val="00B26FA3"/>
    <w:rsid w:val="00B305E8"/>
    <w:rsid w:val="00B31236"/>
    <w:rsid w:val="00B31A52"/>
    <w:rsid w:val="00B330F3"/>
    <w:rsid w:val="00B34010"/>
    <w:rsid w:val="00B347EB"/>
    <w:rsid w:val="00B34BB7"/>
    <w:rsid w:val="00B35196"/>
    <w:rsid w:val="00B36961"/>
    <w:rsid w:val="00B419AD"/>
    <w:rsid w:val="00B41EF3"/>
    <w:rsid w:val="00B4337F"/>
    <w:rsid w:val="00B44211"/>
    <w:rsid w:val="00B4445D"/>
    <w:rsid w:val="00B46176"/>
    <w:rsid w:val="00B50714"/>
    <w:rsid w:val="00B51575"/>
    <w:rsid w:val="00B561E1"/>
    <w:rsid w:val="00B56B61"/>
    <w:rsid w:val="00B56C51"/>
    <w:rsid w:val="00B6067C"/>
    <w:rsid w:val="00B63A56"/>
    <w:rsid w:val="00B6483E"/>
    <w:rsid w:val="00B674F0"/>
    <w:rsid w:val="00B67F2D"/>
    <w:rsid w:val="00B70F80"/>
    <w:rsid w:val="00B72B03"/>
    <w:rsid w:val="00B72EF6"/>
    <w:rsid w:val="00B72F4A"/>
    <w:rsid w:val="00B73C1F"/>
    <w:rsid w:val="00B74113"/>
    <w:rsid w:val="00B75533"/>
    <w:rsid w:val="00B81518"/>
    <w:rsid w:val="00B82972"/>
    <w:rsid w:val="00B8307F"/>
    <w:rsid w:val="00B83700"/>
    <w:rsid w:val="00B83A44"/>
    <w:rsid w:val="00B8443C"/>
    <w:rsid w:val="00B85D33"/>
    <w:rsid w:val="00B86C65"/>
    <w:rsid w:val="00B874DF"/>
    <w:rsid w:val="00B9043C"/>
    <w:rsid w:val="00B90660"/>
    <w:rsid w:val="00B90CFA"/>
    <w:rsid w:val="00B92B5C"/>
    <w:rsid w:val="00B93631"/>
    <w:rsid w:val="00B93985"/>
    <w:rsid w:val="00B95F40"/>
    <w:rsid w:val="00B97CFB"/>
    <w:rsid w:val="00BA0102"/>
    <w:rsid w:val="00BA09FC"/>
    <w:rsid w:val="00BA1222"/>
    <w:rsid w:val="00BA156B"/>
    <w:rsid w:val="00BA239F"/>
    <w:rsid w:val="00BA2777"/>
    <w:rsid w:val="00BA2FA0"/>
    <w:rsid w:val="00BA33F1"/>
    <w:rsid w:val="00BA36A7"/>
    <w:rsid w:val="00BA40BA"/>
    <w:rsid w:val="00BA45B9"/>
    <w:rsid w:val="00BA4770"/>
    <w:rsid w:val="00BA4CC0"/>
    <w:rsid w:val="00BA52F5"/>
    <w:rsid w:val="00BA63BC"/>
    <w:rsid w:val="00BA68FD"/>
    <w:rsid w:val="00BA6B53"/>
    <w:rsid w:val="00BA7B26"/>
    <w:rsid w:val="00BB0CB9"/>
    <w:rsid w:val="00BB0D06"/>
    <w:rsid w:val="00BB13C4"/>
    <w:rsid w:val="00BB16F2"/>
    <w:rsid w:val="00BB34E0"/>
    <w:rsid w:val="00BB34FB"/>
    <w:rsid w:val="00BB46A5"/>
    <w:rsid w:val="00BB57F3"/>
    <w:rsid w:val="00BB68B9"/>
    <w:rsid w:val="00BB7AA5"/>
    <w:rsid w:val="00BC16E5"/>
    <w:rsid w:val="00BC2867"/>
    <w:rsid w:val="00BC3DD9"/>
    <w:rsid w:val="00BC60D6"/>
    <w:rsid w:val="00BC7E14"/>
    <w:rsid w:val="00BD00DA"/>
    <w:rsid w:val="00BD17E8"/>
    <w:rsid w:val="00BD3B0B"/>
    <w:rsid w:val="00BD4AF5"/>
    <w:rsid w:val="00BD5A50"/>
    <w:rsid w:val="00BD5BF4"/>
    <w:rsid w:val="00BD6C77"/>
    <w:rsid w:val="00BD6E5F"/>
    <w:rsid w:val="00BD738F"/>
    <w:rsid w:val="00BD7B0B"/>
    <w:rsid w:val="00BE03A0"/>
    <w:rsid w:val="00BE0437"/>
    <w:rsid w:val="00BE0597"/>
    <w:rsid w:val="00BE0EAB"/>
    <w:rsid w:val="00BE11D3"/>
    <w:rsid w:val="00BE1B9E"/>
    <w:rsid w:val="00BE1C04"/>
    <w:rsid w:val="00BE2A5A"/>
    <w:rsid w:val="00BE3E2C"/>
    <w:rsid w:val="00BE50E9"/>
    <w:rsid w:val="00BE58F4"/>
    <w:rsid w:val="00BE63AA"/>
    <w:rsid w:val="00BE7297"/>
    <w:rsid w:val="00BE774A"/>
    <w:rsid w:val="00BF18DF"/>
    <w:rsid w:val="00BF206F"/>
    <w:rsid w:val="00BF27D4"/>
    <w:rsid w:val="00BF2DAA"/>
    <w:rsid w:val="00BF63BC"/>
    <w:rsid w:val="00C00013"/>
    <w:rsid w:val="00C00671"/>
    <w:rsid w:val="00C016D8"/>
    <w:rsid w:val="00C01EC4"/>
    <w:rsid w:val="00C0285F"/>
    <w:rsid w:val="00C03278"/>
    <w:rsid w:val="00C05750"/>
    <w:rsid w:val="00C05B49"/>
    <w:rsid w:val="00C07CD1"/>
    <w:rsid w:val="00C10779"/>
    <w:rsid w:val="00C1198A"/>
    <w:rsid w:val="00C12511"/>
    <w:rsid w:val="00C126C6"/>
    <w:rsid w:val="00C128AA"/>
    <w:rsid w:val="00C1339E"/>
    <w:rsid w:val="00C13F6D"/>
    <w:rsid w:val="00C14F80"/>
    <w:rsid w:val="00C1603F"/>
    <w:rsid w:val="00C17E3C"/>
    <w:rsid w:val="00C2069B"/>
    <w:rsid w:val="00C219E1"/>
    <w:rsid w:val="00C2251A"/>
    <w:rsid w:val="00C22A5E"/>
    <w:rsid w:val="00C22AE1"/>
    <w:rsid w:val="00C23743"/>
    <w:rsid w:val="00C23DEC"/>
    <w:rsid w:val="00C24AB0"/>
    <w:rsid w:val="00C25DAF"/>
    <w:rsid w:val="00C271AB"/>
    <w:rsid w:val="00C27567"/>
    <w:rsid w:val="00C27F0A"/>
    <w:rsid w:val="00C30075"/>
    <w:rsid w:val="00C32EAC"/>
    <w:rsid w:val="00C33A71"/>
    <w:rsid w:val="00C34E0A"/>
    <w:rsid w:val="00C35DCA"/>
    <w:rsid w:val="00C3723A"/>
    <w:rsid w:val="00C372AB"/>
    <w:rsid w:val="00C40134"/>
    <w:rsid w:val="00C41296"/>
    <w:rsid w:val="00C46290"/>
    <w:rsid w:val="00C46B65"/>
    <w:rsid w:val="00C474EE"/>
    <w:rsid w:val="00C4763B"/>
    <w:rsid w:val="00C4772E"/>
    <w:rsid w:val="00C47CD6"/>
    <w:rsid w:val="00C50DBC"/>
    <w:rsid w:val="00C514C4"/>
    <w:rsid w:val="00C52C63"/>
    <w:rsid w:val="00C532C1"/>
    <w:rsid w:val="00C5346C"/>
    <w:rsid w:val="00C53DBB"/>
    <w:rsid w:val="00C54509"/>
    <w:rsid w:val="00C54E18"/>
    <w:rsid w:val="00C556E9"/>
    <w:rsid w:val="00C56E29"/>
    <w:rsid w:val="00C60E77"/>
    <w:rsid w:val="00C61358"/>
    <w:rsid w:val="00C61699"/>
    <w:rsid w:val="00C618AF"/>
    <w:rsid w:val="00C62DE9"/>
    <w:rsid w:val="00C651E7"/>
    <w:rsid w:val="00C6591F"/>
    <w:rsid w:val="00C66894"/>
    <w:rsid w:val="00C66953"/>
    <w:rsid w:val="00C669C2"/>
    <w:rsid w:val="00C66D07"/>
    <w:rsid w:val="00C67596"/>
    <w:rsid w:val="00C7000D"/>
    <w:rsid w:val="00C72083"/>
    <w:rsid w:val="00C7222E"/>
    <w:rsid w:val="00C7505B"/>
    <w:rsid w:val="00C8177C"/>
    <w:rsid w:val="00C852CD"/>
    <w:rsid w:val="00C86155"/>
    <w:rsid w:val="00C8757B"/>
    <w:rsid w:val="00C87ED5"/>
    <w:rsid w:val="00C93932"/>
    <w:rsid w:val="00C95D94"/>
    <w:rsid w:val="00C96FE3"/>
    <w:rsid w:val="00CA0518"/>
    <w:rsid w:val="00CA1ECB"/>
    <w:rsid w:val="00CA4D39"/>
    <w:rsid w:val="00CA58B3"/>
    <w:rsid w:val="00CA594F"/>
    <w:rsid w:val="00CA5A7D"/>
    <w:rsid w:val="00CA7040"/>
    <w:rsid w:val="00CA7AEF"/>
    <w:rsid w:val="00CA7FE1"/>
    <w:rsid w:val="00CB12DE"/>
    <w:rsid w:val="00CB1DBF"/>
    <w:rsid w:val="00CB5E5D"/>
    <w:rsid w:val="00CB60F0"/>
    <w:rsid w:val="00CB6202"/>
    <w:rsid w:val="00CB765D"/>
    <w:rsid w:val="00CC0FCF"/>
    <w:rsid w:val="00CC1ACC"/>
    <w:rsid w:val="00CC25EE"/>
    <w:rsid w:val="00CC32E0"/>
    <w:rsid w:val="00CC4980"/>
    <w:rsid w:val="00CC65BF"/>
    <w:rsid w:val="00CC7060"/>
    <w:rsid w:val="00CD2126"/>
    <w:rsid w:val="00CD231B"/>
    <w:rsid w:val="00CD33CC"/>
    <w:rsid w:val="00CD5D94"/>
    <w:rsid w:val="00CE044D"/>
    <w:rsid w:val="00CE1173"/>
    <w:rsid w:val="00CE1D5D"/>
    <w:rsid w:val="00CE2377"/>
    <w:rsid w:val="00CE3474"/>
    <w:rsid w:val="00CE3D66"/>
    <w:rsid w:val="00CE3D82"/>
    <w:rsid w:val="00CE40F8"/>
    <w:rsid w:val="00CE6C8A"/>
    <w:rsid w:val="00CF1266"/>
    <w:rsid w:val="00CF12CF"/>
    <w:rsid w:val="00CF177C"/>
    <w:rsid w:val="00CF1A3E"/>
    <w:rsid w:val="00CF1D12"/>
    <w:rsid w:val="00CF25DB"/>
    <w:rsid w:val="00CF573B"/>
    <w:rsid w:val="00CF646B"/>
    <w:rsid w:val="00D00DDC"/>
    <w:rsid w:val="00D01319"/>
    <w:rsid w:val="00D0321B"/>
    <w:rsid w:val="00D036BD"/>
    <w:rsid w:val="00D037FF"/>
    <w:rsid w:val="00D06B91"/>
    <w:rsid w:val="00D1034A"/>
    <w:rsid w:val="00D11426"/>
    <w:rsid w:val="00D1193E"/>
    <w:rsid w:val="00D11B8E"/>
    <w:rsid w:val="00D123A8"/>
    <w:rsid w:val="00D12CF6"/>
    <w:rsid w:val="00D12EF6"/>
    <w:rsid w:val="00D1407E"/>
    <w:rsid w:val="00D14C80"/>
    <w:rsid w:val="00D15E0F"/>
    <w:rsid w:val="00D166EA"/>
    <w:rsid w:val="00D17D47"/>
    <w:rsid w:val="00D20D45"/>
    <w:rsid w:val="00D22DEE"/>
    <w:rsid w:val="00D25728"/>
    <w:rsid w:val="00D27EDC"/>
    <w:rsid w:val="00D30D4A"/>
    <w:rsid w:val="00D32C56"/>
    <w:rsid w:val="00D34911"/>
    <w:rsid w:val="00D3499E"/>
    <w:rsid w:val="00D3505A"/>
    <w:rsid w:val="00D4165C"/>
    <w:rsid w:val="00D455B2"/>
    <w:rsid w:val="00D45FC4"/>
    <w:rsid w:val="00D47112"/>
    <w:rsid w:val="00D50390"/>
    <w:rsid w:val="00D5095B"/>
    <w:rsid w:val="00D50D9B"/>
    <w:rsid w:val="00D51029"/>
    <w:rsid w:val="00D535D6"/>
    <w:rsid w:val="00D538A0"/>
    <w:rsid w:val="00D54AC4"/>
    <w:rsid w:val="00D54C46"/>
    <w:rsid w:val="00D57B8B"/>
    <w:rsid w:val="00D601A7"/>
    <w:rsid w:val="00D619E6"/>
    <w:rsid w:val="00D62010"/>
    <w:rsid w:val="00D62806"/>
    <w:rsid w:val="00D64C3F"/>
    <w:rsid w:val="00D652B7"/>
    <w:rsid w:val="00D65E18"/>
    <w:rsid w:val="00D66083"/>
    <w:rsid w:val="00D67BB1"/>
    <w:rsid w:val="00D70815"/>
    <w:rsid w:val="00D73911"/>
    <w:rsid w:val="00D73C0E"/>
    <w:rsid w:val="00D756B8"/>
    <w:rsid w:val="00D76E86"/>
    <w:rsid w:val="00D770DD"/>
    <w:rsid w:val="00D822E0"/>
    <w:rsid w:val="00D82E17"/>
    <w:rsid w:val="00D8310C"/>
    <w:rsid w:val="00D841C5"/>
    <w:rsid w:val="00D87BCC"/>
    <w:rsid w:val="00D90E94"/>
    <w:rsid w:val="00D90FCF"/>
    <w:rsid w:val="00D9137D"/>
    <w:rsid w:val="00D9167B"/>
    <w:rsid w:val="00D92F33"/>
    <w:rsid w:val="00D932EC"/>
    <w:rsid w:val="00D95D66"/>
    <w:rsid w:val="00D95FB0"/>
    <w:rsid w:val="00D9625E"/>
    <w:rsid w:val="00D963F6"/>
    <w:rsid w:val="00DA152E"/>
    <w:rsid w:val="00DA169F"/>
    <w:rsid w:val="00DA5D11"/>
    <w:rsid w:val="00DA672A"/>
    <w:rsid w:val="00DA7694"/>
    <w:rsid w:val="00DB066D"/>
    <w:rsid w:val="00DB0C2C"/>
    <w:rsid w:val="00DB145E"/>
    <w:rsid w:val="00DB3109"/>
    <w:rsid w:val="00DB4CF3"/>
    <w:rsid w:val="00DB63DB"/>
    <w:rsid w:val="00DC0C98"/>
    <w:rsid w:val="00DC2292"/>
    <w:rsid w:val="00DC25C6"/>
    <w:rsid w:val="00DC3436"/>
    <w:rsid w:val="00DC394C"/>
    <w:rsid w:val="00DC430F"/>
    <w:rsid w:val="00DC46DB"/>
    <w:rsid w:val="00DC4CCC"/>
    <w:rsid w:val="00DC6E08"/>
    <w:rsid w:val="00DC75E2"/>
    <w:rsid w:val="00DD2533"/>
    <w:rsid w:val="00DD3059"/>
    <w:rsid w:val="00DD693B"/>
    <w:rsid w:val="00DE0595"/>
    <w:rsid w:val="00DE07F4"/>
    <w:rsid w:val="00DE3DBA"/>
    <w:rsid w:val="00DE4046"/>
    <w:rsid w:val="00DE4145"/>
    <w:rsid w:val="00DE453E"/>
    <w:rsid w:val="00DE4BF7"/>
    <w:rsid w:val="00DE4F52"/>
    <w:rsid w:val="00DE6ADF"/>
    <w:rsid w:val="00DF1003"/>
    <w:rsid w:val="00DF2387"/>
    <w:rsid w:val="00DF3523"/>
    <w:rsid w:val="00DF4476"/>
    <w:rsid w:val="00DF5627"/>
    <w:rsid w:val="00DF6B75"/>
    <w:rsid w:val="00E00029"/>
    <w:rsid w:val="00E02E4B"/>
    <w:rsid w:val="00E04B5A"/>
    <w:rsid w:val="00E11071"/>
    <w:rsid w:val="00E1258A"/>
    <w:rsid w:val="00E12AAB"/>
    <w:rsid w:val="00E13908"/>
    <w:rsid w:val="00E13BEE"/>
    <w:rsid w:val="00E13F0E"/>
    <w:rsid w:val="00E15049"/>
    <w:rsid w:val="00E15B9B"/>
    <w:rsid w:val="00E17684"/>
    <w:rsid w:val="00E2141D"/>
    <w:rsid w:val="00E225F3"/>
    <w:rsid w:val="00E2373D"/>
    <w:rsid w:val="00E23CF4"/>
    <w:rsid w:val="00E241D8"/>
    <w:rsid w:val="00E259A7"/>
    <w:rsid w:val="00E260FD"/>
    <w:rsid w:val="00E26121"/>
    <w:rsid w:val="00E2694A"/>
    <w:rsid w:val="00E270AC"/>
    <w:rsid w:val="00E30502"/>
    <w:rsid w:val="00E319D4"/>
    <w:rsid w:val="00E32541"/>
    <w:rsid w:val="00E32FF7"/>
    <w:rsid w:val="00E340D1"/>
    <w:rsid w:val="00E345B1"/>
    <w:rsid w:val="00E37469"/>
    <w:rsid w:val="00E40C2E"/>
    <w:rsid w:val="00E41F5E"/>
    <w:rsid w:val="00E42526"/>
    <w:rsid w:val="00E427B4"/>
    <w:rsid w:val="00E4416C"/>
    <w:rsid w:val="00E45E9F"/>
    <w:rsid w:val="00E45F10"/>
    <w:rsid w:val="00E47C11"/>
    <w:rsid w:val="00E51DCD"/>
    <w:rsid w:val="00E53D06"/>
    <w:rsid w:val="00E53E0E"/>
    <w:rsid w:val="00E53FFA"/>
    <w:rsid w:val="00E55F42"/>
    <w:rsid w:val="00E562E3"/>
    <w:rsid w:val="00E57674"/>
    <w:rsid w:val="00E60790"/>
    <w:rsid w:val="00E6095B"/>
    <w:rsid w:val="00E64EED"/>
    <w:rsid w:val="00E65793"/>
    <w:rsid w:val="00E66A19"/>
    <w:rsid w:val="00E679F2"/>
    <w:rsid w:val="00E73CA6"/>
    <w:rsid w:val="00E73DC2"/>
    <w:rsid w:val="00E7463B"/>
    <w:rsid w:val="00E7752A"/>
    <w:rsid w:val="00E77D59"/>
    <w:rsid w:val="00E77F1B"/>
    <w:rsid w:val="00E80222"/>
    <w:rsid w:val="00E81CB2"/>
    <w:rsid w:val="00E8208A"/>
    <w:rsid w:val="00E82D49"/>
    <w:rsid w:val="00E840E5"/>
    <w:rsid w:val="00E85A62"/>
    <w:rsid w:val="00E85F76"/>
    <w:rsid w:val="00E87C58"/>
    <w:rsid w:val="00E907B8"/>
    <w:rsid w:val="00E92670"/>
    <w:rsid w:val="00E94926"/>
    <w:rsid w:val="00E96A97"/>
    <w:rsid w:val="00E9747F"/>
    <w:rsid w:val="00E9793B"/>
    <w:rsid w:val="00EA0533"/>
    <w:rsid w:val="00EA0883"/>
    <w:rsid w:val="00EA18EF"/>
    <w:rsid w:val="00EA256A"/>
    <w:rsid w:val="00EA4860"/>
    <w:rsid w:val="00EA6485"/>
    <w:rsid w:val="00EA6649"/>
    <w:rsid w:val="00EB0430"/>
    <w:rsid w:val="00EB628C"/>
    <w:rsid w:val="00EB6C92"/>
    <w:rsid w:val="00EC09D7"/>
    <w:rsid w:val="00EC1083"/>
    <w:rsid w:val="00EC2B2C"/>
    <w:rsid w:val="00EC2BAF"/>
    <w:rsid w:val="00EC3916"/>
    <w:rsid w:val="00EC3B35"/>
    <w:rsid w:val="00EC4FDC"/>
    <w:rsid w:val="00EC52B7"/>
    <w:rsid w:val="00EC55E2"/>
    <w:rsid w:val="00EC62E3"/>
    <w:rsid w:val="00EC6A3C"/>
    <w:rsid w:val="00EC7152"/>
    <w:rsid w:val="00EC774C"/>
    <w:rsid w:val="00ED020F"/>
    <w:rsid w:val="00ED0B15"/>
    <w:rsid w:val="00ED0E28"/>
    <w:rsid w:val="00ED136D"/>
    <w:rsid w:val="00ED13D0"/>
    <w:rsid w:val="00ED213A"/>
    <w:rsid w:val="00ED247E"/>
    <w:rsid w:val="00ED27A6"/>
    <w:rsid w:val="00ED38D2"/>
    <w:rsid w:val="00ED3CD7"/>
    <w:rsid w:val="00ED4396"/>
    <w:rsid w:val="00ED4716"/>
    <w:rsid w:val="00ED479E"/>
    <w:rsid w:val="00ED513F"/>
    <w:rsid w:val="00ED563C"/>
    <w:rsid w:val="00ED5B51"/>
    <w:rsid w:val="00ED7BDF"/>
    <w:rsid w:val="00EE1474"/>
    <w:rsid w:val="00EE1501"/>
    <w:rsid w:val="00EE2363"/>
    <w:rsid w:val="00EE30D0"/>
    <w:rsid w:val="00EE36D6"/>
    <w:rsid w:val="00EE3791"/>
    <w:rsid w:val="00EE433B"/>
    <w:rsid w:val="00EE5DBF"/>
    <w:rsid w:val="00EE62F8"/>
    <w:rsid w:val="00EE665E"/>
    <w:rsid w:val="00EF06FE"/>
    <w:rsid w:val="00EF1657"/>
    <w:rsid w:val="00EF22F8"/>
    <w:rsid w:val="00EF41F7"/>
    <w:rsid w:val="00EF6176"/>
    <w:rsid w:val="00EF74EC"/>
    <w:rsid w:val="00EF7CDB"/>
    <w:rsid w:val="00F0136E"/>
    <w:rsid w:val="00F01416"/>
    <w:rsid w:val="00F03B04"/>
    <w:rsid w:val="00F105A6"/>
    <w:rsid w:val="00F10FB2"/>
    <w:rsid w:val="00F11AB5"/>
    <w:rsid w:val="00F15F0B"/>
    <w:rsid w:val="00F17421"/>
    <w:rsid w:val="00F20207"/>
    <w:rsid w:val="00F2095A"/>
    <w:rsid w:val="00F21CF8"/>
    <w:rsid w:val="00F223D6"/>
    <w:rsid w:val="00F22CCC"/>
    <w:rsid w:val="00F23A7C"/>
    <w:rsid w:val="00F24B87"/>
    <w:rsid w:val="00F2543B"/>
    <w:rsid w:val="00F26BEE"/>
    <w:rsid w:val="00F26C15"/>
    <w:rsid w:val="00F26C78"/>
    <w:rsid w:val="00F27B41"/>
    <w:rsid w:val="00F27CB5"/>
    <w:rsid w:val="00F27D13"/>
    <w:rsid w:val="00F27D84"/>
    <w:rsid w:val="00F27EDB"/>
    <w:rsid w:val="00F3007C"/>
    <w:rsid w:val="00F305B6"/>
    <w:rsid w:val="00F30B91"/>
    <w:rsid w:val="00F31057"/>
    <w:rsid w:val="00F345B4"/>
    <w:rsid w:val="00F35D62"/>
    <w:rsid w:val="00F368A7"/>
    <w:rsid w:val="00F37427"/>
    <w:rsid w:val="00F404EB"/>
    <w:rsid w:val="00F4174F"/>
    <w:rsid w:val="00F44756"/>
    <w:rsid w:val="00F44F99"/>
    <w:rsid w:val="00F45921"/>
    <w:rsid w:val="00F46AAA"/>
    <w:rsid w:val="00F47011"/>
    <w:rsid w:val="00F47B6B"/>
    <w:rsid w:val="00F53309"/>
    <w:rsid w:val="00F53DD1"/>
    <w:rsid w:val="00F54311"/>
    <w:rsid w:val="00F54C82"/>
    <w:rsid w:val="00F552E5"/>
    <w:rsid w:val="00F57351"/>
    <w:rsid w:val="00F609A6"/>
    <w:rsid w:val="00F60F27"/>
    <w:rsid w:val="00F6143B"/>
    <w:rsid w:val="00F61523"/>
    <w:rsid w:val="00F6159D"/>
    <w:rsid w:val="00F61885"/>
    <w:rsid w:val="00F61F1A"/>
    <w:rsid w:val="00F631C4"/>
    <w:rsid w:val="00F66F85"/>
    <w:rsid w:val="00F73463"/>
    <w:rsid w:val="00F74070"/>
    <w:rsid w:val="00F75055"/>
    <w:rsid w:val="00F80FC7"/>
    <w:rsid w:val="00F81262"/>
    <w:rsid w:val="00F8187A"/>
    <w:rsid w:val="00F822C1"/>
    <w:rsid w:val="00F82A77"/>
    <w:rsid w:val="00F82E70"/>
    <w:rsid w:val="00F844CE"/>
    <w:rsid w:val="00F8474A"/>
    <w:rsid w:val="00F847EF"/>
    <w:rsid w:val="00F84BBE"/>
    <w:rsid w:val="00F853DD"/>
    <w:rsid w:val="00F855AA"/>
    <w:rsid w:val="00F85F13"/>
    <w:rsid w:val="00F86F08"/>
    <w:rsid w:val="00F87A95"/>
    <w:rsid w:val="00F916E3"/>
    <w:rsid w:val="00F91A7C"/>
    <w:rsid w:val="00F92F53"/>
    <w:rsid w:val="00F931EE"/>
    <w:rsid w:val="00F935C7"/>
    <w:rsid w:val="00F93763"/>
    <w:rsid w:val="00F938C7"/>
    <w:rsid w:val="00F95012"/>
    <w:rsid w:val="00F95233"/>
    <w:rsid w:val="00F95B03"/>
    <w:rsid w:val="00F964D8"/>
    <w:rsid w:val="00F97069"/>
    <w:rsid w:val="00F97CB6"/>
    <w:rsid w:val="00FA0511"/>
    <w:rsid w:val="00FA0DCE"/>
    <w:rsid w:val="00FA0EBB"/>
    <w:rsid w:val="00FA226E"/>
    <w:rsid w:val="00FA23DB"/>
    <w:rsid w:val="00FA2BB8"/>
    <w:rsid w:val="00FA33B2"/>
    <w:rsid w:val="00FA4EA4"/>
    <w:rsid w:val="00FA52C7"/>
    <w:rsid w:val="00FA5BB8"/>
    <w:rsid w:val="00FA636B"/>
    <w:rsid w:val="00FA66F7"/>
    <w:rsid w:val="00FA7031"/>
    <w:rsid w:val="00FB1082"/>
    <w:rsid w:val="00FB16E8"/>
    <w:rsid w:val="00FB1EFB"/>
    <w:rsid w:val="00FB3C45"/>
    <w:rsid w:val="00FB540C"/>
    <w:rsid w:val="00FB5E77"/>
    <w:rsid w:val="00FB6147"/>
    <w:rsid w:val="00FB6BB3"/>
    <w:rsid w:val="00FB7003"/>
    <w:rsid w:val="00FB760C"/>
    <w:rsid w:val="00FB7A40"/>
    <w:rsid w:val="00FB7E35"/>
    <w:rsid w:val="00FC02F0"/>
    <w:rsid w:val="00FC30FE"/>
    <w:rsid w:val="00FC3B6E"/>
    <w:rsid w:val="00FC40B1"/>
    <w:rsid w:val="00FC4E53"/>
    <w:rsid w:val="00FC6B75"/>
    <w:rsid w:val="00FC7EFF"/>
    <w:rsid w:val="00FD0037"/>
    <w:rsid w:val="00FD0055"/>
    <w:rsid w:val="00FD0F65"/>
    <w:rsid w:val="00FD10EB"/>
    <w:rsid w:val="00FD2A04"/>
    <w:rsid w:val="00FD4005"/>
    <w:rsid w:val="00FD5433"/>
    <w:rsid w:val="00FD5613"/>
    <w:rsid w:val="00FD57C8"/>
    <w:rsid w:val="00FD6621"/>
    <w:rsid w:val="00FD7083"/>
    <w:rsid w:val="00FD7D44"/>
    <w:rsid w:val="00FE334A"/>
    <w:rsid w:val="00FE3BC4"/>
    <w:rsid w:val="00FE5347"/>
    <w:rsid w:val="00FE6948"/>
    <w:rsid w:val="00FE740B"/>
    <w:rsid w:val="00FE7867"/>
    <w:rsid w:val="00FF1E1B"/>
    <w:rsid w:val="00FF28C7"/>
    <w:rsid w:val="00FF4692"/>
    <w:rsid w:val="00FF5F23"/>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CCBEE5"/>
  <w15:docId w15:val="{AFF022AB-A15A-664B-99A4-B53072CF70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D0040"/>
    <w:rPr>
      <w:rFonts w:eastAsia="Times New Roman" w:cs="Times New Roman"/>
      <w:lang w:val="es-PE" w:eastAsia="es-PE"/>
    </w:rPr>
  </w:style>
  <w:style w:type="paragraph" w:styleId="Ttulo1">
    <w:name w:val="heading 1"/>
    <w:basedOn w:val="Normal"/>
    <w:next w:val="Normal"/>
    <w:link w:val="Ttulo1Car"/>
    <w:uiPriority w:val="9"/>
    <w:qFormat/>
    <w:rsid w:val="00625BCC"/>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646BD3"/>
    <w:pPr>
      <w:keepNext/>
      <w:keepLines/>
      <w:numPr>
        <w:numId w:val="5"/>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646BD3"/>
    <w:pPr>
      <w:keepNext/>
      <w:keepLines/>
      <w:numPr>
        <w:ilvl w:val="1"/>
        <w:numId w:val="5"/>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646BD3"/>
    <w:pPr>
      <w:keepNext/>
      <w:keepLines/>
      <w:numPr>
        <w:numId w:val="13"/>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BD5A50"/>
    <w:pPr>
      <w:numPr>
        <w:numId w:val="14"/>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625BCC"/>
    <w:rPr>
      <w:rFonts w:eastAsiaTheme="majorEastAsia" w:cstheme="majorBidi"/>
      <w:b/>
      <w:color w:val="000000" w:themeColor="text1"/>
      <w:szCs w:val="32"/>
      <w:lang w:val="es-ES"/>
    </w:rPr>
  </w:style>
  <w:style w:type="character" w:customStyle="1" w:styleId="Ttulo2Car">
    <w:name w:val="Título 2 Car"/>
    <w:basedOn w:val="Fuentedeprrafopredeter"/>
    <w:link w:val="Ttulo2"/>
    <w:uiPriority w:val="9"/>
    <w:rsid w:val="00646BD3"/>
    <w:rPr>
      <w:rFonts w:eastAsiaTheme="majorEastAsia" w:cs="Times New Roman"/>
      <w:b/>
      <w:color w:val="000000" w:themeColor="text1"/>
      <w:lang w:val="es-ES"/>
    </w:rPr>
  </w:style>
  <w:style w:type="character" w:customStyle="1" w:styleId="Ttulo3Car">
    <w:name w:val="Título 3 Car"/>
    <w:basedOn w:val="Fuentedeprrafopredeter"/>
    <w:link w:val="Ttulo3"/>
    <w:uiPriority w:val="9"/>
    <w:rsid w:val="00646BD3"/>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646BD3"/>
    <w:rPr>
      <w:rFonts w:eastAsiaTheme="majorEastAsia"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C3723A"/>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CC32E0"/>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CC32E0"/>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eastAsiaTheme="minorHAnsi" w:hAnsi="Helvetica"/>
      <w:sz w:val="14"/>
      <w:szCs w:val="14"/>
      <w:lang w:val="es-ES_tradnl" w:eastAsia="es-ES_tradnl"/>
    </w:rPr>
  </w:style>
  <w:style w:type="paragraph" w:customStyle="1" w:styleId="p2">
    <w:name w:val="p2"/>
    <w:basedOn w:val="Normal"/>
    <w:rsid w:val="00FE6948"/>
    <w:rPr>
      <w:rFonts w:ascii="Helvetica" w:eastAsiaTheme="minorHAnsi" w:hAnsi="Helvetica"/>
      <w:sz w:val="12"/>
      <w:szCs w:val="12"/>
      <w:lang w:val="es-ES_tradnl" w:eastAsia="es-ES_tradnl"/>
    </w:rPr>
  </w:style>
  <w:style w:type="paragraph" w:customStyle="1" w:styleId="p3">
    <w:name w:val="p3"/>
    <w:basedOn w:val="Normal"/>
    <w:rsid w:val="00FE6948"/>
    <w:rPr>
      <w:rFonts w:ascii="Consolas" w:eastAsiaTheme="minorHAnsi" w:hAnsi="Consolas"/>
      <w:sz w:val="15"/>
      <w:szCs w:val="15"/>
      <w:lang w:val="es-ES_tradnl"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646BD3"/>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646BD3"/>
    <w:rPr>
      <w:rFonts w:eastAsiaTheme="minorEastAsia"/>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rFonts w:eastAsiaTheme="minorHAnsi" w:cstheme="minorBidi"/>
      <w:i/>
      <w:iCs/>
      <w:color w:val="5B9BD5" w:themeColor="accent1"/>
      <w:lang w:val="es-ES_tradnl" w:eastAsia="en-US"/>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CB60F0"/>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CB60F0"/>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CB60F0"/>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CB60F0"/>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CB60F0"/>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646BD3"/>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646BD3"/>
    <w:rPr>
      <w:rFonts w:eastAsiaTheme="minorEastAsia" w:cs="Times New Roman"/>
      <w:lang w:val="es-ES"/>
    </w:rPr>
  </w:style>
  <w:style w:type="character" w:customStyle="1" w:styleId="Ttulo5Car">
    <w:name w:val="Título 5 Car"/>
    <w:basedOn w:val="Fuentedeprrafopredeter"/>
    <w:link w:val="Ttulo5"/>
    <w:uiPriority w:val="9"/>
    <w:rsid w:val="00BD5A50"/>
    <w:rPr>
      <w:rFonts w:eastAsiaTheme="majorEastAsia" w:cstheme="majorBidi"/>
      <w:i/>
      <w:iCs/>
    </w:rPr>
  </w:style>
  <w:style w:type="paragraph" w:styleId="Sinespaciado">
    <w:name w:val="No Spacing"/>
    <w:uiPriority w:val="1"/>
    <w:qFormat/>
    <w:rsid w:val="008D23C7"/>
  </w:style>
  <w:style w:type="table" w:customStyle="1" w:styleId="Tabladecuadrcula4-nfasis22">
    <w:name w:val="Tabla de cuadrícula 4 - Énfasis 22"/>
    <w:basedOn w:val="Tablanormal"/>
    <w:uiPriority w:val="49"/>
    <w:rsid w:val="008443A9"/>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F95B03"/>
    <w:rPr>
      <w:color w:val="808080"/>
      <w:shd w:val="clear" w:color="auto" w:fill="E6E6E6"/>
    </w:rPr>
  </w:style>
  <w:style w:type="character" w:styleId="Hipervnculovisitado">
    <w:name w:val="FollowedHyperlink"/>
    <w:basedOn w:val="Fuentedeprrafopredeter"/>
    <w:uiPriority w:val="99"/>
    <w:semiHidden/>
    <w:unhideWhenUsed/>
    <w:rsid w:val="00F95B03"/>
    <w:rPr>
      <w:color w:val="954F72" w:themeColor="followedHyperlink"/>
      <w:u w:val="single"/>
    </w:rPr>
  </w:style>
  <w:style w:type="table" w:styleId="Tabladecuadrcula4-nfasis2">
    <w:name w:val="Grid Table 4 Accent 2"/>
    <w:basedOn w:val="Tablanormal"/>
    <w:uiPriority w:val="49"/>
    <w:rsid w:val="00B874DF"/>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772482027">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993601304">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222329200">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 w:id="1783184416">
      <w:bodyDiv w:val="1"/>
      <w:marLeft w:val="0"/>
      <w:marRight w:val="0"/>
      <w:marTop w:val="0"/>
      <w:marBottom w:val="0"/>
      <w:divBdr>
        <w:top w:val="none" w:sz="0" w:space="0" w:color="auto"/>
        <w:left w:val="none" w:sz="0" w:space="0" w:color="auto"/>
        <w:bottom w:val="none" w:sz="0" w:space="0" w:color="auto"/>
        <w:right w:val="none" w:sz="0" w:space="0" w:color="auto"/>
      </w:divBdr>
    </w:div>
    <w:div w:id="20506456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hyperlink" Target="https://sx7lvw.axshare.com/" TargetMode="External"/><Relationship Id="rId26" Type="http://schemas.openxmlformats.org/officeDocument/2006/relationships/image" Target="media/image11.png"/><Relationship Id="rId39" Type="http://schemas.microsoft.com/office/2011/relationships/people" Target="people.xml"/><Relationship Id="rId21" Type="http://schemas.openxmlformats.org/officeDocument/2006/relationships/image" Target="media/image6.jpe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3.xml"/><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5.jpe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1.xml"/><Relationship Id="rId23" Type="http://schemas.openxmlformats.org/officeDocument/2006/relationships/image" Target="media/image8.jpeg"/><Relationship Id="rId28" Type="http://schemas.openxmlformats.org/officeDocument/2006/relationships/image" Target="media/image13.png"/><Relationship Id="rId36" Type="http://schemas.openxmlformats.org/officeDocument/2006/relationships/image" Target="media/image21.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eader" Target="header1.xml"/><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1A14993C-4F6D-C840-A526-5F2D61816F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9</Pages>
  <Words>49011</Words>
  <Characters>269565</Characters>
  <Application>Microsoft Office Word</Application>
  <DocSecurity>0</DocSecurity>
  <Lines>2246</Lines>
  <Paragraphs>63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317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2</cp:revision>
  <cp:lastPrinted>2018-08-01T14:06:00Z</cp:lastPrinted>
  <dcterms:created xsi:type="dcterms:W3CDTF">2018-08-26T02:09:00Z</dcterms:created>
  <dcterms:modified xsi:type="dcterms:W3CDTF">2018-08-26T02: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